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9490F4" w14:textId="77777777" w:rsidR="00732B80" w:rsidRDefault="00803E6C">
      <w:pPr>
        <w:rPr>
          <w:rFonts w:ascii="Calibri" w:hAnsi="Calibri" w:cs="Times New Roman"/>
          <w:b/>
          <w:sz w:val="16"/>
          <w:szCs w:val="16"/>
          <w:lang w:val="en-GB"/>
        </w:rPr>
      </w:pPr>
      <w:r w:rsidRPr="00C333F9">
        <w:rPr>
          <w:rFonts w:ascii="Calibri" w:hAnsi="Calibri" w:cs="Times New Roman"/>
          <w:b/>
          <w:sz w:val="16"/>
          <w:szCs w:val="16"/>
          <w:lang w:val="en-GB"/>
        </w:rPr>
        <w:t xml:space="preserve">Additional file 2 </w:t>
      </w:r>
    </w:p>
    <w:p w14:paraId="158997B7" w14:textId="77777777" w:rsidR="009F6D89" w:rsidRPr="00732B80" w:rsidRDefault="00732B80">
      <w:pPr>
        <w:rPr>
          <w:rFonts w:ascii="Calibri" w:hAnsi="Calibri" w:cs="Times New Roman"/>
          <w:sz w:val="16"/>
          <w:szCs w:val="16"/>
          <w:lang w:val="en-GB"/>
        </w:rPr>
      </w:pPr>
      <w:r w:rsidRPr="007661A8">
        <w:rPr>
          <w:rFonts w:ascii="Calibri" w:hAnsi="Calibri" w:cs="Times New Roman"/>
          <w:b/>
          <w:sz w:val="16"/>
          <w:szCs w:val="16"/>
          <w:lang w:val="en-GB"/>
        </w:rPr>
        <w:t>Table 1</w:t>
      </w:r>
      <w:r w:rsidRPr="00732B80">
        <w:rPr>
          <w:rFonts w:ascii="Calibri" w:hAnsi="Calibri" w:cs="Times New Roman"/>
          <w:sz w:val="16"/>
          <w:szCs w:val="16"/>
          <w:lang w:val="en-GB"/>
        </w:rPr>
        <w:t xml:space="preserve"> Roles identified in </w:t>
      </w:r>
      <w:r w:rsidR="007661A8">
        <w:rPr>
          <w:rFonts w:ascii="Calibri" w:hAnsi="Calibri" w:cs="Times New Roman"/>
          <w:sz w:val="16"/>
          <w:szCs w:val="16"/>
          <w:lang w:val="en-GB"/>
        </w:rPr>
        <w:t>b</w:t>
      </w:r>
      <w:r w:rsidR="00AA5451" w:rsidRPr="00732B80">
        <w:rPr>
          <w:rFonts w:ascii="Calibri" w:hAnsi="Calibri" w:cs="Times New Roman"/>
          <w:sz w:val="16"/>
          <w:szCs w:val="16"/>
          <w:lang w:val="en-GB"/>
        </w:rPr>
        <w:t xml:space="preserve">ook chapters, </w:t>
      </w:r>
      <w:r w:rsidR="00255CB8" w:rsidRPr="00732B80">
        <w:rPr>
          <w:rFonts w:ascii="Calibri" w:hAnsi="Calibri" w:cs="Times New Roman"/>
          <w:sz w:val="16"/>
          <w:szCs w:val="16"/>
          <w:lang w:val="en-GB"/>
        </w:rPr>
        <w:t xml:space="preserve">commentaries, </w:t>
      </w:r>
      <w:r w:rsidR="00AA5451" w:rsidRPr="00732B80">
        <w:rPr>
          <w:rFonts w:ascii="Calibri" w:hAnsi="Calibri" w:cs="Times New Roman"/>
          <w:sz w:val="16"/>
          <w:szCs w:val="16"/>
          <w:lang w:val="en-GB"/>
        </w:rPr>
        <w:t xml:space="preserve">editorials, </w:t>
      </w:r>
      <w:r w:rsidR="009F6D89" w:rsidRPr="00732B80">
        <w:rPr>
          <w:rFonts w:ascii="Calibri" w:hAnsi="Calibri" w:cs="Times New Roman"/>
          <w:sz w:val="16"/>
          <w:szCs w:val="16"/>
          <w:lang w:val="en-GB"/>
        </w:rPr>
        <w:t>letters,</w:t>
      </w:r>
      <w:r w:rsidR="00EB1438" w:rsidRPr="00732B80">
        <w:rPr>
          <w:rFonts w:ascii="Calibri" w:hAnsi="Calibri" w:cs="Times New Roman"/>
          <w:sz w:val="16"/>
          <w:szCs w:val="16"/>
          <w:lang w:val="en-GB"/>
        </w:rPr>
        <w:t xml:space="preserve"> perspectives</w:t>
      </w:r>
      <w:r w:rsidR="00255CB8" w:rsidRPr="00732B80">
        <w:rPr>
          <w:rFonts w:ascii="Calibri" w:hAnsi="Calibri" w:cs="Times New Roman"/>
          <w:sz w:val="16"/>
          <w:szCs w:val="16"/>
          <w:lang w:val="en-GB"/>
        </w:rPr>
        <w:t>,</w:t>
      </w:r>
      <w:r w:rsidR="009F6D89" w:rsidRPr="00732B80">
        <w:rPr>
          <w:rFonts w:ascii="Calibri" w:hAnsi="Calibri" w:cs="Times New Roman"/>
          <w:sz w:val="16"/>
          <w:szCs w:val="16"/>
          <w:lang w:val="en-GB"/>
        </w:rPr>
        <w:t xml:space="preserve"> and tutorials </w:t>
      </w:r>
    </w:p>
    <w:tbl>
      <w:tblPr>
        <w:tblW w:w="8809"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6"/>
        <w:gridCol w:w="993"/>
        <w:gridCol w:w="910"/>
        <w:gridCol w:w="1260"/>
        <w:gridCol w:w="630"/>
        <w:gridCol w:w="1080"/>
        <w:gridCol w:w="1350"/>
        <w:gridCol w:w="720"/>
        <w:gridCol w:w="720"/>
      </w:tblGrid>
      <w:tr w:rsidR="006E77E9" w:rsidRPr="00BD1BA8" w14:paraId="071A4C71" w14:textId="77777777" w:rsidTr="00834140">
        <w:trPr>
          <w:trHeight w:val="300"/>
        </w:trPr>
        <w:tc>
          <w:tcPr>
            <w:tcW w:w="1146" w:type="dxa"/>
            <w:shd w:val="clear" w:color="auto" w:fill="7F7F7F" w:themeFill="text1" w:themeFillTint="80"/>
            <w:noWrap/>
            <w:vAlign w:val="bottom"/>
            <w:hideMark/>
          </w:tcPr>
          <w:p w14:paraId="5A8E0E5D" w14:textId="77777777" w:rsidR="006E77E9" w:rsidRPr="00BD1BA8" w:rsidRDefault="006E77E9" w:rsidP="001E7B49">
            <w:pPr>
              <w:tabs>
                <w:tab w:val="left" w:pos="613"/>
              </w:tabs>
              <w:spacing w:after="0" w:line="240" w:lineRule="auto"/>
              <w:ind w:right="176"/>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Author</w:t>
            </w:r>
          </w:p>
        </w:tc>
        <w:tc>
          <w:tcPr>
            <w:tcW w:w="993" w:type="dxa"/>
            <w:shd w:val="clear" w:color="auto" w:fill="7F7F7F" w:themeFill="text1" w:themeFillTint="80"/>
            <w:noWrap/>
            <w:vAlign w:val="bottom"/>
            <w:hideMark/>
          </w:tcPr>
          <w:p w14:paraId="16C9D92F" w14:textId="77777777" w:rsidR="006E77E9" w:rsidRPr="00BD1BA8" w:rsidRDefault="006E77E9" w:rsidP="001E7B49">
            <w:pPr>
              <w:spacing w:after="0" w:line="240" w:lineRule="auto"/>
              <w:ind w:right="-376"/>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Country</w:t>
            </w:r>
          </w:p>
        </w:tc>
        <w:tc>
          <w:tcPr>
            <w:tcW w:w="910" w:type="dxa"/>
            <w:shd w:val="clear" w:color="auto" w:fill="7F7F7F" w:themeFill="text1" w:themeFillTint="80"/>
            <w:noWrap/>
            <w:vAlign w:val="bottom"/>
            <w:hideMark/>
          </w:tcPr>
          <w:p w14:paraId="589D99EB" w14:textId="77777777" w:rsidR="006E77E9" w:rsidRPr="00BD1BA8" w:rsidRDefault="006E77E9" w:rsidP="001E7B49">
            <w:pPr>
              <w:spacing w:after="0" w:line="240" w:lineRule="auto"/>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Language</w:t>
            </w:r>
          </w:p>
        </w:tc>
        <w:tc>
          <w:tcPr>
            <w:tcW w:w="1260" w:type="dxa"/>
            <w:shd w:val="clear" w:color="auto" w:fill="7F7F7F" w:themeFill="text1" w:themeFillTint="80"/>
            <w:noWrap/>
            <w:vAlign w:val="bottom"/>
            <w:hideMark/>
          </w:tcPr>
          <w:p w14:paraId="3126AEE7" w14:textId="77777777" w:rsidR="006E77E9" w:rsidRPr="00BD1BA8" w:rsidRDefault="006E77E9" w:rsidP="001E7B49">
            <w:pPr>
              <w:spacing w:after="0" w:line="240" w:lineRule="auto"/>
              <w:ind w:right="-108"/>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Journal</w:t>
            </w:r>
          </w:p>
        </w:tc>
        <w:tc>
          <w:tcPr>
            <w:tcW w:w="630" w:type="dxa"/>
            <w:shd w:val="clear" w:color="auto" w:fill="7F7F7F" w:themeFill="text1" w:themeFillTint="80"/>
            <w:noWrap/>
            <w:vAlign w:val="bottom"/>
            <w:hideMark/>
          </w:tcPr>
          <w:p w14:paraId="3410A84A" w14:textId="77777777" w:rsidR="006E77E9" w:rsidRPr="00BD1BA8" w:rsidRDefault="006E77E9" w:rsidP="001E7B49">
            <w:pPr>
              <w:spacing w:after="0" w:line="240" w:lineRule="auto"/>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Year</w:t>
            </w:r>
          </w:p>
        </w:tc>
        <w:tc>
          <w:tcPr>
            <w:tcW w:w="1080" w:type="dxa"/>
            <w:shd w:val="clear" w:color="auto" w:fill="7F7F7F" w:themeFill="text1" w:themeFillTint="80"/>
            <w:noWrap/>
            <w:vAlign w:val="bottom"/>
            <w:hideMark/>
          </w:tcPr>
          <w:p w14:paraId="7E14E696" w14:textId="77777777" w:rsidR="006E77E9" w:rsidRPr="00BD1BA8" w:rsidRDefault="006E77E9" w:rsidP="001E7B49">
            <w:pPr>
              <w:spacing w:after="0" w:line="240" w:lineRule="auto"/>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Design</w:t>
            </w:r>
          </w:p>
        </w:tc>
        <w:tc>
          <w:tcPr>
            <w:tcW w:w="1350" w:type="dxa"/>
            <w:shd w:val="clear" w:color="auto" w:fill="7F7F7F" w:themeFill="text1" w:themeFillTint="80"/>
          </w:tcPr>
          <w:p w14:paraId="02DF022E" w14:textId="77777777" w:rsidR="006E77E9" w:rsidRPr="00BD1BA8" w:rsidRDefault="006E77E9" w:rsidP="001E7B49">
            <w:pPr>
              <w:spacing w:after="0" w:line="240" w:lineRule="auto"/>
              <w:ind w:right="37"/>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Theme(s)</w:t>
            </w:r>
          </w:p>
        </w:tc>
        <w:tc>
          <w:tcPr>
            <w:tcW w:w="720" w:type="dxa"/>
            <w:shd w:val="clear" w:color="auto" w:fill="7F7F7F" w:themeFill="text1" w:themeFillTint="80"/>
            <w:noWrap/>
            <w:vAlign w:val="bottom"/>
            <w:hideMark/>
          </w:tcPr>
          <w:p w14:paraId="40635196" w14:textId="77777777" w:rsidR="006E77E9" w:rsidRPr="00BD1BA8" w:rsidRDefault="006E77E9" w:rsidP="001E7B49">
            <w:pPr>
              <w:spacing w:after="0" w:line="240" w:lineRule="auto"/>
              <w:ind w:right="37"/>
              <w:rPr>
                <w:rFonts w:ascii="Calibri" w:eastAsia="Times New Roman" w:hAnsi="Calibri" w:cs="Times New Roman"/>
                <w:b/>
                <w:color w:val="000000"/>
                <w:sz w:val="16"/>
                <w:szCs w:val="16"/>
                <w:vertAlign w:val="superscript"/>
                <w:lang w:val="en-GB"/>
              </w:rPr>
            </w:pPr>
            <w:r w:rsidRPr="00BD1BA8">
              <w:rPr>
                <w:rFonts w:ascii="Calibri" w:eastAsia="Times New Roman" w:hAnsi="Calibri" w:cs="Times New Roman"/>
                <w:b/>
                <w:color w:val="000000"/>
                <w:sz w:val="16"/>
                <w:szCs w:val="16"/>
                <w:lang w:val="en-GB"/>
              </w:rPr>
              <w:t>Role(s)</w:t>
            </w:r>
          </w:p>
        </w:tc>
        <w:tc>
          <w:tcPr>
            <w:tcW w:w="720" w:type="dxa"/>
            <w:shd w:val="clear" w:color="auto" w:fill="7F7F7F" w:themeFill="text1" w:themeFillTint="80"/>
          </w:tcPr>
          <w:p w14:paraId="3D3DCE26" w14:textId="77777777" w:rsidR="006E77E9" w:rsidRPr="00BD1BA8" w:rsidRDefault="001F7FB6" w:rsidP="001E7B49">
            <w:pPr>
              <w:spacing w:after="0" w:line="240" w:lineRule="auto"/>
              <w:ind w:right="37"/>
              <w:rPr>
                <w:rFonts w:ascii="Calibri" w:eastAsia="Times New Roman" w:hAnsi="Calibri" w:cs="Times New Roman"/>
                <w:b/>
                <w:color w:val="000000"/>
                <w:sz w:val="16"/>
                <w:szCs w:val="16"/>
                <w:lang w:val="en-GB"/>
              </w:rPr>
            </w:pPr>
            <w:r>
              <w:rPr>
                <w:rFonts w:ascii="Calibri" w:eastAsia="Times New Roman" w:hAnsi="Calibri" w:cs="Times New Roman"/>
                <w:b/>
                <w:color w:val="000000"/>
                <w:sz w:val="16"/>
                <w:szCs w:val="16"/>
                <w:lang w:val="en-GB"/>
              </w:rPr>
              <w:t>#</w:t>
            </w:r>
            <w:r w:rsidR="000959A3" w:rsidRPr="00BD1BA8">
              <w:rPr>
                <w:rFonts w:ascii="Calibri" w:eastAsia="Times New Roman" w:hAnsi="Calibri" w:cs="Times New Roman"/>
                <w:b/>
                <w:color w:val="000000"/>
                <w:sz w:val="16"/>
                <w:szCs w:val="16"/>
                <w:lang w:val="en-GB"/>
              </w:rPr>
              <w:t xml:space="preserve"> </w:t>
            </w:r>
            <w:r w:rsidR="006E77E9" w:rsidRPr="00BD1BA8">
              <w:rPr>
                <w:rFonts w:ascii="Calibri" w:eastAsia="Times New Roman" w:hAnsi="Calibri" w:cs="Times New Roman"/>
                <w:b/>
                <w:color w:val="000000"/>
                <w:sz w:val="16"/>
                <w:szCs w:val="16"/>
                <w:lang w:val="en-GB"/>
              </w:rPr>
              <w:t xml:space="preserve">of role(s) </w:t>
            </w:r>
          </w:p>
        </w:tc>
      </w:tr>
      <w:tr w:rsidR="006E77E9" w:rsidRPr="00A97312" w14:paraId="569FFBAA" w14:textId="77777777" w:rsidTr="00834140">
        <w:trPr>
          <w:trHeight w:val="300"/>
        </w:trPr>
        <w:tc>
          <w:tcPr>
            <w:tcW w:w="1146" w:type="dxa"/>
            <w:shd w:val="clear" w:color="auto" w:fill="auto"/>
            <w:noWrap/>
            <w:vAlign w:val="bottom"/>
            <w:hideMark/>
          </w:tcPr>
          <w:p w14:paraId="16F34D37" w14:textId="5F7261B5"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Alam</w:t>
            </w:r>
            <w:proofErr w:type="spellEnd"/>
            <w:r w:rsidRPr="00DA41FD">
              <w:rPr>
                <w:rFonts w:ascii="Calibri" w:eastAsia="Times New Roman" w:hAnsi="Calibri" w:cs="Times New Roman"/>
                <w:color w:val="000000"/>
                <w:sz w:val="16"/>
                <w:szCs w:val="16"/>
                <w:lang w:val="en-GB"/>
              </w:rPr>
              <w:t>, S</w:t>
            </w:r>
            <w:r w:rsidR="002B629C">
              <w:rPr>
                <w:rFonts w:ascii="Calibri" w:eastAsia="Times New Roman" w:hAnsi="Calibri" w:cs="Times New Roman"/>
                <w:color w:val="000000"/>
                <w:sz w:val="16"/>
                <w:szCs w:val="16"/>
                <w:lang w:val="en-GB"/>
              </w:rPr>
              <w:t>.</w:t>
            </w:r>
            <w:r w:rsidR="002B629C">
              <w:rPr>
                <w:rFonts w:ascii="Calibri" w:eastAsia="Times New Roman" w:hAnsi="Calibri" w:cs="Times New Roman"/>
                <w:color w:val="000000"/>
                <w:sz w:val="16"/>
                <w:szCs w:val="16"/>
                <w:lang w:val="en-GB"/>
              </w:rPr>
              <w:fldChar w:fldCharType="begin"/>
            </w:r>
            <w:r w:rsidR="002B629C">
              <w:rPr>
                <w:rFonts w:ascii="Calibri" w:eastAsia="Times New Roman" w:hAnsi="Calibri" w:cs="Times New Roman"/>
                <w:color w:val="000000"/>
                <w:sz w:val="16"/>
                <w:szCs w:val="16"/>
                <w:lang w:val="en-GB"/>
              </w:rPr>
              <w:instrText xml:space="preserve"> ADDIN ZOTERO_ITEM CSL_CITATION {"citationID":"r5WqBlFk","properties":{"formattedCitation":"(1)","plainCitation":"(1)","noteIndex":0},"citationItems":[{"id":3367,"uris":["http://zotero.org/users/3447303/items/36JZ7N7S"],"uri":["http://zotero.org/users/3447303/items/36JZ7N7S"],"itemData":{"id":3367,"type":"article-journal","title":"Peer review: tips from field experts for junior reviewers","container-title":"Bmc Medicine","volume":"13","archive_location":"WOS:000364005700001","abstract":"This editorial introduces a series of tutorials by experts, who provide tips and advice for junior reviewers on how to conduct peer review based on specific study designs. The aim of these articles is to provide an easy-to-use, quick reference for those who are seeking more guidance on how to peer review biomedical research papers. Unlike previous tips and guides on peer review, this series is the first to provide advice from experts for those in their specific fields.","ISSN":"1741-7015","journalAbbreviation":"BMC Med.","language":"English","author":[{"family":"Alam","given":"S."},{"family":"Patel","given":"J."}],"issued":{"date-parts":[["2015",11]]}}}],"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2B629C" w:rsidRPr="002B629C">
              <w:rPr>
                <w:rFonts w:ascii="Calibri" w:hAnsi="Calibri" w:cs="Calibri"/>
                <w:sz w:val="16"/>
              </w:rPr>
              <w:t>(1)</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EE5F95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279C627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57953F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MC Medicine</w:t>
            </w:r>
          </w:p>
        </w:tc>
        <w:tc>
          <w:tcPr>
            <w:tcW w:w="630" w:type="dxa"/>
            <w:shd w:val="clear" w:color="auto" w:fill="auto"/>
            <w:noWrap/>
            <w:vAlign w:val="bottom"/>
            <w:hideMark/>
          </w:tcPr>
          <w:p w14:paraId="0A97903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738535A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2822C13" w14:textId="517DD1D6" w:rsidR="006E77E9" w:rsidRPr="00A97312" w:rsidRDefault="00EF185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62E7ED56" w14:textId="11B9B73F" w:rsidR="00EF1852" w:rsidRPr="00A97312" w:rsidRDefault="00EF185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5867F1B4" w14:textId="16B93699" w:rsidR="00EF1852" w:rsidRPr="00A97312" w:rsidRDefault="00EF185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26B05C7C" w14:textId="0B66334F" w:rsidR="006E77E9" w:rsidRPr="00A97312" w:rsidRDefault="00EF185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2, 44, 70</w:t>
            </w:r>
          </w:p>
        </w:tc>
        <w:tc>
          <w:tcPr>
            <w:tcW w:w="720" w:type="dxa"/>
          </w:tcPr>
          <w:p w14:paraId="56D8CF9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w:t>
            </w:r>
          </w:p>
        </w:tc>
      </w:tr>
      <w:tr w:rsidR="006E77E9" w:rsidRPr="00A97312" w14:paraId="030AA67E" w14:textId="77777777" w:rsidTr="00834140">
        <w:trPr>
          <w:trHeight w:val="300"/>
        </w:trPr>
        <w:tc>
          <w:tcPr>
            <w:tcW w:w="1146" w:type="dxa"/>
            <w:shd w:val="clear" w:color="auto" w:fill="auto"/>
            <w:noWrap/>
            <w:vAlign w:val="bottom"/>
            <w:hideMark/>
          </w:tcPr>
          <w:p w14:paraId="52868A9D" w14:textId="532A8F8A"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Allen, T. W.</w:t>
            </w:r>
            <w:r w:rsidR="002B629C">
              <w:rPr>
                <w:rFonts w:ascii="Calibri" w:eastAsia="Times New Roman" w:hAnsi="Calibri" w:cs="Times New Roman"/>
                <w:color w:val="000000"/>
                <w:sz w:val="16"/>
                <w:szCs w:val="16"/>
                <w:lang w:val="en-GB"/>
              </w:rPr>
              <w:fldChar w:fldCharType="begin"/>
            </w:r>
            <w:r w:rsidR="002B629C">
              <w:rPr>
                <w:rFonts w:ascii="Calibri" w:eastAsia="Times New Roman" w:hAnsi="Calibri" w:cs="Times New Roman"/>
                <w:color w:val="000000"/>
                <w:sz w:val="16"/>
                <w:szCs w:val="16"/>
                <w:lang w:val="en-GB"/>
              </w:rPr>
              <w:instrText xml:space="preserve"> ADDIN ZOTERO_ITEM CSL_CITATION {"citationID":"UPTmsdo4","properties":{"formattedCitation":"(2)","plainCitation":"(2)","noteIndex":0},"citationItems":[{"id":531,"uris":["http://zotero.org/users/3447303/items/5XRQ86DI"],"uri":["http://zotero.org/users/3447303/items/5XRQ86DI"],"itemData":{"id":531,"type":"article-journal","title":"Peer review guidance: how do you write a good review?","container-title":"JAOA: Journal of the American Osteopathic Association","page":"916-920","volume":"113","issue":"12","source":"EBSCOhost","archive":"rzh","abstract":"Peer review is essential to the quality of scientific publications. As the volume of submissions to these journals increases, the need for an expanding cadre of trained reviewers also increases. Many reviewers do not receive formal training on conducting a peer review or education on the peer review process, however. The author presents an overview of the peer review process and provides guidance for conducting high-quality reviews of manuscripts submitted to The Journal of the American Osteopathic Association and other scientific journals.","DOI":"10.7556/jaoa.2013.070","ISSN":"0098-6151","journalAbbreviation":"JAOA: Journal of the American Osteopathic Association","author":[{"family":"Allen","given":"Thomas Wesley"}],"issued":{"date-parts":[["2013",12]]}}}],"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2B629C" w:rsidRPr="002B629C">
              <w:rPr>
                <w:rFonts w:ascii="Calibri" w:hAnsi="Calibri" w:cs="Calibri"/>
                <w:sz w:val="16"/>
              </w:rPr>
              <w:t>(2)</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E808B6B"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4714E4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9D5D64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he Journal of the American Osteopathic Association</w:t>
            </w:r>
          </w:p>
        </w:tc>
        <w:tc>
          <w:tcPr>
            <w:tcW w:w="630" w:type="dxa"/>
            <w:shd w:val="clear" w:color="auto" w:fill="auto"/>
            <w:noWrap/>
            <w:vAlign w:val="bottom"/>
            <w:hideMark/>
          </w:tcPr>
          <w:p w14:paraId="5B8A812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6B8A0F8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mmentary</w:t>
            </w:r>
          </w:p>
        </w:tc>
        <w:tc>
          <w:tcPr>
            <w:tcW w:w="1350" w:type="dxa"/>
          </w:tcPr>
          <w:p w14:paraId="5C057923" w14:textId="307E79CB" w:rsidR="0065407A" w:rsidRPr="00A97312" w:rsidRDefault="0065407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1EB8BAFF" w14:textId="7F131D49" w:rsidR="0065407A" w:rsidRPr="00A97312" w:rsidRDefault="0065407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CF9448E" w14:textId="1B5770BC" w:rsidR="0065407A" w:rsidRPr="00A97312" w:rsidRDefault="0065407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2555F54D" w14:textId="77777777" w:rsidR="0065407A" w:rsidRPr="00A97312" w:rsidRDefault="0065407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778140A3" w14:textId="77777777" w:rsidR="0065407A" w:rsidRPr="00A97312" w:rsidRDefault="0065407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2D0C75D4" w14:textId="048C8F7A" w:rsidR="0065407A" w:rsidRPr="00A97312" w:rsidRDefault="0065407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516F9170" w14:textId="77777777" w:rsidR="0065407A" w:rsidRPr="00A97312" w:rsidRDefault="0065407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ocates,</w:t>
            </w:r>
          </w:p>
          <w:p w14:paraId="2B35150D" w14:textId="2605EA13" w:rsidR="0065407A" w:rsidRPr="00A97312" w:rsidRDefault="0065407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2E755AAE" w14:textId="48347ED6" w:rsidR="006E77E9" w:rsidRPr="00A97312" w:rsidRDefault="0065407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1, 13, 14, 15, 17, 31, 33, </w:t>
            </w:r>
            <w:r w:rsidR="00204DF2" w:rsidRPr="00A97312">
              <w:rPr>
                <w:rFonts w:ascii="Calibri" w:eastAsia="Times New Roman" w:hAnsi="Calibri" w:cs="Times New Roman"/>
                <w:color w:val="000000"/>
                <w:sz w:val="16"/>
                <w:szCs w:val="16"/>
                <w:lang w:val="en-GB"/>
              </w:rPr>
              <w:t xml:space="preserve">35, </w:t>
            </w:r>
            <w:r w:rsidR="00787455" w:rsidRPr="00A97312">
              <w:rPr>
                <w:rFonts w:ascii="Calibri" w:eastAsia="Times New Roman" w:hAnsi="Calibri" w:cs="Times New Roman"/>
                <w:color w:val="000000"/>
                <w:sz w:val="16"/>
                <w:szCs w:val="16"/>
                <w:lang w:val="en-GB"/>
              </w:rPr>
              <w:t xml:space="preserve">36, </w:t>
            </w:r>
            <w:r w:rsidRPr="00A97312">
              <w:rPr>
                <w:rFonts w:ascii="Calibri" w:eastAsia="Times New Roman" w:hAnsi="Calibri" w:cs="Times New Roman"/>
                <w:color w:val="000000"/>
                <w:sz w:val="16"/>
                <w:szCs w:val="16"/>
                <w:lang w:val="en-GB"/>
              </w:rPr>
              <w:t>41, 42, 44, 45, 62, 68, 71</w:t>
            </w:r>
          </w:p>
        </w:tc>
        <w:tc>
          <w:tcPr>
            <w:tcW w:w="720" w:type="dxa"/>
          </w:tcPr>
          <w:p w14:paraId="67249F9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6</w:t>
            </w:r>
          </w:p>
        </w:tc>
      </w:tr>
      <w:tr w:rsidR="006E77E9" w:rsidRPr="00A97312" w14:paraId="21E004FF" w14:textId="77777777" w:rsidTr="00834140">
        <w:trPr>
          <w:trHeight w:val="300"/>
        </w:trPr>
        <w:tc>
          <w:tcPr>
            <w:tcW w:w="1146" w:type="dxa"/>
            <w:shd w:val="clear" w:color="auto" w:fill="auto"/>
            <w:noWrap/>
            <w:vAlign w:val="bottom"/>
            <w:hideMark/>
          </w:tcPr>
          <w:p w14:paraId="4AA1EC51" w14:textId="543E5946"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Allen, T. W.</w:t>
            </w:r>
            <w:r w:rsidR="002B629C">
              <w:rPr>
                <w:rFonts w:ascii="Calibri" w:eastAsia="Times New Roman" w:hAnsi="Calibri" w:cs="Times New Roman"/>
                <w:color w:val="000000"/>
                <w:sz w:val="16"/>
                <w:szCs w:val="16"/>
                <w:lang w:val="en-GB"/>
              </w:rPr>
              <w:fldChar w:fldCharType="begin"/>
            </w:r>
            <w:r w:rsidR="002B629C">
              <w:rPr>
                <w:rFonts w:ascii="Calibri" w:eastAsia="Times New Roman" w:hAnsi="Calibri" w:cs="Times New Roman"/>
                <w:color w:val="000000"/>
                <w:sz w:val="16"/>
                <w:szCs w:val="16"/>
                <w:lang w:val="en-GB"/>
              </w:rPr>
              <w:instrText xml:space="preserve"> ADDIN ZOTERO_ITEM CSL_CITATION {"citationID":"whkGwOUU","properties":{"formattedCitation":"(3)","plainCitation":"(3)","noteIndex":0},"citationItems":[{"id":3528,"uris":["http://zotero.org/users/3447303/items/9N6WNC6X"],"uri":["http://zotero.org/users/3447303/items/9N6WNC6X"],"itemData":{"id":3528,"type":"article-journal","title":"Conducting Proper Peer Review for a Journal","container-title":"Bariatric Surgical Practice and Patient Care","page":"18-20","volume":"9","issue":"1","archive_location":"WOS:000332841800004","abstract":"There is a historical context as well as a scientific approach to conducting a proper journal peer review. With the increasing number of manuscripts submitted by investigators, and the multitude of solicitations for articles by journals, the traffic and speed of peer-reviewed publications can overwhelm the scientific process of verifying the presented information. This treatise highlights the roles and rights of a journal expert peer reviewer, and offers a checklist for anyone reading through a journal before and after it has been published.","ISSN":"2168-023X","journalAbbreviation":"Bariatr. Surg. Pract. Patient Care","language":"English","author":[{"family":"Allen","given":"T. W."}],"issued":{"date-parts":[["2014",3]]}}}],"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2B629C" w:rsidRPr="002B629C">
              <w:rPr>
                <w:rFonts w:ascii="Calibri" w:hAnsi="Calibri" w:cs="Calibri"/>
                <w:sz w:val="16"/>
              </w:rPr>
              <w:t>(3)</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0F3B047" w14:textId="1F68F11F" w:rsidR="006E77E9" w:rsidRPr="00A97312" w:rsidRDefault="006E77E9" w:rsidP="001744FB">
            <w:pPr>
              <w:spacing w:after="0" w:line="240" w:lineRule="auto"/>
              <w:ind w:left="-108"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FBE5DE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5250CAF"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ariatric Surgical Practice and Patient Care</w:t>
            </w:r>
          </w:p>
        </w:tc>
        <w:tc>
          <w:tcPr>
            <w:tcW w:w="630" w:type="dxa"/>
            <w:shd w:val="clear" w:color="auto" w:fill="auto"/>
            <w:noWrap/>
            <w:vAlign w:val="bottom"/>
            <w:hideMark/>
          </w:tcPr>
          <w:p w14:paraId="19645E0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3A78252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6AB40723" w14:textId="17F6F5C6" w:rsidR="004065AF" w:rsidRPr="00A97312" w:rsidRDefault="00E1472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 Unbiased and ethical professionals, Reliable professionals,</w:t>
            </w:r>
          </w:p>
          <w:p w14:paraId="0D9BC23A" w14:textId="783F79A7" w:rsidR="00E1472E" w:rsidRPr="00A97312" w:rsidRDefault="00E1472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64F26906" w14:textId="77777777" w:rsidR="00E1472E" w:rsidRPr="00A97312" w:rsidRDefault="00E1472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0A051AA4" w14:textId="77777777" w:rsidR="00E1472E" w:rsidRPr="00A97312" w:rsidRDefault="00E1472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ocates,</w:t>
            </w:r>
          </w:p>
          <w:p w14:paraId="28884FD8" w14:textId="4F5D15A6" w:rsidR="00E1472E" w:rsidRPr="00A97312" w:rsidRDefault="00E1472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106BE5C4" w14:textId="17B0C94E" w:rsidR="006E77E9" w:rsidRPr="00A97312" w:rsidRDefault="00E1472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7, 14, 15, 16, 18, </w:t>
            </w:r>
            <w:r w:rsidR="00204DF2" w:rsidRPr="00A97312">
              <w:rPr>
                <w:rFonts w:ascii="Calibri" w:eastAsia="Times New Roman" w:hAnsi="Calibri" w:cs="Times New Roman"/>
                <w:color w:val="000000"/>
                <w:sz w:val="16"/>
                <w:szCs w:val="16"/>
                <w:lang w:val="en-GB"/>
              </w:rPr>
              <w:t>35,</w:t>
            </w:r>
            <w:r w:rsidRPr="00A97312">
              <w:rPr>
                <w:rFonts w:ascii="Calibri" w:eastAsia="Times New Roman" w:hAnsi="Calibri" w:cs="Times New Roman"/>
                <w:color w:val="000000"/>
                <w:sz w:val="16"/>
                <w:szCs w:val="16"/>
                <w:lang w:val="en-GB"/>
              </w:rPr>
              <w:t xml:space="preserve"> 44, 46, </w:t>
            </w:r>
            <w:r w:rsidR="00204DF2" w:rsidRPr="00A97312">
              <w:rPr>
                <w:rFonts w:ascii="Calibri" w:eastAsia="Times New Roman" w:hAnsi="Calibri" w:cs="Times New Roman"/>
                <w:color w:val="000000"/>
                <w:sz w:val="16"/>
                <w:szCs w:val="16"/>
                <w:lang w:val="en-GB"/>
              </w:rPr>
              <w:t xml:space="preserve"> </w:t>
            </w:r>
            <w:r w:rsidRPr="00A97312">
              <w:rPr>
                <w:rFonts w:ascii="Calibri" w:eastAsia="Times New Roman" w:hAnsi="Calibri" w:cs="Times New Roman"/>
                <w:color w:val="000000"/>
                <w:sz w:val="16"/>
                <w:szCs w:val="16"/>
                <w:lang w:val="en-GB"/>
              </w:rPr>
              <w:t>61, 62, 67, 73</w:t>
            </w:r>
          </w:p>
        </w:tc>
        <w:tc>
          <w:tcPr>
            <w:tcW w:w="720" w:type="dxa"/>
          </w:tcPr>
          <w:p w14:paraId="165A50F2" w14:textId="12252EE8" w:rsidR="006E77E9" w:rsidRPr="00A97312" w:rsidRDefault="00E1472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2</w:t>
            </w:r>
          </w:p>
        </w:tc>
      </w:tr>
      <w:tr w:rsidR="006E77E9" w:rsidRPr="00A97312" w14:paraId="34215AEF" w14:textId="77777777" w:rsidTr="00834140">
        <w:trPr>
          <w:trHeight w:val="300"/>
        </w:trPr>
        <w:tc>
          <w:tcPr>
            <w:tcW w:w="1146" w:type="dxa"/>
            <w:shd w:val="clear" w:color="auto" w:fill="auto"/>
            <w:noWrap/>
            <w:vAlign w:val="bottom"/>
            <w:hideMark/>
          </w:tcPr>
          <w:p w14:paraId="2A2C5D24" w14:textId="19DD6E37"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Andersson</w:t>
            </w:r>
            <w:proofErr w:type="spellEnd"/>
            <w:r w:rsidRPr="00DA41FD">
              <w:rPr>
                <w:rFonts w:ascii="Calibri" w:eastAsia="Times New Roman" w:hAnsi="Calibri" w:cs="Times New Roman"/>
                <w:color w:val="000000"/>
                <w:sz w:val="16"/>
                <w:szCs w:val="16"/>
                <w:lang w:val="en-GB"/>
              </w:rPr>
              <w:t>, K.-E.</w:t>
            </w:r>
            <w:r w:rsidR="002B629C">
              <w:rPr>
                <w:rFonts w:ascii="Calibri" w:eastAsia="Times New Roman" w:hAnsi="Calibri" w:cs="Times New Roman"/>
                <w:color w:val="000000"/>
                <w:sz w:val="16"/>
                <w:szCs w:val="16"/>
                <w:lang w:val="en-GB"/>
              </w:rPr>
              <w:fldChar w:fldCharType="begin"/>
            </w:r>
            <w:r w:rsidR="002B629C">
              <w:rPr>
                <w:rFonts w:ascii="Calibri" w:eastAsia="Times New Roman" w:hAnsi="Calibri" w:cs="Times New Roman"/>
                <w:color w:val="000000"/>
                <w:sz w:val="16"/>
                <w:szCs w:val="16"/>
                <w:lang w:val="en-GB"/>
              </w:rPr>
              <w:instrText xml:space="preserve"> ADDIN ZOTERO_ITEM CSL_CITATION {"citationID":"WC9SHtZE","properties":{"formattedCitation":"(4)","plainCitation":"(4)","noteIndex":0},"citationItems":[{"id":4226,"uris":["http://zotero.org/users/3447303/items/RQ4644SD"],"uri":["http://zotero.org/users/3447303/items/RQ4644SD"],"itemData":{"id":4226,"type":"article-journal","title":"Peer Review: \"A Critique of the Critics\"","container-title":"Journal of Urology","page":"777-778","volume":"186","issue":"3","archive_location":"WOS:000293688300001","ISSN":"0022-5347","journalAbbreviation":"J. Urol.","language":"English","author":[{"family":"Andersson","given":"K. E."}],"issued":{"date-parts":[["2011",9]]}}}],"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2B629C" w:rsidRPr="002B629C">
              <w:rPr>
                <w:rFonts w:ascii="Calibri" w:hAnsi="Calibri" w:cs="Calibri"/>
                <w:sz w:val="16"/>
              </w:rPr>
              <w:t>(4)</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2FDF1E4"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enmark</w:t>
            </w:r>
          </w:p>
        </w:tc>
        <w:tc>
          <w:tcPr>
            <w:tcW w:w="910" w:type="dxa"/>
            <w:shd w:val="clear" w:color="auto" w:fill="auto"/>
            <w:noWrap/>
            <w:vAlign w:val="bottom"/>
            <w:hideMark/>
          </w:tcPr>
          <w:p w14:paraId="63357A1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598A78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he Journal of Urology</w:t>
            </w:r>
          </w:p>
        </w:tc>
        <w:tc>
          <w:tcPr>
            <w:tcW w:w="630" w:type="dxa"/>
            <w:shd w:val="clear" w:color="auto" w:fill="auto"/>
            <w:noWrap/>
            <w:vAlign w:val="bottom"/>
            <w:hideMark/>
          </w:tcPr>
          <w:p w14:paraId="1C5FF69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2883745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67B6108" w14:textId="362AFBDF" w:rsidR="00EE0A6B" w:rsidRPr="00A97312" w:rsidRDefault="00EE0A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292D680B" w14:textId="77777777" w:rsidR="006E77E9" w:rsidRPr="00A97312" w:rsidRDefault="00EE0A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7F097E56" w14:textId="77777777" w:rsidR="00EE0A6B" w:rsidRPr="00A97312" w:rsidRDefault="00EE0A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3E890348" w14:textId="77777777" w:rsidR="00EE0A6B" w:rsidRPr="00A97312" w:rsidRDefault="00EE0A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56140381" w14:textId="265A98F7" w:rsidR="00EE0A6B" w:rsidRPr="00A97312" w:rsidRDefault="00EE0A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58D73F08" w14:textId="5032D22D" w:rsidR="006E77E9" w:rsidRPr="00A97312" w:rsidRDefault="00EE0A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 31, 42, 57, 71</w:t>
            </w:r>
          </w:p>
        </w:tc>
        <w:tc>
          <w:tcPr>
            <w:tcW w:w="720" w:type="dxa"/>
          </w:tcPr>
          <w:p w14:paraId="549A079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45B193B2" w14:textId="77777777" w:rsidTr="00834140">
        <w:trPr>
          <w:trHeight w:val="300"/>
        </w:trPr>
        <w:tc>
          <w:tcPr>
            <w:tcW w:w="1146" w:type="dxa"/>
            <w:shd w:val="clear" w:color="auto" w:fill="auto"/>
            <w:noWrap/>
            <w:vAlign w:val="bottom"/>
            <w:hideMark/>
          </w:tcPr>
          <w:p w14:paraId="7EAA5611" w14:textId="0292EC6F"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Bacchetti</w:t>
            </w:r>
            <w:proofErr w:type="spellEnd"/>
            <w:r w:rsidRPr="00DA41FD">
              <w:rPr>
                <w:rFonts w:ascii="Calibri" w:eastAsia="Times New Roman" w:hAnsi="Calibri" w:cs="Times New Roman"/>
                <w:color w:val="000000"/>
                <w:sz w:val="16"/>
                <w:szCs w:val="16"/>
                <w:lang w:val="en-GB"/>
              </w:rPr>
              <w:t>, P.</w:t>
            </w:r>
            <w:r w:rsidR="002B629C">
              <w:rPr>
                <w:rFonts w:ascii="Calibri" w:eastAsia="Times New Roman" w:hAnsi="Calibri" w:cs="Times New Roman"/>
                <w:color w:val="000000"/>
                <w:sz w:val="16"/>
                <w:szCs w:val="16"/>
                <w:lang w:val="en-GB"/>
              </w:rPr>
              <w:fldChar w:fldCharType="begin"/>
            </w:r>
            <w:r w:rsidR="002B629C">
              <w:rPr>
                <w:rFonts w:ascii="Calibri" w:eastAsia="Times New Roman" w:hAnsi="Calibri" w:cs="Times New Roman"/>
                <w:color w:val="000000"/>
                <w:sz w:val="16"/>
                <w:szCs w:val="16"/>
                <w:lang w:val="en-GB"/>
              </w:rPr>
              <w:instrText xml:space="preserve"> ADDIN ZOTERO_ITEM CSL_CITATION {"citationID":"COAGGdQa","properties":{"formattedCitation":"(5)","plainCitation":"(5)","noteIndex":0},"citationItems":[{"id":5269,"uris":["http://zotero.org/users/3447303/items/2PFJ2CN7"],"uri":["http://zotero.org/users/3447303/items/2PFJ2CN7"],"itemData":{"id":5269,"type":"article-journal","title":"Peer review of statistics in medical research: the other problem","container-title":"British Medical Journal","page":"1271-1273","volume":"324","issue":"7348","archive_location":"WOS:000175894900027","ISSN":"0959-535X","journalAbbreviation":"Br. Med. J.","language":"English","author":[{"family":"Bacchetti","given":"P."}],"issued":{"date-parts":[["2002",5]]}}}],"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2B629C" w:rsidRPr="002B629C">
              <w:rPr>
                <w:rFonts w:ascii="Calibri" w:hAnsi="Calibri" w:cs="Calibri"/>
                <w:sz w:val="16"/>
              </w:rPr>
              <w:t>(5)</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7B4C2C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1CA26A2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DCE08D2"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MJ</w:t>
            </w:r>
          </w:p>
        </w:tc>
        <w:tc>
          <w:tcPr>
            <w:tcW w:w="630" w:type="dxa"/>
            <w:shd w:val="clear" w:color="auto" w:fill="auto"/>
            <w:noWrap/>
            <w:vAlign w:val="bottom"/>
            <w:hideMark/>
          </w:tcPr>
          <w:p w14:paraId="043526C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2</w:t>
            </w:r>
          </w:p>
        </w:tc>
        <w:tc>
          <w:tcPr>
            <w:tcW w:w="1080" w:type="dxa"/>
            <w:shd w:val="clear" w:color="auto" w:fill="auto"/>
            <w:noWrap/>
            <w:vAlign w:val="bottom"/>
            <w:hideMark/>
          </w:tcPr>
          <w:p w14:paraId="061E370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031D5FE" w14:textId="4DD73B2A" w:rsidR="006E77E9" w:rsidRPr="00A97312" w:rsidRDefault="00EE0A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tc>
        <w:tc>
          <w:tcPr>
            <w:tcW w:w="720" w:type="dxa"/>
            <w:shd w:val="clear" w:color="auto" w:fill="auto"/>
            <w:noWrap/>
            <w:vAlign w:val="bottom"/>
          </w:tcPr>
          <w:p w14:paraId="22EB51EF" w14:textId="207528F6" w:rsidR="006E77E9" w:rsidRPr="00A97312" w:rsidRDefault="00EE0A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2</w:t>
            </w:r>
          </w:p>
        </w:tc>
        <w:tc>
          <w:tcPr>
            <w:tcW w:w="720" w:type="dxa"/>
          </w:tcPr>
          <w:p w14:paraId="38B2FD70" w14:textId="77777777" w:rsidR="006E77E9" w:rsidRPr="00A97312" w:rsidRDefault="003B6B2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w:t>
            </w:r>
          </w:p>
        </w:tc>
      </w:tr>
      <w:tr w:rsidR="006E77E9" w:rsidRPr="00A97312" w14:paraId="4A0CCF89" w14:textId="77777777" w:rsidTr="00834140">
        <w:trPr>
          <w:trHeight w:val="300"/>
        </w:trPr>
        <w:tc>
          <w:tcPr>
            <w:tcW w:w="1146" w:type="dxa"/>
            <w:shd w:val="clear" w:color="auto" w:fill="auto"/>
            <w:noWrap/>
            <w:vAlign w:val="bottom"/>
            <w:hideMark/>
          </w:tcPr>
          <w:p w14:paraId="487BDD9E" w14:textId="2A0D6BC3"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Baker, D. J.</w:t>
            </w:r>
            <w:r w:rsidR="005C13AE">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a2mnouhei30","properties":{"formattedCitation":"(6)","plainCitation":"(6)","noteIndex":0},"citationItems":[{"id":3363,"uris":["http://zotero.org/users/3447303/items/R7U8UYUR"],"uri":["http://zotero.org/users/3447303/items/R7U8UYUR"],"itemData":{"id":3363,"type":"article-journal","title":"Artistry of Peer Review","container-title":"Aorn Journal","page":"4-11","volume":"101","issue":"1","archive_location":"WOS:000373440200006","ISSN":"0001-2092","journalAbbreviation":"Aorn J.","language":"English","author":[{"family":"Baker","given":"J. D."}],"issued":{"date-parts":[["2015",1]]}}}],"schema":"https://github.com/citation-style-language/schema/raw/master/csl-citation.json"} </w:instrText>
            </w:r>
            <w:r w:rsidR="005C13AE">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szCs w:val="24"/>
              </w:rPr>
              <w:t>(6)</w:t>
            </w:r>
            <w:r w:rsidR="005C13AE">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2F1DAF4"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2369935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4463C23"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Association of </w:t>
            </w:r>
            <w:proofErr w:type="spellStart"/>
            <w:r w:rsidRPr="00A97312">
              <w:rPr>
                <w:rFonts w:ascii="Calibri" w:eastAsia="Times New Roman" w:hAnsi="Calibri" w:cs="Times New Roman"/>
                <w:color w:val="000000"/>
                <w:sz w:val="16"/>
                <w:szCs w:val="16"/>
                <w:lang w:val="en-GB"/>
              </w:rPr>
              <w:t>periOperative</w:t>
            </w:r>
            <w:proofErr w:type="spellEnd"/>
            <w:r w:rsidRPr="00A97312">
              <w:rPr>
                <w:rFonts w:ascii="Calibri" w:eastAsia="Times New Roman" w:hAnsi="Calibri" w:cs="Times New Roman"/>
                <w:color w:val="000000"/>
                <w:sz w:val="16"/>
                <w:szCs w:val="16"/>
                <w:lang w:val="en-GB"/>
              </w:rPr>
              <w:t xml:space="preserve"> Registered Nurses Journal</w:t>
            </w:r>
          </w:p>
        </w:tc>
        <w:tc>
          <w:tcPr>
            <w:tcW w:w="630" w:type="dxa"/>
            <w:shd w:val="clear" w:color="auto" w:fill="auto"/>
            <w:noWrap/>
            <w:vAlign w:val="bottom"/>
            <w:hideMark/>
          </w:tcPr>
          <w:p w14:paraId="357DC1C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3480294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6EE2C19F" w14:textId="77777777" w:rsidR="00EE0A6B" w:rsidRPr="00A97312" w:rsidRDefault="0022549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r w:rsidR="00EE0A6B" w:rsidRPr="00A97312">
              <w:t xml:space="preserve"> </w:t>
            </w:r>
            <w:r w:rsidR="00EE0A6B" w:rsidRPr="00A97312">
              <w:rPr>
                <w:rFonts w:ascii="Calibri" w:eastAsia="Times New Roman" w:hAnsi="Calibri" w:cs="Times New Roman"/>
                <w:color w:val="000000"/>
                <w:sz w:val="16"/>
                <w:szCs w:val="16"/>
                <w:lang w:val="en-GB"/>
              </w:rPr>
              <w:t>Skilled critics, Respectful communicators,</w:t>
            </w:r>
          </w:p>
          <w:p w14:paraId="5BBA7B85" w14:textId="5FEBD1D5" w:rsidR="00C11754" w:rsidRPr="00A97312" w:rsidRDefault="00EE0A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p w14:paraId="03EB8FE2" w14:textId="556273B0" w:rsidR="00EE0A6B" w:rsidRPr="00A97312" w:rsidRDefault="00EE0A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7EFB7271" w14:textId="288DEF3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35, </w:t>
            </w:r>
            <w:r w:rsidR="00225492" w:rsidRPr="00A97312">
              <w:rPr>
                <w:rFonts w:ascii="Calibri" w:eastAsia="Times New Roman" w:hAnsi="Calibri" w:cs="Times New Roman"/>
                <w:color w:val="000000"/>
                <w:sz w:val="16"/>
                <w:szCs w:val="16"/>
                <w:lang w:val="en-GB"/>
              </w:rPr>
              <w:t>38,</w:t>
            </w:r>
            <w:r w:rsidR="00EE0A6B" w:rsidRPr="00A97312">
              <w:rPr>
                <w:rFonts w:ascii="Calibri" w:eastAsia="Times New Roman" w:hAnsi="Calibri" w:cs="Times New Roman"/>
                <w:color w:val="000000"/>
                <w:sz w:val="16"/>
                <w:szCs w:val="16"/>
                <w:lang w:val="en-GB"/>
              </w:rPr>
              <w:t xml:space="preserve"> 42, 44, 45, 60, 61, 71, 73</w:t>
            </w:r>
          </w:p>
        </w:tc>
        <w:tc>
          <w:tcPr>
            <w:tcW w:w="720" w:type="dxa"/>
          </w:tcPr>
          <w:p w14:paraId="0F6252BD" w14:textId="77777777" w:rsidR="006E77E9" w:rsidRPr="00A97312" w:rsidRDefault="00CE708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9</w:t>
            </w:r>
          </w:p>
        </w:tc>
      </w:tr>
      <w:tr w:rsidR="006E77E9" w:rsidRPr="00A97312" w14:paraId="3735D43D" w14:textId="77777777" w:rsidTr="00834140">
        <w:trPr>
          <w:trHeight w:val="300"/>
        </w:trPr>
        <w:tc>
          <w:tcPr>
            <w:tcW w:w="1146" w:type="dxa"/>
            <w:shd w:val="clear" w:color="auto" w:fill="auto"/>
            <w:noWrap/>
            <w:vAlign w:val="bottom"/>
            <w:hideMark/>
          </w:tcPr>
          <w:p w14:paraId="6882A16B" w14:textId="2B2BB983"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Bernstein, J.</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YopnCcLG","properties":{"formattedCitation":"(7)","plainCitation":"(7)","noteIndex":0},"citationItems":[{"id":3715,"uris":["http://zotero.org/users/3447303/items/ZDKW6UJT"],"uri":["http://zotero.org/users/3447303/items/ZDKW6UJT"],"itemData":{"id":3715,"type":"article-journal","title":"Free for Service: The Inadequate Incentives for Quality Peer Review","container-title":"Clinical Orthopaedics and Related Research","page":"3093-3097","volume":"471","issue":"10","archive_location":"WOS:000324323900006","ISSN":"0009-921X","journalAbbreviation":"Clin. Orthop. Rel. Res.","language":"English","author":[{"family":"Bernstein","given":"J."},{"family":"Wager","given":"E."},{"family":"Heckman","given":"J. D."},{"family":"Zeller","given":"J. L."}],"issued":{"date-parts":[["2013",10]]}}}],"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677803A"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17F22A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5619551"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linical Orthopaedics and Related Research</w:t>
            </w:r>
          </w:p>
        </w:tc>
        <w:tc>
          <w:tcPr>
            <w:tcW w:w="630" w:type="dxa"/>
            <w:shd w:val="clear" w:color="auto" w:fill="auto"/>
            <w:noWrap/>
            <w:vAlign w:val="bottom"/>
            <w:hideMark/>
          </w:tcPr>
          <w:p w14:paraId="6BAA422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3</w:t>
            </w:r>
          </w:p>
        </w:tc>
        <w:tc>
          <w:tcPr>
            <w:tcW w:w="1080" w:type="dxa"/>
            <w:shd w:val="clear" w:color="auto" w:fill="auto"/>
            <w:noWrap/>
            <w:vAlign w:val="bottom"/>
          </w:tcPr>
          <w:p w14:paraId="7DB8CA6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mmentary</w:t>
            </w:r>
          </w:p>
        </w:tc>
        <w:tc>
          <w:tcPr>
            <w:tcW w:w="1350" w:type="dxa"/>
          </w:tcPr>
          <w:p w14:paraId="353AA5F8" w14:textId="6402F461" w:rsidR="006E77E9" w:rsidRPr="00A97312" w:rsidRDefault="006A2E7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tc>
        <w:tc>
          <w:tcPr>
            <w:tcW w:w="720" w:type="dxa"/>
            <w:shd w:val="clear" w:color="auto" w:fill="auto"/>
            <w:noWrap/>
            <w:vAlign w:val="bottom"/>
          </w:tcPr>
          <w:p w14:paraId="25FDE400" w14:textId="4EB0F38E" w:rsidR="006E77E9" w:rsidRPr="00A97312" w:rsidRDefault="006A2E7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6</w:t>
            </w:r>
          </w:p>
        </w:tc>
        <w:tc>
          <w:tcPr>
            <w:tcW w:w="720" w:type="dxa"/>
          </w:tcPr>
          <w:p w14:paraId="1820A3B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w:t>
            </w:r>
          </w:p>
        </w:tc>
      </w:tr>
      <w:tr w:rsidR="006E77E9" w:rsidRPr="00A97312" w14:paraId="6EE3D697" w14:textId="77777777" w:rsidTr="00834140">
        <w:trPr>
          <w:trHeight w:val="300"/>
        </w:trPr>
        <w:tc>
          <w:tcPr>
            <w:tcW w:w="1146" w:type="dxa"/>
            <w:shd w:val="clear" w:color="auto" w:fill="auto"/>
            <w:noWrap/>
            <w:vAlign w:val="bottom"/>
            <w:hideMark/>
          </w:tcPr>
          <w:p w14:paraId="271BEE72" w14:textId="28C7A47A"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Berquist</w:t>
            </w:r>
            <w:proofErr w:type="spellEnd"/>
            <w:r w:rsidRPr="00DA41FD">
              <w:rPr>
                <w:rFonts w:ascii="Calibri" w:eastAsia="Times New Roman" w:hAnsi="Calibri" w:cs="Times New Roman"/>
                <w:color w:val="000000"/>
                <w:sz w:val="16"/>
                <w:szCs w:val="16"/>
                <w:lang w:val="en-GB"/>
              </w:rPr>
              <w:t>, T.</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4pPQYulG","properties":{"formattedCitation":"(8)","plainCitation":"(8)","noteIndex":0},"citationItems":[{"id":3523,"uris":["http://zotero.org/users/3447303/items/5JTEVGXI"],"uri":["http://zotero.org/users/3447303/items/5JTEVGXI"],"itemData":{"id":3523,"type":"article-journal","title":"Peer Review: Should We Modify Our Process?","container-title":"American Journal of Roentgenology","page":"463-464","volume":"202","issue":"3","archive_location":"WOS:000332510900020","ISSN":"0361-803X","journalAbbreviation":"Am. J. Roentgenol.","language":"English","author":[{"family":"Berquist","given":"T. H."}],"issued":{"date-parts":[["2014",3]]}}}],"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5974D6C"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882296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47B80AE"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American Journal of </w:t>
            </w:r>
            <w:proofErr w:type="spellStart"/>
            <w:r w:rsidRPr="00A97312">
              <w:rPr>
                <w:rFonts w:ascii="Calibri" w:eastAsia="Times New Roman" w:hAnsi="Calibri" w:cs="Times New Roman"/>
                <w:color w:val="000000"/>
                <w:sz w:val="16"/>
                <w:szCs w:val="16"/>
                <w:lang w:val="en-GB"/>
              </w:rPr>
              <w:t>Roentgenology</w:t>
            </w:r>
            <w:proofErr w:type="spellEnd"/>
          </w:p>
        </w:tc>
        <w:tc>
          <w:tcPr>
            <w:tcW w:w="630" w:type="dxa"/>
            <w:shd w:val="clear" w:color="auto" w:fill="auto"/>
            <w:noWrap/>
            <w:vAlign w:val="bottom"/>
            <w:hideMark/>
          </w:tcPr>
          <w:p w14:paraId="51045D6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2F7F986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D0751EF" w14:textId="00729ABD" w:rsidR="006E77E9" w:rsidRPr="00A97312" w:rsidRDefault="006A2E7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tc>
        <w:tc>
          <w:tcPr>
            <w:tcW w:w="720" w:type="dxa"/>
            <w:shd w:val="clear" w:color="auto" w:fill="auto"/>
            <w:noWrap/>
            <w:vAlign w:val="bottom"/>
          </w:tcPr>
          <w:p w14:paraId="2CDF0A7A" w14:textId="5ECAB5F3" w:rsidR="006E77E9" w:rsidRPr="00A97312" w:rsidRDefault="006A2E7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3, 27</w:t>
            </w:r>
          </w:p>
        </w:tc>
        <w:tc>
          <w:tcPr>
            <w:tcW w:w="720" w:type="dxa"/>
          </w:tcPr>
          <w:p w14:paraId="03A1BD3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45B9B18D" w14:textId="77777777" w:rsidTr="00834140">
        <w:trPr>
          <w:trHeight w:val="300"/>
        </w:trPr>
        <w:tc>
          <w:tcPr>
            <w:tcW w:w="1146" w:type="dxa"/>
            <w:shd w:val="clear" w:color="auto" w:fill="auto"/>
            <w:noWrap/>
            <w:vAlign w:val="bottom"/>
            <w:hideMark/>
          </w:tcPr>
          <w:p w14:paraId="35AC5E3C" w14:textId="6039E405"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Brandon, D.</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ZCQBy2P9","properties":{"formattedCitation":"(9)","plainCitation":"(9)","noteIndex":0},"citationItems":[{"id":3346,"uris":["http://zotero.org/users/3447303/items/NXQFTDZG"],"uri":["http://zotero.org/users/3447303/items/NXQFTDZG"],"itemData":{"id":3346,"type":"article-journal","title":"Conducting a Peer Review Novice or Expert","container-title":"Advances in Neonatal Care","page":"365-366","volume":"15","issue":"6","archive_location":"WOS:000369891300002","ISSN":"1536-0903","journalAbbreviation":"Adv. Neonatal Care","language":"English","author":[{"family":"Brandon","given":"D."},{"family":"McGrath","given":"J. M."}],"issued":{"date-parts":[["2015",12]]}}}],"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9)</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0A7F58B"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3683B5D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5E45CA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ances in Neonatal Care</w:t>
            </w:r>
          </w:p>
        </w:tc>
        <w:tc>
          <w:tcPr>
            <w:tcW w:w="630" w:type="dxa"/>
            <w:shd w:val="clear" w:color="auto" w:fill="auto"/>
            <w:noWrap/>
            <w:vAlign w:val="bottom"/>
            <w:hideMark/>
          </w:tcPr>
          <w:p w14:paraId="54C3B1E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728C19E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0CF2D53" w14:textId="74DDC8D8" w:rsidR="006A2E71" w:rsidRPr="00A97312" w:rsidRDefault="00974FE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5C984CFE" w14:textId="72682C78" w:rsidR="006A2E71" w:rsidRPr="00A97312" w:rsidRDefault="006A2E7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Unbiased and ethical professionals,</w:t>
            </w:r>
          </w:p>
          <w:p w14:paraId="69E9ACA1" w14:textId="7B6EF8F5"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03CB3F04" w14:textId="09BF225C" w:rsidR="006A2E71" w:rsidRPr="00A97312" w:rsidRDefault="006A2E7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273D2CA2" w14:textId="1E4B99F4" w:rsidR="006E77E9" w:rsidRPr="00A97312" w:rsidRDefault="00974FE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 xml:space="preserve">1, </w:t>
            </w:r>
            <w:r w:rsidR="006A2E71" w:rsidRPr="00A97312">
              <w:rPr>
                <w:rFonts w:ascii="Calibri" w:eastAsia="Times New Roman" w:hAnsi="Calibri" w:cs="Times New Roman"/>
                <w:color w:val="000000"/>
                <w:sz w:val="16"/>
                <w:szCs w:val="16"/>
                <w:lang w:val="en-GB"/>
              </w:rPr>
              <w:t xml:space="preserve">13, 14, </w:t>
            </w:r>
            <w:r w:rsidR="00204DF2" w:rsidRPr="00A97312">
              <w:rPr>
                <w:rFonts w:ascii="Calibri" w:eastAsia="Times New Roman" w:hAnsi="Calibri" w:cs="Times New Roman"/>
                <w:color w:val="000000"/>
                <w:sz w:val="16"/>
                <w:szCs w:val="16"/>
                <w:lang w:val="en-GB"/>
              </w:rPr>
              <w:t xml:space="preserve">35, </w:t>
            </w:r>
            <w:r w:rsidR="006A2E71" w:rsidRPr="00A97312">
              <w:rPr>
                <w:rFonts w:ascii="Calibri" w:eastAsia="Times New Roman" w:hAnsi="Calibri" w:cs="Times New Roman"/>
                <w:color w:val="000000"/>
                <w:sz w:val="16"/>
                <w:szCs w:val="16"/>
                <w:lang w:val="en-GB"/>
              </w:rPr>
              <w:t>43</w:t>
            </w:r>
          </w:p>
        </w:tc>
        <w:tc>
          <w:tcPr>
            <w:tcW w:w="720" w:type="dxa"/>
          </w:tcPr>
          <w:p w14:paraId="70E614D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1187D808" w14:textId="77777777" w:rsidTr="00834140">
        <w:trPr>
          <w:trHeight w:val="300"/>
        </w:trPr>
        <w:tc>
          <w:tcPr>
            <w:tcW w:w="1146" w:type="dxa"/>
            <w:shd w:val="clear" w:color="auto" w:fill="auto"/>
            <w:noWrap/>
            <w:vAlign w:val="bottom"/>
            <w:hideMark/>
          </w:tcPr>
          <w:p w14:paraId="7FDD5266" w14:textId="3DFFCF17"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Brock, W. J.</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vUYzn5Bc","properties":{"formattedCitation":"(10)","plainCitation":"(10)","noteIndex":0},"citationItems":[{"id":3515,"uris":["http://zotero.org/users/3447303/items/W6F3VJIT"],"uri":["http://zotero.org/users/3447303/items/W6F3VJIT"],"itemData":{"id":3515,"type":"article-journal","title":"Strengthening the Peer Review Process for the International Journal of Toxicology","container-title":"International Journal of Toxicology","page":"351-352","volume":"33","issue":"5","archive_location":"WOS:000343796500001","ISSN":"1091-5818","journalAbbreviation":"Int. J. Toxicol.","language":"English","author":[{"family":"Brock","given":"W. J."}],"issued":{"date-parts":[["2014",9]]}}}],"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0)</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8AF0DA3"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1EAB065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21F5FE6"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International Journal of Toxicology</w:t>
            </w:r>
          </w:p>
        </w:tc>
        <w:tc>
          <w:tcPr>
            <w:tcW w:w="630" w:type="dxa"/>
            <w:shd w:val="clear" w:color="auto" w:fill="auto"/>
            <w:noWrap/>
            <w:vAlign w:val="bottom"/>
            <w:hideMark/>
          </w:tcPr>
          <w:p w14:paraId="28AEACA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50237CE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A43D7C4" w14:textId="6B51BDD2" w:rsidR="00531AAC" w:rsidRPr="00A97312" w:rsidRDefault="00531AA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79B85619" w14:textId="39EC1401" w:rsidR="00531AAC" w:rsidRPr="00A97312" w:rsidRDefault="00531AA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2EC73E1C" w14:textId="47AB6076" w:rsidR="00BE4A91"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tc>
        <w:tc>
          <w:tcPr>
            <w:tcW w:w="720" w:type="dxa"/>
            <w:shd w:val="clear" w:color="auto" w:fill="auto"/>
            <w:noWrap/>
            <w:vAlign w:val="bottom"/>
          </w:tcPr>
          <w:p w14:paraId="2CA676BD" w14:textId="30C847CD" w:rsidR="006E77E9" w:rsidRPr="00A97312" w:rsidRDefault="00531AA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3, 31, 36</w:t>
            </w:r>
          </w:p>
        </w:tc>
        <w:tc>
          <w:tcPr>
            <w:tcW w:w="720" w:type="dxa"/>
          </w:tcPr>
          <w:p w14:paraId="0925FDD7" w14:textId="77777777" w:rsidR="006E77E9" w:rsidRPr="00A97312" w:rsidRDefault="00C3577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w:t>
            </w:r>
          </w:p>
        </w:tc>
      </w:tr>
      <w:tr w:rsidR="006E77E9" w:rsidRPr="00A97312" w14:paraId="42D4E93C" w14:textId="77777777" w:rsidTr="00834140">
        <w:trPr>
          <w:trHeight w:val="300"/>
        </w:trPr>
        <w:tc>
          <w:tcPr>
            <w:tcW w:w="1146" w:type="dxa"/>
            <w:shd w:val="clear" w:color="auto" w:fill="auto"/>
            <w:noWrap/>
            <w:vAlign w:val="bottom"/>
            <w:hideMark/>
          </w:tcPr>
          <w:p w14:paraId="237763DB" w14:textId="1B7117D4"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Byrne, R.</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xjsNdG2A","properties":{"formattedCitation":"(11)","plainCitation":"(11)","noteIndex":0},"citationItems":[{"id":3150,"uris":["http://zotero.org/users/3447303/items/AZCNH4KY"],"uri":["http://zotero.org/users/3447303/items/AZCNH4KY"],"itemData":{"id":3150,"type":"article-journal","title":"Peer review at EuroIntervention - a rough guide and an expression of thanks","container-title":"Eurointervention","page":"1197-+","volume":"12","issue":"10","archive_location":"WOS:000390981500001","ISSN":"1774-024X","journalAbbreviation":"EuroIntervention","language":"English","author":[{"family":"Byrne","given":"R. A."}],"issued":{"date-parts":[["2016",11]]}}}],"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1)</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63E7DD5"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66E33D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CC78252"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proofErr w:type="spellStart"/>
            <w:r w:rsidRPr="00A97312">
              <w:rPr>
                <w:rFonts w:ascii="Calibri" w:eastAsia="Times New Roman" w:hAnsi="Calibri" w:cs="Times New Roman"/>
                <w:color w:val="000000"/>
                <w:sz w:val="16"/>
                <w:szCs w:val="16"/>
                <w:lang w:val="en-GB"/>
              </w:rPr>
              <w:t>EuroIntervention</w:t>
            </w:r>
            <w:proofErr w:type="spellEnd"/>
          </w:p>
        </w:tc>
        <w:tc>
          <w:tcPr>
            <w:tcW w:w="630" w:type="dxa"/>
            <w:shd w:val="clear" w:color="auto" w:fill="auto"/>
            <w:noWrap/>
            <w:vAlign w:val="bottom"/>
            <w:hideMark/>
          </w:tcPr>
          <w:p w14:paraId="2CDF34A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09F361E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F714A38" w14:textId="77777777" w:rsidR="006E77E9" w:rsidRPr="00A97312" w:rsidRDefault="00531AA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31B2FA7D" w14:textId="0E774A5C" w:rsidR="00531AAC" w:rsidRPr="00A97312" w:rsidRDefault="00531AA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58FFAB17" w14:textId="435F0A11" w:rsidR="00531AAC" w:rsidRPr="00A97312" w:rsidRDefault="00531AA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635378D4" w14:textId="1ACA79BB" w:rsidR="006E77E9" w:rsidRPr="00A97312" w:rsidRDefault="00531AA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3, 45, 46, 57, 71</w:t>
            </w:r>
          </w:p>
        </w:tc>
        <w:tc>
          <w:tcPr>
            <w:tcW w:w="720" w:type="dxa"/>
          </w:tcPr>
          <w:p w14:paraId="144F574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0EF13333" w14:textId="77777777" w:rsidTr="00834140">
        <w:trPr>
          <w:trHeight w:val="300"/>
        </w:trPr>
        <w:tc>
          <w:tcPr>
            <w:tcW w:w="1146" w:type="dxa"/>
            <w:shd w:val="clear" w:color="auto" w:fill="auto"/>
            <w:noWrap/>
            <w:vAlign w:val="bottom"/>
            <w:hideMark/>
          </w:tcPr>
          <w:p w14:paraId="7D04687A" w14:textId="1A8CB0CA"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Campion, E. W.</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VxblDwK8","properties":{"formattedCitation":"(12)","plainCitation":"(12)","noteIndex":0},"citationItems":[{"id":5405,"uris":["http://zotero.org/users/3447303/items/3EMVTM7Z"],"uri":["http://zotero.org/users/3447303/items/3EMVTM7Z"],"itemData":{"id":5405,"type":"article-journal","title":"Tracking the peer-review process","container-title":"New England Journal of Medicine","page":"1485-1486","volume":"343","issue":"20","archive_location":"WOS:000165271300009","ISSN":"0028-4793","journalAbbreviation":"N. Engl. J. Med.","language":"English","author":[{"family":"Campion","given":"E. W."},{"family":"Curfman","given":"G. D."},{"family":"Drazen","given":"J. M."}],"issued":{"date-parts":[["2000",11]]}}}],"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2)</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D290DAD"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AFE7B5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FCE9C1D"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ew England Journal of Medicine</w:t>
            </w:r>
          </w:p>
        </w:tc>
        <w:tc>
          <w:tcPr>
            <w:tcW w:w="630" w:type="dxa"/>
            <w:shd w:val="clear" w:color="auto" w:fill="auto"/>
            <w:noWrap/>
            <w:vAlign w:val="bottom"/>
            <w:hideMark/>
          </w:tcPr>
          <w:p w14:paraId="2447C06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0</w:t>
            </w:r>
          </w:p>
        </w:tc>
        <w:tc>
          <w:tcPr>
            <w:tcW w:w="1080" w:type="dxa"/>
            <w:shd w:val="clear" w:color="auto" w:fill="auto"/>
            <w:noWrap/>
            <w:vAlign w:val="bottom"/>
            <w:hideMark/>
          </w:tcPr>
          <w:p w14:paraId="6FAD0E4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8C19BC6" w14:textId="116C5875" w:rsidR="006E77E9" w:rsidRPr="00A97312" w:rsidRDefault="00687BF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0FEF7E41" w14:textId="048A3A5A" w:rsidR="00687BF9" w:rsidRPr="00A97312" w:rsidRDefault="00687BF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p w14:paraId="5D0991FB" w14:textId="6554F69C" w:rsidR="00687BF9" w:rsidRPr="00A97312" w:rsidRDefault="00687BF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53324271" w14:textId="78CD129C" w:rsidR="006E77E9" w:rsidRPr="00A97312" w:rsidRDefault="00687BF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 70, 72</w:t>
            </w:r>
          </w:p>
        </w:tc>
        <w:tc>
          <w:tcPr>
            <w:tcW w:w="720" w:type="dxa"/>
          </w:tcPr>
          <w:p w14:paraId="4A2BD75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w:t>
            </w:r>
          </w:p>
        </w:tc>
      </w:tr>
      <w:tr w:rsidR="006E77E9" w:rsidRPr="00A97312" w14:paraId="1DE6A212" w14:textId="77777777" w:rsidTr="00834140">
        <w:trPr>
          <w:trHeight w:val="300"/>
        </w:trPr>
        <w:tc>
          <w:tcPr>
            <w:tcW w:w="1146" w:type="dxa"/>
            <w:shd w:val="clear" w:color="auto" w:fill="auto"/>
            <w:noWrap/>
            <w:vAlign w:val="bottom"/>
            <w:hideMark/>
          </w:tcPr>
          <w:p w14:paraId="5645D20A" w14:textId="2EE4BB46"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Carrió</w:t>
            </w:r>
            <w:proofErr w:type="spellEnd"/>
            <w:r w:rsidRPr="00DA41FD">
              <w:rPr>
                <w:rFonts w:ascii="Calibri" w:eastAsia="Times New Roman" w:hAnsi="Calibri" w:cs="Times New Roman"/>
                <w:color w:val="000000"/>
                <w:sz w:val="16"/>
                <w:szCs w:val="16"/>
                <w:lang w:val="en-GB"/>
              </w:rPr>
              <w:t>, I.</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2dx7KgqB","properties":{"formattedCitation":"(13)","plainCitation":"(13)","noteIndex":0},"citationItems":[{"id":4853,"uris":["http://zotero.org/users/3447303/items/N9B2SNMN"],"uri":["http://zotero.org/users/3447303/items/N9B2SNMN"],"itemData":{"id":4853,"type":"article-journal","title":"On cloning research, peer review and the possibility of fraud","container-title":"European Journal of Nuclear Medicine and Molecular Imaging","page":"235-236","volume":"33","issue":"3","archive_location":"WOS:000236032100001","ISSN":"1619-7070","journalAbbreviation":"Eur. J. Nucl. Med. Mol. Imaging","language":"English","author":[{"family":"Carrio","given":"I."}],"issued":{"date-parts":[["2006",3]]}}}],"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3)</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F97B168"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pain</w:t>
            </w:r>
          </w:p>
        </w:tc>
        <w:tc>
          <w:tcPr>
            <w:tcW w:w="910" w:type="dxa"/>
            <w:shd w:val="clear" w:color="auto" w:fill="auto"/>
            <w:noWrap/>
            <w:vAlign w:val="bottom"/>
            <w:hideMark/>
          </w:tcPr>
          <w:p w14:paraId="097DD29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B042B8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uropean Journal of Nuclear Medicine and Molecular Imaging</w:t>
            </w:r>
          </w:p>
        </w:tc>
        <w:tc>
          <w:tcPr>
            <w:tcW w:w="630" w:type="dxa"/>
            <w:shd w:val="clear" w:color="auto" w:fill="auto"/>
            <w:noWrap/>
            <w:vAlign w:val="bottom"/>
            <w:hideMark/>
          </w:tcPr>
          <w:p w14:paraId="2A073AA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6</w:t>
            </w:r>
          </w:p>
        </w:tc>
        <w:tc>
          <w:tcPr>
            <w:tcW w:w="1080" w:type="dxa"/>
            <w:shd w:val="clear" w:color="auto" w:fill="auto"/>
            <w:noWrap/>
            <w:vAlign w:val="bottom"/>
            <w:hideMark/>
          </w:tcPr>
          <w:p w14:paraId="7262EE1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9960C38" w14:textId="45ED4ADD" w:rsidR="006E77E9" w:rsidRPr="00A97312" w:rsidRDefault="00687BF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5855C49F" w14:textId="3203B6C1" w:rsidR="00687BF9" w:rsidRPr="00A97312" w:rsidRDefault="00687BF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6D64EBCA" w14:textId="7FD6FBF3" w:rsidR="006E77E9" w:rsidRPr="00A97312" w:rsidRDefault="00687BF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 43</w:t>
            </w:r>
          </w:p>
        </w:tc>
        <w:tc>
          <w:tcPr>
            <w:tcW w:w="720" w:type="dxa"/>
          </w:tcPr>
          <w:p w14:paraId="53B6910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773C1610" w14:textId="77777777" w:rsidTr="00834140">
        <w:trPr>
          <w:trHeight w:val="300"/>
        </w:trPr>
        <w:tc>
          <w:tcPr>
            <w:tcW w:w="1146" w:type="dxa"/>
            <w:shd w:val="clear" w:color="auto" w:fill="auto"/>
            <w:noWrap/>
            <w:vAlign w:val="bottom"/>
            <w:hideMark/>
          </w:tcPr>
          <w:p w14:paraId="33E44EED" w14:textId="578061CD"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Chew, F.</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ZJM7TJY5","properties":{"formattedCitation":"(14)","plainCitation":"(14)","noteIndex":0},"citationItems":[{"id":6095,"uris":["http://zotero.org/users/3447303/items/AZMLLRSZ"],"uri":["http://zotero.org/users/3447303/items/AZMLLRSZ"],"itemData":{"id":6095,"type":"article-journal","title":"Manuscript Peer-Review - General Concepts and the Ajr Process","container-title":"American Journal of Roentgenology","page":"409-411","volume":"160","issue":"2","archive_location":"WOS:A1993KK57700044","ISSN":"0361-803X","journalAbbreviation":"Am. J. Roentgenol.","language":"English","author":[{"family":"Chew","given":"F. S."}],"issued":{"date-parts":[["1993",2]]}}}],"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4)</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8B4B163"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2706144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F43F408"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merican Journal of Radiology</w:t>
            </w:r>
          </w:p>
        </w:tc>
        <w:tc>
          <w:tcPr>
            <w:tcW w:w="630" w:type="dxa"/>
            <w:shd w:val="clear" w:color="auto" w:fill="auto"/>
            <w:noWrap/>
            <w:vAlign w:val="bottom"/>
            <w:hideMark/>
          </w:tcPr>
          <w:p w14:paraId="5CF5986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2</w:t>
            </w:r>
          </w:p>
        </w:tc>
        <w:tc>
          <w:tcPr>
            <w:tcW w:w="1080" w:type="dxa"/>
            <w:shd w:val="clear" w:color="auto" w:fill="auto"/>
            <w:noWrap/>
            <w:vAlign w:val="bottom"/>
            <w:hideMark/>
          </w:tcPr>
          <w:p w14:paraId="54E42B1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261D750" w14:textId="77777777" w:rsidR="006E77E9" w:rsidRPr="00A97312" w:rsidRDefault="00542235" w:rsidP="001744FB">
            <w:pPr>
              <w:spacing w:after="0" w:line="240" w:lineRule="auto"/>
              <w:rPr>
                <w:rFonts w:ascii="Calibri" w:hAnsi="Calibri" w:cs="Calibri"/>
                <w:sz w:val="16"/>
                <w:szCs w:val="16"/>
              </w:rPr>
            </w:pPr>
            <w:r w:rsidRPr="00A97312">
              <w:rPr>
                <w:rFonts w:ascii="Calibri" w:eastAsia="Times New Roman" w:hAnsi="Calibri" w:cs="Times New Roman"/>
                <w:color w:val="000000"/>
                <w:sz w:val="16"/>
                <w:szCs w:val="16"/>
                <w:lang w:val="en-GB"/>
              </w:rPr>
              <w:t>Proficient experts in their field,</w:t>
            </w:r>
            <w:r w:rsidR="000526A8" w:rsidRPr="00A97312">
              <w:t xml:space="preserve"> </w:t>
            </w:r>
            <w:proofErr w:type="spellStart"/>
            <w:r w:rsidR="000526A8" w:rsidRPr="00A97312">
              <w:rPr>
                <w:rFonts w:ascii="Calibri" w:hAnsi="Calibri" w:cs="Calibri"/>
                <w:sz w:val="16"/>
                <w:szCs w:val="16"/>
              </w:rPr>
              <w:t>Familiar</w:t>
            </w:r>
            <w:proofErr w:type="spellEnd"/>
            <w:r w:rsidR="000526A8" w:rsidRPr="00A97312">
              <w:rPr>
                <w:rFonts w:ascii="Calibri" w:hAnsi="Calibri" w:cs="Calibri"/>
                <w:sz w:val="16"/>
                <w:szCs w:val="16"/>
              </w:rPr>
              <w:t xml:space="preserve"> </w:t>
            </w:r>
            <w:proofErr w:type="spellStart"/>
            <w:r w:rsidR="000526A8" w:rsidRPr="00A97312">
              <w:rPr>
                <w:rFonts w:ascii="Calibri" w:hAnsi="Calibri" w:cs="Calibri"/>
                <w:sz w:val="16"/>
                <w:szCs w:val="16"/>
              </w:rPr>
              <w:t>with</w:t>
            </w:r>
            <w:proofErr w:type="spellEnd"/>
            <w:r w:rsidR="000526A8" w:rsidRPr="00A97312">
              <w:rPr>
                <w:rFonts w:ascii="Calibri" w:hAnsi="Calibri" w:cs="Calibri"/>
                <w:sz w:val="16"/>
                <w:szCs w:val="16"/>
              </w:rPr>
              <w:t xml:space="preserve"> journal,</w:t>
            </w:r>
          </w:p>
          <w:p w14:paraId="768FD8A5" w14:textId="3B5DD4A8" w:rsidR="000526A8" w:rsidRPr="00A97312" w:rsidRDefault="000526A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543508B5" w14:textId="06B65965" w:rsidR="000526A8" w:rsidRPr="00A97312" w:rsidRDefault="000526A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119BE93D" w14:textId="19B3F8BE"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0526A8" w:rsidRPr="00A97312">
              <w:rPr>
                <w:rFonts w:ascii="Calibri" w:eastAsia="Times New Roman" w:hAnsi="Calibri" w:cs="Times New Roman"/>
                <w:color w:val="000000"/>
                <w:sz w:val="16"/>
                <w:szCs w:val="16"/>
                <w:lang w:val="en-GB"/>
              </w:rPr>
              <w:t>11, 61, 72, 73</w:t>
            </w:r>
          </w:p>
        </w:tc>
        <w:tc>
          <w:tcPr>
            <w:tcW w:w="720" w:type="dxa"/>
          </w:tcPr>
          <w:p w14:paraId="254F88B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5E82CA9D" w14:textId="77777777" w:rsidTr="00834140">
        <w:trPr>
          <w:trHeight w:val="300"/>
        </w:trPr>
        <w:tc>
          <w:tcPr>
            <w:tcW w:w="1146" w:type="dxa"/>
            <w:shd w:val="clear" w:color="auto" w:fill="auto"/>
            <w:noWrap/>
            <w:vAlign w:val="bottom"/>
            <w:hideMark/>
          </w:tcPr>
          <w:p w14:paraId="57275840" w14:textId="0E0E3FA7"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Christensen, N. B.</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ffSRNr7a","properties":{"formattedCitation":"(15)","plainCitation":"(15)","noteIndex":0},"citationItems":[{"id":4354,"uris":["http://zotero.org/users/3447303/items/NF5FI9JS"],"uri":["http://zotero.org/users/3447303/items/NF5FI9JS"],"itemData":{"id":4354,"type":"article-journal","title":"How to Peer Review","container-title":"International Journal of Urology","page":"754-754","volume":"17","issue":"9","archive_location":"WOS:000281209000001","ISSN":"0919-8172","journalAbbreviation":"Int. J. Urol.","language":"English","author":[{"family":"Christensen","given":"N. B."},{"family":"Yokomizo","given":"A."}],"issued":{"date-parts":[["2010",9]]}}}],"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5)</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B717395"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A6BD6E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620F3A0"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International Journal of</w:t>
            </w:r>
          </w:p>
          <w:p w14:paraId="792F1D6F"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rology</w:t>
            </w:r>
          </w:p>
        </w:tc>
        <w:tc>
          <w:tcPr>
            <w:tcW w:w="630" w:type="dxa"/>
            <w:shd w:val="clear" w:color="auto" w:fill="auto"/>
            <w:noWrap/>
            <w:vAlign w:val="bottom"/>
            <w:hideMark/>
          </w:tcPr>
          <w:p w14:paraId="1F89232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0</w:t>
            </w:r>
          </w:p>
        </w:tc>
        <w:tc>
          <w:tcPr>
            <w:tcW w:w="1080" w:type="dxa"/>
            <w:shd w:val="clear" w:color="auto" w:fill="auto"/>
            <w:noWrap/>
            <w:vAlign w:val="bottom"/>
            <w:hideMark/>
          </w:tcPr>
          <w:p w14:paraId="6B15BA4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4B82AE7" w14:textId="285A3DFB" w:rsidR="006E77E9" w:rsidRPr="00A97312" w:rsidRDefault="000526A8" w:rsidP="001744FB">
            <w:pPr>
              <w:spacing w:after="0" w:line="240" w:lineRule="auto"/>
              <w:rPr>
                <w:rFonts w:ascii="Calibri" w:hAnsi="Calibri" w:cs="Calibri"/>
                <w:sz w:val="16"/>
                <w:szCs w:val="16"/>
              </w:rPr>
            </w:pPr>
            <w:proofErr w:type="spellStart"/>
            <w:r w:rsidRPr="00A97312">
              <w:rPr>
                <w:rFonts w:ascii="Calibri" w:hAnsi="Calibri" w:cs="Calibri"/>
                <w:sz w:val="16"/>
                <w:szCs w:val="16"/>
              </w:rPr>
              <w:t>Dutiful</w:t>
            </w:r>
            <w:proofErr w:type="spellEnd"/>
            <w:r w:rsidRPr="00A97312">
              <w:rPr>
                <w:rFonts w:ascii="Calibri" w:hAnsi="Calibri" w:cs="Calibri"/>
                <w:sz w:val="16"/>
                <w:szCs w:val="16"/>
              </w:rPr>
              <w:t>/</w:t>
            </w:r>
            <w:proofErr w:type="spellStart"/>
            <w:r w:rsidRPr="00A97312">
              <w:rPr>
                <w:rFonts w:ascii="Calibri" w:hAnsi="Calibri" w:cs="Calibri"/>
                <w:sz w:val="16"/>
                <w:szCs w:val="16"/>
              </w:rPr>
              <w:t>altruistic</w:t>
            </w:r>
            <w:proofErr w:type="spellEnd"/>
            <w:r w:rsidRPr="00A97312">
              <w:rPr>
                <w:rFonts w:ascii="Calibri" w:hAnsi="Calibri" w:cs="Calibri"/>
                <w:sz w:val="16"/>
                <w:szCs w:val="16"/>
              </w:rPr>
              <w:t xml:space="preserve"> </w:t>
            </w:r>
            <w:proofErr w:type="spellStart"/>
            <w:r w:rsidRPr="00A97312">
              <w:rPr>
                <w:rFonts w:ascii="Calibri" w:hAnsi="Calibri" w:cs="Calibri"/>
                <w:sz w:val="16"/>
                <w:szCs w:val="16"/>
              </w:rPr>
              <w:t>towards</w:t>
            </w:r>
            <w:proofErr w:type="spellEnd"/>
            <w:r w:rsidRPr="00A97312">
              <w:rPr>
                <w:rFonts w:ascii="Calibri" w:hAnsi="Calibri" w:cs="Calibri"/>
                <w:sz w:val="16"/>
                <w:szCs w:val="16"/>
              </w:rPr>
              <w:t xml:space="preserve"> </w:t>
            </w:r>
            <w:proofErr w:type="spellStart"/>
            <w:r w:rsidRPr="00A97312">
              <w:rPr>
                <w:rFonts w:ascii="Calibri" w:hAnsi="Calibri" w:cs="Calibri"/>
                <w:sz w:val="16"/>
                <w:szCs w:val="16"/>
              </w:rPr>
              <w:t>scientific</w:t>
            </w:r>
            <w:proofErr w:type="spellEnd"/>
            <w:r w:rsidRPr="00A97312">
              <w:rPr>
                <w:rFonts w:ascii="Calibri" w:hAnsi="Calibri" w:cs="Calibri"/>
                <w:sz w:val="16"/>
                <w:szCs w:val="16"/>
              </w:rPr>
              <w:t xml:space="preserve"> </w:t>
            </w:r>
            <w:proofErr w:type="spellStart"/>
            <w:r w:rsidRPr="00A97312">
              <w:rPr>
                <w:rFonts w:ascii="Calibri" w:hAnsi="Calibri" w:cs="Calibri"/>
                <w:sz w:val="16"/>
                <w:szCs w:val="16"/>
              </w:rPr>
              <w:t>community</w:t>
            </w:r>
            <w:proofErr w:type="spellEnd"/>
            <w:r w:rsidRPr="00A97312">
              <w:rPr>
                <w:rFonts w:ascii="Calibri" w:hAnsi="Calibri" w:cs="Calibri"/>
                <w:sz w:val="16"/>
                <w:szCs w:val="16"/>
              </w:rPr>
              <w:t>,</w:t>
            </w:r>
          </w:p>
          <w:p w14:paraId="7A087DF2" w14:textId="77777777" w:rsidR="000526A8" w:rsidRPr="00A97312" w:rsidRDefault="000526A8" w:rsidP="001744FB">
            <w:pPr>
              <w:spacing w:after="0" w:line="240" w:lineRule="auto"/>
              <w:rPr>
                <w:rFonts w:ascii="Calibri" w:hAnsi="Calibri" w:cs="Calibri"/>
                <w:sz w:val="16"/>
                <w:szCs w:val="16"/>
              </w:rPr>
            </w:pPr>
            <w:proofErr w:type="spellStart"/>
            <w:r w:rsidRPr="00A97312">
              <w:rPr>
                <w:rFonts w:ascii="Calibri" w:hAnsi="Calibri" w:cs="Calibri"/>
                <w:sz w:val="16"/>
                <w:szCs w:val="16"/>
              </w:rPr>
              <w:t>Unbiased</w:t>
            </w:r>
            <w:proofErr w:type="spellEnd"/>
            <w:r w:rsidRPr="00A97312">
              <w:rPr>
                <w:rFonts w:ascii="Calibri" w:hAnsi="Calibri" w:cs="Calibri"/>
                <w:sz w:val="16"/>
                <w:szCs w:val="16"/>
              </w:rPr>
              <w:t xml:space="preserve"> and </w:t>
            </w:r>
            <w:proofErr w:type="spellStart"/>
            <w:r w:rsidRPr="00A97312">
              <w:rPr>
                <w:rFonts w:ascii="Calibri" w:hAnsi="Calibri" w:cs="Calibri"/>
                <w:sz w:val="16"/>
                <w:szCs w:val="16"/>
              </w:rPr>
              <w:t>ethical</w:t>
            </w:r>
            <w:proofErr w:type="spellEnd"/>
            <w:r w:rsidRPr="00A97312">
              <w:rPr>
                <w:rFonts w:ascii="Calibri" w:hAnsi="Calibri" w:cs="Calibri"/>
                <w:sz w:val="16"/>
                <w:szCs w:val="16"/>
              </w:rPr>
              <w:t xml:space="preserve"> </w:t>
            </w:r>
            <w:proofErr w:type="spellStart"/>
            <w:r w:rsidRPr="00A97312">
              <w:rPr>
                <w:rFonts w:ascii="Calibri" w:hAnsi="Calibri" w:cs="Calibri"/>
                <w:sz w:val="16"/>
                <w:szCs w:val="16"/>
              </w:rPr>
              <w:t>professionals</w:t>
            </w:r>
            <w:proofErr w:type="spellEnd"/>
            <w:r w:rsidRPr="00A97312">
              <w:rPr>
                <w:rFonts w:ascii="Calibri" w:hAnsi="Calibri" w:cs="Calibri"/>
                <w:sz w:val="16"/>
                <w:szCs w:val="16"/>
              </w:rPr>
              <w:t>,</w:t>
            </w:r>
          </w:p>
          <w:p w14:paraId="1F3DDC62" w14:textId="77777777" w:rsidR="000526A8" w:rsidRPr="00A97312" w:rsidRDefault="000526A8" w:rsidP="001744FB">
            <w:pPr>
              <w:spacing w:after="0" w:line="240" w:lineRule="auto"/>
              <w:rPr>
                <w:rFonts w:ascii="Calibri" w:hAnsi="Calibri" w:cs="Calibri"/>
                <w:sz w:val="16"/>
                <w:szCs w:val="16"/>
              </w:rPr>
            </w:pPr>
            <w:proofErr w:type="spellStart"/>
            <w:r w:rsidRPr="00A97312">
              <w:rPr>
                <w:rFonts w:ascii="Calibri" w:hAnsi="Calibri" w:cs="Calibri"/>
                <w:sz w:val="16"/>
                <w:szCs w:val="16"/>
              </w:rPr>
              <w:t>Skilled</w:t>
            </w:r>
            <w:proofErr w:type="spellEnd"/>
            <w:r w:rsidRPr="00A97312">
              <w:rPr>
                <w:rFonts w:ascii="Calibri" w:hAnsi="Calibri" w:cs="Calibri"/>
                <w:sz w:val="16"/>
                <w:szCs w:val="16"/>
              </w:rPr>
              <w:t xml:space="preserve"> </w:t>
            </w:r>
            <w:proofErr w:type="spellStart"/>
            <w:r w:rsidRPr="00A97312">
              <w:rPr>
                <w:rFonts w:ascii="Calibri" w:hAnsi="Calibri" w:cs="Calibri"/>
                <w:sz w:val="16"/>
                <w:szCs w:val="16"/>
              </w:rPr>
              <w:t>critics</w:t>
            </w:r>
            <w:proofErr w:type="spellEnd"/>
            <w:r w:rsidRPr="00A97312">
              <w:rPr>
                <w:rFonts w:ascii="Calibri" w:hAnsi="Calibri" w:cs="Calibri"/>
                <w:sz w:val="16"/>
                <w:szCs w:val="16"/>
              </w:rPr>
              <w:t>,</w:t>
            </w:r>
          </w:p>
          <w:p w14:paraId="3B97F0FD" w14:textId="5180EF7F" w:rsidR="000526A8" w:rsidRPr="00A97312" w:rsidRDefault="000526A8" w:rsidP="001744FB">
            <w:pPr>
              <w:spacing w:after="0" w:line="240" w:lineRule="auto"/>
              <w:rPr>
                <w:rFonts w:ascii="Calibri" w:hAnsi="Calibri" w:cs="Calibri"/>
                <w:sz w:val="16"/>
                <w:szCs w:val="16"/>
              </w:rPr>
            </w:pPr>
            <w:proofErr w:type="spellStart"/>
            <w:r w:rsidRPr="00A97312">
              <w:rPr>
                <w:rFonts w:ascii="Calibri" w:hAnsi="Calibri" w:cs="Calibri"/>
                <w:sz w:val="16"/>
                <w:szCs w:val="16"/>
              </w:rPr>
              <w:t>Advisors</w:t>
            </w:r>
            <w:proofErr w:type="spellEnd"/>
          </w:p>
        </w:tc>
        <w:tc>
          <w:tcPr>
            <w:tcW w:w="720" w:type="dxa"/>
            <w:shd w:val="clear" w:color="auto" w:fill="auto"/>
            <w:noWrap/>
            <w:vAlign w:val="bottom"/>
          </w:tcPr>
          <w:p w14:paraId="4F04E091" w14:textId="390DD13A" w:rsidR="006E77E9" w:rsidRPr="00A97312" w:rsidRDefault="000526A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 14, 15, 42, 51, 71</w:t>
            </w:r>
          </w:p>
        </w:tc>
        <w:tc>
          <w:tcPr>
            <w:tcW w:w="720" w:type="dxa"/>
          </w:tcPr>
          <w:p w14:paraId="0927FF8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2AB3E22A" w14:textId="77777777" w:rsidTr="00834140">
        <w:trPr>
          <w:trHeight w:val="300"/>
        </w:trPr>
        <w:tc>
          <w:tcPr>
            <w:tcW w:w="1146" w:type="dxa"/>
            <w:shd w:val="clear" w:color="auto" w:fill="auto"/>
            <w:noWrap/>
            <w:vAlign w:val="bottom"/>
            <w:hideMark/>
          </w:tcPr>
          <w:p w14:paraId="5AA3CA71" w14:textId="7682B870"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Clark, R.</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M9QwEHBo","properties":{"formattedCitation":"(16)","plainCitation":"(16)","noteIndex":0},"citationItems":[{"id":4054,"uris":["http://zotero.org/users/3447303/items/95XGI4HB"],"uri":["http://zotero.org/users/3447303/items/95XGI4HB"],"itemData":{"id":4054,"type":"article-journal","title":"Peer review: a view based on recent experience as an author and reviewer","container-title":"British Dental Journal","page":"153-154","volume":"213","issue":"4","archive_location":"WOS:000308036500013","abstract":"Peer review is an important stage in academic publishing, as a form of quality control to maintain the integrity of both the articles and the journals they appear in. However, the confidential nature of the relationship between reviewer and author does not necessarily benefit the system; with some reviewers using their anonymity to give unnecessary, injudicious comment. This paper explores the motives behind the reviewer's comments and how peer review could be improved by openness and honesty.","ISSN":"0007-0610","journalAbbreviation":"Br. Dent. J.","language":"English","author":[{"family":"Clark","given":"R. K. F."}],"issued":{"date-parts":[["2012",8]]}}}],"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6)</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89A2FFC"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2E2FB5B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75AAE74"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ritish Dental Journal</w:t>
            </w:r>
          </w:p>
        </w:tc>
        <w:tc>
          <w:tcPr>
            <w:tcW w:w="630" w:type="dxa"/>
            <w:shd w:val="clear" w:color="auto" w:fill="auto"/>
            <w:noWrap/>
            <w:vAlign w:val="bottom"/>
            <w:hideMark/>
          </w:tcPr>
          <w:p w14:paraId="6CE37FD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6EAC43E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61B6DFCB" w14:textId="7E8185B1"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tc>
        <w:tc>
          <w:tcPr>
            <w:tcW w:w="720" w:type="dxa"/>
            <w:shd w:val="clear" w:color="auto" w:fill="auto"/>
            <w:noWrap/>
            <w:vAlign w:val="bottom"/>
          </w:tcPr>
          <w:p w14:paraId="3FB462F6" w14:textId="2DB21C35"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7</w:t>
            </w:r>
          </w:p>
        </w:tc>
        <w:tc>
          <w:tcPr>
            <w:tcW w:w="720" w:type="dxa"/>
          </w:tcPr>
          <w:p w14:paraId="064546A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w:t>
            </w:r>
          </w:p>
        </w:tc>
      </w:tr>
      <w:tr w:rsidR="006E77E9" w:rsidRPr="00A97312" w14:paraId="27FD6164" w14:textId="77777777" w:rsidTr="00834140">
        <w:trPr>
          <w:trHeight w:val="300"/>
        </w:trPr>
        <w:tc>
          <w:tcPr>
            <w:tcW w:w="1146" w:type="dxa"/>
            <w:shd w:val="clear" w:color="auto" w:fill="auto"/>
            <w:noWrap/>
            <w:vAlign w:val="bottom"/>
            <w:hideMark/>
          </w:tcPr>
          <w:p w14:paraId="51F81DE7" w14:textId="03048A77"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Clarke, S. P.</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ifZDOtDY","properties":{"formattedCitation":"(17)","plainCitation":"(17)","noteIndex":0},"citationItems":[{"id":4850,"uris":["http://zotero.org/users/3447303/items/C2DTPFV8"],"uri":["http://zotero.org/users/3447303/items/C2DTPFV8"],"itemData":{"id":4850,"type":"article-journal","title":"Reviewing peer review: the three reviewers you meet at submission time","container-title":"Canadian Journal of Nursing Research","page":"5-9","volume":"38","issue":"4","source":"Ovid Technologies","archive":"MEDLINE","archive_location":"17342873","ISSN":"0844-5621","journalAbbreviation":"Can J Nurs Res","language":"English","author":[{"family":"Clarke","given":"Sean P."}],"issued":{"date-parts":[["2006",12]]}}}],"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7)</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6A00D0C"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35214EF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9DE3543"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ian Journal of Nursing Research</w:t>
            </w:r>
          </w:p>
        </w:tc>
        <w:tc>
          <w:tcPr>
            <w:tcW w:w="630" w:type="dxa"/>
            <w:shd w:val="clear" w:color="auto" w:fill="auto"/>
            <w:noWrap/>
            <w:vAlign w:val="bottom"/>
            <w:hideMark/>
          </w:tcPr>
          <w:p w14:paraId="3CAE30A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6</w:t>
            </w:r>
          </w:p>
        </w:tc>
        <w:tc>
          <w:tcPr>
            <w:tcW w:w="1080" w:type="dxa"/>
            <w:shd w:val="clear" w:color="auto" w:fill="auto"/>
            <w:noWrap/>
            <w:vAlign w:val="bottom"/>
            <w:hideMark/>
          </w:tcPr>
          <w:p w14:paraId="018CF39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61C839F" w14:textId="29089F6D" w:rsidR="00D50823"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0EEEDAB7" w14:textId="77777777"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31E16289" w14:textId="77777777" w:rsidR="00D50823"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p w14:paraId="06D49907" w14:textId="77777777" w:rsidR="00D50823"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ucators,</w:t>
            </w:r>
          </w:p>
          <w:p w14:paraId="1769FD44" w14:textId="4FF64BD8" w:rsidR="00D50823"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ocates</w:t>
            </w:r>
          </w:p>
        </w:tc>
        <w:tc>
          <w:tcPr>
            <w:tcW w:w="720" w:type="dxa"/>
            <w:shd w:val="clear" w:color="auto" w:fill="auto"/>
            <w:noWrap/>
            <w:vAlign w:val="bottom"/>
          </w:tcPr>
          <w:p w14:paraId="5825D486" w14:textId="5EC62124"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D50823" w:rsidRPr="00A97312">
              <w:rPr>
                <w:rFonts w:ascii="Calibri" w:eastAsia="Times New Roman" w:hAnsi="Calibri" w:cs="Times New Roman"/>
                <w:color w:val="000000"/>
                <w:sz w:val="16"/>
                <w:szCs w:val="16"/>
                <w:lang w:val="en-GB"/>
              </w:rPr>
              <w:t>44, 46, 64, 65, 67</w:t>
            </w:r>
          </w:p>
        </w:tc>
        <w:tc>
          <w:tcPr>
            <w:tcW w:w="720" w:type="dxa"/>
          </w:tcPr>
          <w:p w14:paraId="3E56EE36" w14:textId="77777777" w:rsidR="006E77E9" w:rsidRPr="00A97312" w:rsidRDefault="00152077"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7971BB9C" w14:textId="77777777" w:rsidTr="00834140">
        <w:trPr>
          <w:trHeight w:val="300"/>
        </w:trPr>
        <w:tc>
          <w:tcPr>
            <w:tcW w:w="1146" w:type="dxa"/>
            <w:shd w:val="clear" w:color="auto" w:fill="auto"/>
            <w:noWrap/>
            <w:vAlign w:val="bottom"/>
            <w:hideMark/>
          </w:tcPr>
          <w:p w14:paraId="3E8DEFA7" w14:textId="521DB0DC"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Cotton, P.</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6UvvmcGC","properties":{"formattedCitation":"(18)","plainCitation":"(18)","noteIndex":0},"citationItems":[{"id":5984,"uris":["http://zotero.org/users/3447303/items/2AHEKN6D"],"uri":["http://zotero.org/users/3447303/items/2AHEKN6D"],"itemData":{"id":5984,"type":"article-journal","title":"Flaws Documented, Reforms Debated at Congress on Journal Peer-Review (Vol 270, Pg 2775, 1993)","container-title":"Jama-Journal of the American Medical Association","page":"11-11","volume":"272","issue":"1","archive_location":"WOS:A1994NU48500006","ISSN":"0098-7484","journalAbbreviation":"JAMA-J. Am. Med. Assoc.","language":"English","author":[{"family":"Cotton","given":"P."}],"issued":{"date-parts":[["1994",7]]}}}],"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8)</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62FA79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D3D487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311B354"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AMA</w:t>
            </w:r>
          </w:p>
        </w:tc>
        <w:tc>
          <w:tcPr>
            <w:tcW w:w="630" w:type="dxa"/>
            <w:shd w:val="clear" w:color="auto" w:fill="auto"/>
            <w:noWrap/>
            <w:vAlign w:val="bottom"/>
            <w:hideMark/>
          </w:tcPr>
          <w:p w14:paraId="19197CE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4</w:t>
            </w:r>
          </w:p>
        </w:tc>
        <w:tc>
          <w:tcPr>
            <w:tcW w:w="1080" w:type="dxa"/>
            <w:shd w:val="clear" w:color="auto" w:fill="auto"/>
            <w:noWrap/>
            <w:vAlign w:val="bottom"/>
            <w:hideMark/>
          </w:tcPr>
          <w:p w14:paraId="01D9662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C310E3C" w14:textId="5523DEFB"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shd w:val="clear" w:color="auto" w:fill="auto"/>
            <w:noWrap/>
            <w:vAlign w:val="bottom"/>
          </w:tcPr>
          <w:p w14:paraId="50FBD762" w14:textId="45A430AA"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tcPr>
          <w:p w14:paraId="6882B54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0</w:t>
            </w:r>
          </w:p>
        </w:tc>
      </w:tr>
      <w:tr w:rsidR="006E77E9" w:rsidRPr="00A97312" w14:paraId="44037B1F" w14:textId="77777777" w:rsidTr="00834140">
        <w:trPr>
          <w:trHeight w:val="300"/>
        </w:trPr>
        <w:tc>
          <w:tcPr>
            <w:tcW w:w="1146" w:type="dxa"/>
            <w:shd w:val="clear" w:color="auto" w:fill="auto"/>
            <w:noWrap/>
            <w:vAlign w:val="bottom"/>
            <w:hideMark/>
          </w:tcPr>
          <w:p w14:paraId="1B3746CF" w14:textId="38C9236A"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Cowell, J. M.</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HZaQwGgS","properties":{"formattedCitation":"(19)","plainCitation":"(19)","noteIndex":0},"citationItems":[{"id":3509,"uris":["http://zotero.org/users/3447303/items/WAVM5XEG"],"uri":["http://zotero.org/users/3447303/items/WAVM5XEG"],"itemData":{"id":3509,"type":"article-journal","title":"Importance of Peer Review","container-title":"Journal of School Nursing","page":"394-395","volume":"30","issue":"6","archive_location":"WOS:000346500300001","ISSN":"1059-8405","journalAbbreviation":"J. Sch. Nurs.","language":"English","author":[{"family":"Cowell","given":"J. M."}],"issued":{"date-parts":[["2014",12]]}}}],"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9)</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2A445D9"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31856B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7C3B63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he Journal of School Nursing</w:t>
            </w:r>
          </w:p>
        </w:tc>
        <w:tc>
          <w:tcPr>
            <w:tcW w:w="630" w:type="dxa"/>
            <w:shd w:val="clear" w:color="auto" w:fill="auto"/>
            <w:noWrap/>
            <w:vAlign w:val="bottom"/>
            <w:hideMark/>
          </w:tcPr>
          <w:p w14:paraId="6A32795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2D65767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87D883F" w14:textId="7A298D4C"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shd w:val="clear" w:color="auto" w:fill="auto"/>
            <w:noWrap/>
            <w:vAlign w:val="bottom"/>
          </w:tcPr>
          <w:p w14:paraId="72E09F64" w14:textId="0DA27023"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tcPr>
          <w:p w14:paraId="2E4FBC9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0</w:t>
            </w:r>
          </w:p>
        </w:tc>
      </w:tr>
      <w:tr w:rsidR="006E77E9" w:rsidRPr="00A97312" w14:paraId="261610E9" w14:textId="77777777" w:rsidTr="00834140">
        <w:trPr>
          <w:trHeight w:val="300"/>
        </w:trPr>
        <w:tc>
          <w:tcPr>
            <w:tcW w:w="1146" w:type="dxa"/>
            <w:shd w:val="clear" w:color="auto" w:fill="auto"/>
            <w:noWrap/>
            <w:vAlign w:val="bottom"/>
            <w:hideMark/>
          </w:tcPr>
          <w:p w14:paraId="549734EB" w14:textId="6627C971"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Cowell, J. M.</w:t>
            </w:r>
            <w:r w:rsidR="002B629C">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hy50LoLr","properties":{"formattedCitation":"(20)","plainCitation":"(20)","noteIndex":0},"citationItems":[{"id":3339,"uris":["http://zotero.org/users/3447303/items/6B86HUL6"],"uri":["http://zotero.org/users/3447303/items/6B86HUL6"],"itemData":{"id":3339,"type":"article-journal","title":"Peer-Review Responsibility","container-title":"Journal of School Nursing","page":"395","volume":"31","issue":"6","source":"Ovid Technologies","archive":"MEDLINE","archive_location":"26561573","DOI":"10.1177/1059840515615377","ISSN":"1546-8364","journalAbbreviation":"J Sch Nurs","language":"English","author":[{"family":"Cowell","given":"Julia Muennich"}],"issued":{"date-parts":[["2015",12]]}}}],"schema":"https://github.com/citation-style-language/schema/raw/master/csl-citation.json"} </w:instrText>
            </w:r>
            <w:r w:rsidR="002B629C">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0)</w:t>
            </w:r>
            <w:r w:rsidR="002B629C">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7D60159"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7FE955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CB3F48E"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he Journal of School Nursing</w:t>
            </w:r>
          </w:p>
        </w:tc>
        <w:tc>
          <w:tcPr>
            <w:tcW w:w="630" w:type="dxa"/>
            <w:shd w:val="clear" w:color="auto" w:fill="auto"/>
            <w:noWrap/>
            <w:vAlign w:val="bottom"/>
            <w:hideMark/>
          </w:tcPr>
          <w:p w14:paraId="1EB9F69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5F35638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1D28F15" w14:textId="4AD8D8E3" w:rsidR="00D50823"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089F64FE" w14:textId="77777777"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1E37409B" w14:textId="2A14178C" w:rsidR="00D50823"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48B62DA2" w14:textId="475398CB"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1, 46, 49, 73</w:t>
            </w:r>
          </w:p>
        </w:tc>
        <w:tc>
          <w:tcPr>
            <w:tcW w:w="720" w:type="dxa"/>
          </w:tcPr>
          <w:p w14:paraId="100189F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2F00AAC8" w14:textId="77777777" w:rsidTr="00834140">
        <w:trPr>
          <w:trHeight w:val="300"/>
        </w:trPr>
        <w:tc>
          <w:tcPr>
            <w:tcW w:w="1146" w:type="dxa"/>
            <w:shd w:val="clear" w:color="auto" w:fill="auto"/>
            <w:noWrap/>
            <w:vAlign w:val="bottom"/>
            <w:hideMark/>
          </w:tcPr>
          <w:p w14:paraId="3793881F" w14:textId="33C4B2EE"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Crawford, S.</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Oot5gyIT","properties":{"formattedCitation":"(21)","plainCitation":"(21)","noteIndex":0},"citationItems":[{"id":6452,"uris":["http://zotero.org/users/3447303/items/ELCN2MP6"],"uri":["http://zotero.org/users/3447303/items/ELCN2MP6"],"itemData":{"id":6452,"type":"article-journal","title":"Peer review and the evaluation of manuscripts","container-title":"Bulletin of the Medical Library Association","page":"75-7","volume":"76","issue":"1","source":"Ovid Technologies","archive":"MEDLINE","archive_location":"3370379","ISSN":"0025-7338","journalAbbreviation":"Bull Med Libr Assoc","language":"English","author":[{"family":"Crawford","given":"S."}],"issued":{"date-parts":[["1988",1]]}}}],"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1)</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1D9E00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E756E4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A145091"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ulletin of the Medical Library Association</w:t>
            </w:r>
          </w:p>
        </w:tc>
        <w:tc>
          <w:tcPr>
            <w:tcW w:w="630" w:type="dxa"/>
            <w:shd w:val="clear" w:color="auto" w:fill="auto"/>
            <w:noWrap/>
            <w:vAlign w:val="bottom"/>
            <w:hideMark/>
          </w:tcPr>
          <w:p w14:paraId="08639C0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88</w:t>
            </w:r>
          </w:p>
        </w:tc>
        <w:tc>
          <w:tcPr>
            <w:tcW w:w="1080" w:type="dxa"/>
            <w:shd w:val="clear" w:color="auto" w:fill="auto"/>
            <w:noWrap/>
            <w:vAlign w:val="bottom"/>
            <w:hideMark/>
          </w:tcPr>
          <w:p w14:paraId="70665C3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1ED6EDF" w14:textId="3D1D195A"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shd w:val="clear" w:color="auto" w:fill="auto"/>
            <w:noWrap/>
            <w:vAlign w:val="bottom"/>
          </w:tcPr>
          <w:p w14:paraId="2CC32B44" w14:textId="6E297210" w:rsidR="006E77E9" w:rsidRPr="00A97312" w:rsidRDefault="00D508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tcPr>
          <w:p w14:paraId="565FA9C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0</w:t>
            </w:r>
          </w:p>
        </w:tc>
      </w:tr>
      <w:tr w:rsidR="006E77E9" w:rsidRPr="00A97312" w14:paraId="7589A964" w14:textId="77777777" w:rsidTr="00834140">
        <w:trPr>
          <w:trHeight w:val="300"/>
        </w:trPr>
        <w:tc>
          <w:tcPr>
            <w:tcW w:w="1146" w:type="dxa"/>
            <w:shd w:val="clear" w:color="auto" w:fill="auto"/>
            <w:noWrap/>
            <w:vAlign w:val="bottom"/>
            <w:hideMark/>
          </w:tcPr>
          <w:p w14:paraId="47A487AF" w14:textId="46074050"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Cummings, P.</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iVyaIxdE","properties":{"formattedCitation":"(22)","plainCitation":"(22)","noteIndex":0},"citationItems":[{"id":5243,"uris":["http://zotero.org/users/3447303/items/VGJNRMVV"],"uri":["http://zotero.org/users/3447303/items/VGJNRMVV"],"itemData":{"id":5243,"type":"article-journal","title":"Reviewing manuscripts for Archives of Pediatrics &amp; Adolescent Medicine","container-title":"Archives of Pediatrics &amp; Adolescent Medicine","page":"11-3","volume":"156","issue":"1","source":"Ovid Technologies","archive":"MEDLINE","archive_location":"11772184","ISSN":"1072-4710","journalAbbreviation":"Arch Pediatr Adolesc Med","language":"English","author":[{"family":"Cummings","given":"Peter"},{"family":"Rivara","given":"Frederick P."}],"issued":{"date-parts":[["2002",1]]}}}],"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2)</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DF613ED"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4672C4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51AC768"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Archives of </w:t>
            </w:r>
            <w:proofErr w:type="spellStart"/>
            <w:r w:rsidRPr="00A97312">
              <w:rPr>
                <w:rFonts w:ascii="Calibri" w:eastAsia="Times New Roman" w:hAnsi="Calibri" w:cs="Times New Roman"/>
                <w:color w:val="000000"/>
                <w:sz w:val="16"/>
                <w:szCs w:val="16"/>
                <w:lang w:val="en-GB"/>
              </w:rPr>
              <w:t>Pediatrics</w:t>
            </w:r>
            <w:proofErr w:type="spellEnd"/>
            <w:r w:rsidRPr="00A97312">
              <w:rPr>
                <w:rFonts w:ascii="Calibri" w:eastAsia="Times New Roman" w:hAnsi="Calibri" w:cs="Times New Roman"/>
                <w:color w:val="000000"/>
                <w:sz w:val="16"/>
                <w:szCs w:val="16"/>
                <w:lang w:val="en-GB"/>
              </w:rPr>
              <w:t xml:space="preserve"> &amp; Adolescent Medicine</w:t>
            </w:r>
          </w:p>
        </w:tc>
        <w:tc>
          <w:tcPr>
            <w:tcW w:w="630" w:type="dxa"/>
            <w:shd w:val="clear" w:color="auto" w:fill="auto"/>
            <w:noWrap/>
            <w:vAlign w:val="bottom"/>
            <w:hideMark/>
          </w:tcPr>
          <w:p w14:paraId="1F60C74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2</w:t>
            </w:r>
          </w:p>
        </w:tc>
        <w:tc>
          <w:tcPr>
            <w:tcW w:w="1080" w:type="dxa"/>
            <w:shd w:val="clear" w:color="auto" w:fill="auto"/>
            <w:noWrap/>
            <w:vAlign w:val="bottom"/>
            <w:hideMark/>
          </w:tcPr>
          <w:p w14:paraId="5ECA019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725143A4" w14:textId="7C055075" w:rsidR="00404A23" w:rsidRPr="00A97312" w:rsidRDefault="00404A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AB8241D" w14:textId="72EC8A18" w:rsidR="00404A23" w:rsidRPr="00A97312" w:rsidRDefault="00404A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69FDBB1E" w14:textId="77777777" w:rsidR="006E77E9" w:rsidRPr="00A97312" w:rsidRDefault="00E22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Reliable professionals,</w:t>
            </w:r>
          </w:p>
          <w:p w14:paraId="1C74243C" w14:textId="77777777" w:rsidR="00404A23" w:rsidRPr="00A97312" w:rsidRDefault="00404A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06AB5E3D" w14:textId="374AD917" w:rsidR="00404A23" w:rsidRPr="00A97312" w:rsidRDefault="00404A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 Reviewers should not</w:t>
            </w:r>
          </w:p>
        </w:tc>
        <w:tc>
          <w:tcPr>
            <w:tcW w:w="720" w:type="dxa"/>
            <w:shd w:val="clear" w:color="auto" w:fill="auto"/>
            <w:noWrap/>
            <w:vAlign w:val="bottom"/>
          </w:tcPr>
          <w:p w14:paraId="774B0AF8" w14:textId="63AF1A5E" w:rsidR="006E77E9" w:rsidRPr="00A97312" w:rsidRDefault="00404A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 xml:space="preserve">13, </w:t>
            </w:r>
            <w:r w:rsidR="00E2270D" w:rsidRPr="00A97312">
              <w:rPr>
                <w:rFonts w:ascii="Calibri" w:eastAsia="Times New Roman" w:hAnsi="Calibri" w:cs="Times New Roman"/>
                <w:color w:val="000000"/>
                <w:sz w:val="16"/>
                <w:szCs w:val="16"/>
                <w:lang w:val="en-GB"/>
              </w:rPr>
              <w:t>40</w:t>
            </w:r>
            <w:r w:rsidRPr="00A97312">
              <w:rPr>
                <w:rFonts w:ascii="Calibri" w:eastAsia="Times New Roman" w:hAnsi="Calibri" w:cs="Times New Roman"/>
                <w:color w:val="000000"/>
                <w:sz w:val="16"/>
                <w:szCs w:val="16"/>
                <w:lang w:val="en-GB"/>
              </w:rPr>
              <w:t xml:space="preserve">, 43, 46, 57, 58, </w:t>
            </w:r>
            <w:r w:rsidRPr="00A97312">
              <w:rPr>
                <w:rFonts w:ascii="Calibri" w:eastAsia="Times New Roman" w:hAnsi="Calibri" w:cs="Times New Roman"/>
                <w:color w:val="000000"/>
                <w:sz w:val="16"/>
                <w:szCs w:val="16"/>
                <w:lang w:val="en-GB"/>
              </w:rPr>
              <w:lastRenderedPageBreak/>
              <w:t>62, 70, 72</w:t>
            </w:r>
          </w:p>
        </w:tc>
        <w:tc>
          <w:tcPr>
            <w:tcW w:w="720" w:type="dxa"/>
          </w:tcPr>
          <w:p w14:paraId="14F0D0D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9</w:t>
            </w:r>
          </w:p>
        </w:tc>
      </w:tr>
      <w:tr w:rsidR="006E77E9" w:rsidRPr="00A97312" w14:paraId="4770ED31" w14:textId="77777777" w:rsidTr="00834140">
        <w:trPr>
          <w:trHeight w:val="300"/>
        </w:trPr>
        <w:tc>
          <w:tcPr>
            <w:tcW w:w="1146" w:type="dxa"/>
            <w:shd w:val="clear" w:color="auto" w:fill="auto"/>
            <w:noWrap/>
            <w:vAlign w:val="bottom"/>
            <w:hideMark/>
          </w:tcPr>
          <w:p w14:paraId="3D344BE0" w14:textId="21F545FA"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Cusik</w:t>
            </w:r>
            <w:proofErr w:type="spellEnd"/>
            <w:r w:rsidRPr="00DA41FD">
              <w:rPr>
                <w:rFonts w:ascii="Calibri" w:eastAsia="Times New Roman" w:hAnsi="Calibri" w:cs="Times New Roman"/>
                <w:color w:val="000000"/>
                <w:sz w:val="16"/>
                <w:szCs w:val="16"/>
                <w:lang w:val="en-GB"/>
              </w:rPr>
              <w:t>, A.</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D1rx74eq","properties":{"formattedCitation":"(23)","plainCitation":"(23)","noteIndex":0},"citationItems":[{"id":3134,"uris":["http://zotero.org/users/3447303/items/YBCT6MED"],"uri":["http://zotero.org/users/3447303/items/YBCT6MED"],"itemData":{"id":3134,"type":"article-journal","title":"Peer review: Least-worst approach or the very best we can do?","container-title":"Australian Occupational Therapy Journal","page":"1-4","volume":"63","issue":"1","archive_location":"WOS:000370175400001","ISSN":"0045-0766","journalAbbreviation":"Aust. Occup. Ther. J.","language":"English","author":[{"family":"Cusick","given":"A."}],"issued":{"date-parts":[["2016",2]]}}}],"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3)</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A4FB59B"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7EF6BDF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AE3AC70"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ustralian Occupational Therapy Journal</w:t>
            </w:r>
          </w:p>
        </w:tc>
        <w:tc>
          <w:tcPr>
            <w:tcW w:w="630" w:type="dxa"/>
            <w:shd w:val="clear" w:color="auto" w:fill="auto"/>
            <w:noWrap/>
            <w:vAlign w:val="bottom"/>
            <w:hideMark/>
          </w:tcPr>
          <w:p w14:paraId="6B5B259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22BD268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78B6F13" w14:textId="777AA2A4" w:rsidR="00564C6D"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514B304B" w14:textId="77777777" w:rsidR="006E77E9" w:rsidRPr="00A97312" w:rsidRDefault="00564C6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405BB924" w14:textId="36BE6B62" w:rsidR="00564C6D" w:rsidRPr="00A97312" w:rsidRDefault="00564C6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p w14:paraId="4D7D1197" w14:textId="124415C9" w:rsidR="00564C6D" w:rsidRPr="00A97312" w:rsidRDefault="00564C6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5218BF4C" w14:textId="532F4A1A"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564C6D" w:rsidRPr="00A97312">
              <w:rPr>
                <w:rFonts w:ascii="Calibri" w:eastAsia="Times New Roman" w:hAnsi="Calibri" w:cs="Times New Roman"/>
                <w:color w:val="000000"/>
                <w:sz w:val="16"/>
                <w:szCs w:val="16"/>
                <w:lang w:val="en-GB"/>
              </w:rPr>
              <w:t>13, 63, 70</w:t>
            </w:r>
          </w:p>
        </w:tc>
        <w:tc>
          <w:tcPr>
            <w:tcW w:w="720" w:type="dxa"/>
          </w:tcPr>
          <w:p w14:paraId="1A6FA09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3C2F7FAF" w14:textId="77777777" w:rsidTr="00834140">
        <w:trPr>
          <w:trHeight w:val="300"/>
        </w:trPr>
        <w:tc>
          <w:tcPr>
            <w:tcW w:w="1146" w:type="dxa"/>
            <w:shd w:val="clear" w:color="auto" w:fill="auto"/>
            <w:noWrap/>
            <w:vAlign w:val="bottom"/>
            <w:hideMark/>
          </w:tcPr>
          <w:p w14:paraId="524841F3" w14:textId="47B039CD"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da Cruz, I. C.</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nRxFRRY9","properties":{"formattedCitation":"(24)","plainCitation":"(24)","noteIndex":0},"citationItems":[{"id":4610,"uris":["http://zotero.org/users/3447303/items/YTM4KTMA"],"uri":["http://zotero.org/users/3447303/items/YTM4KTMA"],"itemData":{"id":4610,"type":"article-journal","title":"Peer review: The case of online Brazilian Journal of nursing","container-title":"Online Brazilian Journal of Nursing","volume":"7","issue":"3","archive":"Scopus","abstract":"The article discusses some issues relating to peer review in the evaluation of papers submitted to OBJN. It points out the need to promote discussions about scientific divulgation at Nursing Schools.","URL":"https://www.scopus.com/inward/record.uri?eid=2-s2.0-77953333040&amp;partnerID=40&amp;md5=6bb5b65861b5f7542e86b5f1b9e91e6c","ISSN":"16764285 (ISSN)","language":"Portuguese","author":[{"family":"Cruz","given":"I. C.","non-dropping-particle":"da"}],"issued":{"date-parts":[["2008"]]}}}],"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4)</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916D641"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razil</w:t>
            </w:r>
          </w:p>
        </w:tc>
        <w:tc>
          <w:tcPr>
            <w:tcW w:w="910" w:type="dxa"/>
            <w:shd w:val="clear" w:color="auto" w:fill="auto"/>
            <w:noWrap/>
            <w:vAlign w:val="bottom"/>
            <w:hideMark/>
          </w:tcPr>
          <w:p w14:paraId="3C26405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ortuguese</w:t>
            </w:r>
          </w:p>
        </w:tc>
        <w:tc>
          <w:tcPr>
            <w:tcW w:w="1260" w:type="dxa"/>
            <w:shd w:val="clear" w:color="auto" w:fill="auto"/>
            <w:noWrap/>
            <w:vAlign w:val="bottom"/>
            <w:hideMark/>
          </w:tcPr>
          <w:p w14:paraId="227E794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Online Brazilian Journal of Nursing</w:t>
            </w:r>
          </w:p>
        </w:tc>
        <w:tc>
          <w:tcPr>
            <w:tcW w:w="630" w:type="dxa"/>
            <w:shd w:val="clear" w:color="auto" w:fill="auto"/>
            <w:noWrap/>
            <w:vAlign w:val="bottom"/>
            <w:hideMark/>
          </w:tcPr>
          <w:p w14:paraId="68FFA3C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8</w:t>
            </w:r>
          </w:p>
        </w:tc>
        <w:tc>
          <w:tcPr>
            <w:tcW w:w="1080" w:type="dxa"/>
            <w:shd w:val="clear" w:color="auto" w:fill="auto"/>
            <w:noWrap/>
            <w:vAlign w:val="bottom"/>
            <w:hideMark/>
          </w:tcPr>
          <w:p w14:paraId="323B2DB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3548059" w14:textId="0B3A374B" w:rsidR="006E77E9" w:rsidRPr="00A97312" w:rsidRDefault="00B96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shd w:val="clear" w:color="auto" w:fill="auto"/>
            <w:noWrap/>
            <w:vAlign w:val="bottom"/>
          </w:tcPr>
          <w:p w14:paraId="7BCC8DC7" w14:textId="4AC1971F" w:rsidR="006E77E9" w:rsidRPr="00A97312" w:rsidRDefault="00B96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tcPr>
          <w:p w14:paraId="7167F50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0</w:t>
            </w:r>
          </w:p>
        </w:tc>
      </w:tr>
      <w:tr w:rsidR="006E77E9" w:rsidRPr="00A97312" w14:paraId="2B5DD402" w14:textId="77777777" w:rsidTr="00834140">
        <w:trPr>
          <w:trHeight w:val="300"/>
        </w:trPr>
        <w:tc>
          <w:tcPr>
            <w:tcW w:w="1146" w:type="dxa"/>
            <w:shd w:val="clear" w:color="auto" w:fill="auto"/>
            <w:noWrap/>
            <w:vAlign w:val="bottom"/>
            <w:hideMark/>
          </w:tcPr>
          <w:p w14:paraId="05421F57" w14:textId="53680C4E"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David, B.</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oBo1GIeE","properties":{"formattedCitation":"(25)","plainCitation":"(25)","noteIndex":0},"citationItems":[{"id":3131,"uris":["http://zotero.org/users/3447303/items/6WI7ZBVL"],"uri":["http://zotero.org/users/3447303/items/6WI7ZBVL"],"itemData":{"id":3131,"type":"article-journal","title":"Writing a constructive peer review: a young PI perspective","container-title":"European Journal of Neuroscience","page":"2873-2876","volume":"44","issue":"11","archive_location":"WOS:000392947800001","ISSN":"0953-816X","journalAbbreviation":"Eur. J. Neurosci.","language":"English","author":[{"family":"David","given":"B."},{"family":"Karadottir","given":"R. T."}],"issued":{"date-parts":[["2016",12]]}}}],"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5)</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4B8FA03"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575C21C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4889D3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uropean Journal of Neuroscience</w:t>
            </w:r>
          </w:p>
        </w:tc>
        <w:tc>
          <w:tcPr>
            <w:tcW w:w="630" w:type="dxa"/>
            <w:shd w:val="clear" w:color="auto" w:fill="auto"/>
            <w:noWrap/>
            <w:vAlign w:val="bottom"/>
            <w:hideMark/>
          </w:tcPr>
          <w:p w14:paraId="0804439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26A1ADF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39B4907" w14:textId="756AC9AB" w:rsidR="006E77E9" w:rsidRPr="00A97312" w:rsidRDefault="00B96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r w:rsidRPr="00A97312">
              <w:t xml:space="preserve"> </w:t>
            </w: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174D4DCA" w14:textId="262A513F" w:rsidR="006E77E9" w:rsidRPr="00A97312" w:rsidRDefault="00B96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3, 74</w:t>
            </w:r>
          </w:p>
        </w:tc>
        <w:tc>
          <w:tcPr>
            <w:tcW w:w="720" w:type="dxa"/>
          </w:tcPr>
          <w:p w14:paraId="0BADF35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6794D015" w14:textId="77777777" w:rsidTr="00834140">
        <w:trPr>
          <w:trHeight w:val="300"/>
        </w:trPr>
        <w:tc>
          <w:tcPr>
            <w:tcW w:w="1146" w:type="dxa"/>
            <w:shd w:val="clear" w:color="auto" w:fill="auto"/>
            <w:noWrap/>
            <w:vAlign w:val="bottom"/>
            <w:hideMark/>
          </w:tcPr>
          <w:p w14:paraId="499B246C" w14:textId="5FC3C60B"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 xml:space="preserve">de </w:t>
            </w:r>
            <w:proofErr w:type="spellStart"/>
            <w:r w:rsidRPr="00DA41FD">
              <w:rPr>
                <w:rFonts w:ascii="Calibri" w:eastAsia="Times New Roman" w:hAnsi="Calibri" w:cs="Times New Roman"/>
                <w:color w:val="000000"/>
                <w:sz w:val="16"/>
                <w:szCs w:val="16"/>
                <w:lang w:val="en-GB"/>
              </w:rPr>
              <w:t>Araújo</w:t>
            </w:r>
            <w:proofErr w:type="spellEnd"/>
            <w:r w:rsidRPr="00DA41FD">
              <w:rPr>
                <w:rFonts w:ascii="Calibri" w:eastAsia="Times New Roman" w:hAnsi="Calibri" w:cs="Times New Roman"/>
                <w:color w:val="000000"/>
                <w:sz w:val="16"/>
                <w:szCs w:val="16"/>
                <w:lang w:val="en-GB"/>
              </w:rPr>
              <w:t>, C.</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i0GfjlRX","properties":{"formattedCitation":"(26)","plainCitation":"(26)","noteIndex":0},"citationItems":[{"id":4045,"uris":["http://zotero.org/users/3447303/items/5Z5KRKWW"],"uri":["http://zotero.org/users/3447303/items/5Z5KRKWW"],"itemData":{"id":4045,"type":"article-journal","title":"Peer Review: a Constantly-Evolving Scientific Process","container-title":"Arquivos Brasileiros De Cardiologia","page":"E32-E35","volume":"98","issue":"2","archive_location":"WOS:000301076800004","ISSN":"0066-782X","journalAbbreviation":"Arq. Bras. Cardiol.","language":"English","author":[{"family":"Araujo","given":"C. G. S.","non-dropping-particle":"de"}],"issued":{"date-parts":[["2012",2]]}}}],"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6)</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FD118F3"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razil</w:t>
            </w:r>
          </w:p>
        </w:tc>
        <w:tc>
          <w:tcPr>
            <w:tcW w:w="910" w:type="dxa"/>
            <w:shd w:val="clear" w:color="auto" w:fill="auto"/>
            <w:noWrap/>
            <w:vAlign w:val="bottom"/>
            <w:hideMark/>
          </w:tcPr>
          <w:p w14:paraId="73B71AAF" w14:textId="77777777" w:rsidR="006E77E9" w:rsidRPr="00A97312" w:rsidRDefault="00753FB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287A7CE"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proofErr w:type="spellStart"/>
            <w:r w:rsidRPr="00A97312">
              <w:rPr>
                <w:rFonts w:ascii="Calibri" w:eastAsia="Times New Roman" w:hAnsi="Calibri" w:cs="Times New Roman"/>
                <w:color w:val="000000"/>
                <w:sz w:val="16"/>
                <w:szCs w:val="16"/>
                <w:lang w:val="en-GB"/>
              </w:rPr>
              <w:t>Arquivos</w:t>
            </w:r>
            <w:proofErr w:type="spellEnd"/>
            <w:r w:rsidRPr="00A97312">
              <w:rPr>
                <w:rFonts w:ascii="Calibri" w:eastAsia="Times New Roman" w:hAnsi="Calibri" w:cs="Times New Roman"/>
                <w:color w:val="000000"/>
                <w:sz w:val="16"/>
                <w:szCs w:val="16"/>
                <w:lang w:val="en-GB"/>
              </w:rPr>
              <w:t xml:space="preserve"> </w:t>
            </w:r>
            <w:proofErr w:type="spellStart"/>
            <w:r w:rsidRPr="00A97312">
              <w:rPr>
                <w:rFonts w:ascii="Calibri" w:eastAsia="Times New Roman" w:hAnsi="Calibri" w:cs="Times New Roman"/>
                <w:color w:val="000000"/>
                <w:sz w:val="16"/>
                <w:szCs w:val="16"/>
                <w:lang w:val="en-GB"/>
              </w:rPr>
              <w:t>Brasileros</w:t>
            </w:r>
            <w:proofErr w:type="spellEnd"/>
            <w:r w:rsidRPr="00A97312">
              <w:rPr>
                <w:rFonts w:ascii="Calibri" w:eastAsia="Times New Roman" w:hAnsi="Calibri" w:cs="Times New Roman"/>
                <w:color w:val="000000"/>
                <w:sz w:val="16"/>
                <w:szCs w:val="16"/>
                <w:lang w:val="en-GB"/>
              </w:rPr>
              <w:t xml:space="preserve"> de </w:t>
            </w:r>
            <w:proofErr w:type="spellStart"/>
            <w:r w:rsidRPr="00A97312">
              <w:rPr>
                <w:rFonts w:ascii="Calibri" w:eastAsia="Times New Roman" w:hAnsi="Calibri" w:cs="Times New Roman"/>
                <w:color w:val="000000"/>
                <w:sz w:val="16"/>
                <w:szCs w:val="16"/>
                <w:lang w:val="en-GB"/>
              </w:rPr>
              <w:t>Cardiololgia</w:t>
            </w:r>
            <w:proofErr w:type="spellEnd"/>
          </w:p>
        </w:tc>
        <w:tc>
          <w:tcPr>
            <w:tcW w:w="630" w:type="dxa"/>
            <w:shd w:val="clear" w:color="auto" w:fill="auto"/>
            <w:noWrap/>
            <w:vAlign w:val="bottom"/>
            <w:hideMark/>
          </w:tcPr>
          <w:p w14:paraId="393D69F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04172AA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erspective</w:t>
            </w:r>
          </w:p>
        </w:tc>
        <w:tc>
          <w:tcPr>
            <w:tcW w:w="1350" w:type="dxa"/>
          </w:tcPr>
          <w:p w14:paraId="722E67F4" w14:textId="422A678B" w:rsidR="00B9690F" w:rsidRPr="00A97312" w:rsidRDefault="00B96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55ADA69F" w14:textId="6FD30A46" w:rsidR="00B9690F" w:rsidRPr="00A97312" w:rsidRDefault="00B96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5ECBBF07" w14:textId="0E3E03E9" w:rsidR="00B9690F" w:rsidRPr="00A97312" w:rsidRDefault="00B96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47DF8F66" w14:textId="7C28CB72" w:rsidR="0038532A" w:rsidRPr="00A97312" w:rsidRDefault="0038532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2CBDA7D9" w14:textId="77777777" w:rsidR="006F5245"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r w:rsidR="00B45FA9" w:rsidRPr="00A97312">
              <w:t xml:space="preserve"> </w:t>
            </w:r>
            <w:r w:rsidR="00B45FA9" w:rsidRPr="00A97312">
              <w:rPr>
                <w:rFonts w:ascii="Calibri" w:eastAsia="Times New Roman" w:hAnsi="Calibri" w:cs="Times New Roman"/>
                <w:color w:val="000000"/>
                <w:sz w:val="16"/>
                <w:szCs w:val="16"/>
                <w:lang w:val="en-GB"/>
              </w:rPr>
              <w:t>Self-critical professionals,</w:t>
            </w:r>
          </w:p>
          <w:p w14:paraId="19CC610C" w14:textId="77777777"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4B83FD9C" w14:textId="77777777"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p w14:paraId="2B7E611E" w14:textId="19412066"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2A607B24" w14:textId="777C5411" w:rsidR="006E77E9" w:rsidRPr="00A97312" w:rsidRDefault="00B96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7, 11, 14, 31, 32, </w:t>
            </w:r>
            <w:r w:rsidR="0038532A" w:rsidRPr="00A97312">
              <w:rPr>
                <w:rFonts w:ascii="Calibri" w:eastAsia="Times New Roman" w:hAnsi="Calibri" w:cs="Times New Roman"/>
                <w:color w:val="000000"/>
                <w:sz w:val="16"/>
                <w:szCs w:val="16"/>
                <w:lang w:val="en-GB"/>
              </w:rPr>
              <w:t xml:space="preserve">33, </w:t>
            </w:r>
            <w:r w:rsidR="00204DF2" w:rsidRPr="00A97312">
              <w:rPr>
                <w:rFonts w:ascii="Calibri" w:eastAsia="Times New Roman" w:hAnsi="Calibri" w:cs="Times New Roman"/>
                <w:color w:val="000000"/>
                <w:sz w:val="16"/>
                <w:szCs w:val="16"/>
                <w:lang w:val="en-GB"/>
              </w:rPr>
              <w:t xml:space="preserve">35, </w:t>
            </w:r>
            <w:r w:rsidR="00787455" w:rsidRPr="00A97312">
              <w:rPr>
                <w:rFonts w:ascii="Calibri" w:eastAsia="Times New Roman" w:hAnsi="Calibri" w:cs="Times New Roman"/>
                <w:color w:val="000000"/>
                <w:sz w:val="16"/>
                <w:szCs w:val="16"/>
                <w:lang w:val="en-GB"/>
              </w:rPr>
              <w:t xml:space="preserve">36, </w:t>
            </w:r>
            <w:r w:rsidR="00225492" w:rsidRPr="00A97312">
              <w:rPr>
                <w:rFonts w:ascii="Calibri" w:eastAsia="Times New Roman" w:hAnsi="Calibri" w:cs="Times New Roman"/>
                <w:color w:val="000000"/>
                <w:sz w:val="16"/>
                <w:szCs w:val="16"/>
                <w:lang w:val="en-GB"/>
              </w:rPr>
              <w:t xml:space="preserve">38, </w:t>
            </w:r>
            <w:r w:rsidR="00EC4C0C" w:rsidRPr="00A97312">
              <w:rPr>
                <w:rFonts w:ascii="Calibri" w:eastAsia="Times New Roman" w:hAnsi="Calibri" w:cs="Times New Roman"/>
                <w:color w:val="000000"/>
                <w:sz w:val="16"/>
                <w:szCs w:val="16"/>
                <w:lang w:val="en-GB"/>
              </w:rPr>
              <w:t>39,</w:t>
            </w:r>
            <w:r w:rsidR="00B45FA9" w:rsidRPr="00A97312">
              <w:rPr>
                <w:rFonts w:ascii="Calibri" w:eastAsia="Times New Roman" w:hAnsi="Calibri" w:cs="Times New Roman"/>
                <w:color w:val="000000"/>
                <w:sz w:val="16"/>
                <w:szCs w:val="16"/>
                <w:lang w:val="en-GB"/>
              </w:rPr>
              <w:t xml:space="preserve"> 42, 70, 71, 72, 75</w:t>
            </w:r>
          </w:p>
        </w:tc>
        <w:tc>
          <w:tcPr>
            <w:tcW w:w="720" w:type="dxa"/>
          </w:tcPr>
          <w:p w14:paraId="5260D33E" w14:textId="6E29C6E7" w:rsidR="006E77E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5</w:t>
            </w:r>
          </w:p>
        </w:tc>
      </w:tr>
      <w:tr w:rsidR="006E77E9" w:rsidRPr="00A97312" w14:paraId="6A13109D" w14:textId="77777777" w:rsidTr="00834140">
        <w:trPr>
          <w:trHeight w:val="300"/>
        </w:trPr>
        <w:tc>
          <w:tcPr>
            <w:tcW w:w="1146" w:type="dxa"/>
            <w:shd w:val="clear" w:color="auto" w:fill="auto"/>
            <w:noWrap/>
            <w:vAlign w:val="bottom"/>
            <w:hideMark/>
          </w:tcPr>
          <w:p w14:paraId="52FF984F" w14:textId="715403A9"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de Hon, F.</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DCpYlLER","properties":{"formattedCitation":"(27)","plainCitation":"(27)","noteIndex":0},"citationItems":[{"id":3684,"uris":["http://zotero.org/users/3447303/items/YCHV2XRR"],"uri":["http://zotero.org/users/3447303/items/YCHV2XRR"],"itemData":{"id":3684,"type":"article-journal","title":"Submission of articles to Vaccine: A fast and fair peer review process","container-title":"Vaccine","page":"3207-3208","volume":"31","issue":"32","archive_location":"WOS:000321538200001","ISSN":"0264-410X","journalAbbreviation":"Vaccine","language":"English","author":[{"family":"Hon","given":"F.","non-dropping-particle":"de"},{"family":"Poland","given":"G. A."}],"issued":{"date-parts":[["2013",7]]}}}],"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7)</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282F102"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etherlands</w:t>
            </w:r>
          </w:p>
        </w:tc>
        <w:tc>
          <w:tcPr>
            <w:tcW w:w="910" w:type="dxa"/>
            <w:shd w:val="clear" w:color="auto" w:fill="auto"/>
            <w:noWrap/>
            <w:vAlign w:val="bottom"/>
            <w:hideMark/>
          </w:tcPr>
          <w:p w14:paraId="6464993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255C0E0"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Vaccine</w:t>
            </w:r>
          </w:p>
        </w:tc>
        <w:tc>
          <w:tcPr>
            <w:tcW w:w="630" w:type="dxa"/>
            <w:shd w:val="clear" w:color="auto" w:fill="auto"/>
            <w:noWrap/>
            <w:vAlign w:val="bottom"/>
            <w:hideMark/>
          </w:tcPr>
          <w:p w14:paraId="2ED4FD3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3C02BE1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835D741" w14:textId="4411D165"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0EB545F6" w14:textId="7777777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50423431" w14:textId="1FCA394B"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16D9277A" w14:textId="17025097" w:rsidR="006E77E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6, </w:t>
            </w:r>
            <w:r w:rsidR="00204DF2" w:rsidRPr="00A97312">
              <w:rPr>
                <w:rFonts w:ascii="Calibri" w:eastAsia="Times New Roman" w:hAnsi="Calibri" w:cs="Times New Roman"/>
                <w:color w:val="000000"/>
                <w:sz w:val="16"/>
                <w:szCs w:val="16"/>
                <w:lang w:val="en-GB"/>
              </w:rPr>
              <w:t xml:space="preserve">35, </w:t>
            </w:r>
            <w:r w:rsidRPr="00A97312">
              <w:rPr>
                <w:rFonts w:ascii="Calibri" w:eastAsia="Times New Roman" w:hAnsi="Calibri" w:cs="Times New Roman"/>
                <w:color w:val="000000"/>
                <w:sz w:val="16"/>
                <w:szCs w:val="16"/>
                <w:lang w:val="en-GB"/>
              </w:rPr>
              <w:t>42, 43, 44, 51</w:t>
            </w:r>
          </w:p>
        </w:tc>
        <w:tc>
          <w:tcPr>
            <w:tcW w:w="720" w:type="dxa"/>
          </w:tcPr>
          <w:p w14:paraId="23CC277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649513E9" w14:textId="77777777" w:rsidTr="00834140">
        <w:trPr>
          <w:trHeight w:val="300"/>
        </w:trPr>
        <w:tc>
          <w:tcPr>
            <w:tcW w:w="1146" w:type="dxa"/>
            <w:shd w:val="clear" w:color="auto" w:fill="auto"/>
            <w:noWrap/>
            <w:vAlign w:val="bottom"/>
            <w:hideMark/>
          </w:tcPr>
          <w:p w14:paraId="7871580F" w14:textId="7A9AE8A1" w:rsidR="006E77E9" w:rsidRPr="00DA41FD" w:rsidRDefault="006E77E9" w:rsidP="001744FB">
            <w:pPr>
              <w:spacing w:after="0" w:line="240" w:lineRule="auto"/>
              <w:ind w:right="-108" w:hanging="96"/>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DeBarr</w:t>
            </w:r>
            <w:proofErr w:type="spellEnd"/>
            <w:r w:rsidRPr="00DA41FD">
              <w:rPr>
                <w:rFonts w:ascii="Calibri" w:eastAsia="Times New Roman" w:hAnsi="Calibri" w:cs="Times New Roman"/>
                <w:color w:val="000000"/>
                <w:sz w:val="16"/>
                <w:szCs w:val="16"/>
                <w:lang w:val="en-GB"/>
              </w:rPr>
              <w:t>, K.</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64sAMGEm","properties":{"formattedCitation":"(28)","plainCitation":"(28)","noteIndex":0},"citationItems":[{"id":4728,"uris":["http://zotero.org/users/3447303/items/KTMZV4S7"],"uri":["http://zotero.org/users/3447303/items/KTMZV4S7"],"itemData":{"id":4728,"type":"article-journal","title":"Meaningful peer review","container-title":"Californian Journal of Health Promotion","page":"70-72","volume":"5","issue":"3","source":"EBSCOhost","archive":"rzh","archive_location":"105172167. Language: English. Entry Date: 20100528. Revision Date: 20150711. Publication Type: Journal Article. Journal Subset: Double Blind Peer Reviewed","abstract":"The purpose of peer review is to uphold the integrity of the publishing journal, improve upon research activities and papers, and to further advance knowledge within the field of health education and promotion. This article provides an overview of peer review, some guidelines for accepting review assignments, and guidelines for conducting a thorough review that will serve the journal while assisting authors in making new knowledge accessible.","ISSN":"1545-8717","author":[{"family":"DeBarr","given":"K."}],"issued":{"date-parts":[["2007"]]}}}],"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8)</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F4C2F69"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18C3A1A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41CE9E5"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lifornian Journal of Health Promotion</w:t>
            </w:r>
          </w:p>
        </w:tc>
        <w:tc>
          <w:tcPr>
            <w:tcW w:w="630" w:type="dxa"/>
            <w:shd w:val="clear" w:color="auto" w:fill="auto"/>
            <w:noWrap/>
            <w:vAlign w:val="bottom"/>
            <w:hideMark/>
          </w:tcPr>
          <w:p w14:paraId="0445BD7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0281B4A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2AD97F5" w14:textId="23DB59A2"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495C3B40" w14:textId="310A5A1E"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720C153" w14:textId="75300890"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510F45B7" w14:textId="4EC56A15"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D832914" w14:textId="77777777"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44FC3645" w14:textId="0ABBE98D"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1ABAD97A" w14:textId="483F2BB8" w:rsidR="006E77E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1, 13, 31, 34, </w:t>
            </w:r>
            <w:r w:rsidR="00787455" w:rsidRPr="00A97312">
              <w:rPr>
                <w:rFonts w:ascii="Calibri" w:eastAsia="Times New Roman" w:hAnsi="Calibri" w:cs="Times New Roman"/>
                <w:color w:val="000000"/>
                <w:sz w:val="16"/>
                <w:szCs w:val="16"/>
                <w:lang w:val="en-GB"/>
              </w:rPr>
              <w:t xml:space="preserve">36, </w:t>
            </w:r>
            <w:r w:rsidRPr="00A97312">
              <w:rPr>
                <w:rFonts w:ascii="Calibri" w:eastAsia="Times New Roman" w:hAnsi="Calibri" w:cs="Times New Roman"/>
                <w:color w:val="000000"/>
                <w:sz w:val="16"/>
                <w:szCs w:val="16"/>
                <w:lang w:val="en-GB"/>
              </w:rPr>
              <w:t>42, 44, 47, 53, 57, 61</w:t>
            </w:r>
          </w:p>
        </w:tc>
        <w:tc>
          <w:tcPr>
            <w:tcW w:w="720" w:type="dxa"/>
          </w:tcPr>
          <w:p w14:paraId="0D35D0B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1</w:t>
            </w:r>
          </w:p>
        </w:tc>
      </w:tr>
      <w:tr w:rsidR="006E77E9" w:rsidRPr="00A97312" w14:paraId="22AED385" w14:textId="77777777" w:rsidTr="00834140">
        <w:trPr>
          <w:trHeight w:val="300"/>
        </w:trPr>
        <w:tc>
          <w:tcPr>
            <w:tcW w:w="1146" w:type="dxa"/>
            <w:shd w:val="clear" w:color="auto" w:fill="auto"/>
            <w:noWrap/>
            <w:vAlign w:val="bottom"/>
            <w:hideMark/>
          </w:tcPr>
          <w:p w14:paraId="4629AF28" w14:textId="07BDA81B"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Del Mar, C.</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8eyy3bUn","properties":{"formattedCitation":"(29)","plainCitation":"(29)","noteIndex":0},"citationItems":[{"id":440,"uris":["http://zotero.org/users/3447303/items/VUITFHR7"],"uri":["http://zotero.org/users/3447303/items/VUITFHR7"],"itemData":{"id":440,"type":"article-journal","title":"A guide to performing a peer review of randomised controlled trials.","container-title":"BMC Medicine","page":"1-7","volume":"13","source":"EBSCOhost","archive":"rzh","abstract":"Peer review of journal articles is an important step in the research process. Editors rely on the expertise of peer reviewers to properly assess submissions. Yet, peer review quality varies widely and few receive training or guidance in how to approach the task. This paper describes some of the main steps that peer reviewers in general and, in particular, those performing reviewes of randomised controlled trials (RCT), can use when carrying out a review. It can be helpful to begin with a brief read to acquaint yourself with the study, followed by a detailed read and a careful check for flaws. These can be divided into 'major' (problems that must be resolved before publication can be considered) and 'minor' (suggested improvements that are discretionary) flaws. Being aware of the appropriate reporting checklist for the study being reviewed (such as CONSORT and its extensions for RCTs) can also be valuable. Competing interests or prejudices might corrode the review, so ensuring transparency about them is important. Finally, ensuring that the paper's strengths are acknowledged along with a dissection of the weaknesses provides balance and perspective to both authors and editors. Helpful reviews are constructive and improve the quality of the paper. The proper conduct of a peer review is the responsibility of all who accept the role.","DOI":"10.1186/s12916-015-0471-8","ISSN":"1741-7015","journalAbbreviation":"BMC Medicine","author":[{"family":"Del Mar","given":"Chris"},{"family":"Hoffmann","given":"Tammy C."}],"issued":{"date-parts":[["2015",11,2]]}}}],"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9)</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8315F62"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292501E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BC5CEF6"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MC Medicine</w:t>
            </w:r>
          </w:p>
        </w:tc>
        <w:tc>
          <w:tcPr>
            <w:tcW w:w="630" w:type="dxa"/>
            <w:shd w:val="clear" w:color="auto" w:fill="auto"/>
            <w:noWrap/>
            <w:vAlign w:val="bottom"/>
            <w:hideMark/>
          </w:tcPr>
          <w:p w14:paraId="3EA16C0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51B99537" w14:textId="0683858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utorial</w:t>
            </w:r>
          </w:p>
        </w:tc>
        <w:tc>
          <w:tcPr>
            <w:tcW w:w="1350" w:type="dxa"/>
          </w:tcPr>
          <w:p w14:paraId="71DADFE8" w14:textId="7292938E"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7C9FA4B" w14:textId="7777777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19AA9ABB" w14:textId="77777777"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45C84EEE" w14:textId="77777777"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579E4EEC" w14:textId="2B3559E8" w:rsidR="00B45FA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6F469BCF" w14:textId="4557804E" w:rsidR="006E77E9" w:rsidRPr="00A97312" w:rsidRDefault="00B45FA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3, 17, </w:t>
            </w:r>
            <w:r w:rsidR="00204DF2" w:rsidRPr="00A97312">
              <w:rPr>
                <w:rFonts w:ascii="Calibri" w:eastAsia="Times New Roman" w:hAnsi="Calibri" w:cs="Times New Roman"/>
                <w:color w:val="000000"/>
                <w:sz w:val="16"/>
                <w:szCs w:val="16"/>
                <w:lang w:val="en-GB"/>
              </w:rPr>
              <w:t xml:space="preserve">35, </w:t>
            </w:r>
            <w:r w:rsidRPr="00A97312">
              <w:rPr>
                <w:rFonts w:ascii="Calibri" w:eastAsia="Times New Roman" w:hAnsi="Calibri" w:cs="Times New Roman"/>
                <w:color w:val="000000"/>
                <w:sz w:val="16"/>
                <w:szCs w:val="16"/>
                <w:lang w:val="en-GB"/>
              </w:rPr>
              <w:t>42, 43, 51, 60, 71</w:t>
            </w:r>
          </w:p>
        </w:tc>
        <w:tc>
          <w:tcPr>
            <w:tcW w:w="720" w:type="dxa"/>
          </w:tcPr>
          <w:p w14:paraId="02D4398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8</w:t>
            </w:r>
          </w:p>
        </w:tc>
      </w:tr>
      <w:tr w:rsidR="006E77E9" w:rsidRPr="00A97312" w14:paraId="6D324C93" w14:textId="77777777" w:rsidTr="00834140">
        <w:trPr>
          <w:trHeight w:val="300"/>
        </w:trPr>
        <w:tc>
          <w:tcPr>
            <w:tcW w:w="1146" w:type="dxa"/>
            <w:shd w:val="clear" w:color="auto" w:fill="auto"/>
            <w:noWrap/>
            <w:vAlign w:val="bottom"/>
            <w:hideMark/>
          </w:tcPr>
          <w:p w14:paraId="27F55E00" w14:textId="212E2E32"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Dinis</w:t>
            </w:r>
            <w:proofErr w:type="spellEnd"/>
            <w:r w:rsidRPr="00DA41FD">
              <w:rPr>
                <w:rFonts w:ascii="Calibri" w:eastAsia="Times New Roman" w:hAnsi="Calibri" w:cs="Times New Roman"/>
                <w:color w:val="000000"/>
                <w:sz w:val="16"/>
                <w:szCs w:val="16"/>
                <w:lang w:val="en-GB"/>
              </w:rPr>
              <w:t>-Ribeiro, M.</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FWrxDZD1","properties":{"formattedCitation":"(30)","plainCitation":"(30)","noteIndex":0},"citationItems":[{"id":3677,"uris":["http://zotero.org/users/3447303/items/6F9MGB2U"],"uri":["http://zotero.org/users/3447303/items/6F9MGB2U"],"itemData":{"id":3677,"type":"article-journal","title":"The Editors' guide for peer review of papers submitted to Endoscopy","container-title":"Endoscopy","page":"48-50","volume":"45","issue":"1","archive_location":"WOS:000312553400008","ISSN":"0013-726X","journalAbbreviation":"Endoscopy","language":"English","author":[{"family":"Dinis-Ribeiro","given":"M."},{"family":"Vakil","given":"N."},{"family":"Ponchon","given":"T."}],"issued":{"date-parts":[["2013",1]]}}}],"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0)</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B23F7D3"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ortugal</w:t>
            </w:r>
          </w:p>
        </w:tc>
        <w:tc>
          <w:tcPr>
            <w:tcW w:w="910" w:type="dxa"/>
            <w:shd w:val="clear" w:color="auto" w:fill="auto"/>
            <w:noWrap/>
            <w:vAlign w:val="bottom"/>
            <w:hideMark/>
          </w:tcPr>
          <w:p w14:paraId="7DE71A9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5F4E562"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doscopy</w:t>
            </w:r>
          </w:p>
        </w:tc>
        <w:tc>
          <w:tcPr>
            <w:tcW w:w="630" w:type="dxa"/>
            <w:shd w:val="clear" w:color="auto" w:fill="auto"/>
            <w:noWrap/>
            <w:vAlign w:val="bottom"/>
            <w:hideMark/>
          </w:tcPr>
          <w:p w14:paraId="3F10AD4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7DD3697B" w14:textId="7EA5E34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5138A5A" w14:textId="3D0D2230" w:rsidR="00CC52BF"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096BB197" w14:textId="1F93ABA5" w:rsidR="00542235" w:rsidRPr="00A97312" w:rsidRDefault="00CC52B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Familiar with journal,</w:t>
            </w:r>
          </w:p>
          <w:p w14:paraId="7F2C904F" w14:textId="3BE56DF8" w:rsidR="00CC52BF" w:rsidRPr="00A97312" w:rsidRDefault="00CC52B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02617376" w14:textId="7777777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680ECAE1" w14:textId="572DB899" w:rsidR="00CC52BF" w:rsidRPr="00A97312" w:rsidRDefault="00CC52B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1A89F5FA" w14:textId="6BB89776"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 xml:space="preserve">1, </w:t>
            </w:r>
            <w:r w:rsidR="00CC52BF" w:rsidRPr="00A97312">
              <w:rPr>
                <w:rFonts w:ascii="Calibri" w:eastAsia="Times New Roman" w:hAnsi="Calibri" w:cs="Times New Roman"/>
                <w:color w:val="000000"/>
                <w:sz w:val="16"/>
                <w:szCs w:val="16"/>
                <w:lang w:val="en-GB"/>
              </w:rPr>
              <w:t xml:space="preserve">11, 13, 14, 15, 16, </w:t>
            </w:r>
            <w:r w:rsidR="00CC52BF" w:rsidRPr="00A97312">
              <w:rPr>
                <w:rFonts w:ascii="Calibri" w:eastAsia="Times New Roman" w:hAnsi="Calibri" w:cs="Times New Roman"/>
                <w:color w:val="000000"/>
                <w:sz w:val="16"/>
                <w:szCs w:val="16"/>
                <w:lang w:val="en-GB"/>
              </w:rPr>
              <w:lastRenderedPageBreak/>
              <w:t xml:space="preserve">23, </w:t>
            </w:r>
            <w:r w:rsidR="00204DF2" w:rsidRPr="00A97312">
              <w:rPr>
                <w:rFonts w:ascii="Calibri" w:eastAsia="Times New Roman" w:hAnsi="Calibri" w:cs="Times New Roman"/>
                <w:color w:val="000000"/>
                <w:sz w:val="16"/>
                <w:szCs w:val="16"/>
                <w:lang w:val="en-GB"/>
              </w:rPr>
              <w:t xml:space="preserve">35, </w:t>
            </w:r>
            <w:r w:rsidR="00CC52BF" w:rsidRPr="00A97312">
              <w:rPr>
                <w:rFonts w:ascii="Calibri" w:eastAsia="Times New Roman" w:hAnsi="Calibri" w:cs="Times New Roman"/>
                <w:color w:val="000000"/>
                <w:sz w:val="16"/>
                <w:szCs w:val="16"/>
                <w:lang w:val="en-GB"/>
              </w:rPr>
              <w:t>42, 43</w:t>
            </w:r>
          </w:p>
        </w:tc>
        <w:tc>
          <w:tcPr>
            <w:tcW w:w="720" w:type="dxa"/>
          </w:tcPr>
          <w:p w14:paraId="39AE424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10</w:t>
            </w:r>
          </w:p>
        </w:tc>
      </w:tr>
      <w:tr w:rsidR="006E77E9" w:rsidRPr="00A97312" w14:paraId="0580039A" w14:textId="77777777" w:rsidTr="00834140">
        <w:trPr>
          <w:trHeight w:val="300"/>
        </w:trPr>
        <w:tc>
          <w:tcPr>
            <w:tcW w:w="1146" w:type="dxa"/>
            <w:shd w:val="clear" w:color="auto" w:fill="auto"/>
            <w:noWrap/>
            <w:vAlign w:val="bottom"/>
            <w:hideMark/>
          </w:tcPr>
          <w:p w14:paraId="3DB0A3FB" w14:textId="1EECB09B"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Do Vale, E. S</w:t>
            </w:r>
            <w:r w:rsidR="00EF44C0">
              <w:rPr>
                <w:rFonts w:ascii="Calibri" w:eastAsia="Times New Roman" w:hAnsi="Calibri" w:cs="Times New Roman"/>
                <w:color w:val="000000"/>
                <w:sz w:val="16"/>
                <w:szCs w:val="16"/>
                <w:lang w:val="en-GB"/>
              </w:rPr>
              <w:t>.</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asIOKcUN","properties":{"formattedCitation":"(31)","plainCitation":"(31)","noteIndex":0},"citationItems":[{"id":4608,"uris":["http://zotero.org/users/3447303/items/QP46RY6L"],"uri":["http://zotero.org/users/3447303/items/QP46RY6L"],"itemData":{"id":4608,"type":"article-journal","title":"Obligations and responsibilities of the peer reviewers. [Portuguese] Deveres e responsabilidades dos pareceristas","container-title":"Anais Brasileiros de Dermatologia","page":"281-282","volume":"83","issue":"4","source":"Ovid Technologies","archive":"Embase","archive_location":"352602079","DOI":"10.1590/S0365-05962008000400001","ISSN":"0365-0596 1806-4841","language":"Portuguese","author":[{"family":"Do Vale","given":"E. S."},{"family":"Gontijo","given":"B."},{"family":"Marques","given":"S. A."}],"issued":{"date-parts":[["2008",7]]}}}],"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1)</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C8FA256"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razil</w:t>
            </w:r>
          </w:p>
        </w:tc>
        <w:tc>
          <w:tcPr>
            <w:tcW w:w="910" w:type="dxa"/>
            <w:shd w:val="clear" w:color="auto" w:fill="auto"/>
            <w:noWrap/>
            <w:vAlign w:val="bottom"/>
            <w:hideMark/>
          </w:tcPr>
          <w:p w14:paraId="6D53820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ortuguese</w:t>
            </w:r>
          </w:p>
        </w:tc>
        <w:tc>
          <w:tcPr>
            <w:tcW w:w="1260" w:type="dxa"/>
            <w:shd w:val="clear" w:color="auto" w:fill="auto"/>
            <w:noWrap/>
            <w:vAlign w:val="bottom"/>
            <w:hideMark/>
          </w:tcPr>
          <w:p w14:paraId="37B016A4"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Anais </w:t>
            </w:r>
            <w:proofErr w:type="spellStart"/>
            <w:r w:rsidRPr="00A97312">
              <w:rPr>
                <w:rFonts w:ascii="Calibri" w:eastAsia="Times New Roman" w:hAnsi="Calibri" w:cs="Times New Roman"/>
                <w:color w:val="000000"/>
                <w:sz w:val="16"/>
                <w:szCs w:val="16"/>
                <w:lang w:val="en-GB"/>
              </w:rPr>
              <w:t>Brasileiros</w:t>
            </w:r>
            <w:proofErr w:type="spellEnd"/>
            <w:r w:rsidRPr="00A97312">
              <w:rPr>
                <w:rFonts w:ascii="Calibri" w:eastAsia="Times New Roman" w:hAnsi="Calibri" w:cs="Times New Roman"/>
                <w:color w:val="000000"/>
                <w:sz w:val="16"/>
                <w:szCs w:val="16"/>
                <w:lang w:val="en-GB"/>
              </w:rPr>
              <w:t xml:space="preserve"> de </w:t>
            </w:r>
            <w:proofErr w:type="spellStart"/>
            <w:r w:rsidRPr="00A97312">
              <w:rPr>
                <w:rFonts w:ascii="Calibri" w:eastAsia="Times New Roman" w:hAnsi="Calibri" w:cs="Times New Roman"/>
                <w:color w:val="000000"/>
                <w:sz w:val="16"/>
                <w:szCs w:val="16"/>
                <w:lang w:val="en-GB"/>
              </w:rPr>
              <w:t>Dermatologia</w:t>
            </w:r>
            <w:proofErr w:type="spellEnd"/>
          </w:p>
        </w:tc>
        <w:tc>
          <w:tcPr>
            <w:tcW w:w="630" w:type="dxa"/>
            <w:shd w:val="clear" w:color="auto" w:fill="auto"/>
            <w:noWrap/>
            <w:vAlign w:val="bottom"/>
            <w:hideMark/>
          </w:tcPr>
          <w:p w14:paraId="7961722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8</w:t>
            </w:r>
          </w:p>
        </w:tc>
        <w:tc>
          <w:tcPr>
            <w:tcW w:w="1080" w:type="dxa"/>
            <w:shd w:val="clear" w:color="auto" w:fill="auto"/>
            <w:noWrap/>
            <w:vAlign w:val="bottom"/>
            <w:hideMark/>
          </w:tcPr>
          <w:p w14:paraId="2A656DE8" w14:textId="239777F0"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7CA21320" w14:textId="04E10596" w:rsidR="00CC52BF" w:rsidRPr="00A97312" w:rsidRDefault="00CC52B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5DC7EFA9" w14:textId="47A00556" w:rsidR="0038532A" w:rsidRPr="00A97312" w:rsidRDefault="0038532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27C441B6" w14:textId="60F996C5" w:rsidR="00BF2031" w:rsidRPr="00A97312" w:rsidRDefault="0022549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5CAB4ADD" w14:textId="77777777" w:rsidR="00CC52BF" w:rsidRPr="00A97312" w:rsidRDefault="00CC52B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7051EF1" w14:textId="3EE8425C" w:rsidR="00CC52BF" w:rsidRPr="00A97312" w:rsidRDefault="00CC52B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6A80C543" w14:textId="4398C7EE" w:rsidR="006E77E9" w:rsidRPr="00A97312" w:rsidRDefault="00CC52B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3, 17, 18, 21, 24, 28, 31, 32, </w:t>
            </w:r>
            <w:r w:rsidR="0038532A" w:rsidRPr="00A97312">
              <w:rPr>
                <w:rFonts w:ascii="Calibri" w:eastAsia="Times New Roman" w:hAnsi="Calibri" w:cs="Times New Roman"/>
                <w:color w:val="000000"/>
                <w:sz w:val="16"/>
                <w:szCs w:val="16"/>
                <w:lang w:val="en-GB"/>
              </w:rPr>
              <w:t xml:space="preserve">33, </w:t>
            </w:r>
            <w:r w:rsidR="00204DF2" w:rsidRPr="00A97312">
              <w:rPr>
                <w:rFonts w:ascii="Calibri" w:eastAsia="Times New Roman" w:hAnsi="Calibri" w:cs="Times New Roman"/>
                <w:color w:val="000000"/>
                <w:sz w:val="16"/>
                <w:szCs w:val="16"/>
                <w:lang w:val="en-GB"/>
              </w:rPr>
              <w:t xml:space="preserve">35, </w:t>
            </w:r>
            <w:r w:rsidR="00225492" w:rsidRPr="00A97312">
              <w:rPr>
                <w:rFonts w:ascii="Calibri" w:eastAsia="Times New Roman" w:hAnsi="Calibri" w:cs="Times New Roman"/>
                <w:color w:val="000000"/>
                <w:sz w:val="16"/>
                <w:szCs w:val="16"/>
                <w:lang w:val="en-GB"/>
              </w:rPr>
              <w:t xml:space="preserve"> </w:t>
            </w:r>
            <w:r w:rsidR="00E2270D" w:rsidRPr="00A97312">
              <w:rPr>
                <w:rFonts w:ascii="Calibri" w:eastAsia="Times New Roman" w:hAnsi="Calibri" w:cs="Times New Roman"/>
                <w:color w:val="000000"/>
                <w:sz w:val="16"/>
                <w:szCs w:val="16"/>
                <w:lang w:val="en-GB"/>
              </w:rPr>
              <w:t xml:space="preserve">37, </w:t>
            </w:r>
            <w:r w:rsidRPr="00A97312">
              <w:rPr>
                <w:rFonts w:ascii="Calibri" w:eastAsia="Times New Roman" w:hAnsi="Calibri" w:cs="Times New Roman"/>
                <w:color w:val="000000"/>
                <w:sz w:val="16"/>
                <w:szCs w:val="16"/>
                <w:lang w:val="en-GB"/>
              </w:rPr>
              <w:t xml:space="preserve">38, </w:t>
            </w:r>
            <w:r w:rsidR="00EC4C0C" w:rsidRPr="00A97312">
              <w:rPr>
                <w:rFonts w:ascii="Calibri" w:eastAsia="Times New Roman" w:hAnsi="Calibri" w:cs="Times New Roman"/>
                <w:color w:val="000000"/>
                <w:sz w:val="16"/>
                <w:szCs w:val="16"/>
                <w:lang w:val="en-GB"/>
              </w:rPr>
              <w:t xml:space="preserve">39, </w:t>
            </w:r>
            <w:r w:rsidRPr="00A97312">
              <w:rPr>
                <w:rFonts w:ascii="Calibri" w:eastAsia="Times New Roman" w:hAnsi="Calibri" w:cs="Times New Roman"/>
                <w:color w:val="000000"/>
                <w:sz w:val="16"/>
                <w:szCs w:val="16"/>
                <w:lang w:val="en-GB"/>
              </w:rPr>
              <w:t>42, 48, 57</w:t>
            </w:r>
          </w:p>
        </w:tc>
        <w:tc>
          <w:tcPr>
            <w:tcW w:w="720" w:type="dxa"/>
          </w:tcPr>
          <w:p w14:paraId="691C80A4" w14:textId="113E78A0" w:rsidR="006E77E9" w:rsidRPr="00A97312" w:rsidRDefault="00CC52B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6</w:t>
            </w:r>
          </w:p>
        </w:tc>
      </w:tr>
      <w:tr w:rsidR="006E77E9" w:rsidRPr="00A97312" w14:paraId="545F26B1" w14:textId="77777777" w:rsidTr="00834140">
        <w:trPr>
          <w:trHeight w:val="300"/>
        </w:trPr>
        <w:tc>
          <w:tcPr>
            <w:tcW w:w="1146" w:type="dxa"/>
            <w:shd w:val="clear" w:color="auto" w:fill="auto"/>
            <w:noWrap/>
            <w:vAlign w:val="bottom"/>
            <w:hideMark/>
          </w:tcPr>
          <w:p w14:paraId="1B16CD44" w14:textId="5C801959"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Donato, H.</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23hHj72x","properties":{"formattedCitation":"(32)","plainCitation":"(32)","noteIndex":0},"citationItems":[{"id":4037,"uris":["http://zotero.org/users/3447303/items/2GVMNMUJ"],"uri":["http://zotero.org/users/3447303/items/2GVMNMUJ"],"itemData":{"id":4037,"type":"article-journal","title":"Acta Medica Portuguesa and Peer-review: Quick and Brutal!","container-title":"Acta Medica Portuguesa","page":"261-262","volume":"25","issue":"5","archive_location":"WOS:000313271400001","ISSN":"1646-0758","journalAbbreviation":"Acta Medica Port.","language":"Portuguese","author":[{"family":"Donato","given":"H."},{"family":"Marinho","given":"R. T."}],"issued":{"date-parts":[["2012",9]]}}}],"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2)</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4CD6485"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ortugal</w:t>
            </w:r>
          </w:p>
        </w:tc>
        <w:tc>
          <w:tcPr>
            <w:tcW w:w="910" w:type="dxa"/>
            <w:shd w:val="clear" w:color="auto" w:fill="auto"/>
            <w:noWrap/>
            <w:vAlign w:val="bottom"/>
            <w:hideMark/>
          </w:tcPr>
          <w:p w14:paraId="669632B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B243547"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proofErr w:type="spellStart"/>
            <w:r w:rsidRPr="00A97312">
              <w:rPr>
                <w:rFonts w:ascii="Calibri" w:eastAsia="Times New Roman" w:hAnsi="Calibri" w:cs="Times New Roman"/>
                <w:color w:val="000000"/>
                <w:sz w:val="16"/>
                <w:szCs w:val="16"/>
                <w:lang w:val="en-GB"/>
              </w:rPr>
              <w:t>Acta</w:t>
            </w:r>
            <w:proofErr w:type="spellEnd"/>
            <w:r w:rsidRPr="00A97312">
              <w:rPr>
                <w:rFonts w:ascii="Calibri" w:eastAsia="Times New Roman" w:hAnsi="Calibri" w:cs="Times New Roman"/>
                <w:color w:val="000000"/>
                <w:sz w:val="16"/>
                <w:szCs w:val="16"/>
                <w:lang w:val="en-GB"/>
              </w:rPr>
              <w:t xml:space="preserve"> </w:t>
            </w:r>
            <w:proofErr w:type="spellStart"/>
            <w:r w:rsidRPr="00A97312">
              <w:rPr>
                <w:rFonts w:ascii="Calibri" w:eastAsia="Times New Roman" w:hAnsi="Calibri" w:cs="Times New Roman"/>
                <w:color w:val="000000"/>
                <w:sz w:val="16"/>
                <w:szCs w:val="16"/>
                <w:lang w:val="en-GB"/>
              </w:rPr>
              <w:t>Médica</w:t>
            </w:r>
            <w:proofErr w:type="spellEnd"/>
            <w:r w:rsidRPr="00A97312">
              <w:rPr>
                <w:rFonts w:ascii="Calibri" w:eastAsia="Times New Roman" w:hAnsi="Calibri" w:cs="Times New Roman"/>
                <w:color w:val="000000"/>
                <w:sz w:val="16"/>
                <w:szCs w:val="16"/>
                <w:lang w:val="en-GB"/>
              </w:rPr>
              <w:t xml:space="preserve"> Portuguesa</w:t>
            </w:r>
          </w:p>
        </w:tc>
        <w:tc>
          <w:tcPr>
            <w:tcW w:w="630" w:type="dxa"/>
            <w:shd w:val="clear" w:color="auto" w:fill="auto"/>
            <w:noWrap/>
            <w:vAlign w:val="bottom"/>
            <w:hideMark/>
          </w:tcPr>
          <w:p w14:paraId="271CB15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12CD556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887754E" w14:textId="7777777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243ABAFA" w14:textId="6219FE4C" w:rsidR="00766BC4" w:rsidRPr="00A97312" w:rsidRDefault="00766BC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6A529D6B" w14:textId="35E9A503" w:rsidR="00766BC4" w:rsidRPr="00A97312" w:rsidRDefault="00766BC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7E6E10DF" w14:textId="00C2E754"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35, </w:t>
            </w:r>
            <w:r w:rsidR="00766BC4" w:rsidRPr="00A97312">
              <w:rPr>
                <w:rFonts w:ascii="Calibri" w:eastAsia="Times New Roman" w:hAnsi="Calibri" w:cs="Times New Roman"/>
                <w:color w:val="000000"/>
                <w:sz w:val="16"/>
                <w:szCs w:val="16"/>
                <w:lang w:val="en-GB"/>
              </w:rPr>
              <w:t>43, 70</w:t>
            </w:r>
          </w:p>
        </w:tc>
        <w:tc>
          <w:tcPr>
            <w:tcW w:w="720" w:type="dxa"/>
          </w:tcPr>
          <w:p w14:paraId="5F8A36A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w:t>
            </w:r>
          </w:p>
        </w:tc>
      </w:tr>
      <w:tr w:rsidR="006E77E9" w:rsidRPr="00A97312" w14:paraId="4CF71A02" w14:textId="77777777" w:rsidTr="00834140">
        <w:trPr>
          <w:trHeight w:val="300"/>
        </w:trPr>
        <w:tc>
          <w:tcPr>
            <w:tcW w:w="1146" w:type="dxa"/>
            <w:shd w:val="clear" w:color="auto" w:fill="auto"/>
            <w:noWrap/>
            <w:vAlign w:val="bottom"/>
            <w:hideMark/>
          </w:tcPr>
          <w:p w14:paraId="615C2A77" w14:textId="0129C4E3"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Drummon</w:t>
            </w:r>
            <w:proofErr w:type="spellEnd"/>
            <w:r w:rsidRPr="00DA41FD">
              <w:rPr>
                <w:rFonts w:ascii="Calibri" w:eastAsia="Times New Roman" w:hAnsi="Calibri" w:cs="Times New Roman"/>
                <w:color w:val="000000"/>
                <w:sz w:val="16"/>
                <w:szCs w:val="16"/>
                <w:lang w:val="en-GB"/>
              </w:rPr>
              <w:t>, A.</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wOjCd3pP","properties":{"formattedCitation":"(33)","plainCitation":"(33)","noteIndex":0},"citationItems":[{"id":5746,"uris":["http://zotero.org/users/3447303/items/RN8ANPFR"],"uri":["http://zotero.org/users/3447303/items/RN8ANPFR"],"itemData":{"id":5746,"type":"webpage","title":"Reviewing a research article","genre":"Professional Ethics &amp; Standards &amp; Liability 3450","abstract":"Provides guidelines for readers interested in learning to formally peer review research papers. The general principles of the review process are covered, including possible issues and questions surrounding the content of the sections. (PsycINFO Database Record (c) 2016 APA, all rights reserved)","URL":"http://ovidsp.ovid.com/ovidweb.cgi?T=JS&amp;PAGE=reference&amp;D=psyc3&amp;NEWS=N&amp;AN=1999-00420-003","author":[{"family":"Drummond","given":"Avril"}],"issued":{"date-parts":[["1996"]]},"accessed":{"date-parts":[["1959",1,1]]}}}],"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3)</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7D6131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5AA7167F" w14:textId="1A3D97AF"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716E85E"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ritish Journal of Occupational Therapy</w:t>
            </w:r>
          </w:p>
        </w:tc>
        <w:tc>
          <w:tcPr>
            <w:tcW w:w="630" w:type="dxa"/>
            <w:shd w:val="clear" w:color="auto" w:fill="auto"/>
            <w:noWrap/>
            <w:vAlign w:val="bottom"/>
            <w:hideMark/>
          </w:tcPr>
          <w:p w14:paraId="24DD3D0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6</w:t>
            </w:r>
          </w:p>
        </w:tc>
        <w:tc>
          <w:tcPr>
            <w:tcW w:w="1080" w:type="dxa"/>
            <w:shd w:val="clear" w:color="auto" w:fill="auto"/>
            <w:noWrap/>
            <w:vAlign w:val="bottom"/>
            <w:hideMark/>
          </w:tcPr>
          <w:p w14:paraId="567A4DE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25E31A3" w14:textId="77777777" w:rsidR="006E77E9" w:rsidRPr="00A97312" w:rsidRDefault="00766BC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 Unbiased and ethical professionals,</w:t>
            </w:r>
          </w:p>
          <w:p w14:paraId="2A4303FE" w14:textId="77777777" w:rsidR="00766BC4" w:rsidRPr="00A97312" w:rsidRDefault="00766BC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19D9900D" w14:textId="47F0C188" w:rsidR="00766BC4" w:rsidRPr="00A97312" w:rsidRDefault="00766BC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221CD37B" w14:textId="77777777" w:rsidR="00766BC4" w:rsidRPr="00A97312" w:rsidRDefault="00766BC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ucators,</w:t>
            </w:r>
          </w:p>
          <w:p w14:paraId="2CAE2CF9" w14:textId="5CC5FEF0" w:rsidR="00766BC4" w:rsidRPr="00A97312" w:rsidRDefault="00766BC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310018F6" w14:textId="48AE6085" w:rsidR="006E77E9" w:rsidRPr="00A97312" w:rsidRDefault="00766BC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1, 23, 32, 43, 48, 66, 75</w:t>
            </w:r>
          </w:p>
        </w:tc>
        <w:tc>
          <w:tcPr>
            <w:tcW w:w="720" w:type="dxa"/>
          </w:tcPr>
          <w:p w14:paraId="6BCA5A4D" w14:textId="32321A5C" w:rsidR="006E77E9" w:rsidRPr="00A97312" w:rsidRDefault="00766BC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w:t>
            </w:r>
          </w:p>
        </w:tc>
      </w:tr>
      <w:tr w:rsidR="006E77E9" w:rsidRPr="00A97312" w14:paraId="234BC9EB" w14:textId="77777777" w:rsidTr="00834140">
        <w:trPr>
          <w:trHeight w:val="300"/>
        </w:trPr>
        <w:tc>
          <w:tcPr>
            <w:tcW w:w="1146" w:type="dxa"/>
            <w:shd w:val="clear" w:color="auto" w:fill="auto"/>
            <w:noWrap/>
            <w:vAlign w:val="bottom"/>
            <w:hideMark/>
          </w:tcPr>
          <w:p w14:paraId="3EAD9711" w14:textId="261B6D92" w:rsidR="006E77E9" w:rsidRPr="00384841" w:rsidRDefault="006E77E9"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Dutta, M. J.</w:t>
            </w:r>
            <w:r w:rsidR="00384841">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iXp9Zt99","properties":{"formattedCitation":"(34)","plainCitation":"(34)","noteIndex":0},"citationItems":[{"id":4838,"uris":["http://zotero.org/users/3447303/items/X9VGSTQW"],"uri":["http://zotero.org/users/3447303/items/X9VGSTQW"],"itemData":{"id":4838,"type":"webpage","title":"The Ten Commandments of Reviewing: The Promise of a Kinder, Gentler Discipline!","genre":"Health &amp; Mental Health Treatment &amp; Prevention 3300","abstract":"This essay reflects on my experiences as both an author and a reviewer to suggest philosophical orientations and strategies for reviewing. Reviewing can be a great joy. Not only does it offer an opportunity to engage in dialogue with respect to what comprises knowledge in the discipline of communication, but it also provides a learning opportunity to familiarize oneself with the latest research in the field. The task of reviewing, if properly done, is not only intellectually fulfilling, it is also emotionally fulfilling because you feel a sense of having shared something with another scholar. As co-participants in the process of knowledge production, reviewers contribute to what is published in the field and what is ultimately accepted as knowledge. It is a task in which we all engage as scholars, and it is also a commitment to the field. Therefore, it is vital that we not only engage in this task, but perform it with utmost commitment and sincerity! I hope that the 10 recommendations outlined here provide an entry point for further dialogue about best practices in reviewing. These suggestions, I hope, are only a starting point for further dialogue and offer an opening for additional discussion in the field about best practices of reviewing. (PsycINFO Database Record (c) 2016 APA, all rights reserved)","URL":"http://ovidsp.ovid.com/ovidweb.cgi?T=JS&amp;PAGE=reference&amp;D=psyc5&amp;NEWS=N&amp;AN=2006-12308-011","author":[{"family":"Dutta","given":"Mohan J."}],"issued":{"date-parts":[["2006"]]},"accessed":{"date-parts":[["1995",1,18]]}}}],"schema":"https://github.com/citation-style-language/schema/raw/master/csl-citation.json"} </w:instrText>
            </w:r>
            <w:r w:rsidR="00384841">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4)</w:t>
            </w:r>
            <w:r w:rsidR="0038484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48946F0" w14:textId="77777777" w:rsidR="006E77E9" w:rsidRPr="00384841" w:rsidRDefault="006E77E9" w:rsidP="001744FB">
            <w:pPr>
              <w:spacing w:after="0" w:line="240" w:lineRule="auto"/>
              <w:ind w:right="-376"/>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1731DE9" w14:textId="77777777" w:rsidR="006E77E9" w:rsidRPr="00384841" w:rsidRDefault="006E77E9"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84F3A60" w14:textId="77777777" w:rsidR="006E77E9" w:rsidRPr="00384841" w:rsidRDefault="006E77E9" w:rsidP="001744FB">
            <w:pPr>
              <w:spacing w:after="0" w:line="240" w:lineRule="auto"/>
              <w:ind w:right="-108"/>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Health Communication</w:t>
            </w:r>
          </w:p>
        </w:tc>
        <w:tc>
          <w:tcPr>
            <w:tcW w:w="630" w:type="dxa"/>
            <w:shd w:val="clear" w:color="auto" w:fill="auto"/>
            <w:noWrap/>
            <w:vAlign w:val="bottom"/>
            <w:hideMark/>
          </w:tcPr>
          <w:p w14:paraId="127F60B3" w14:textId="77777777" w:rsidR="006E77E9" w:rsidRPr="00384841" w:rsidRDefault="006E77E9"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3BAD7531" w14:textId="77777777" w:rsidR="006E77E9" w:rsidRPr="00384841" w:rsidRDefault="006E77E9"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Commentary</w:t>
            </w:r>
          </w:p>
        </w:tc>
        <w:tc>
          <w:tcPr>
            <w:tcW w:w="1350" w:type="dxa"/>
          </w:tcPr>
          <w:p w14:paraId="51084C20" w14:textId="7A3D57A5" w:rsidR="00542235" w:rsidRPr="00384841" w:rsidRDefault="00542235"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Proficient experts in their field,</w:t>
            </w:r>
          </w:p>
          <w:p w14:paraId="550CDEA0" w14:textId="1E583B98" w:rsidR="00B460C0" w:rsidRPr="00384841" w:rsidRDefault="00B460C0"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Unbiased and ethical professionals,</w:t>
            </w:r>
          </w:p>
          <w:p w14:paraId="76D348E9" w14:textId="77777777" w:rsidR="006E77E9" w:rsidRPr="00384841" w:rsidRDefault="00204DF2"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Reliable professionals,</w:t>
            </w:r>
          </w:p>
          <w:p w14:paraId="51876E68" w14:textId="77777777" w:rsidR="00B460C0" w:rsidRPr="00384841" w:rsidRDefault="00B460C0"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Skilled critics, Respectful communicators,</w:t>
            </w:r>
          </w:p>
          <w:p w14:paraId="07656BDE" w14:textId="74ED279B" w:rsidR="00B460C0" w:rsidRPr="00384841" w:rsidRDefault="00B460C0"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Educators</w:t>
            </w:r>
          </w:p>
        </w:tc>
        <w:tc>
          <w:tcPr>
            <w:tcW w:w="720" w:type="dxa"/>
            <w:shd w:val="clear" w:color="auto" w:fill="auto"/>
            <w:noWrap/>
            <w:vAlign w:val="bottom"/>
          </w:tcPr>
          <w:p w14:paraId="4F23D018" w14:textId="7CDD2F86" w:rsidR="008D523D" w:rsidRPr="00384841" w:rsidRDefault="00542235"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 xml:space="preserve">1, </w:t>
            </w:r>
            <w:r w:rsidR="00B460C0" w:rsidRPr="00384841">
              <w:rPr>
                <w:rFonts w:ascii="Calibri" w:eastAsia="Times New Roman" w:hAnsi="Calibri" w:cs="Times New Roman"/>
                <w:color w:val="000000"/>
                <w:sz w:val="16"/>
                <w:szCs w:val="16"/>
                <w:lang w:val="en-GB"/>
              </w:rPr>
              <w:t xml:space="preserve">17, </w:t>
            </w:r>
            <w:r w:rsidR="00204DF2" w:rsidRPr="00384841">
              <w:rPr>
                <w:rFonts w:ascii="Calibri" w:eastAsia="Times New Roman" w:hAnsi="Calibri" w:cs="Times New Roman"/>
                <w:color w:val="000000"/>
                <w:sz w:val="16"/>
                <w:szCs w:val="16"/>
                <w:lang w:val="en-GB"/>
              </w:rPr>
              <w:t xml:space="preserve">35, </w:t>
            </w:r>
            <w:r w:rsidR="00B460C0" w:rsidRPr="00384841">
              <w:rPr>
                <w:rFonts w:ascii="Calibri" w:eastAsia="Times New Roman" w:hAnsi="Calibri" w:cs="Times New Roman"/>
                <w:color w:val="000000"/>
                <w:sz w:val="16"/>
                <w:szCs w:val="16"/>
                <w:lang w:val="en-GB"/>
              </w:rPr>
              <w:t>46, 56, 58, 66</w:t>
            </w:r>
          </w:p>
        </w:tc>
        <w:tc>
          <w:tcPr>
            <w:tcW w:w="720" w:type="dxa"/>
          </w:tcPr>
          <w:p w14:paraId="2BF2F91E" w14:textId="77777777" w:rsidR="006E77E9" w:rsidRPr="00384841" w:rsidRDefault="00287DCE"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7</w:t>
            </w:r>
          </w:p>
        </w:tc>
      </w:tr>
      <w:tr w:rsidR="006E77E9" w:rsidRPr="00A97312" w14:paraId="45A33069" w14:textId="77777777" w:rsidTr="00834140">
        <w:trPr>
          <w:trHeight w:val="300"/>
        </w:trPr>
        <w:tc>
          <w:tcPr>
            <w:tcW w:w="1146" w:type="dxa"/>
            <w:shd w:val="clear" w:color="auto" w:fill="auto"/>
            <w:noWrap/>
            <w:vAlign w:val="bottom"/>
            <w:hideMark/>
          </w:tcPr>
          <w:p w14:paraId="2D8E03EE" w14:textId="39F30A5D" w:rsidR="006E77E9" w:rsidRPr="00DA41FD" w:rsidRDefault="006E77E9" w:rsidP="001744FB">
            <w:pPr>
              <w:spacing w:after="0" w:line="240" w:lineRule="auto"/>
              <w:ind w:right="-108" w:hanging="96"/>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el-</w:t>
            </w:r>
            <w:proofErr w:type="spellStart"/>
            <w:r w:rsidRPr="00DA41FD">
              <w:rPr>
                <w:rFonts w:ascii="Calibri" w:eastAsia="Times New Roman" w:hAnsi="Calibri" w:cs="Times New Roman"/>
                <w:color w:val="000000"/>
                <w:sz w:val="16"/>
                <w:szCs w:val="16"/>
                <w:lang w:val="en-GB"/>
              </w:rPr>
              <w:t>Azhary</w:t>
            </w:r>
            <w:proofErr w:type="spellEnd"/>
            <w:r w:rsidRPr="00DA41FD">
              <w:rPr>
                <w:rFonts w:ascii="Calibri" w:eastAsia="Times New Roman" w:hAnsi="Calibri" w:cs="Times New Roman"/>
                <w:color w:val="000000"/>
                <w:sz w:val="16"/>
                <w:szCs w:val="16"/>
                <w:lang w:val="en-GB"/>
              </w:rPr>
              <w:t>, R.</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Fl8j7owK","properties":{"formattedCitation":"(35)","plainCitation":"(35)","noteIndex":0},"citationItems":[{"id":3121,"uris":["http://zotero.org/users/3447303/items/DICAB4US"],"uri":["http://zotero.org/users/3447303/items/DICAB4US"],"itemData":{"id":3121,"type":"article-journal","title":"The last bastion of collegiality: the peer-review process in the era of open access","container-title":"International Journal of Dermatology","page":"247-248","volume":"55","issue":"3","archive_location":"WOS:000370151100017","ISSN":"0011-9059","journalAbbreviation":"Int. J. Dermatol.","language":"English","author":[{"family":"Azhary","given":"R. A.","non-dropping-particle":"el-"}],"issued":{"date-parts":[["2016",3]]}},"locator":"-"}],"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5)</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C3986D8"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05F6EDF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D13692D"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International Journal of Dermatology</w:t>
            </w:r>
          </w:p>
        </w:tc>
        <w:tc>
          <w:tcPr>
            <w:tcW w:w="630" w:type="dxa"/>
            <w:shd w:val="clear" w:color="auto" w:fill="auto"/>
            <w:noWrap/>
            <w:vAlign w:val="bottom"/>
            <w:hideMark/>
          </w:tcPr>
          <w:p w14:paraId="1CB6E4C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2F7267E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B389A4C" w14:textId="562B3E03" w:rsidR="006E77E9"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5308CDB4" w14:textId="43D560D7" w:rsidR="00B460C0"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13C8427E" w14:textId="46A5DDC1" w:rsidR="006E77E9"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 43</w:t>
            </w:r>
          </w:p>
        </w:tc>
        <w:tc>
          <w:tcPr>
            <w:tcW w:w="720" w:type="dxa"/>
          </w:tcPr>
          <w:p w14:paraId="04AB95E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1FBD7B94" w14:textId="77777777" w:rsidTr="00834140">
        <w:trPr>
          <w:trHeight w:val="300"/>
        </w:trPr>
        <w:tc>
          <w:tcPr>
            <w:tcW w:w="1146" w:type="dxa"/>
            <w:shd w:val="clear" w:color="auto" w:fill="auto"/>
            <w:noWrap/>
            <w:vAlign w:val="bottom"/>
            <w:hideMark/>
          </w:tcPr>
          <w:p w14:paraId="20851665" w14:textId="5A5688FC" w:rsidR="006E77E9" w:rsidRPr="00DA41FD" w:rsidRDefault="006E77E9" w:rsidP="001744FB">
            <w:pPr>
              <w:spacing w:after="0" w:line="240" w:lineRule="auto"/>
              <w:ind w:right="-108"/>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Emanuel, L.</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8kS3IKgH","properties":{"formattedCitation":"(36)","plainCitation":"(36)","noteIndex":0},"citationItems":[{"id":4932,"uris":["http://zotero.org/users/3447303/items/HPVH4YK6"],"uri":["http://zotero.org/users/3447303/items/HPVH4YK6"],"itemData":{"id":4932,"type":"article-journal","title":"Peer review and professionalism at the Archives of Internal Medicine","container-title":"Archives of Internal Medicine","page":"2559-2560","volume":"165","issue":"22","archive_location":"WOS:000233883800001","ISSN":"0003-9926","journalAbbreviation":"Arch. Intern. Med.","language":"English","author":[{"family":"Emanuel","given":"L. L."},{"family":"Greenland","given":"P."}],"issued":{"date-parts":[["2005",12]]}}}],"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6)</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CB8E9E6"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CF1E1C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66FD5ED"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rchives of Internal Medicine</w:t>
            </w:r>
          </w:p>
        </w:tc>
        <w:tc>
          <w:tcPr>
            <w:tcW w:w="630" w:type="dxa"/>
            <w:shd w:val="clear" w:color="auto" w:fill="auto"/>
            <w:noWrap/>
            <w:vAlign w:val="bottom"/>
            <w:hideMark/>
          </w:tcPr>
          <w:p w14:paraId="3B6ED33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5</w:t>
            </w:r>
          </w:p>
        </w:tc>
        <w:tc>
          <w:tcPr>
            <w:tcW w:w="1080" w:type="dxa"/>
            <w:shd w:val="clear" w:color="auto" w:fill="auto"/>
            <w:noWrap/>
            <w:vAlign w:val="bottom"/>
            <w:hideMark/>
          </w:tcPr>
          <w:p w14:paraId="25AACBF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3EB6C4F" w14:textId="3BE16AF3"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245F7F6D" w14:textId="5400AEF3" w:rsidR="00B460C0"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 Unbiased and ethical professionals</w:t>
            </w:r>
          </w:p>
        </w:tc>
        <w:tc>
          <w:tcPr>
            <w:tcW w:w="720" w:type="dxa"/>
            <w:shd w:val="clear" w:color="auto" w:fill="auto"/>
            <w:noWrap/>
            <w:vAlign w:val="bottom"/>
          </w:tcPr>
          <w:p w14:paraId="7EA83104" w14:textId="29B9289B"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B460C0" w:rsidRPr="00A97312">
              <w:rPr>
                <w:rFonts w:ascii="Calibri" w:eastAsia="Times New Roman" w:hAnsi="Calibri" w:cs="Times New Roman"/>
                <w:color w:val="000000"/>
                <w:sz w:val="16"/>
                <w:szCs w:val="16"/>
                <w:lang w:val="en-GB"/>
              </w:rPr>
              <w:t>11, 13, 15, 16</w:t>
            </w:r>
          </w:p>
        </w:tc>
        <w:tc>
          <w:tcPr>
            <w:tcW w:w="720" w:type="dxa"/>
          </w:tcPr>
          <w:p w14:paraId="156D5E0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57611D03" w14:textId="77777777" w:rsidTr="00834140">
        <w:trPr>
          <w:trHeight w:val="300"/>
        </w:trPr>
        <w:tc>
          <w:tcPr>
            <w:tcW w:w="1146" w:type="dxa"/>
            <w:shd w:val="clear" w:color="auto" w:fill="auto"/>
            <w:noWrap/>
            <w:vAlign w:val="bottom"/>
            <w:hideMark/>
          </w:tcPr>
          <w:p w14:paraId="433A9D5B" w14:textId="51D0CBF6" w:rsidR="006E77E9" w:rsidRPr="00DA41FD" w:rsidRDefault="006E77E9" w:rsidP="001744FB">
            <w:pPr>
              <w:spacing w:after="0" w:line="240" w:lineRule="auto"/>
              <w:ind w:left="-96"/>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Emden, C.</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XKkJ3hCq","properties":{"formattedCitation":"(37)","plainCitation":"(37)","noteIndex":0},"citationItems":[{"id":5742,"uris":["http://zotero.org/users/3447303/items/N2AICJ4Y"],"uri":["http://zotero.org/users/3447303/items/N2AICJ4Y"],"itemData":{"id":5742,"type":"article-journal","title":"Manuscript reviewing: too long a concealed form of scholarship? [see comments]","container-title":"Nursing Inquiry","page":"195-199","issue":"4","archive_location":"CMR-2324","abstract":"Reviewing manuscripts prior to publication is an increasingly time consuming activity for many professionals. This paper proposes that reviewing is a significant form of scholarship that deserves more overt attention, and an increased level of sharing among reviewers on their unique approach to the task. A review of relevant literature reveals a range of reviewing procedures and practices among journals, some of which are relatively novel within nursing. Research is reportedly scant on the topic, and the research that has been undertaken shows that the best reviewers are not necessarily the most senior; indeed the more senior and busy the reviewer, the more likely the review shall be superficial and hasty. Within this paper I include a personal approach to reviewing that draws upon the thinking of Richard Bernstein and promotes a \"conversational'-as apposed to an \"adversarial'-style.","author":[{"family":"Emden","given":"C."}],"issued":{"date-parts":[["1996"]]}}}],"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7)</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AB37590"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11B1F66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347504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ursing Inquiry</w:t>
            </w:r>
          </w:p>
        </w:tc>
        <w:tc>
          <w:tcPr>
            <w:tcW w:w="630" w:type="dxa"/>
            <w:shd w:val="clear" w:color="auto" w:fill="auto"/>
            <w:noWrap/>
            <w:vAlign w:val="bottom"/>
            <w:hideMark/>
          </w:tcPr>
          <w:p w14:paraId="11E03CE4"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6</w:t>
            </w:r>
          </w:p>
        </w:tc>
        <w:tc>
          <w:tcPr>
            <w:tcW w:w="1080" w:type="dxa"/>
            <w:shd w:val="clear" w:color="auto" w:fill="auto"/>
            <w:noWrap/>
            <w:vAlign w:val="bottom"/>
            <w:hideMark/>
          </w:tcPr>
          <w:p w14:paraId="628CC32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6B6886A5" w14:textId="522D747B" w:rsidR="00B460C0"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0C1851EC" w14:textId="34DA83E7" w:rsidR="00B460C0"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22B1666C" w14:textId="3E02FA01" w:rsidR="00B460C0"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478F6CCD" w14:textId="465FE455" w:rsidR="00B460C0"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32B86111" w14:textId="7777777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027EC6DB" w14:textId="133DBDFA" w:rsidR="00B460C0"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753B8270" w14:textId="60DADB21" w:rsidR="00B460C0"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Respectful communicators</w:t>
            </w:r>
          </w:p>
        </w:tc>
        <w:tc>
          <w:tcPr>
            <w:tcW w:w="720" w:type="dxa"/>
            <w:shd w:val="clear" w:color="auto" w:fill="auto"/>
            <w:noWrap/>
            <w:vAlign w:val="bottom"/>
          </w:tcPr>
          <w:p w14:paraId="070808E3" w14:textId="239FF866" w:rsidR="006E77E9"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 xml:space="preserve">9, 11, 15, 34, </w:t>
            </w:r>
            <w:r w:rsidR="00204DF2" w:rsidRPr="00A97312">
              <w:rPr>
                <w:rFonts w:ascii="Calibri" w:eastAsia="Times New Roman" w:hAnsi="Calibri" w:cs="Times New Roman"/>
                <w:color w:val="000000"/>
                <w:sz w:val="16"/>
                <w:szCs w:val="16"/>
                <w:lang w:val="en-GB"/>
              </w:rPr>
              <w:t xml:space="preserve">35, </w:t>
            </w:r>
            <w:r w:rsidR="00E2270D" w:rsidRPr="00A97312">
              <w:rPr>
                <w:rFonts w:ascii="Calibri" w:eastAsia="Times New Roman" w:hAnsi="Calibri" w:cs="Times New Roman"/>
                <w:color w:val="000000"/>
                <w:sz w:val="16"/>
                <w:szCs w:val="16"/>
                <w:lang w:val="en-GB"/>
              </w:rPr>
              <w:t xml:space="preserve">40, </w:t>
            </w:r>
            <w:r w:rsidRPr="00A97312">
              <w:rPr>
                <w:rFonts w:ascii="Calibri" w:eastAsia="Times New Roman" w:hAnsi="Calibri" w:cs="Times New Roman"/>
                <w:color w:val="000000"/>
                <w:sz w:val="16"/>
                <w:szCs w:val="16"/>
                <w:lang w:val="en-GB"/>
              </w:rPr>
              <w:t>43, 49, 61</w:t>
            </w:r>
          </w:p>
        </w:tc>
        <w:tc>
          <w:tcPr>
            <w:tcW w:w="720" w:type="dxa"/>
          </w:tcPr>
          <w:p w14:paraId="5A49AC3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9</w:t>
            </w:r>
          </w:p>
        </w:tc>
      </w:tr>
      <w:tr w:rsidR="006E77E9" w:rsidRPr="00A97312" w14:paraId="2281DC4B" w14:textId="77777777" w:rsidTr="00834140">
        <w:trPr>
          <w:trHeight w:val="300"/>
        </w:trPr>
        <w:tc>
          <w:tcPr>
            <w:tcW w:w="1146" w:type="dxa"/>
            <w:shd w:val="clear" w:color="auto" w:fill="auto"/>
            <w:noWrap/>
            <w:vAlign w:val="bottom"/>
            <w:hideMark/>
          </w:tcPr>
          <w:p w14:paraId="43A2E42A" w14:textId="42ADC97B" w:rsidR="006E77E9" w:rsidRPr="00DA41FD" w:rsidRDefault="006E77E9" w:rsidP="001744FB">
            <w:pPr>
              <w:spacing w:after="0" w:line="240" w:lineRule="auto"/>
              <w:ind w:left="-96"/>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Faggion</w:t>
            </w:r>
            <w:proofErr w:type="spellEnd"/>
            <w:r w:rsidRPr="00DA41FD">
              <w:rPr>
                <w:rFonts w:ascii="Calibri" w:eastAsia="Times New Roman" w:hAnsi="Calibri" w:cs="Times New Roman"/>
                <w:color w:val="000000"/>
                <w:sz w:val="16"/>
                <w:szCs w:val="16"/>
                <w:lang w:val="en-GB"/>
              </w:rPr>
              <w:t>, C. M.</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RL7ECcY9","properties":{"formattedCitation":"(38)","plainCitation":"(38)","noteIndex":0},"citationItems":[{"id":3120,"uris":["http://zotero.org/users/3447303/items/CTCCPD4X"],"uri":["http://zotero.org/users/3447303/items/CTCCPD4X"],"itemData":{"id":3120,"type":"article-journal","title":"Improving the peer-review process from the perspective of an author and reviewer","container-title":"British Dental Journal","page":"167-168","volume":"220","issue":"4","archive_location":"WOS:000371402400016","abstract":"The peer-review process is a fundamental component in the advancement of science. In this process, independent reviewers evaluate the quality of a manuscript and its suitability for publication in a particular scientific journal. Thus, to favour the publication of the highest-level information, the peer-review system should be as unbiased as possible. Although the peer-review system is the most commonly used method to select manuscripts for publication, it has several potential limitations. The main objective of this manuscript is to discuss some limitations of the peer-review system and suggest potential solutions from the perspective of an author and reviewer. This article may contribute to the always-dynamic development of the peer-review process.","ISSN":"0007-0610","journalAbbreviation":"Br. Dent. J.","language":"English","author":[{"family":"Faggion","given":"C. M."}],"issued":{"date-parts":[["2016",2]]}}}],"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8)</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B18048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4373D1F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D4ADFC6"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ritish Dental Journal</w:t>
            </w:r>
          </w:p>
        </w:tc>
        <w:tc>
          <w:tcPr>
            <w:tcW w:w="630" w:type="dxa"/>
            <w:shd w:val="clear" w:color="auto" w:fill="auto"/>
            <w:noWrap/>
            <w:vAlign w:val="bottom"/>
            <w:hideMark/>
          </w:tcPr>
          <w:p w14:paraId="4C77901C"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21E0729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A97E9D6" w14:textId="62EE2BAD" w:rsidR="006E77E9"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70F28351" w14:textId="0410EA40" w:rsidR="006E77E9"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4</w:t>
            </w:r>
          </w:p>
        </w:tc>
        <w:tc>
          <w:tcPr>
            <w:tcW w:w="720" w:type="dxa"/>
          </w:tcPr>
          <w:p w14:paraId="22A4ACB2" w14:textId="65FADCB4" w:rsidR="006E77E9"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w:t>
            </w:r>
          </w:p>
        </w:tc>
      </w:tr>
      <w:tr w:rsidR="006E77E9" w:rsidRPr="00A97312" w14:paraId="52B32089" w14:textId="77777777" w:rsidTr="00834140">
        <w:trPr>
          <w:trHeight w:val="300"/>
        </w:trPr>
        <w:tc>
          <w:tcPr>
            <w:tcW w:w="1146" w:type="dxa"/>
            <w:shd w:val="clear" w:color="auto" w:fill="auto"/>
            <w:noWrap/>
            <w:vAlign w:val="bottom"/>
            <w:hideMark/>
          </w:tcPr>
          <w:p w14:paraId="6AECE27D" w14:textId="20174D3A" w:rsidR="006E77E9" w:rsidRPr="00DA41FD" w:rsidRDefault="006E77E9" w:rsidP="001744FB">
            <w:pPr>
              <w:spacing w:after="0" w:line="240" w:lineRule="auto"/>
              <w:ind w:left="-96"/>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Fain, J. A.</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7aw6ZJjk","properties":{"formattedCitation":"(39)","plainCitation":"(39)","noteIndex":0},"citationItems":[{"id":4188,"uris":["http://zotero.org/users/3447303/items/BIBW727S"],"uri":["http://zotero.org/users/3447303/items/BIBW727S"],"itemData":{"id":4188,"type":"webpage","title":"Guidelines informing the peer review process","genre":"Physical &amp; Somatoform &amp; Psychogenic Disorders 3290","abstract":"This issue of the journal, The Diabetes Educator, deals with the guidelines informing the peer review process. The peer review process is an important component of scientific publishing and is essential in assisting editors to make final decisions about whether to publish an author's paper. Most journals today are refereed, a process whereby editors send out manuscripts received for publication to outside experts for their comments on the papers' significance and suitability. Scholarly peer review is referred to as refereeing. Referred materials are often cited as peer reviewed. While there are often no set referee qualifications or evaluation guidelines, criteria may vary widely within and among journals. Without getting into specifics regarding criteria associated with reviewing manuscripts, several basic guidelines need to be considered when providing feedback to the editor. The guidelines provide reviewers with an overview of how to comment on the significance and suitability of a paper. (PsycINFO Database Record (c) 2016 APA, all rights reserved)","URL":"http://ovidsp.ovid.com/ovidweb.cgi?T=JS&amp;PAGE=reference&amp;D=psyc8&amp;NEWS=N&amp;AN=2011-21278-001","author":[{"family":"Fain","given":"James A."}],"issued":{"date-parts":[["2011"]]},"accessed":{"date-parts":[["2004",1,4]]}}}],"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9)</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CB9CCEC"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1EF748C9" w14:textId="38FA5FDF"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FB012B3"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he Diabetes EDUCATOR</w:t>
            </w:r>
          </w:p>
        </w:tc>
        <w:tc>
          <w:tcPr>
            <w:tcW w:w="630" w:type="dxa"/>
            <w:shd w:val="clear" w:color="auto" w:fill="auto"/>
            <w:noWrap/>
            <w:vAlign w:val="bottom"/>
            <w:hideMark/>
          </w:tcPr>
          <w:p w14:paraId="70CA220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15889847" w14:textId="783CB18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4468993" w14:textId="15DC0EC7" w:rsidR="006E77E9"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shd w:val="clear" w:color="auto" w:fill="auto"/>
            <w:noWrap/>
            <w:vAlign w:val="bottom"/>
          </w:tcPr>
          <w:p w14:paraId="1118A592" w14:textId="43F4F595" w:rsidR="006E77E9" w:rsidRPr="00A97312" w:rsidRDefault="00B460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tcPr>
          <w:p w14:paraId="79948B5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0</w:t>
            </w:r>
          </w:p>
        </w:tc>
      </w:tr>
      <w:tr w:rsidR="006E77E9" w:rsidRPr="00A97312" w14:paraId="4C4DB50D" w14:textId="77777777" w:rsidTr="00834140">
        <w:trPr>
          <w:trHeight w:val="300"/>
        </w:trPr>
        <w:tc>
          <w:tcPr>
            <w:tcW w:w="1146" w:type="dxa"/>
            <w:shd w:val="clear" w:color="auto" w:fill="auto"/>
            <w:noWrap/>
            <w:vAlign w:val="bottom"/>
            <w:hideMark/>
          </w:tcPr>
          <w:p w14:paraId="3CF418FD" w14:textId="4B732E68" w:rsidR="006E77E9" w:rsidRPr="00DA41FD" w:rsidRDefault="006E77E9" w:rsidP="001744FB">
            <w:pPr>
              <w:spacing w:after="0" w:line="240" w:lineRule="auto"/>
              <w:ind w:hanging="96"/>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Feinstein, A.</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ykfMl7E6","properties":{"formattedCitation":"(40)","plainCitation":"(40)","noteIndex":0},"citationItems":[{"id":6411,"uris":["http://zotero.org/users/3447303/items/CSH8YXSS"],"uri":["http://zotero.org/users/3447303/items/CSH8YXSS"],"itemData":{"id":6411,"type":"article-journal","title":"The Peer-Review Process - and an Acknowledgment of Our Peerless Reviewers","container-title":"Journal of Clinical Epidemiology","page":"1-4","volume":"42","issue":"1","archive_location":"WOS:A1989T302400001","ISSN":"0895-4356","journalAbbreviation":"J. Clin. Epidemiol.","language":"English","author":[{"family":"Feinstein","given":"A. R."},{"family":"Spitzer","given":"W. O."}],"issued":{"date-parts":[["1989"]]}}}],"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0)</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B6F66FE"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BCF0A3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0C8E2FC"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Clinical Epidemiology</w:t>
            </w:r>
          </w:p>
        </w:tc>
        <w:tc>
          <w:tcPr>
            <w:tcW w:w="630" w:type="dxa"/>
            <w:shd w:val="clear" w:color="auto" w:fill="auto"/>
            <w:noWrap/>
            <w:vAlign w:val="bottom"/>
            <w:hideMark/>
          </w:tcPr>
          <w:p w14:paraId="45B8BE2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89</w:t>
            </w:r>
          </w:p>
        </w:tc>
        <w:tc>
          <w:tcPr>
            <w:tcW w:w="1080" w:type="dxa"/>
            <w:shd w:val="clear" w:color="auto" w:fill="auto"/>
            <w:noWrap/>
            <w:vAlign w:val="bottom"/>
            <w:hideMark/>
          </w:tcPr>
          <w:p w14:paraId="5B62D6FF" w14:textId="1CC8259F"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5A95160" w14:textId="77777777"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Proficient experts in their field, </w:t>
            </w:r>
            <w:r w:rsidR="00E2270D" w:rsidRPr="00A97312">
              <w:rPr>
                <w:rFonts w:ascii="Calibri" w:eastAsia="Times New Roman" w:hAnsi="Calibri" w:cs="Times New Roman"/>
                <w:color w:val="000000"/>
                <w:sz w:val="16"/>
                <w:szCs w:val="16"/>
                <w:lang w:val="en-GB"/>
              </w:rPr>
              <w:t>Reliable professionals,</w:t>
            </w:r>
            <w:r w:rsidR="00D57C92" w:rsidRPr="00A97312">
              <w:t xml:space="preserve"> </w:t>
            </w:r>
            <w:r w:rsidR="00D57C92" w:rsidRPr="00A97312">
              <w:rPr>
                <w:rFonts w:ascii="Calibri" w:eastAsia="Times New Roman" w:hAnsi="Calibri" w:cs="Times New Roman"/>
                <w:color w:val="000000"/>
                <w:sz w:val="16"/>
                <w:szCs w:val="16"/>
                <w:lang w:val="en-GB"/>
              </w:rPr>
              <w:t>Skilled critics,</w:t>
            </w:r>
          </w:p>
          <w:p w14:paraId="1FF7A332" w14:textId="4558166F" w:rsidR="00D57C92" w:rsidRPr="00A97312" w:rsidRDefault="00D57C9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p w14:paraId="79DEDAC3" w14:textId="1EFD87A2" w:rsidR="00D57C92" w:rsidRPr="00A97312" w:rsidRDefault="00D57C9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ucators</w:t>
            </w:r>
          </w:p>
        </w:tc>
        <w:tc>
          <w:tcPr>
            <w:tcW w:w="720" w:type="dxa"/>
            <w:shd w:val="clear" w:color="auto" w:fill="auto"/>
            <w:noWrap/>
            <w:vAlign w:val="bottom"/>
          </w:tcPr>
          <w:p w14:paraId="757B5AC8" w14:textId="6E97102A"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E2270D" w:rsidRPr="00A97312">
              <w:rPr>
                <w:rFonts w:ascii="Calibri" w:eastAsia="Times New Roman" w:hAnsi="Calibri" w:cs="Times New Roman"/>
                <w:color w:val="000000"/>
                <w:sz w:val="16"/>
                <w:szCs w:val="16"/>
                <w:lang w:val="en-GB"/>
              </w:rPr>
              <w:t xml:space="preserve">37, </w:t>
            </w:r>
            <w:r w:rsidR="00D57C92" w:rsidRPr="00A97312">
              <w:rPr>
                <w:rFonts w:ascii="Calibri" w:eastAsia="Times New Roman" w:hAnsi="Calibri" w:cs="Times New Roman"/>
                <w:color w:val="000000"/>
                <w:sz w:val="16"/>
                <w:szCs w:val="16"/>
                <w:lang w:val="en-GB"/>
              </w:rPr>
              <w:t>42, 43, 64, 65</w:t>
            </w:r>
          </w:p>
        </w:tc>
        <w:tc>
          <w:tcPr>
            <w:tcW w:w="720" w:type="dxa"/>
          </w:tcPr>
          <w:p w14:paraId="185692E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5DF46CCE" w14:textId="77777777" w:rsidTr="00834140">
        <w:trPr>
          <w:trHeight w:val="300"/>
        </w:trPr>
        <w:tc>
          <w:tcPr>
            <w:tcW w:w="1146" w:type="dxa"/>
            <w:shd w:val="clear" w:color="auto" w:fill="auto"/>
            <w:noWrap/>
            <w:vAlign w:val="bottom"/>
            <w:hideMark/>
          </w:tcPr>
          <w:p w14:paraId="5C27A277" w14:textId="0A2F17B8"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Feldstein Ewing, S.</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6YQ4SpTp","properties":{"formattedCitation":"(41)","plainCitation":"(41)","noteIndex":0},"citationItems":[{"id":3314,"uris":["http://zotero.org/users/3447303/items/VU3VE7S3"],"uri":["http://zotero.org/users/3447303/items/VU3VE7S3"],"itemData":{"id":3314,"type":"article-journal","title":"Peer review of human studies run amok: A break in the fiduciary relation between scientists and the public","container-title":"Evidence-Based Medicine","page":"1-2","volume":"20","issue":"1","archive":"Scopus","abstract":"Peer review aims to ensure the quality and credibility of research reporting. Conducted by volunteer scientists who receive no guidance or direction, peer review widely varies from fast and facilitative, to unclear and obstructive. Poor quality is an issue because most science research is publicly funded, whereby scientists must make an effort to quickly disseminate their findings back to the public. An unfortunately not uncommon barrier in this process is ineffective peer review. Most scientists agree that when done well, editors and reviewers drive and maintain the high standards of science. At the same time, ineffective peer review can cause great delay with no introduced improvement in final product. These delays and requests interfere with the path of communication between scientist and public, at a great cost to editors, reviewers, authors and those who stand to benefit from application of the results of the studies. We offer a series of concrete recommendations to improve this process.","DOI":"10.1136/ebmed-2014-110076","ISSN":"13565524 (ISSN)","language":"English","author":[{"family":"Feldstein Ewing","given":"S. W."},{"family":"Saitz","given":"R."}],"issued":{"date-parts":[["2015"]]}}}],"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1)</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7909AE6"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1936A6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F66E7FD"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vidence Based Medicine</w:t>
            </w:r>
          </w:p>
        </w:tc>
        <w:tc>
          <w:tcPr>
            <w:tcW w:w="630" w:type="dxa"/>
            <w:shd w:val="clear" w:color="auto" w:fill="auto"/>
            <w:noWrap/>
            <w:vAlign w:val="bottom"/>
            <w:hideMark/>
          </w:tcPr>
          <w:p w14:paraId="79DE893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6942B9B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erspective</w:t>
            </w:r>
          </w:p>
        </w:tc>
        <w:tc>
          <w:tcPr>
            <w:tcW w:w="1350" w:type="dxa"/>
          </w:tcPr>
          <w:p w14:paraId="3F0F9619" w14:textId="5F6179B6" w:rsidR="00785ADE" w:rsidRPr="00A97312" w:rsidRDefault="00785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3116790F" w14:textId="77777777" w:rsidR="00BF2031"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40C2304D" w14:textId="39872FB5" w:rsidR="00785ADE" w:rsidRPr="00A97312" w:rsidRDefault="00785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63307DC9" w14:textId="1CA07F1B" w:rsidR="00785ADE" w:rsidRPr="00A97312" w:rsidRDefault="00785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5656738A" w14:textId="123DFE82" w:rsidR="006E77E9" w:rsidRPr="00A97312" w:rsidRDefault="00785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1, </w:t>
            </w:r>
            <w:r w:rsidR="00204DF2" w:rsidRPr="00A97312">
              <w:rPr>
                <w:rFonts w:ascii="Calibri" w:eastAsia="Times New Roman" w:hAnsi="Calibri" w:cs="Times New Roman"/>
                <w:color w:val="000000"/>
                <w:sz w:val="16"/>
                <w:szCs w:val="16"/>
                <w:lang w:val="en-GB"/>
              </w:rPr>
              <w:t>35,</w:t>
            </w:r>
            <w:r w:rsidRPr="00A97312">
              <w:rPr>
                <w:rFonts w:ascii="Calibri" w:eastAsia="Times New Roman" w:hAnsi="Calibri" w:cs="Times New Roman"/>
                <w:color w:val="000000"/>
                <w:sz w:val="16"/>
                <w:szCs w:val="16"/>
                <w:lang w:val="en-GB"/>
              </w:rPr>
              <w:t xml:space="preserve"> 43, 46, 48, 49, 57</w:t>
            </w:r>
          </w:p>
        </w:tc>
        <w:tc>
          <w:tcPr>
            <w:tcW w:w="720" w:type="dxa"/>
          </w:tcPr>
          <w:p w14:paraId="4D9B681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w:t>
            </w:r>
          </w:p>
        </w:tc>
      </w:tr>
      <w:tr w:rsidR="006E77E9" w:rsidRPr="00A97312" w14:paraId="3139A1D4" w14:textId="77777777" w:rsidTr="00834140">
        <w:trPr>
          <w:trHeight w:val="300"/>
        </w:trPr>
        <w:tc>
          <w:tcPr>
            <w:tcW w:w="1146" w:type="dxa"/>
            <w:shd w:val="clear" w:color="auto" w:fill="auto"/>
            <w:noWrap/>
            <w:vAlign w:val="bottom"/>
            <w:hideMark/>
          </w:tcPr>
          <w:p w14:paraId="04FEF4C1" w14:textId="1D8C02F3"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Feldman, M. D.</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5S0yJmBn","properties":{"formattedCitation":"(42)","plainCitation":"(42)","noteIndex":0},"citationItems":[{"id":3119,"uris":["http://zotero.org/users/3447303/items/JRA29U8V"],"uri":["http://zotero.org/users/3447303/items/JRA29U8V"],"itemData":{"id":3119,"type":"article-journal","title":"Peer Review at JGIM","container-title":"Journal of General Internal Medicine","page":"1401-1407","volume":"31","issue":"12","archive_location":"WOS:000389626600001","ISSN":"0884-8734","journalAbbreviation":"J. Gen. Intern. Med.","language":"English","author":[{"family":"Feldman","given":"M. D."},{"family":"Kravitz","given":"R. L."}],"issued":{"date-parts":[["2016",12]]}}}],"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2)</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4004264"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8FFCB98" w14:textId="6F598D34"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8327B2E"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Journal of </w:t>
            </w:r>
            <w:proofErr w:type="spellStart"/>
            <w:r w:rsidRPr="00A97312">
              <w:rPr>
                <w:rFonts w:ascii="Calibri" w:eastAsia="Times New Roman" w:hAnsi="Calibri" w:cs="Times New Roman"/>
                <w:color w:val="000000"/>
                <w:sz w:val="16"/>
                <w:szCs w:val="16"/>
                <w:lang w:val="en-GB"/>
              </w:rPr>
              <w:t>Geneneral</w:t>
            </w:r>
            <w:proofErr w:type="spellEnd"/>
            <w:r w:rsidRPr="00A97312">
              <w:rPr>
                <w:rFonts w:ascii="Calibri" w:eastAsia="Times New Roman" w:hAnsi="Calibri" w:cs="Times New Roman"/>
                <w:color w:val="000000"/>
                <w:sz w:val="16"/>
                <w:szCs w:val="16"/>
                <w:lang w:val="en-GB"/>
              </w:rPr>
              <w:t xml:space="preserve"> Internal Medicine</w:t>
            </w:r>
          </w:p>
        </w:tc>
        <w:tc>
          <w:tcPr>
            <w:tcW w:w="630" w:type="dxa"/>
            <w:shd w:val="clear" w:color="auto" w:fill="auto"/>
            <w:noWrap/>
            <w:vAlign w:val="bottom"/>
            <w:hideMark/>
          </w:tcPr>
          <w:p w14:paraId="73AC824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3C0FC812" w14:textId="598AE4C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47B3D5F" w14:textId="3753BE53" w:rsidR="006E77E9" w:rsidRPr="00A97312" w:rsidRDefault="00785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46EE2F64" w14:textId="228E33A3" w:rsidR="006E77E9" w:rsidRPr="00A97312" w:rsidRDefault="00785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3</w:t>
            </w:r>
          </w:p>
        </w:tc>
        <w:tc>
          <w:tcPr>
            <w:tcW w:w="720" w:type="dxa"/>
          </w:tcPr>
          <w:p w14:paraId="3A9CECE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w:t>
            </w:r>
          </w:p>
        </w:tc>
      </w:tr>
      <w:tr w:rsidR="006E77E9" w:rsidRPr="00A97312" w14:paraId="34106981" w14:textId="77777777" w:rsidTr="00834140">
        <w:trPr>
          <w:trHeight w:val="300"/>
        </w:trPr>
        <w:tc>
          <w:tcPr>
            <w:tcW w:w="1146" w:type="dxa"/>
            <w:shd w:val="clear" w:color="auto" w:fill="auto"/>
            <w:noWrap/>
            <w:vAlign w:val="bottom"/>
            <w:hideMark/>
          </w:tcPr>
          <w:p w14:paraId="0B020D2C" w14:textId="1855A027"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Ferris, L.</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7Inc4uqL","properties":{"formattedCitation":"(43)","plainCitation":"(43)","noteIndex":0},"citationItems":[{"id":4348,"uris":["http://zotero.org/users/3447303/items/TUMDERI8"],"uri":["http://zotero.org/users/3447303/items/TUMDERI8"],"itemData":{"id":4348,"type":"webpage","title":"Academic merit, promotion, and journal peer reviewing: The role of academic institutions in providing proper recognition","genre":"Psychological &amp; Physical Disorders 3200","abstract":"The recent Sixth International Congress on Peer Review and Biomedical Publication was packed with intense discussions about improving quality and credibility of biomedical publishing. Although the use of external peer reviewers is now seen as the fundamental approach for improving quality in science, it is easy to forget that many scientific journals did not use peer review until the 20th century. In essence, the high-quality peer reviewer is a colleague who makes a major contribution to the quality of the scientific literature by having been involved in the peer-review process. The importance of this contribution cannot be understated and that gets to the core of assuring adequate recognition of these colleagues for their valuable contributions. Authors making contributions to the biomedical literature automatically have something substantive to show for their time and expertise. Academic institutions must develop mechanisms to track and measure the amount and quality of journal peer review activities just as they do other scholarly, professional, and creative work. What are benchmarks that could be used? Time spent in journal peer-reviewing is one possible measure, but this captures only quantity not quality of effort. (PsycINFO Database Record (c) 2016 APA, all rights reserved)","URL":"http://ovidsp.ovid.com/ovidweb.cgi?T=JS&amp;PAGE=reference&amp;D=psyc7&amp;NEWS=N&amp;AN=2010-08642-001","author":[{"family":"Ferris","given":"Lorraine E."},{"family":"Brumback","given":"Roger A."}],"issued":{"date-parts":[["2010"]]}}}],"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3)</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8C00B93"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2A890841" w14:textId="4077548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60E7722"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Child Neurology</w:t>
            </w:r>
          </w:p>
        </w:tc>
        <w:tc>
          <w:tcPr>
            <w:tcW w:w="630" w:type="dxa"/>
            <w:shd w:val="clear" w:color="auto" w:fill="auto"/>
            <w:noWrap/>
            <w:vAlign w:val="bottom"/>
            <w:hideMark/>
          </w:tcPr>
          <w:p w14:paraId="53FD452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0</w:t>
            </w:r>
          </w:p>
        </w:tc>
        <w:tc>
          <w:tcPr>
            <w:tcW w:w="1080" w:type="dxa"/>
            <w:shd w:val="clear" w:color="auto" w:fill="auto"/>
            <w:noWrap/>
            <w:vAlign w:val="bottom"/>
            <w:hideMark/>
          </w:tcPr>
          <w:p w14:paraId="36535917" w14:textId="3CF2754B"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7103218" w14:textId="3C8A8534" w:rsidR="00B65BEA"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659082B8" w14:textId="060C34AF" w:rsidR="00B65BEA" w:rsidRPr="00A97312" w:rsidRDefault="00B65BE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853B375" w14:textId="7777777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353E933B" w14:textId="2924F642" w:rsidR="00B65BEA" w:rsidRPr="00A97312" w:rsidRDefault="00B65BE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368D925C" w14:textId="146DD9EC" w:rsidR="00B65BEA" w:rsidRPr="00A97312" w:rsidRDefault="00B65BE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7034A671" w14:textId="452AB6BB"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B65BEA" w:rsidRPr="00A97312">
              <w:rPr>
                <w:rFonts w:ascii="Calibri" w:eastAsia="Times New Roman" w:hAnsi="Calibri" w:cs="Times New Roman"/>
                <w:color w:val="000000"/>
                <w:sz w:val="16"/>
                <w:szCs w:val="16"/>
                <w:lang w:val="en-GB"/>
              </w:rPr>
              <w:t xml:space="preserve">13, 15, 17, </w:t>
            </w:r>
            <w:r w:rsidR="00204DF2" w:rsidRPr="00A97312">
              <w:rPr>
                <w:rFonts w:ascii="Calibri" w:eastAsia="Times New Roman" w:hAnsi="Calibri" w:cs="Times New Roman"/>
                <w:color w:val="000000"/>
                <w:sz w:val="16"/>
                <w:szCs w:val="16"/>
                <w:lang w:val="en-GB"/>
              </w:rPr>
              <w:t xml:space="preserve">35, </w:t>
            </w:r>
            <w:r w:rsidR="00E2270D" w:rsidRPr="00A97312">
              <w:rPr>
                <w:rFonts w:ascii="Calibri" w:eastAsia="Times New Roman" w:hAnsi="Calibri" w:cs="Times New Roman"/>
                <w:color w:val="000000"/>
                <w:sz w:val="16"/>
                <w:szCs w:val="16"/>
                <w:lang w:val="en-GB"/>
              </w:rPr>
              <w:t xml:space="preserve">37, </w:t>
            </w:r>
            <w:r w:rsidR="00B65BEA" w:rsidRPr="00A97312">
              <w:rPr>
                <w:rFonts w:ascii="Calibri" w:eastAsia="Times New Roman" w:hAnsi="Calibri" w:cs="Times New Roman"/>
                <w:color w:val="000000"/>
                <w:sz w:val="16"/>
                <w:szCs w:val="16"/>
                <w:lang w:val="en-GB"/>
              </w:rPr>
              <w:t>44, 45, 48, 53, 61</w:t>
            </w:r>
          </w:p>
        </w:tc>
        <w:tc>
          <w:tcPr>
            <w:tcW w:w="720" w:type="dxa"/>
          </w:tcPr>
          <w:p w14:paraId="2EE220C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1</w:t>
            </w:r>
          </w:p>
        </w:tc>
      </w:tr>
      <w:tr w:rsidR="006E77E9" w:rsidRPr="00A97312" w14:paraId="0376C21E" w14:textId="77777777" w:rsidTr="00834140">
        <w:trPr>
          <w:trHeight w:val="300"/>
        </w:trPr>
        <w:tc>
          <w:tcPr>
            <w:tcW w:w="1146" w:type="dxa"/>
            <w:shd w:val="clear" w:color="auto" w:fill="auto"/>
            <w:noWrap/>
            <w:vAlign w:val="bottom"/>
            <w:hideMark/>
          </w:tcPr>
          <w:p w14:paraId="74AC5353" w14:textId="01725300"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Fisher, R.</w:t>
            </w:r>
            <w:r w:rsidR="00EF44C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ietRczpc","properties":{"formattedCitation":"(44)","plainCitation":"(44)","noteIndex":0},"citationItems":[{"id":5022,"uris":["http://zotero.org/users/3447303/items/4SQSU2SN"],"uri":["http://zotero.org/users/3447303/items/4SQSU2SN"],"itemData":{"id":5022,"type":"article-journal","title":"Peer-reviewed publication: A view from inside","container-title":"Epilepsia","page":"889-894","volume":"45","issue":"8","archive_location":"WOS:000223212100001","ISSN":"0013-9580","journalAbbreviation":"Epilepsia","language":"English","author":[{"family":"Fisher","given":"R. S."},{"family":"Powers","given":"L. E."}],"issued":{"date-parts":[["2004",8]]}}}],"schema":"https://github.com/citation-style-language/schema/raw/master/csl-citation.json"} </w:instrText>
            </w:r>
            <w:r w:rsidR="00EF44C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4)</w:t>
            </w:r>
            <w:r w:rsidR="00EF44C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20592B6"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ADA17D2" w14:textId="0A07F7B4"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BD0CCFA"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proofErr w:type="spellStart"/>
            <w:r w:rsidRPr="00A97312">
              <w:rPr>
                <w:rFonts w:ascii="Calibri" w:eastAsia="Times New Roman" w:hAnsi="Calibri" w:cs="Times New Roman"/>
                <w:color w:val="000000"/>
                <w:sz w:val="16"/>
                <w:szCs w:val="16"/>
                <w:lang w:val="en-GB"/>
              </w:rPr>
              <w:t>Epilepsia</w:t>
            </w:r>
            <w:proofErr w:type="spellEnd"/>
          </w:p>
        </w:tc>
        <w:tc>
          <w:tcPr>
            <w:tcW w:w="630" w:type="dxa"/>
            <w:shd w:val="clear" w:color="auto" w:fill="auto"/>
            <w:noWrap/>
            <w:vAlign w:val="bottom"/>
            <w:hideMark/>
          </w:tcPr>
          <w:p w14:paraId="345445B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4</w:t>
            </w:r>
          </w:p>
        </w:tc>
        <w:tc>
          <w:tcPr>
            <w:tcW w:w="1080" w:type="dxa"/>
            <w:shd w:val="clear" w:color="auto" w:fill="auto"/>
            <w:noWrap/>
            <w:vAlign w:val="bottom"/>
            <w:hideMark/>
          </w:tcPr>
          <w:p w14:paraId="2002A451" w14:textId="6EB670EE"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9BD73D0" w14:textId="681751AB" w:rsidR="006E77E9" w:rsidRPr="00A97312" w:rsidRDefault="00785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20668B6C" w14:textId="00FD2C41" w:rsidR="00785ADE" w:rsidRPr="00A97312" w:rsidRDefault="00785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18FF7977" w14:textId="7B687417" w:rsidR="006E77E9" w:rsidRPr="00A97312" w:rsidRDefault="00785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3, 71</w:t>
            </w:r>
          </w:p>
        </w:tc>
        <w:tc>
          <w:tcPr>
            <w:tcW w:w="720" w:type="dxa"/>
          </w:tcPr>
          <w:p w14:paraId="1BE38BC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6A6B94E5" w14:textId="77777777" w:rsidTr="00834140">
        <w:trPr>
          <w:trHeight w:val="300"/>
        </w:trPr>
        <w:tc>
          <w:tcPr>
            <w:tcW w:w="1146" w:type="dxa"/>
            <w:shd w:val="clear" w:color="auto" w:fill="auto"/>
            <w:noWrap/>
            <w:vAlign w:val="bottom"/>
            <w:hideMark/>
          </w:tcPr>
          <w:p w14:paraId="7E01A46E" w14:textId="7F7681BA"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Fitzpatrick, J.</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aTR5OuW8","properties":{"formattedCitation":"(45)","plainCitation":"(45)","noteIndex":0},"citationItems":[{"id":2983,"uris":["http://zotero.org/users/3447303/items/MSCUZLM4"],"uri":["http://zotero.org/users/3447303/items/MSCUZLM4"],"itemData":{"id":2983,"type":"article-journal","title":"The Peer Review Process Revisited","container-title":"Applied Nursing Research","page":"186-186","volume":"33","archive_location":"WOS:000392894000033","ISSN":"0897-1897","journalAbbreviation":"Appl. Nurs. Res.","language":"English","author":[{"family":"Fitzpatrick","given":"J. J."}],"issued":{"date-parts":[["2017",2]]}}}],"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5)</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00DFE42"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3DFEBD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06763F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pplied Nursing Research</w:t>
            </w:r>
          </w:p>
        </w:tc>
        <w:tc>
          <w:tcPr>
            <w:tcW w:w="630" w:type="dxa"/>
            <w:shd w:val="clear" w:color="auto" w:fill="auto"/>
            <w:noWrap/>
            <w:vAlign w:val="bottom"/>
            <w:hideMark/>
          </w:tcPr>
          <w:p w14:paraId="29737BF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7</w:t>
            </w:r>
          </w:p>
        </w:tc>
        <w:tc>
          <w:tcPr>
            <w:tcW w:w="1080" w:type="dxa"/>
            <w:shd w:val="clear" w:color="auto" w:fill="auto"/>
            <w:noWrap/>
            <w:vAlign w:val="bottom"/>
            <w:hideMark/>
          </w:tcPr>
          <w:p w14:paraId="4E6755C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6D534D3F" w14:textId="255A5078" w:rsidR="006E77E9" w:rsidRPr="00A97312" w:rsidRDefault="000C400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 Reviewers should not</w:t>
            </w:r>
          </w:p>
        </w:tc>
        <w:tc>
          <w:tcPr>
            <w:tcW w:w="720" w:type="dxa"/>
            <w:shd w:val="clear" w:color="auto" w:fill="auto"/>
            <w:noWrap/>
            <w:vAlign w:val="bottom"/>
          </w:tcPr>
          <w:p w14:paraId="2FC7576F" w14:textId="0CBE3B89" w:rsidR="006E77E9" w:rsidRPr="00A97312" w:rsidRDefault="000C400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2, 43, 45, 73</w:t>
            </w:r>
          </w:p>
        </w:tc>
        <w:tc>
          <w:tcPr>
            <w:tcW w:w="720" w:type="dxa"/>
          </w:tcPr>
          <w:p w14:paraId="0D720662" w14:textId="77777777" w:rsidR="006E77E9" w:rsidRPr="00A97312" w:rsidRDefault="00420D87"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7BBD7C99" w14:textId="77777777" w:rsidTr="00834140">
        <w:trPr>
          <w:trHeight w:val="300"/>
        </w:trPr>
        <w:tc>
          <w:tcPr>
            <w:tcW w:w="1146" w:type="dxa"/>
            <w:shd w:val="clear" w:color="auto" w:fill="auto"/>
            <w:noWrap/>
            <w:vAlign w:val="bottom"/>
            <w:hideMark/>
          </w:tcPr>
          <w:p w14:paraId="3C3C1758" w14:textId="2E4608DD"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Flood, A.</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yqd6LjWV","properties":{"formattedCitation":"(46)","plainCitation":"(46)","noteIndex":0},"citationItems":[{"id":5020,"uris":["http://zotero.org/users/3447303/items/XFEJF4AA"],"uri":["http://zotero.org/users/3447303/items/XFEJF4AA"],"itemData":{"id":5020,"type":"article-journal","title":"From the editors: External peer review at HSR","container-title":"Health Services Research","page":"1235-1250","volume":"39","issue":"5","archive_location":"WOS:000226742600002","ISSN":"0017-9124","journalAbbreviation":"Health Serv. Res.","language":"English","author":[{"family":"Flood","given":"A. B."}],"issued":{"date-parts":[["2004",10]]}}}],"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6)</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8585200"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F4EAB5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80FB3D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Health Services Research</w:t>
            </w:r>
          </w:p>
        </w:tc>
        <w:tc>
          <w:tcPr>
            <w:tcW w:w="630" w:type="dxa"/>
            <w:shd w:val="clear" w:color="auto" w:fill="auto"/>
            <w:noWrap/>
            <w:vAlign w:val="bottom"/>
            <w:hideMark/>
          </w:tcPr>
          <w:p w14:paraId="7D7348B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4</w:t>
            </w:r>
          </w:p>
        </w:tc>
        <w:tc>
          <w:tcPr>
            <w:tcW w:w="1080" w:type="dxa"/>
            <w:shd w:val="clear" w:color="auto" w:fill="auto"/>
            <w:noWrap/>
            <w:vAlign w:val="bottom"/>
            <w:hideMark/>
          </w:tcPr>
          <w:p w14:paraId="4ABABB1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473DD15" w14:textId="61A50D06" w:rsidR="00BD2209" w:rsidRPr="00A97312" w:rsidRDefault="00EC26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5610D932" w14:textId="77777777" w:rsidR="00EC266B" w:rsidRPr="00A97312" w:rsidRDefault="00EC26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266DC7D7" w14:textId="3F395AA6" w:rsidR="00EC266B" w:rsidRPr="00A97312" w:rsidRDefault="00EC26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5C984318" w14:textId="55AE16DA" w:rsidR="006E77E9" w:rsidRPr="00A97312" w:rsidRDefault="00EC26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 17, 43</w:t>
            </w:r>
          </w:p>
        </w:tc>
        <w:tc>
          <w:tcPr>
            <w:tcW w:w="720" w:type="dxa"/>
          </w:tcPr>
          <w:p w14:paraId="5852CE3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w:t>
            </w:r>
          </w:p>
        </w:tc>
      </w:tr>
      <w:tr w:rsidR="006E77E9" w:rsidRPr="00A97312" w14:paraId="7142B97C" w14:textId="77777777" w:rsidTr="00834140">
        <w:trPr>
          <w:trHeight w:val="300"/>
        </w:trPr>
        <w:tc>
          <w:tcPr>
            <w:tcW w:w="1146" w:type="dxa"/>
            <w:shd w:val="clear" w:color="auto" w:fill="auto"/>
            <w:noWrap/>
            <w:vAlign w:val="bottom"/>
            <w:hideMark/>
          </w:tcPr>
          <w:p w14:paraId="2F620660" w14:textId="4B2CBBE0"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Fontes</w:t>
            </w:r>
            <w:proofErr w:type="spellEnd"/>
            <w:r w:rsidRPr="00DA41FD">
              <w:rPr>
                <w:rFonts w:ascii="Calibri" w:eastAsia="Times New Roman" w:hAnsi="Calibri" w:cs="Times New Roman"/>
                <w:color w:val="000000"/>
                <w:sz w:val="16"/>
                <w:szCs w:val="16"/>
                <w:lang w:val="en-GB"/>
              </w:rPr>
              <w:t>, B. M.</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JIMFv4Xo","properties":{"formattedCitation":"(47)","plainCitation":"(47)","noteIndex":0},"citationItems":[{"id":3309,"uris":["http://zotero.org/users/3447303/items/6XMLE37P"],"uri":["http://zotero.org/users/3447303/items/6XMLE37P"],"itemData":{"id":3309,"type":"article-journal","title":"Peer review","container-title":"Arquivos Brasileiros De Oftalmologia","page":"V-VIII","volume":"78","issue":"1","archive_location":"WOS:000350332900001","ISSN":"0004-2749","journalAbbreviation":"Arq. Bras. Oftalmol.","language":"English","author":[{"family":"Fontes","given":"B. M."}],"issued":{"date-parts":[["2015",1]]}}}],"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7)</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E9B500A" w14:textId="13F17B58"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razil</w:t>
            </w:r>
          </w:p>
        </w:tc>
        <w:tc>
          <w:tcPr>
            <w:tcW w:w="910" w:type="dxa"/>
            <w:shd w:val="clear" w:color="auto" w:fill="auto"/>
            <w:noWrap/>
            <w:vAlign w:val="bottom"/>
            <w:hideMark/>
          </w:tcPr>
          <w:p w14:paraId="075A6E32" w14:textId="3215A27B"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342307C"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proofErr w:type="spellStart"/>
            <w:r w:rsidRPr="00A97312">
              <w:rPr>
                <w:rFonts w:ascii="Calibri" w:eastAsia="Times New Roman" w:hAnsi="Calibri" w:cs="Times New Roman"/>
                <w:color w:val="000000"/>
                <w:sz w:val="16"/>
                <w:szCs w:val="16"/>
                <w:lang w:val="en-GB"/>
              </w:rPr>
              <w:t>Arquivos</w:t>
            </w:r>
            <w:proofErr w:type="spellEnd"/>
            <w:r w:rsidRPr="00A97312">
              <w:rPr>
                <w:rFonts w:ascii="Calibri" w:eastAsia="Times New Roman" w:hAnsi="Calibri" w:cs="Times New Roman"/>
                <w:color w:val="000000"/>
                <w:sz w:val="16"/>
                <w:szCs w:val="16"/>
                <w:lang w:val="en-GB"/>
              </w:rPr>
              <w:t xml:space="preserve"> </w:t>
            </w:r>
            <w:proofErr w:type="spellStart"/>
            <w:r w:rsidRPr="00A97312">
              <w:rPr>
                <w:rFonts w:ascii="Calibri" w:eastAsia="Times New Roman" w:hAnsi="Calibri" w:cs="Times New Roman"/>
                <w:color w:val="000000"/>
                <w:sz w:val="16"/>
                <w:szCs w:val="16"/>
                <w:lang w:val="en-GB"/>
              </w:rPr>
              <w:t>Brasileiros</w:t>
            </w:r>
            <w:proofErr w:type="spellEnd"/>
            <w:r w:rsidRPr="00A97312">
              <w:rPr>
                <w:rFonts w:ascii="Calibri" w:eastAsia="Times New Roman" w:hAnsi="Calibri" w:cs="Times New Roman"/>
                <w:color w:val="000000"/>
                <w:sz w:val="16"/>
                <w:szCs w:val="16"/>
                <w:lang w:val="en-GB"/>
              </w:rPr>
              <w:t xml:space="preserve"> de </w:t>
            </w:r>
            <w:proofErr w:type="spellStart"/>
            <w:r w:rsidRPr="00A97312">
              <w:rPr>
                <w:rFonts w:ascii="Calibri" w:eastAsia="Times New Roman" w:hAnsi="Calibri" w:cs="Times New Roman"/>
                <w:color w:val="000000"/>
                <w:sz w:val="16"/>
                <w:szCs w:val="16"/>
                <w:lang w:val="en-GB"/>
              </w:rPr>
              <w:t>Oftalmologia</w:t>
            </w:r>
            <w:proofErr w:type="spellEnd"/>
          </w:p>
        </w:tc>
        <w:tc>
          <w:tcPr>
            <w:tcW w:w="630" w:type="dxa"/>
            <w:shd w:val="clear" w:color="auto" w:fill="auto"/>
            <w:noWrap/>
            <w:vAlign w:val="bottom"/>
            <w:hideMark/>
          </w:tcPr>
          <w:p w14:paraId="0D4AC0F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07DA8FBE" w14:textId="0307156A"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EC19611" w14:textId="41CD36FC" w:rsidR="00EC266B"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75EC106C" w14:textId="77777777" w:rsidR="006E77E9" w:rsidRPr="00A97312" w:rsidRDefault="00EC26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66C919BA" w14:textId="5D6FABCE" w:rsidR="00EC266B" w:rsidRPr="00A97312" w:rsidRDefault="00EC266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4BECED21" w14:textId="78C33338"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8206C7" w:rsidRPr="00A97312">
              <w:rPr>
                <w:rFonts w:ascii="Calibri" w:eastAsia="Times New Roman" w:hAnsi="Calibri" w:cs="Times New Roman"/>
                <w:color w:val="000000"/>
                <w:sz w:val="16"/>
                <w:szCs w:val="16"/>
                <w:lang w:val="en-GB"/>
              </w:rPr>
              <w:t xml:space="preserve">2, </w:t>
            </w:r>
            <w:r w:rsidR="00EC266B" w:rsidRPr="00A97312">
              <w:rPr>
                <w:rFonts w:ascii="Calibri" w:eastAsia="Times New Roman" w:hAnsi="Calibri" w:cs="Times New Roman"/>
                <w:color w:val="000000"/>
                <w:sz w:val="16"/>
                <w:szCs w:val="16"/>
                <w:lang w:val="en-GB"/>
              </w:rPr>
              <w:t>43, 45, 70</w:t>
            </w:r>
          </w:p>
        </w:tc>
        <w:tc>
          <w:tcPr>
            <w:tcW w:w="720" w:type="dxa"/>
          </w:tcPr>
          <w:p w14:paraId="5B51EEC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73A3EFB0" w14:textId="77777777" w:rsidTr="00834140">
        <w:trPr>
          <w:trHeight w:val="300"/>
        </w:trPr>
        <w:tc>
          <w:tcPr>
            <w:tcW w:w="1146" w:type="dxa"/>
            <w:shd w:val="clear" w:color="auto" w:fill="auto"/>
            <w:noWrap/>
            <w:vAlign w:val="bottom"/>
            <w:hideMark/>
          </w:tcPr>
          <w:p w14:paraId="27D2BEC9" w14:textId="367962D9"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Foster, R.</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p8iL9ceD","properties":{"formattedCitation":"(48)","plainCitation":"(48)","noteIndex":0},"citationItems":[{"id":4602,"uris":["http://zotero.org/users/3447303/items/WX8ZQ2PJ"],"uri":["http://zotero.org/users/3447303/items/WX8ZQ2PJ"],"itemData":{"id":4602,"type":"article-journal","title":"A primer on peer review","container-title":"Journal for Specialists in Pediatric Nursing","page":"1-3","volume":"13","issue":"1","archive_location":"WOS:000251683800001","ISSN":"1539-0136","journalAbbreviation":"J. Spec. Pediatr. Nurs.","language":"English","author":[{"family":"Foster","given":"R. L."}],"issued":{"date-parts":[["2008",1]]}}}],"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8)</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AEDFEDB"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7570F97" w14:textId="7390DBBC"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1FE139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Journal for Specialists in </w:t>
            </w:r>
            <w:proofErr w:type="spellStart"/>
            <w:r w:rsidRPr="00A97312">
              <w:rPr>
                <w:rFonts w:ascii="Calibri" w:eastAsia="Times New Roman" w:hAnsi="Calibri" w:cs="Times New Roman"/>
                <w:color w:val="000000"/>
                <w:sz w:val="16"/>
                <w:szCs w:val="16"/>
                <w:lang w:val="en-GB"/>
              </w:rPr>
              <w:t>Pediatric</w:t>
            </w:r>
            <w:proofErr w:type="spellEnd"/>
            <w:r w:rsidRPr="00A97312">
              <w:rPr>
                <w:rFonts w:ascii="Calibri" w:eastAsia="Times New Roman" w:hAnsi="Calibri" w:cs="Times New Roman"/>
                <w:color w:val="000000"/>
                <w:sz w:val="16"/>
                <w:szCs w:val="16"/>
                <w:lang w:val="en-GB"/>
              </w:rPr>
              <w:t xml:space="preserve"> Nursing</w:t>
            </w:r>
          </w:p>
        </w:tc>
        <w:tc>
          <w:tcPr>
            <w:tcW w:w="630" w:type="dxa"/>
            <w:shd w:val="clear" w:color="auto" w:fill="auto"/>
            <w:noWrap/>
            <w:vAlign w:val="bottom"/>
            <w:hideMark/>
          </w:tcPr>
          <w:p w14:paraId="6B4315F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8</w:t>
            </w:r>
          </w:p>
        </w:tc>
        <w:tc>
          <w:tcPr>
            <w:tcW w:w="1080" w:type="dxa"/>
            <w:shd w:val="clear" w:color="auto" w:fill="auto"/>
            <w:noWrap/>
            <w:vAlign w:val="bottom"/>
            <w:hideMark/>
          </w:tcPr>
          <w:p w14:paraId="07AEC42E" w14:textId="174AA6D2"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A7A9576" w14:textId="25EE92F1" w:rsidR="00F7290F" w:rsidRPr="00A97312" w:rsidRDefault="00F72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4BEA7375" w14:textId="4C87FA6C" w:rsidR="00F7290F" w:rsidRPr="00A97312" w:rsidRDefault="00F72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397B697A" w14:textId="179ED708" w:rsidR="00F7290F" w:rsidRPr="00A97312" w:rsidRDefault="00F72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0C822AFD" w14:textId="43AC008F" w:rsidR="006E77E9" w:rsidRPr="00A97312" w:rsidRDefault="00E22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56A8E091" w14:textId="485F4417" w:rsidR="00F7290F" w:rsidRPr="00A97312" w:rsidRDefault="00F72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27BBFBEF" w14:textId="70927A85" w:rsidR="006E77E9" w:rsidRPr="00A97312" w:rsidRDefault="00F7290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4, 7, 11, 13, 14, </w:t>
            </w:r>
            <w:r w:rsidR="00E2270D" w:rsidRPr="00A97312">
              <w:rPr>
                <w:rFonts w:ascii="Calibri" w:eastAsia="Times New Roman" w:hAnsi="Calibri" w:cs="Times New Roman"/>
                <w:color w:val="000000"/>
                <w:sz w:val="16"/>
                <w:szCs w:val="16"/>
                <w:lang w:val="en-GB"/>
              </w:rPr>
              <w:t xml:space="preserve">37, </w:t>
            </w:r>
            <w:r w:rsidRPr="00A97312">
              <w:rPr>
                <w:rFonts w:ascii="Calibri" w:eastAsia="Times New Roman" w:hAnsi="Calibri" w:cs="Times New Roman"/>
                <w:color w:val="000000"/>
                <w:sz w:val="16"/>
                <w:szCs w:val="16"/>
                <w:lang w:val="en-GB"/>
              </w:rPr>
              <w:t>71</w:t>
            </w:r>
          </w:p>
        </w:tc>
        <w:tc>
          <w:tcPr>
            <w:tcW w:w="720" w:type="dxa"/>
          </w:tcPr>
          <w:p w14:paraId="71BCD0D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w:t>
            </w:r>
          </w:p>
        </w:tc>
      </w:tr>
      <w:tr w:rsidR="006E77E9" w:rsidRPr="00A97312" w14:paraId="4E33EE90" w14:textId="77777777" w:rsidTr="00834140">
        <w:trPr>
          <w:trHeight w:val="300"/>
        </w:trPr>
        <w:tc>
          <w:tcPr>
            <w:tcW w:w="1146" w:type="dxa"/>
            <w:shd w:val="clear" w:color="auto" w:fill="auto"/>
            <w:noWrap/>
            <w:vAlign w:val="bottom"/>
            <w:hideMark/>
          </w:tcPr>
          <w:p w14:paraId="732F2640" w14:textId="7789552C"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Friedman, D.</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yl6v6xav","properties":{"formattedCitation":"(49)","plainCitation":"(49)","noteIndex":0},"citationItems":[{"id":5843,"uris":["http://zotero.org/users/3447303/items/X5WRMZE9"],"uri":["http://zotero.org/users/3447303/items/X5WRMZE9"],"itemData":{"id":5843,"type":"article-journal","title":"Manuscript Peer-Review at the Ajr - Facts, Figures, and Quality Assessment","container-title":"American Journal of Roentgenology","page":"1007-1009","volume":"164","issue":"4","archive_location":"WOS:A1995QN20700043","abstract":"Concern by the government, funding institutions, and the public for quality assurance in all aspects of medical endeavors mandates critical examination of various professional activities, Although peer review is generally regarded as the best system for selecting and improving scientific papers for publication, the efficacy of this process has never been proved, Moreover, the administrative functions of the editorial staff are often poorly understood. The purpose of this article is to make peer review at the AJR less esoteric and more understandable by quantifying some of its activities, This information is then assessed as it relates to the quality of this important step in scientific publication.","ISSN":"0361-803X","journalAbbreviation":"Am. J. Roentgenol.","language":"English","author":[{"family":"Friedman","given":"D. P."}],"issued":{"date-parts":[["1995",4]]}}}],"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9)</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2DB5411"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33502E4" w14:textId="389E3FB2"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3BCC245"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American Journal of </w:t>
            </w:r>
            <w:proofErr w:type="spellStart"/>
            <w:r w:rsidRPr="00A97312">
              <w:rPr>
                <w:rFonts w:ascii="Calibri" w:eastAsia="Times New Roman" w:hAnsi="Calibri" w:cs="Times New Roman"/>
                <w:color w:val="000000"/>
                <w:sz w:val="16"/>
                <w:szCs w:val="16"/>
                <w:lang w:val="en-GB"/>
              </w:rPr>
              <w:t>Roentgenology</w:t>
            </w:r>
            <w:proofErr w:type="spellEnd"/>
          </w:p>
        </w:tc>
        <w:tc>
          <w:tcPr>
            <w:tcW w:w="630" w:type="dxa"/>
            <w:shd w:val="clear" w:color="auto" w:fill="auto"/>
            <w:noWrap/>
            <w:vAlign w:val="bottom"/>
            <w:hideMark/>
          </w:tcPr>
          <w:p w14:paraId="7B75719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5</w:t>
            </w:r>
          </w:p>
        </w:tc>
        <w:tc>
          <w:tcPr>
            <w:tcW w:w="1080" w:type="dxa"/>
            <w:shd w:val="clear" w:color="auto" w:fill="auto"/>
            <w:noWrap/>
            <w:vAlign w:val="bottom"/>
            <w:hideMark/>
          </w:tcPr>
          <w:p w14:paraId="63935AE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erspective</w:t>
            </w:r>
          </w:p>
        </w:tc>
        <w:tc>
          <w:tcPr>
            <w:tcW w:w="1350" w:type="dxa"/>
          </w:tcPr>
          <w:p w14:paraId="7DB37803" w14:textId="7777777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271296C0" w14:textId="51D45D0F" w:rsidR="004E3C5A" w:rsidRPr="00A97312" w:rsidRDefault="004E3C5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0F2E06E4" w14:textId="6597676C"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35, </w:t>
            </w:r>
            <w:r w:rsidR="004E3C5A" w:rsidRPr="00A97312">
              <w:rPr>
                <w:rFonts w:ascii="Calibri" w:eastAsia="Times New Roman" w:hAnsi="Calibri" w:cs="Times New Roman"/>
                <w:color w:val="000000"/>
                <w:sz w:val="16"/>
                <w:szCs w:val="16"/>
                <w:lang w:val="en-GB"/>
              </w:rPr>
              <w:t>43</w:t>
            </w:r>
          </w:p>
        </w:tc>
        <w:tc>
          <w:tcPr>
            <w:tcW w:w="720" w:type="dxa"/>
          </w:tcPr>
          <w:p w14:paraId="73CB02B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182374F8" w14:textId="77777777" w:rsidTr="00834140">
        <w:trPr>
          <w:trHeight w:val="300"/>
        </w:trPr>
        <w:tc>
          <w:tcPr>
            <w:tcW w:w="1146" w:type="dxa"/>
            <w:shd w:val="clear" w:color="auto" w:fill="auto"/>
            <w:noWrap/>
            <w:vAlign w:val="bottom"/>
            <w:hideMark/>
          </w:tcPr>
          <w:p w14:paraId="3953DA43" w14:textId="16C2B8A7"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lastRenderedPageBreak/>
              <w:t>Furness, P.</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gppGspuw","properties":{"formattedCitation":"(50)","plainCitation":"(50)","noteIndex":0},"citationItems":[{"id":5962,"uris":["http://zotero.org/users/3447303/items/4KBLD7SA"],"uri":["http://zotero.org/users/3447303/items/4KBLD7SA"],"itemData":{"id":5962,"type":"article-journal","title":"Promoting Research into Peer-Review - Referees Should Provide References","container-title":"British Medical Journal","page":"539-539","volume":"309","issue":"6953","archive_location":"WOS:A1994PD30800051","ISSN":"0959-8138","journalAbbreviation":"Br. Med. J.","language":"English","author":[{"family":"Furness","given":"P."}],"issued":{"date-parts":[["1994",8]]}}}],"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0)</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0E90EE9"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67EDE0ED" w14:textId="29FE700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BDACD9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MJ</w:t>
            </w:r>
          </w:p>
        </w:tc>
        <w:tc>
          <w:tcPr>
            <w:tcW w:w="630" w:type="dxa"/>
            <w:shd w:val="clear" w:color="auto" w:fill="auto"/>
            <w:noWrap/>
            <w:vAlign w:val="bottom"/>
            <w:hideMark/>
          </w:tcPr>
          <w:p w14:paraId="040E36D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4</w:t>
            </w:r>
          </w:p>
        </w:tc>
        <w:tc>
          <w:tcPr>
            <w:tcW w:w="1080" w:type="dxa"/>
            <w:shd w:val="clear" w:color="auto" w:fill="auto"/>
            <w:noWrap/>
            <w:vAlign w:val="bottom"/>
            <w:hideMark/>
          </w:tcPr>
          <w:p w14:paraId="305A517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mmentary</w:t>
            </w:r>
          </w:p>
        </w:tc>
        <w:tc>
          <w:tcPr>
            <w:tcW w:w="1350" w:type="dxa"/>
          </w:tcPr>
          <w:p w14:paraId="33FE0D61" w14:textId="211C6049"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13F3EBAB" w14:textId="7445F048" w:rsidR="00A26A65" w:rsidRPr="00A97312" w:rsidRDefault="00A26A6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0FA4C3C2" w14:textId="0A77715D"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A26A65" w:rsidRPr="00A97312">
              <w:rPr>
                <w:rFonts w:ascii="Calibri" w:eastAsia="Times New Roman" w:hAnsi="Calibri" w:cs="Times New Roman"/>
                <w:color w:val="000000"/>
                <w:sz w:val="16"/>
                <w:szCs w:val="16"/>
                <w:lang w:val="en-GB"/>
              </w:rPr>
              <w:t>47</w:t>
            </w:r>
          </w:p>
        </w:tc>
        <w:tc>
          <w:tcPr>
            <w:tcW w:w="720" w:type="dxa"/>
          </w:tcPr>
          <w:p w14:paraId="3EF6ABA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7041A0CC" w14:textId="77777777" w:rsidTr="00834140">
        <w:trPr>
          <w:trHeight w:val="300"/>
        </w:trPr>
        <w:tc>
          <w:tcPr>
            <w:tcW w:w="1146" w:type="dxa"/>
            <w:shd w:val="clear" w:color="auto" w:fill="auto"/>
            <w:noWrap/>
            <w:vAlign w:val="bottom"/>
            <w:hideMark/>
          </w:tcPr>
          <w:p w14:paraId="234AFF06" w14:textId="3A50C0E1"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Gennaro</w:t>
            </w:r>
            <w:proofErr w:type="spellEnd"/>
            <w:r w:rsidRPr="00DA41FD">
              <w:rPr>
                <w:rFonts w:ascii="Calibri" w:eastAsia="Times New Roman" w:hAnsi="Calibri" w:cs="Times New Roman"/>
                <w:color w:val="000000"/>
                <w:sz w:val="16"/>
                <w:szCs w:val="16"/>
                <w:lang w:val="en-GB"/>
              </w:rPr>
              <w:t>, S.</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oA6C8hHm","properties":{"formattedCitation":"(51)","plainCitation":"(51)","noteIndex":0},"citationItems":[{"id":3299,"uris":["http://zotero.org/users/3447303/items/SM8VT3X7"],"uri":["http://zotero.org/users/3447303/items/SM8VT3X7"],"itemData":{"id":3299,"type":"article-journal","title":"Peer Review: We Can't Do Without You","container-title":"Journal of Nursing Scholarship","page":"485-486","volume":"47","issue":"6","archive_location":"WOS:000363948700001","ISSN":"1527-6546","journalAbbreviation":"J. Nurs. Scholarsh.","language":"English","author":[{"family":"Gennaro","given":"S."}],"issued":{"date-parts":[["2015",11]]}}}],"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1)</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F26541C"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4C758239" w14:textId="58A69CA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311AC8F"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Nursing Scholarship</w:t>
            </w:r>
          </w:p>
        </w:tc>
        <w:tc>
          <w:tcPr>
            <w:tcW w:w="630" w:type="dxa"/>
            <w:shd w:val="clear" w:color="auto" w:fill="auto"/>
            <w:noWrap/>
            <w:vAlign w:val="bottom"/>
            <w:hideMark/>
          </w:tcPr>
          <w:p w14:paraId="6815BA5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249ABE5A" w14:textId="0AD454C4"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F854A40" w14:textId="278721C2" w:rsidR="006E77E9" w:rsidRPr="00A97312" w:rsidRDefault="006F559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shd w:val="clear" w:color="auto" w:fill="auto"/>
            <w:noWrap/>
            <w:vAlign w:val="bottom"/>
          </w:tcPr>
          <w:p w14:paraId="177E6500" w14:textId="6AB43083" w:rsidR="006E77E9" w:rsidRPr="00A97312" w:rsidRDefault="006F559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tcPr>
          <w:p w14:paraId="66F56C1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0</w:t>
            </w:r>
          </w:p>
        </w:tc>
      </w:tr>
      <w:tr w:rsidR="006E77E9" w:rsidRPr="00A97312" w14:paraId="529B7303" w14:textId="77777777" w:rsidTr="00834140">
        <w:trPr>
          <w:trHeight w:val="300"/>
        </w:trPr>
        <w:tc>
          <w:tcPr>
            <w:tcW w:w="1146" w:type="dxa"/>
            <w:shd w:val="clear" w:color="auto" w:fill="auto"/>
            <w:noWrap/>
            <w:vAlign w:val="bottom"/>
            <w:hideMark/>
          </w:tcPr>
          <w:p w14:paraId="20C2B383" w14:textId="03C54069"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Gitanjali</w:t>
            </w:r>
            <w:proofErr w:type="spellEnd"/>
            <w:r w:rsidRPr="00DA41FD">
              <w:rPr>
                <w:rFonts w:ascii="Calibri" w:eastAsia="Times New Roman" w:hAnsi="Calibri" w:cs="Times New Roman"/>
                <w:color w:val="000000"/>
                <w:sz w:val="16"/>
                <w:szCs w:val="16"/>
                <w:lang w:val="en-GB"/>
              </w:rPr>
              <w:t>, B.</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KF7A314D","properties":{"formattedCitation":"(52)","plainCitation":"(52)","noteIndex":0},"citationItems":[{"id":5329,"uris":["http://zotero.org/users/3447303/items/BQ6EH89G"],"uri":["http://zotero.org/users/3447303/items/BQ6EH89G"],"itemData":{"id":5329,"type":"article-journal","title":"Peer review - Process, perspectives and the path ahead","container-title":"Journal of Postgraduate Medicine","page":"210-214","volume":"47","issue":"3","source":"Ovid Technologies","archive":"Embase","archive_location":"34196385","ISSN":"0022-3859","language":"English","author":[{"family":"Gitanjali","given":"B."}],"issued":{"date-parts":[["2001"]]}}}],"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2)</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86D76BD"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India</w:t>
            </w:r>
          </w:p>
        </w:tc>
        <w:tc>
          <w:tcPr>
            <w:tcW w:w="910" w:type="dxa"/>
            <w:shd w:val="clear" w:color="auto" w:fill="auto"/>
            <w:noWrap/>
            <w:vAlign w:val="bottom"/>
            <w:hideMark/>
          </w:tcPr>
          <w:p w14:paraId="4A711BCF" w14:textId="0EC4891F"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044A44C"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Postgraduate Medicine</w:t>
            </w:r>
          </w:p>
        </w:tc>
        <w:tc>
          <w:tcPr>
            <w:tcW w:w="630" w:type="dxa"/>
            <w:shd w:val="clear" w:color="auto" w:fill="auto"/>
            <w:noWrap/>
            <w:vAlign w:val="bottom"/>
            <w:hideMark/>
          </w:tcPr>
          <w:p w14:paraId="145FD81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1</w:t>
            </w:r>
          </w:p>
        </w:tc>
        <w:tc>
          <w:tcPr>
            <w:tcW w:w="1080" w:type="dxa"/>
            <w:shd w:val="clear" w:color="auto" w:fill="auto"/>
            <w:noWrap/>
            <w:vAlign w:val="bottom"/>
            <w:hideMark/>
          </w:tcPr>
          <w:p w14:paraId="3BF2CEF1" w14:textId="24CD1A4B"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51C569D" w14:textId="6B767347"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5986A04F" w14:textId="3A31684C" w:rsidR="00472D85" w:rsidRPr="00A97312" w:rsidRDefault="00472D8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7DDB1C40" w14:textId="147B0F0B" w:rsidR="0038532A" w:rsidRPr="00A97312" w:rsidRDefault="0038532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5B31CB6E" w14:textId="77777777"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4E0EF830" w14:textId="4FFCCDE5" w:rsidR="00472D85" w:rsidRPr="00A97312" w:rsidRDefault="00472D8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6C85A3A8" w14:textId="3073AD2C" w:rsidR="00472D85" w:rsidRPr="00A97312" w:rsidRDefault="00472D8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6CF9B76F" w14:textId="0C72C551" w:rsidR="00472D85" w:rsidRPr="00A97312" w:rsidRDefault="00472D8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082BAF3C" w14:textId="60C748CC"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472D85" w:rsidRPr="00A97312">
              <w:rPr>
                <w:rFonts w:ascii="Calibri" w:eastAsia="Times New Roman" w:hAnsi="Calibri" w:cs="Times New Roman"/>
                <w:color w:val="000000"/>
                <w:sz w:val="16"/>
                <w:szCs w:val="16"/>
                <w:lang w:val="en-GB"/>
              </w:rPr>
              <w:t xml:space="preserve">13, 14, 17, 20, 21, 22, 29, 31, </w:t>
            </w:r>
            <w:r w:rsidR="0038532A" w:rsidRPr="00A97312">
              <w:rPr>
                <w:rFonts w:ascii="Calibri" w:eastAsia="Times New Roman" w:hAnsi="Calibri" w:cs="Times New Roman"/>
                <w:color w:val="000000"/>
                <w:sz w:val="16"/>
                <w:szCs w:val="16"/>
                <w:lang w:val="en-GB"/>
              </w:rPr>
              <w:t xml:space="preserve">33, </w:t>
            </w:r>
            <w:r w:rsidR="00787455" w:rsidRPr="00A97312">
              <w:rPr>
                <w:rFonts w:ascii="Calibri" w:eastAsia="Times New Roman" w:hAnsi="Calibri" w:cs="Times New Roman"/>
                <w:color w:val="000000"/>
                <w:sz w:val="16"/>
                <w:szCs w:val="16"/>
                <w:lang w:val="en-GB"/>
              </w:rPr>
              <w:t>36,</w:t>
            </w:r>
            <w:r w:rsidR="00E2270D" w:rsidRPr="00A97312">
              <w:rPr>
                <w:rFonts w:ascii="Calibri" w:eastAsia="Times New Roman" w:hAnsi="Calibri" w:cs="Times New Roman"/>
                <w:color w:val="000000"/>
                <w:sz w:val="16"/>
                <w:szCs w:val="16"/>
                <w:lang w:val="en-GB"/>
              </w:rPr>
              <w:t xml:space="preserve"> 37,</w:t>
            </w:r>
            <w:r w:rsidR="00787455" w:rsidRPr="00A97312">
              <w:rPr>
                <w:rFonts w:ascii="Calibri" w:eastAsia="Times New Roman" w:hAnsi="Calibri" w:cs="Times New Roman"/>
                <w:color w:val="000000"/>
                <w:sz w:val="16"/>
                <w:szCs w:val="16"/>
                <w:lang w:val="en-GB"/>
              </w:rPr>
              <w:t xml:space="preserve"> </w:t>
            </w:r>
            <w:r w:rsidR="00225492" w:rsidRPr="00A97312">
              <w:rPr>
                <w:rFonts w:ascii="Calibri" w:eastAsia="Times New Roman" w:hAnsi="Calibri" w:cs="Times New Roman"/>
                <w:color w:val="000000"/>
                <w:sz w:val="16"/>
                <w:szCs w:val="16"/>
                <w:lang w:val="en-GB"/>
              </w:rPr>
              <w:t xml:space="preserve">38, </w:t>
            </w:r>
            <w:r w:rsidR="00472D85" w:rsidRPr="00A97312">
              <w:rPr>
                <w:rFonts w:ascii="Calibri" w:eastAsia="Times New Roman" w:hAnsi="Calibri" w:cs="Times New Roman"/>
                <w:color w:val="000000"/>
                <w:sz w:val="16"/>
                <w:szCs w:val="16"/>
                <w:lang w:val="en-GB"/>
              </w:rPr>
              <w:t>43, 45, 57,</w:t>
            </w:r>
          </w:p>
          <w:p w14:paraId="42FF0CE5" w14:textId="0A1B6F96" w:rsidR="00472D85" w:rsidRPr="00A97312" w:rsidRDefault="00472D8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2</w:t>
            </w:r>
          </w:p>
        </w:tc>
        <w:tc>
          <w:tcPr>
            <w:tcW w:w="720" w:type="dxa"/>
          </w:tcPr>
          <w:p w14:paraId="4D9E7280" w14:textId="77777777" w:rsidR="006E77E9" w:rsidRPr="00A97312" w:rsidRDefault="00AE2D4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7</w:t>
            </w:r>
          </w:p>
        </w:tc>
      </w:tr>
      <w:tr w:rsidR="006E77E9" w:rsidRPr="00A97312" w14:paraId="4804BDF2" w14:textId="77777777" w:rsidTr="00834140">
        <w:trPr>
          <w:trHeight w:val="300"/>
        </w:trPr>
        <w:tc>
          <w:tcPr>
            <w:tcW w:w="1146" w:type="dxa"/>
            <w:shd w:val="clear" w:color="auto" w:fill="auto"/>
            <w:noWrap/>
            <w:vAlign w:val="bottom"/>
            <w:hideMark/>
          </w:tcPr>
          <w:p w14:paraId="3098241D" w14:textId="4C7033C1"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Giunta</w:t>
            </w:r>
            <w:proofErr w:type="spellEnd"/>
            <w:r w:rsidRPr="00DA41FD">
              <w:rPr>
                <w:rFonts w:ascii="Calibri" w:eastAsia="Times New Roman" w:hAnsi="Calibri" w:cs="Times New Roman"/>
                <w:color w:val="000000"/>
                <w:sz w:val="16"/>
                <w:szCs w:val="16"/>
                <w:lang w:val="en-GB"/>
              </w:rPr>
              <w:t>, R. E.</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Kmpt5yCA","properties":{"formattedCitation":"(53)","plainCitation":"(53)","noteIndex":0},"citationItems":[{"id":3990,"uris":["http://zotero.org/users/3447303/items/W9PDZ7Q9"],"uri":["http://zotero.org/users/3447303/items/W9PDZ7Q9"],"itemData":{"id":3990,"type":"article-journal","title":"A guide to the peer review of scientific papers. [German] Empfehlungen fur die Begutachtung von wissenschaftlichen Manuskripten im Peer-Review\"-Prozess","container-title":"Handchirurgie Mikrochirurgie Plastische Chirurgie","page":"193-197","volume":"44","issue":"4","source":"Ovid Technologies","archive":"Embase","archive_location":"52134331","abstract":"The \"peer-reviewo\" of scientific manuscripts is an honorable and important task to optimize the quality of a medical journal. The reviewer has the following 2 tasks: first, to provide to the editor an overall assessment of the manuscript and make a recommendation regarding the acceptance, revision or rejection of a scientific manuscript. Second, to supply the authors with objective and constructive criticism and also with detailed suggestions for improvement of a manuscript aiming to improve its scientific quality. The aim of this paper is to provide recommendations for a systematic assessment in order to further improve the quality of the peer review process. Both general principles specific criteria are addressed. Our target is to further enhance the academic value of the journal Handchirurgie, Mikrochirurgie, Plastische Chirurgie by optimizing the peer review process. © 2012 Georg Thieme Verlag KG Stuttgart New York.","DOI":"10.1055/s-0032-1321885","ISSN":"0722-1819 1439-3980","language":"German","author":[{"family":"Giunta","given":"R. E."},{"family":"Prommersberger","given":"K. J."}],"issued":{"date-parts":[["2012"]]}}}],"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3)</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7AE4733"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ermany</w:t>
            </w:r>
          </w:p>
        </w:tc>
        <w:tc>
          <w:tcPr>
            <w:tcW w:w="910" w:type="dxa"/>
            <w:shd w:val="clear" w:color="auto" w:fill="auto"/>
            <w:noWrap/>
            <w:vAlign w:val="bottom"/>
            <w:hideMark/>
          </w:tcPr>
          <w:p w14:paraId="53EE4120" w14:textId="5840B5D1"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6453B0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proofErr w:type="spellStart"/>
            <w:r w:rsidRPr="00A97312">
              <w:rPr>
                <w:rFonts w:ascii="Calibri" w:eastAsia="Times New Roman" w:hAnsi="Calibri" w:cs="Times New Roman"/>
                <w:color w:val="000000"/>
                <w:sz w:val="16"/>
                <w:szCs w:val="16"/>
                <w:lang w:val="en-GB"/>
              </w:rPr>
              <w:t>Handchirurgie</w:t>
            </w:r>
            <w:proofErr w:type="spellEnd"/>
            <w:r w:rsidRPr="00A97312">
              <w:rPr>
                <w:rFonts w:ascii="Calibri" w:eastAsia="Times New Roman" w:hAnsi="Calibri" w:cs="Times New Roman"/>
                <w:color w:val="000000"/>
                <w:sz w:val="16"/>
                <w:szCs w:val="16"/>
                <w:lang w:val="en-GB"/>
              </w:rPr>
              <w:t xml:space="preserve"> </w:t>
            </w:r>
            <w:proofErr w:type="spellStart"/>
            <w:r w:rsidRPr="00A97312">
              <w:rPr>
                <w:rFonts w:ascii="Calibri" w:eastAsia="Times New Roman" w:hAnsi="Calibri" w:cs="Times New Roman"/>
                <w:color w:val="000000"/>
                <w:sz w:val="16"/>
                <w:szCs w:val="16"/>
                <w:lang w:val="en-GB"/>
              </w:rPr>
              <w:t>Mikrochirurgie</w:t>
            </w:r>
            <w:proofErr w:type="spellEnd"/>
            <w:r w:rsidRPr="00A97312">
              <w:rPr>
                <w:rFonts w:ascii="Calibri" w:eastAsia="Times New Roman" w:hAnsi="Calibri" w:cs="Times New Roman"/>
                <w:color w:val="000000"/>
                <w:sz w:val="16"/>
                <w:szCs w:val="16"/>
                <w:lang w:val="en-GB"/>
              </w:rPr>
              <w:t xml:space="preserve"> </w:t>
            </w:r>
            <w:proofErr w:type="spellStart"/>
            <w:r w:rsidRPr="00A97312">
              <w:rPr>
                <w:rFonts w:ascii="Calibri" w:eastAsia="Times New Roman" w:hAnsi="Calibri" w:cs="Times New Roman"/>
                <w:color w:val="000000"/>
                <w:sz w:val="16"/>
                <w:szCs w:val="16"/>
                <w:lang w:val="en-GB"/>
              </w:rPr>
              <w:t>Plastische</w:t>
            </w:r>
            <w:proofErr w:type="spellEnd"/>
            <w:r w:rsidRPr="00A97312">
              <w:rPr>
                <w:rFonts w:ascii="Calibri" w:eastAsia="Times New Roman" w:hAnsi="Calibri" w:cs="Times New Roman"/>
                <w:color w:val="000000"/>
                <w:sz w:val="16"/>
                <w:szCs w:val="16"/>
                <w:lang w:val="en-GB"/>
              </w:rPr>
              <w:t xml:space="preserve"> </w:t>
            </w:r>
            <w:proofErr w:type="spellStart"/>
            <w:r w:rsidRPr="00A97312">
              <w:rPr>
                <w:rFonts w:ascii="Calibri" w:eastAsia="Times New Roman" w:hAnsi="Calibri" w:cs="Times New Roman"/>
                <w:color w:val="000000"/>
                <w:sz w:val="16"/>
                <w:szCs w:val="16"/>
                <w:lang w:val="en-GB"/>
              </w:rPr>
              <w:t>Chirurgie</w:t>
            </w:r>
            <w:proofErr w:type="spellEnd"/>
          </w:p>
        </w:tc>
        <w:tc>
          <w:tcPr>
            <w:tcW w:w="630" w:type="dxa"/>
            <w:shd w:val="clear" w:color="auto" w:fill="auto"/>
            <w:noWrap/>
            <w:vAlign w:val="bottom"/>
            <w:hideMark/>
          </w:tcPr>
          <w:p w14:paraId="58F70DB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18D5A436" w14:textId="458BE87E"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163980D" w14:textId="77777777" w:rsidR="006E77E9" w:rsidRPr="00A97312" w:rsidRDefault="00F85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r w:rsidRPr="00A97312">
              <w:t xml:space="preserve"> </w:t>
            </w:r>
            <w:r w:rsidRPr="00A97312">
              <w:rPr>
                <w:rFonts w:ascii="Calibri" w:eastAsia="Times New Roman" w:hAnsi="Calibri" w:cs="Times New Roman"/>
                <w:color w:val="000000"/>
                <w:sz w:val="16"/>
                <w:szCs w:val="16"/>
                <w:lang w:val="en-GB"/>
              </w:rPr>
              <w:t>Skilled critics,</w:t>
            </w:r>
          </w:p>
          <w:p w14:paraId="09C4F59B" w14:textId="23631440" w:rsidR="00F8570D" w:rsidRPr="00A97312" w:rsidRDefault="00F85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57095BB8" w14:textId="7EAD9F2E" w:rsidR="00F8570D" w:rsidRPr="00A97312" w:rsidRDefault="00F85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1D109336" w14:textId="2E87C4F0" w:rsidR="006E77E9" w:rsidRPr="00A97312" w:rsidRDefault="00F85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6, 42, 43, 44, 58, 70</w:t>
            </w:r>
          </w:p>
        </w:tc>
        <w:tc>
          <w:tcPr>
            <w:tcW w:w="720" w:type="dxa"/>
          </w:tcPr>
          <w:p w14:paraId="1FEC51A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49540050" w14:textId="77777777" w:rsidTr="00834140">
        <w:trPr>
          <w:trHeight w:val="300"/>
        </w:trPr>
        <w:tc>
          <w:tcPr>
            <w:tcW w:w="1146" w:type="dxa"/>
            <w:shd w:val="clear" w:color="auto" w:fill="auto"/>
            <w:noWrap/>
            <w:vAlign w:val="bottom"/>
            <w:hideMark/>
          </w:tcPr>
          <w:p w14:paraId="78F7BDAF" w14:textId="204A2F13"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Glick, M.</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3x77zr1t","properties":{"formattedCitation":"(54)","plainCitation":"(54)","noteIndex":0},"citationItems":[{"id":4715,"uris":["http://zotero.org/users/3447303/items/92NWX8AY"],"uri":["http://zotero.org/users/3447303/items/92NWX8AY"],"itemData":{"id":4715,"type":"article-journal","title":"Peer review: An inexact but essential part of scientific publishing (vol 138, pg 568, 2007)","container-title":"Journal of the American Dental Association","page":"730-730","volume":"138","issue":"6","archive_location":"WOS:000247232300015","ISSN":"0002-8177","journalAbbreviation":"J. Am. Dent. Assoc.","language":"English","author":[{"family":"Glick","given":"M."}],"issued":{"date-parts":[["2007",6]]}}}],"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4)</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334DB6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DD30AB7" w14:textId="2B0C9300"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44EDCB5"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the American Dental Association</w:t>
            </w:r>
          </w:p>
        </w:tc>
        <w:tc>
          <w:tcPr>
            <w:tcW w:w="630" w:type="dxa"/>
            <w:shd w:val="clear" w:color="auto" w:fill="auto"/>
            <w:noWrap/>
            <w:vAlign w:val="bottom"/>
            <w:hideMark/>
          </w:tcPr>
          <w:p w14:paraId="3075D78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33D96234" w14:textId="1C701FE0"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68BE0BFD" w14:textId="148382AF"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224C39FC" w14:textId="143930CB" w:rsidR="007E678D" w:rsidRPr="00A97312" w:rsidRDefault="007E678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709967C7" w14:textId="71119E94" w:rsidR="007E678D" w:rsidRPr="00A97312" w:rsidRDefault="007E678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359945C6" w14:textId="3FF67A79" w:rsidR="007E678D" w:rsidRPr="00A97312" w:rsidRDefault="007E678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54169173" w14:textId="68999CEE"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7E678D" w:rsidRPr="00A97312">
              <w:rPr>
                <w:rFonts w:ascii="Calibri" w:eastAsia="Times New Roman" w:hAnsi="Calibri" w:cs="Times New Roman"/>
                <w:color w:val="000000"/>
                <w:sz w:val="16"/>
                <w:szCs w:val="16"/>
                <w:lang w:val="en-GB"/>
              </w:rPr>
              <w:t>42, 61, 71</w:t>
            </w:r>
          </w:p>
        </w:tc>
        <w:tc>
          <w:tcPr>
            <w:tcW w:w="720" w:type="dxa"/>
          </w:tcPr>
          <w:p w14:paraId="00D6BE6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27B65B7D" w14:textId="77777777" w:rsidTr="00834140">
        <w:trPr>
          <w:trHeight w:val="300"/>
        </w:trPr>
        <w:tc>
          <w:tcPr>
            <w:tcW w:w="1146" w:type="dxa"/>
            <w:shd w:val="clear" w:color="auto" w:fill="auto"/>
            <w:noWrap/>
            <w:vAlign w:val="bottom"/>
            <w:hideMark/>
          </w:tcPr>
          <w:p w14:paraId="369CD70E" w14:textId="16CDFADB"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Goldbeck</w:t>
            </w:r>
            <w:proofErr w:type="spellEnd"/>
            <w:r w:rsidRPr="00DA41FD">
              <w:rPr>
                <w:rFonts w:ascii="Calibri" w:eastAsia="Times New Roman" w:hAnsi="Calibri" w:cs="Times New Roman"/>
                <w:color w:val="000000"/>
                <w:sz w:val="16"/>
                <w:szCs w:val="16"/>
                <w:lang w:val="en-GB"/>
              </w:rPr>
              <w:t>-Wood, S.</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rSoUiUNH","properties":{"formattedCitation":"(55)","plainCitation":"(55)","noteIndex":0},"citationItems":[{"id":5528,"uris":["http://zotero.org/users/3447303/items/EZ47XXIL"],"uri":["http://zotero.org/users/3447303/items/EZ47XXIL"],"itemData":{"id":5528,"type":"article-journal","title":"What makes a good reviewer of manuscripts? The BMJ invites you to join its peer review process","container-title":"British Medical Journal","page":"86-86","volume":"316","issue":"7125","archive_location":"WOS:000071492300002","ISSN":"0959-8138","journalAbbreviation":"Br. Med. J.","language":"English","author":[{"family":"Goldbeck-Wood","given":"S."}],"issued":{"date-parts":[["1998",1]]}}}],"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5)</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9F2F8CC"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393F733D" w14:textId="4BFD94DE"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234CFCA"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MJ</w:t>
            </w:r>
          </w:p>
        </w:tc>
        <w:tc>
          <w:tcPr>
            <w:tcW w:w="630" w:type="dxa"/>
            <w:shd w:val="clear" w:color="auto" w:fill="auto"/>
            <w:noWrap/>
            <w:vAlign w:val="bottom"/>
            <w:hideMark/>
          </w:tcPr>
          <w:p w14:paraId="4F14500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8</w:t>
            </w:r>
          </w:p>
        </w:tc>
        <w:tc>
          <w:tcPr>
            <w:tcW w:w="1080" w:type="dxa"/>
            <w:shd w:val="clear" w:color="auto" w:fill="auto"/>
            <w:noWrap/>
            <w:vAlign w:val="bottom"/>
            <w:hideMark/>
          </w:tcPr>
          <w:p w14:paraId="594FCA21" w14:textId="5A44E14A"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C136731" w14:textId="1F83A92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7C48AA60" w14:textId="77777777" w:rsidR="009C6CC6" w:rsidRPr="00A97312" w:rsidRDefault="009C6CC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2E4C8B2C" w14:textId="18FD0BC5" w:rsidR="009C6CC6" w:rsidRPr="00A97312" w:rsidRDefault="009C6CC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0E54C1BD" w14:textId="7D65F63E" w:rsidR="009C6CC6" w:rsidRPr="00A97312" w:rsidRDefault="009C6CC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p w14:paraId="650A31CC" w14:textId="7A411842" w:rsidR="009C6CC6" w:rsidRPr="00A97312" w:rsidRDefault="009C6CC6" w:rsidP="001744FB">
            <w:pPr>
              <w:spacing w:after="0" w:line="240" w:lineRule="auto"/>
              <w:rPr>
                <w:rFonts w:ascii="Calibri" w:eastAsia="Times New Roman" w:hAnsi="Calibri" w:cs="Times New Roman"/>
                <w:color w:val="000000"/>
                <w:sz w:val="16"/>
                <w:szCs w:val="16"/>
                <w:lang w:val="en-GB"/>
              </w:rPr>
            </w:pPr>
          </w:p>
        </w:tc>
        <w:tc>
          <w:tcPr>
            <w:tcW w:w="720" w:type="dxa"/>
            <w:shd w:val="clear" w:color="auto" w:fill="auto"/>
            <w:noWrap/>
            <w:vAlign w:val="bottom"/>
          </w:tcPr>
          <w:p w14:paraId="532548D5" w14:textId="2772BD55"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35, </w:t>
            </w:r>
            <w:r w:rsidR="009C6CC6" w:rsidRPr="00A97312">
              <w:rPr>
                <w:rFonts w:ascii="Calibri" w:eastAsia="Times New Roman" w:hAnsi="Calibri" w:cs="Times New Roman"/>
                <w:color w:val="000000"/>
                <w:sz w:val="16"/>
                <w:szCs w:val="16"/>
                <w:lang w:val="en-GB"/>
              </w:rPr>
              <w:t>42, 43, 44, 45, 46, 47, 59, 65, 72</w:t>
            </w:r>
          </w:p>
        </w:tc>
        <w:tc>
          <w:tcPr>
            <w:tcW w:w="720" w:type="dxa"/>
          </w:tcPr>
          <w:p w14:paraId="5867F88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0</w:t>
            </w:r>
          </w:p>
        </w:tc>
      </w:tr>
      <w:tr w:rsidR="006E77E9" w:rsidRPr="00A97312" w14:paraId="6860C3D8" w14:textId="77777777" w:rsidTr="00834140">
        <w:trPr>
          <w:trHeight w:val="300"/>
        </w:trPr>
        <w:tc>
          <w:tcPr>
            <w:tcW w:w="1146" w:type="dxa"/>
            <w:shd w:val="clear" w:color="auto" w:fill="auto"/>
            <w:noWrap/>
            <w:vAlign w:val="bottom"/>
            <w:hideMark/>
          </w:tcPr>
          <w:p w14:paraId="19E09B56" w14:textId="1B4DC4DF"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Goodlett</w:t>
            </w:r>
            <w:proofErr w:type="spellEnd"/>
            <w:r w:rsidRPr="00DA41FD">
              <w:rPr>
                <w:rFonts w:ascii="Calibri" w:eastAsia="Times New Roman" w:hAnsi="Calibri" w:cs="Times New Roman"/>
                <w:color w:val="000000"/>
                <w:sz w:val="16"/>
                <w:szCs w:val="16"/>
                <w:lang w:val="en-GB"/>
              </w:rPr>
              <w:t>, C.</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jFBxNpf6","properties":{"formattedCitation":"(56)","plainCitation":"(56)","noteIndex":0},"citationItems":[{"id":4827,"uris":["http://zotero.org/users/3447303/items/6HP79KV4"],"uri":["http://zotero.org/users/3447303/items/6HP79KV4"],"itemData":{"id":4827,"type":"article-journal","title":"Peer review: Honoring service and facilitating communication with electronic submission and review","container-title":"Alcohol","page":"125-127","volume":"37","issue":"3","source":"Ovid Technologies","archive":"Embase","archive_location":"43732371","DOI":"10.1016/j.alcohol.2006.04.001","ISSN":"0741-8329","language":"English","author":[{"family":"Goodlett","given":"C. R."}],"issued":{"date-parts":[["2006",11]]}}}],"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6)</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8B3EC4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97D8A23" w14:textId="3EB94CCC"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02928B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lcohol</w:t>
            </w:r>
          </w:p>
        </w:tc>
        <w:tc>
          <w:tcPr>
            <w:tcW w:w="630" w:type="dxa"/>
            <w:shd w:val="clear" w:color="auto" w:fill="auto"/>
            <w:noWrap/>
            <w:vAlign w:val="bottom"/>
            <w:hideMark/>
          </w:tcPr>
          <w:p w14:paraId="360C0A0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5</w:t>
            </w:r>
          </w:p>
        </w:tc>
        <w:tc>
          <w:tcPr>
            <w:tcW w:w="1080" w:type="dxa"/>
            <w:shd w:val="clear" w:color="auto" w:fill="auto"/>
            <w:noWrap/>
            <w:vAlign w:val="bottom"/>
            <w:hideMark/>
          </w:tcPr>
          <w:p w14:paraId="06E9EA64" w14:textId="65C40BD8"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7700A8CB" w14:textId="2D07403A" w:rsidR="00957ADB" w:rsidRPr="00A97312" w:rsidRDefault="00957AD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C2EF0D0" w14:textId="0A37B3FC" w:rsidR="006E77E9" w:rsidRPr="00A97312" w:rsidRDefault="0022549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158B5931" w14:textId="160085E5" w:rsidR="009C6CC6" w:rsidRPr="00A97312" w:rsidRDefault="009C6CC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45F93EBC" w14:textId="23FB120C" w:rsidR="009C6CC6" w:rsidRPr="00A97312" w:rsidRDefault="009C6CC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05E87B5B" w14:textId="3FAC2DEE" w:rsidR="006E77E9" w:rsidRPr="00A97312" w:rsidRDefault="00957AD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6, </w:t>
            </w:r>
            <w:r w:rsidR="009C6CC6" w:rsidRPr="00A97312">
              <w:rPr>
                <w:rFonts w:ascii="Calibri" w:eastAsia="Times New Roman" w:hAnsi="Calibri" w:cs="Times New Roman"/>
                <w:color w:val="000000"/>
                <w:sz w:val="16"/>
                <w:szCs w:val="16"/>
                <w:lang w:val="en-GB"/>
              </w:rPr>
              <w:t>35,</w:t>
            </w:r>
            <w:r w:rsidR="00225492" w:rsidRPr="00A97312">
              <w:rPr>
                <w:rFonts w:ascii="Calibri" w:eastAsia="Times New Roman" w:hAnsi="Calibri" w:cs="Times New Roman"/>
                <w:color w:val="000000"/>
                <w:sz w:val="16"/>
                <w:szCs w:val="16"/>
                <w:lang w:val="en-GB"/>
              </w:rPr>
              <w:t xml:space="preserve"> </w:t>
            </w:r>
            <w:r w:rsidR="00E2270D" w:rsidRPr="00A97312">
              <w:rPr>
                <w:rFonts w:ascii="Calibri" w:eastAsia="Times New Roman" w:hAnsi="Calibri" w:cs="Times New Roman"/>
                <w:color w:val="000000"/>
                <w:sz w:val="16"/>
                <w:szCs w:val="16"/>
                <w:lang w:val="en-GB"/>
              </w:rPr>
              <w:t>37,</w:t>
            </w:r>
            <w:r w:rsidR="009C6CC6" w:rsidRPr="00A97312">
              <w:rPr>
                <w:rFonts w:ascii="Calibri" w:eastAsia="Times New Roman" w:hAnsi="Calibri" w:cs="Times New Roman"/>
                <w:color w:val="000000"/>
                <w:sz w:val="16"/>
                <w:szCs w:val="16"/>
                <w:lang w:val="en-GB"/>
              </w:rPr>
              <w:t xml:space="preserve"> 38, </w:t>
            </w:r>
            <w:r w:rsidR="00974FED" w:rsidRPr="00A97312">
              <w:rPr>
                <w:rFonts w:ascii="Calibri" w:eastAsia="Times New Roman" w:hAnsi="Calibri" w:cs="Times New Roman"/>
                <w:color w:val="000000"/>
                <w:sz w:val="16"/>
                <w:szCs w:val="16"/>
                <w:lang w:val="en-GB"/>
              </w:rPr>
              <w:t xml:space="preserve">41, </w:t>
            </w:r>
            <w:r w:rsidR="009C6CC6" w:rsidRPr="00A97312">
              <w:rPr>
                <w:rFonts w:ascii="Calibri" w:eastAsia="Times New Roman" w:hAnsi="Calibri" w:cs="Times New Roman"/>
                <w:color w:val="000000"/>
                <w:sz w:val="16"/>
                <w:szCs w:val="16"/>
                <w:lang w:val="en-GB"/>
              </w:rPr>
              <w:t>42, 57</w:t>
            </w:r>
          </w:p>
        </w:tc>
        <w:tc>
          <w:tcPr>
            <w:tcW w:w="720" w:type="dxa"/>
          </w:tcPr>
          <w:p w14:paraId="42D1095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w:t>
            </w:r>
          </w:p>
        </w:tc>
      </w:tr>
      <w:tr w:rsidR="006E77E9" w:rsidRPr="00A97312" w14:paraId="66B40243" w14:textId="77777777" w:rsidTr="00834140">
        <w:trPr>
          <w:trHeight w:val="300"/>
        </w:trPr>
        <w:tc>
          <w:tcPr>
            <w:tcW w:w="1146" w:type="dxa"/>
            <w:shd w:val="clear" w:color="auto" w:fill="auto"/>
            <w:noWrap/>
            <w:vAlign w:val="bottom"/>
            <w:hideMark/>
          </w:tcPr>
          <w:p w14:paraId="634622DD" w14:textId="4C99C9CE"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Gough, N. R.</w:t>
            </w:r>
            <w:r w:rsidR="0092119D">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Ut4H3gi8","properties":{"formattedCitation":"(57)","plainCitation":"(57)","noteIndex":0},"citationItems":[{"id":4479,"uris":["http://zotero.org/users/3447303/items/BDJHM5RZ"],"uri":["http://zotero.org/users/3447303/items/BDJHM5RZ"],"itemData":{"id":4479,"type":"article-journal","title":"Training for peer review","container-title":"Science Signaling","volume":"2","issue":"85","archive":"Scopus C2 - 19706874","abstract":"Learning the peer-review process by trial and error may not be the most effective way to train the next generation of scientists in how to be effective reviewers. Here are some suggestions from an editor's perspective. Copyright 2008 by the American Association for the Advancement of Science; all rights reserved.","URL":"https://www.scopus.com/inward/record.uri?eid=2-s2.0-70449727093&amp;doi=10.1126%2fscisignal.285tr2&amp;partnerID=40&amp;md5=9e0b5836bfb1d4056660326264e6996f","DOI":"10.1126/scisignal.285tr2","ISSN":"19450877 (ISSN)","language":"English","author":[{"family":"Gough","given":"N. R."}],"issued":{"date-parts":[["2009"]]}}}],"schema":"https://github.com/citation-style-language/schema/raw/master/csl-citation.json"} </w:instrText>
            </w:r>
            <w:r w:rsidR="0092119D">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7)</w:t>
            </w:r>
            <w:r w:rsidR="0092119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4B4599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5DEDA5D" w14:textId="2D1D504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16C0511"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Science </w:t>
            </w:r>
            <w:proofErr w:type="spellStart"/>
            <w:r w:rsidRPr="00A97312">
              <w:rPr>
                <w:rFonts w:ascii="Calibri" w:eastAsia="Times New Roman" w:hAnsi="Calibri" w:cs="Times New Roman"/>
                <w:color w:val="000000"/>
                <w:sz w:val="16"/>
                <w:szCs w:val="16"/>
                <w:lang w:val="en-GB"/>
              </w:rPr>
              <w:t>Signaling</w:t>
            </w:r>
            <w:proofErr w:type="spellEnd"/>
          </w:p>
        </w:tc>
        <w:tc>
          <w:tcPr>
            <w:tcW w:w="630" w:type="dxa"/>
            <w:shd w:val="clear" w:color="auto" w:fill="auto"/>
            <w:noWrap/>
            <w:vAlign w:val="bottom"/>
            <w:hideMark/>
          </w:tcPr>
          <w:p w14:paraId="180B2A8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7F6A5BB8" w14:textId="589D5C1A"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7E862127" w14:textId="6FF51131" w:rsidR="00E56C23" w:rsidRPr="00A97312" w:rsidRDefault="00E56C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27A16742" w14:textId="27E34702" w:rsidR="00E56C23" w:rsidRPr="00A97312" w:rsidRDefault="00E56C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5D658689" w14:textId="5527F15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589F96FD" w14:textId="77777777" w:rsidR="00E56C23" w:rsidRPr="00A97312" w:rsidRDefault="00E56C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7B99094F" w14:textId="786279BC" w:rsidR="00E56C23" w:rsidRPr="00A97312" w:rsidRDefault="00E56C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2E4D9F46" w14:textId="66089B1E" w:rsidR="00E56C23" w:rsidRPr="00A97312" w:rsidRDefault="00E56C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tc>
        <w:tc>
          <w:tcPr>
            <w:tcW w:w="720" w:type="dxa"/>
            <w:shd w:val="clear" w:color="auto" w:fill="auto"/>
            <w:noWrap/>
            <w:vAlign w:val="bottom"/>
          </w:tcPr>
          <w:p w14:paraId="72E41CF7" w14:textId="18F0313D" w:rsidR="006E77E9" w:rsidRPr="00A97312" w:rsidRDefault="00E56C2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5, 32, </w:t>
            </w:r>
            <w:r w:rsidR="00204DF2" w:rsidRPr="00A97312">
              <w:rPr>
                <w:rFonts w:ascii="Calibri" w:eastAsia="Times New Roman" w:hAnsi="Calibri" w:cs="Times New Roman"/>
                <w:color w:val="000000"/>
                <w:sz w:val="16"/>
                <w:szCs w:val="16"/>
                <w:lang w:val="en-GB"/>
              </w:rPr>
              <w:t xml:space="preserve">35, </w:t>
            </w:r>
            <w:r w:rsidR="00E2270D" w:rsidRPr="00A97312">
              <w:rPr>
                <w:rFonts w:ascii="Calibri" w:eastAsia="Times New Roman" w:hAnsi="Calibri" w:cs="Times New Roman"/>
                <w:color w:val="000000"/>
                <w:sz w:val="16"/>
                <w:szCs w:val="16"/>
                <w:lang w:val="en-GB"/>
              </w:rPr>
              <w:t xml:space="preserve">40, </w:t>
            </w:r>
            <w:r w:rsidRPr="00A97312">
              <w:rPr>
                <w:rFonts w:ascii="Calibri" w:eastAsia="Times New Roman" w:hAnsi="Calibri" w:cs="Times New Roman"/>
                <w:color w:val="000000"/>
                <w:sz w:val="16"/>
                <w:szCs w:val="16"/>
                <w:lang w:val="en-GB"/>
              </w:rPr>
              <w:t>42, 43, 49, 51, 52, 58, 60, 64</w:t>
            </w:r>
          </w:p>
        </w:tc>
        <w:tc>
          <w:tcPr>
            <w:tcW w:w="720" w:type="dxa"/>
          </w:tcPr>
          <w:p w14:paraId="3438161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2</w:t>
            </w:r>
          </w:p>
        </w:tc>
      </w:tr>
      <w:tr w:rsidR="006E77E9" w:rsidRPr="00A97312" w14:paraId="6D71B9A6" w14:textId="77777777" w:rsidTr="00834140">
        <w:trPr>
          <w:trHeight w:val="300"/>
        </w:trPr>
        <w:tc>
          <w:tcPr>
            <w:tcW w:w="1146" w:type="dxa"/>
            <w:shd w:val="clear" w:color="auto" w:fill="auto"/>
            <w:noWrap/>
            <w:vAlign w:val="bottom"/>
            <w:hideMark/>
          </w:tcPr>
          <w:p w14:paraId="22C7ADFE" w14:textId="3444C583"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Halder</w:t>
            </w:r>
            <w:proofErr w:type="spellEnd"/>
            <w:r w:rsidRPr="00DA41FD">
              <w:rPr>
                <w:rFonts w:ascii="Calibri" w:eastAsia="Times New Roman" w:hAnsi="Calibri" w:cs="Times New Roman"/>
                <w:color w:val="000000"/>
                <w:sz w:val="16"/>
                <w:szCs w:val="16"/>
                <w:lang w:val="en-GB"/>
              </w:rPr>
              <w:t>, N.</w:t>
            </w:r>
            <w:r w:rsidR="00A9391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FBeGPOUY","properties":{"formattedCitation":"(58)","plainCitation":"(58)","noteIndex":0},"citationItems":[{"id":4177,"uris":["http://zotero.org/users/3447303/items/I3T3R9KX"],"uri":["http://zotero.org/users/3447303/items/I3T3R9KX"],"itemData":{"id":4177,"type":"article-journal","title":"Peer reviewing made easy","container-title":"Advances in Psychiatric Treatment","page":"150-157","volume":"17","issue":"2","archive":"Scopus","abstract":"Peer review in scientific journals has existed for over 200 years. This process is currently the accepted way of assessing scientific manuscripts prior to publication for most journals. Despite this, little has been written about the process of peer reviewing, with hardly anything specific to psychiatric journals. This article answers fundamental questions related to peer reviewing and includes practical tips to writing reviews. It will be helpful for those keen on improving their knowledge about the peer-review process. It will not only benefit those who are reviewers or thinking about becoming reviewers, but also authors, who can use the information to improve their chances of publication.","DOI":"10.1192/apt.bp.109.007294","ISSN":"13555146 (ISSN)","language":"English","author":[{"family":"Halder","given":"N."},{"family":"Ramsay","given":"R."},{"family":"Tyrer","given":"P."},{"family":"Casey","given":"P."}],"issued":{"date-parts":[["2011"]]}}}],"schema":"https://github.com/citation-style-language/schema/raw/master/csl-citation.json"} </w:instrText>
            </w:r>
            <w:r w:rsidR="00A9391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8)</w:t>
            </w:r>
            <w:r w:rsidR="00A9391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16AA118"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52B2FBEC" w14:textId="74E5070C"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7775D48"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ances in Psychiatric Treatment</w:t>
            </w:r>
          </w:p>
        </w:tc>
        <w:tc>
          <w:tcPr>
            <w:tcW w:w="630" w:type="dxa"/>
            <w:shd w:val="clear" w:color="auto" w:fill="auto"/>
            <w:noWrap/>
            <w:vAlign w:val="bottom"/>
            <w:hideMark/>
          </w:tcPr>
          <w:p w14:paraId="7942771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05E052DA" w14:textId="114C4AFA"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308AC5E" w14:textId="36E516C9" w:rsidR="00090AA3" w:rsidRPr="00A97312" w:rsidRDefault="00090A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76AF1250" w14:textId="0DA7FF2E" w:rsidR="00EA7920" w:rsidRPr="00A97312" w:rsidRDefault="00EA792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3E487A3" w14:textId="3F5830DA" w:rsidR="00EA7920" w:rsidRPr="00A97312" w:rsidRDefault="00EA792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2D5AB3FA" w14:textId="77777777"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Reliable professionals,</w:t>
            </w:r>
          </w:p>
          <w:p w14:paraId="645FB138" w14:textId="77777777" w:rsidR="00EA7920" w:rsidRPr="00A97312" w:rsidRDefault="00EA792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9D73B68" w14:textId="05A11309" w:rsidR="00EA7920" w:rsidRPr="00A97312" w:rsidRDefault="00EA792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210EBFD4" w14:textId="3B4989E5" w:rsidR="006E77E9" w:rsidRPr="00A97312" w:rsidRDefault="00090A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 xml:space="preserve">11, </w:t>
            </w:r>
            <w:r w:rsidR="00EA7920" w:rsidRPr="00A97312">
              <w:rPr>
                <w:rFonts w:ascii="Calibri" w:eastAsia="Times New Roman" w:hAnsi="Calibri" w:cs="Times New Roman"/>
                <w:color w:val="000000"/>
                <w:sz w:val="16"/>
                <w:szCs w:val="16"/>
                <w:lang w:val="en-GB"/>
              </w:rPr>
              <w:t xml:space="preserve">13, 16, 31, 32, </w:t>
            </w:r>
            <w:r w:rsidR="00204DF2" w:rsidRPr="00A97312">
              <w:rPr>
                <w:rFonts w:ascii="Calibri" w:eastAsia="Times New Roman" w:hAnsi="Calibri" w:cs="Times New Roman"/>
                <w:color w:val="000000"/>
                <w:sz w:val="16"/>
                <w:szCs w:val="16"/>
                <w:lang w:val="en-GB"/>
              </w:rPr>
              <w:t xml:space="preserve">35, </w:t>
            </w:r>
            <w:r w:rsidR="00787455" w:rsidRPr="00A97312">
              <w:rPr>
                <w:rFonts w:ascii="Calibri" w:eastAsia="Times New Roman" w:hAnsi="Calibri" w:cs="Times New Roman"/>
                <w:color w:val="000000"/>
                <w:sz w:val="16"/>
                <w:szCs w:val="16"/>
                <w:lang w:val="en-GB"/>
              </w:rPr>
              <w:t xml:space="preserve">36, </w:t>
            </w:r>
            <w:r w:rsidR="00EA7920" w:rsidRPr="00A97312">
              <w:rPr>
                <w:rFonts w:ascii="Calibri" w:eastAsia="Times New Roman" w:hAnsi="Calibri" w:cs="Times New Roman"/>
                <w:color w:val="000000"/>
                <w:sz w:val="16"/>
                <w:szCs w:val="16"/>
                <w:lang w:val="en-GB"/>
              </w:rPr>
              <w:t>47, 50, 57</w:t>
            </w:r>
          </w:p>
        </w:tc>
        <w:tc>
          <w:tcPr>
            <w:tcW w:w="720" w:type="dxa"/>
          </w:tcPr>
          <w:p w14:paraId="4DE1E09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0</w:t>
            </w:r>
          </w:p>
        </w:tc>
      </w:tr>
      <w:tr w:rsidR="006E77E9" w:rsidRPr="00A97312" w14:paraId="4B840FA3" w14:textId="77777777" w:rsidTr="00834140">
        <w:trPr>
          <w:trHeight w:val="300"/>
        </w:trPr>
        <w:tc>
          <w:tcPr>
            <w:tcW w:w="1146" w:type="dxa"/>
            <w:shd w:val="clear" w:color="auto" w:fill="auto"/>
            <w:noWrap/>
            <w:vAlign w:val="bottom"/>
            <w:hideMark/>
          </w:tcPr>
          <w:p w14:paraId="3EEC095E" w14:textId="42C279B0"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Harms, M.</w:t>
            </w:r>
            <w:r w:rsidR="00A9391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2uTULJEM","properties":{"formattedCitation":"(59)","plainCitation":"(59)","noteIndex":0},"citationItems":[{"id":4823,"uris":["http://zotero.org/users/3447303/items/2RSI8ZQ5"],"uri":["http://zotero.org/users/3447303/items/2RSI8ZQ5"],"itemData":{"id":4823,"type":"article-journal","title":"Peer review: the firewall of science","container-title":"Physiotherapy","page":"193-194","volume":"92","issue":"4","archive_location":"WOS:000242877100001","ISSN":"0031-9406","journalAbbreviation":"Physiotherapy","language":"English","author":[{"family":"Harms","given":"M."}],"issued":{"date-parts":[["2006",12]]}}}],"schema":"https://github.com/citation-style-language/schema/raw/master/csl-citation.json"} </w:instrText>
            </w:r>
            <w:r w:rsidR="00A9391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9)</w:t>
            </w:r>
            <w:r w:rsidR="00A9391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03042EE"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6844787" w14:textId="00F5393E"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BB8E02F"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hysiotherapy</w:t>
            </w:r>
          </w:p>
        </w:tc>
        <w:tc>
          <w:tcPr>
            <w:tcW w:w="630" w:type="dxa"/>
            <w:shd w:val="clear" w:color="auto" w:fill="auto"/>
            <w:noWrap/>
            <w:vAlign w:val="bottom"/>
            <w:hideMark/>
          </w:tcPr>
          <w:p w14:paraId="6E7D40A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6</w:t>
            </w:r>
          </w:p>
        </w:tc>
        <w:tc>
          <w:tcPr>
            <w:tcW w:w="1080" w:type="dxa"/>
            <w:shd w:val="clear" w:color="auto" w:fill="auto"/>
            <w:noWrap/>
            <w:vAlign w:val="bottom"/>
            <w:hideMark/>
          </w:tcPr>
          <w:p w14:paraId="5625BE0D" w14:textId="5AA1B578"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F16F162" w14:textId="08BBB469"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0C234C33" w14:textId="2404C9BB" w:rsidR="000650D4" w:rsidRPr="00A97312" w:rsidRDefault="000650D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0F8D6E9" w14:textId="0BDA55E5" w:rsidR="000650D4" w:rsidRPr="00A97312" w:rsidRDefault="000650D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6559687B" w14:textId="744546E7" w:rsidR="0099518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0650D4" w:rsidRPr="00A97312">
              <w:rPr>
                <w:rFonts w:ascii="Calibri" w:eastAsia="Times New Roman" w:hAnsi="Calibri" w:cs="Times New Roman"/>
                <w:color w:val="000000"/>
                <w:sz w:val="16"/>
                <w:szCs w:val="16"/>
                <w:lang w:val="en-GB"/>
              </w:rPr>
              <w:t>42, 43, 57</w:t>
            </w:r>
          </w:p>
        </w:tc>
        <w:tc>
          <w:tcPr>
            <w:tcW w:w="720" w:type="dxa"/>
          </w:tcPr>
          <w:p w14:paraId="320A2D9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30337CBE" w14:textId="77777777" w:rsidTr="00834140">
        <w:trPr>
          <w:trHeight w:val="300"/>
        </w:trPr>
        <w:tc>
          <w:tcPr>
            <w:tcW w:w="1146" w:type="dxa"/>
            <w:shd w:val="clear" w:color="auto" w:fill="auto"/>
            <w:noWrap/>
            <w:vAlign w:val="bottom"/>
            <w:hideMark/>
          </w:tcPr>
          <w:p w14:paraId="2458BDE1" w14:textId="58FD06BF"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Heddle, N.</w:t>
            </w:r>
            <w:r w:rsidR="00A9391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axv3Eece","properties":{"formattedCitation":"(60)","plainCitation":"(60)","noteIndex":0},"citationItems":[{"id":4475,"uris":["http://zotero.org/users/3447303/items/EPBF45PF"],"uri":["http://zotero.org/users/3447303/items/EPBF45PF"],"itemData":{"id":4475,"type":"article-journal","title":"Reviewing manuscripts: tips and responsibilities","container-title":"Transfusion","page":"2265-8","volume":"49","issue":"11","source":"Ovid Technologies","archive":"MEDLINE","archive_location":"19761546","DOI":"10.1111/j.1537-2995.2009.02390.x","ISSN":"1537-2995","journalAbbreviation":"Transfusion","language":"English","author":[{"family":"Heddle","given":"Nancy M."},{"family":"Ness","given":"Paul M."}],"issued":{"date-parts":[["2009",11]]}}}],"schema":"https://github.com/citation-style-language/schema/raw/master/csl-citation.json"} </w:instrText>
            </w:r>
            <w:r w:rsidR="00A9391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0)</w:t>
            </w:r>
            <w:r w:rsidR="00A9391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B791629"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6F54104A" w14:textId="66BBDD81"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701C838"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ransfusion</w:t>
            </w:r>
          </w:p>
        </w:tc>
        <w:tc>
          <w:tcPr>
            <w:tcW w:w="630" w:type="dxa"/>
            <w:shd w:val="clear" w:color="auto" w:fill="auto"/>
            <w:noWrap/>
            <w:vAlign w:val="bottom"/>
            <w:hideMark/>
          </w:tcPr>
          <w:p w14:paraId="6A6ABE0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1C08B01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mmentary</w:t>
            </w:r>
          </w:p>
        </w:tc>
        <w:tc>
          <w:tcPr>
            <w:tcW w:w="1350" w:type="dxa"/>
          </w:tcPr>
          <w:p w14:paraId="7C6BE366" w14:textId="502D7E25"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569A8713" w14:textId="7C4D3AF0" w:rsidR="000650D4" w:rsidRPr="00A97312" w:rsidRDefault="000650D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37C693C" w14:textId="39DAFFCD" w:rsidR="000650D4" w:rsidRPr="00A97312" w:rsidRDefault="000650D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2784941F" w14:textId="219423A1"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364B260C" w14:textId="4B27AE41" w:rsidR="000650D4" w:rsidRPr="00A97312" w:rsidRDefault="000650D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5CD83D2E" w14:textId="77777777" w:rsidR="000650D4" w:rsidRPr="00A97312" w:rsidRDefault="000650D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7B166268" w14:textId="77777777" w:rsidR="000650D4" w:rsidRPr="00A97312" w:rsidRDefault="000650D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p w14:paraId="14574562" w14:textId="6C4275C1" w:rsidR="000650D4" w:rsidRPr="00A97312" w:rsidRDefault="000650D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ocates</w:t>
            </w:r>
          </w:p>
        </w:tc>
        <w:tc>
          <w:tcPr>
            <w:tcW w:w="720" w:type="dxa"/>
            <w:shd w:val="clear" w:color="auto" w:fill="auto"/>
            <w:noWrap/>
            <w:vAlign w:val="bottom"/>
          </w:tcPr>
          <w:p w14:paraId="730D85D5" w14:textId="3E5821D8"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w:t>
            </w:r>
            <w:r w:rsidR="000650D4" w:rsidRPr="00A97312">
              <w:rPr>
                <w:rFonts w:ascii="Calibri" w:eastAsia="Times New Roman" w:hAnsi="Calibri" w:cs="Times New Roman"/>
                <w:color w:val="000000"/>
                <w:sz w:val="16"/>
                <w:szCs w:val="16"/>
                <w:lang w:val="en-GB"/>
              </w:rPr>
              <w:t xml:space="preserve"> 13, 14, 16, 18, 24, 31, 34, </w:t>
            </w:r>
            <w:r w:rsidRPr="00A97312">
              <w:rPr>
                <w:rFonts w:ascii="Calibri" w:eastAsia="Times New Roman" w:hAnsi="Calibri" w:cs="Times New Roman"/>
                <w:color w:val="000000"/>
                <w:sz w:val="16"/>
                <w:szCs w:val="16"/>
                <w:lang w:val="en-GB"/>
              </w:rPr>
              <w:t xml:space="preserve"> </w:t>
            </w:r>
            <w:r w:rsidR="00204DF2" w:rsidRPr="00A97312">
              <w:rPr>
                <w:rFonts w:ascii="Calibri" w:eastAsia="Times New Roman" w:hAnsi="Calibri" w:cs="Times New Roman"/>
                <w:color w:val="000000"/>
                <w:sz w:val="16"/>
                <w:szCs w:val="16"/>
                <w:lang w:val="en-GB"/>
              </w:rPr>
              <w:t xml:space="preserve">35, </w:t>
            </w:r>
            <w:r w:rsidR="000650D4" w:rsidRPr="00A97312">
              <w:rPr>
                <w:rFonts w:ascii="Calibri" w:eastAsia="Times New Roman" w:hAnsi="Calibri" w:cs="Times New Roman"/>
                <w:color w:val="000000"/>
                <w:sz w:val="16"/>
                <w:szCs w:val="16"/>
                <w:lang w:val="en-GB"/>
              </w:rPr>
              <w:t>43, 45, 58, 59, 64, 67</w:t>
            </w:r>
          </w:p>
        </w:tc>
        <w:tc>
          <w:tcPr>
            <w:tcW w:w="720" w:type="dxa"/>
          </w:tcPr>
          <w:p w14:paraId="68D43649" w14:textId="138A4C4E" w:rsidR="006E77E9" w:rsidRPr="00A97312" w:rsidRDefault="000650D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5</w:t>
            </w:r>
          </w:p>
        </w:tc>
      </w:tr>
      <w:tr w:rsidR="006E77E9" w:rsidRPr="00A97312" w14:paraId="4089B856" w14:textId="77777777" w:rsidTr="00834140">
        <w:trPr>
          <w:trHeight w:val="300"/>
        </w:trPr>
        <w:tc>
          <w:tcPr>
            <w:tcW w:w="1146" w:type="dxa"/>
            <w:shd w:val="clear" w:color="auto" w:fill="auto"/>
            <w:noWrap/>
            <w:vAlign w:val="bottom"/>
            <w:hideMark/>
          </w:tcPr>
          <w:p w14:paraId="42453FEB" w14:textId="3C7D1E48"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Helton, M.</w:t>
            </w:r>
            <w:r w:rsidR="00A9391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j1OH8vVX","properties":{"formattedCitation":"(61)","plainCitation":"(61)","noteIndex":0},"citationItems":[{"id":4175,"uris":["http://zotero.org/users/3447303/items/JHYSSSQX"],"uri":["http://zotero.org/users/3447303/items/JHYSSSQX"],"itemData":{"id":4175,"type":"article-journal","title":"Peering into Peer-Review","container-title":"Journal of Pediatrics","page":"150-151","volume":"159","issue":"1","archive_location":"WOS:000291536200030","ISSN":"0022-3476","journalAbbreviation":"J. Pediatr.","language":"English","author":[{"family":"Helton","given":"M. L."},{"family":"Balistreri","given":"W. F."}],"issued":{"date-parts":[["2011",7]]}}}],"schema":"https://github.com/citation-style-language/schema/raw/master/csl-citation.json"} </w:instrText>
            </w:r>
            <w:r w:rsidR="00A9391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1)</w:t>
            </w:r>
            <w:r w:rsidR="00A9391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5B1EB5E"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59F5C8D" w14:textId="4C54DA7D"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DAE5A2D"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he Journal of Paediatrics</w:t>
            </w:r>
          </w:p>
        </w:tc>
        <w:tc>
          <w:tcPr>
            <w:tcW w:w="630" w:type="dxa"/>
            <w:shd w:val="clear" w:color="auto" w:fill="auto"/>
            <w:noWrap/>
            <w:vAlign w:val="bottom"/>
            <w:hideMark/>
          </w:tcPr>
          <w:p w14:paraId="74C638B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737B233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mmentary</w:t>
            </w:r>
          </w:p>
        </w:tc>
        <w:tc>
          <w:tcPr>
            <w:tcW w:w="1350" w:type="dxa"/>
          </w:tcPr>
          <w:p w14:paraId="7C14B41A" w14:textId="6E4ED64F" w:rsidR="006E77E9" w:rsidRPr="00A97312" w:rsidRDefault="00B414B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97519D6" w14:textId="618079ED" w:rsidR="00B414BA" w:rsidRPr="00A97312" w:rsidRDefault="00B414B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5603DC1C" w14:textId="6199BF11" w:rsidR="00B414BA" w:rsidRPr="00A97312" w:rsidRDefault="00B414B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6D200F3C" w14:textId="1471D316" w:rsidR="006E77E9" w:rsidRPr="00A97312" w:rsidRDefault="00B414B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3, 14, 15, 16, 20, 52, 71</w:t>
            </w:r>
          </w:p>
        </w:tc>
        <w:tc>
          <w:tcPr>
            <w:tcW w:w="720" w:type="dxa"/>
          </w:tcPr>
          <w:p w14:paraId="01F574A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w:t>
            </w:r>
          </w:p>
        </w:tc>
      </w:tr>
      <w:tr w:rsidR="006E77E9" w:rsidRPr="00A97312" w14:paraId="57500B29" w14:textId="77777777" w:rsidTr="00834140">
        <w:trPr>
          <w:trHeight w:val="300"/>
        </w:trPr>
        <w:tc>
          <w:tcPr>
            <w:tcW w:w="1146" w:type="dxa"/>
            <w:shd w:val="clear" w:color="auto" w:fill="auto"/>
            <w:noWrap/>
            <w:vAlign w:val="bottom"/>
            <w:hideMark/>
          </w:tcPr>
          <w:p w14:paraId="7E718A84" w14:textId="35D6FA02"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Hernandez, L. V.</w:t>
            </w:r>
            <w:r w:rsidR="001B0A2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HMKUwnM3","properties":{"formattedCitation":"(62)","plainCitation":"(62)","noteIndex":0},"citationItems":[{"id":4471,"uris":["http://zotero.org/users/3447303/items/IGBUWS3J"],"uri":["http://zotero.org/users/3447303/items/IGBUWS3J"],"itemData":{"id":4471,"type":"article-journal","title":"Becoming a reviewer is good for you-the peer-review process","container-title":"Gastrointestinal Endoscopy","page":"1159-1160","volume":"70","issue":"6","archive_location":"WOS:000273111300017","ISSN":"0016-5107","journalAbbreviation":"Gastrointest. Endosc.","language":"English","author":[{"family":"Hernandez","given":"L. V."}],"issued":{"date-parts":[["2009",12]]}}}],"schema":"https://github.com/citation-style-language/schema/raw/master/csl-citation.json"} </w:instrText>
            </w:r>
            <w:r w:rsidR="001B0A2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2)</w:t>
            </w:r>
            <w:r w:rsidR="001B0A2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4DBE189"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2684113" w14:textId="18D2623A"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4955CDA"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strointestinal Endoscopy</w:t>
            </w:r>
          </w:p>
        </w:tc>
        <w:tc>
          <w:tcPr>
            <w:tcW w:w="630" w:type="dxa"/>
            <w:shd w:val="clear" w:color="auto" w:fill="auto"/>
            <w:noWrap/>
            <w:vAlign w:val="bottom"/>
            <w:hideMark/>
          </w:tcPr>
          <w:p w14:paraId="0118071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11D3D1E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mmentary</w:t>
            </w:r>
          </w:p>
        </w:tc>
        <w:tc>
          <w:tcPr>
            <w:tcW w:w="1350" w:type="dxa"/>
          </w:tcPr>
          <w:p w14:paraId="3E2A33AD" w14:textId="5A0EF87A" w:rsidR="006E77E9" w:rsidRPr="00A97312" w:rsidRDefault="00DA18D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06290DCD" w14:textId="728270B2" w:rsidR="00DA18D8" w:rsidRPr="00A97312" w:rsidRDefault="00DA18D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tc>
        <w:tc>
          <w:tcPr>
            <w:tcW w:w="720" w:type="dxa"/>
            <w:shd w:val="clear" w:color="auto" w:fill="auto"/>
            <w:noWrap/>
            <w:vAlign w:val="bottom"/>
          </w:tcPr>
          <w:p w14:paraId="70031FE3" w14:textId="5214B293" w:rsidR="006E77E9" w:rsidRPr="00A97312" w:rsidRDefault="00DA18D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1, 34</w:t>
            </w:r>
          </w:p>
        </w:tc>
        <w:tc>
          <w:tcPr>
            <w:tcW w:w="720" w:type="dxa"/>
          </w:tcPr>
          <w:p w14:paraId="42EB48A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44B55F5C" w14:textId="77777777" w:rsidTr="00834140">
        <w:trPr>
          <w:trHeight w:val="300"/>
        </w:trPr>
        <w:tc>
          <w:tcPr>
            <w:tcW w:w="1146" w:type="dxa"/>
            <w:shd w:val="clear" w:color="auto" w:fill="auto"/>
            <w:noWrap/>
            <w:vAlign w:val="bottom"/>
            <w:hideMark/>
          </w:tcPr>
          <w:p w14:paraId="34C8F677" w14:textId="4A2E6FF7"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Hoyt, K. S.</w:t>
            </w:r>
            <w:r w:rsidR="001B0A2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0OZ4e6eo","properties":{"formattedCitation":"(63)","plainCitation":"(63)","noteIndex":0},"citationItems":[{"id":4706,"uris":["http://zotero.org/users/3447303/items/GS25ZNCN"],"uri":["http://zotero.org/users/3447303/items/GS25ZNCN"],"itemData":{"id":4706,"type":"article-journal","title":"Peer review for professional publications","container-title":"Advanced Emergency Nursing Journal","page":"260-264","volume":"29","issue":"3","archive":"Scopus","abstract":"The primary responsibility of peer review is to ensure high-quality professional publications. The purpose of this article is to outline the responsibilities for both the publication and the reviewer. This article also discusses the review process and some of the benefits of the peer review process. © 2007 Lippincott Williams &amp; Wilkins, Inc.","DOI":"10.1097/01.TME.0000286969.01911.78","ISSN":"19314485 (ISSN)","language":"English","author":[{"family":"Hoyt","given":"K. S."},{"family":"Proehl","given":"J. A."}],"issued":{"date-parts":[["2007"]]}}}],"schema":"https://github.com/citation-style-language/schema/raw/master/csl-citation.json"} </w:instrText>
            </w:r>
            <w:r w:rsidR="001B0A2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3)</w:t>
            </w:r>
            <w:r w:rsidR="001B0A2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CA41384"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D8D7216" w14:textId="0B5F3D03"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65EAC9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anced Emergency Nursing Journal</w:t>
            </w:r>
          </w:p>
        </w:tc>
        <w:tc>
          <w:tcPr>
            <w:tcW w:w="630" w:type="dxa"/>
            <w:shd w:val="clear" w:color="auto" w:fill="auto"/>
            <w:noWrap/>
            <w:vAlign w:val="bottom"/>
            <w:hideMark/>
          </w:tcPr>
          <w:p w14:paraId="49107E6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18CD9221" w14:textId="5FB443A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07F0E6C" w14:textId="219433EA" w:rsidR="00DA18D8" w:rsidRPr="00A97312" w:rsidRDefault="00DA18D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6324C92E" w14:textId="4D984E1B" w:rsidR="006E77E9" w:rsidRPr="00A97312" w:rsidRDefault="00E22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04BB014D" w14:textId="66F94131" w:rsidR="00DA18D8" w:rsidRPr="00A97312" w:rsidRDefault="00DA18D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30833B02" w14:textId="0346D769" w:rsidR="00DA18D8" w:rsidRPr="00A97312" w:rsidRDefault="00DA18D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216BC0A0" w14:textId="7EE46FF8" w:rsidR="00DA18D8" w:rsidRPr="00A97312" w:rsidRDefault="00DA18D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tc>
        <w:tc>
          <w:tcPr>
            <w:tcW w:w="720" w:type="dxa"/>
            <w:shd w:val="clear" w:color="auto" w:fill="auto"/>
            <w:noWrap/>
            <w:vAlign w:val="bottom"/>
          </w:tcPr>
          <w:p w14:paraId="3DC97C4A" w14:textId="58E6DFAB" w:rsidR="006E77E9" w:rsidRPr="00A97312" w:rsidRDefault="00DA18D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3, 14, 17, 19, 20, 24, </w:t>
            </w:r>
            <w:r w:rsidR="00E2270D" w:rsidRPr="00A97312">
              <w:rPr>
                <w:rFonts w:ascii="Calibri" w:eastAsia="Times New Roman" w:hAnsi="Calibri" w:cs="Times New Roman"/>
                <w:color w:val="000000"/>
                <w:sz w:val="16"/>
                <w:szCs w:val="16"/>
                <w:lang w:val="en-GB"/>
              </w:rPr>
              <w:t xml:space="preserve">37, </w:t>
            </w:r>
            <w:r w:rsidRPr="00A97312">
              <w:rPr>
                <w:rFonts w:ascii="Calibri" w:eastAsia="Times New Roman" w:hAnsi="Calibri" w:cs="Times New Roman"/>
                <w:color w:val="000000"/>
                <w:sz w:val="16"/>
                <w:szCs w:val="16"/>
                <w:lang w:val="en-GB"/>
              </w:rPr>
              <w:t>42, 46, 48, 57, 63</w:t>
            </w:r>
          </w:p>
        </w:tc>
        <w:tc>
          <w:tcPr>
            <w:tcW w:w="720" w:type="dxa"/>
          </w:tcPr>
          <w:p w14:paraId="75B1E54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2</w:t>
            </w:r>
          </w:p>
        </w:tc>
      </w:tr>
      <w:tr w:rsidR="006E77E9" w:rsidRPr="00A97312" w14:paraId="75AF40A1" w14:textId="77777777" w:rsidTr="00834140">
        <w:trPr>
          <w:trHeight w:val="300"/>
        </w:trPr>
        <w:tc>
          <w:tcPr>
            <w:tcW w:w="1146" w:type="dxa"/>
            <w:shd w:val="clear" w:color="auto" w:fill="auto"/>
            <w:noWrap/>
            <w:vAlign w:val="bottom"/>
            <w:hideMark/>
          </w:tcPr>
          <w:p w14:paraId="7D18176C" w14:textId="6859EDDC"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Isaacs, D.</w:t>
            </w:r>
            <w:r w:rsidR="001B0A2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UA4Fn19P","properties":{"formattedCitation":"(64)","plainCitation":"(64)","noteIndex":0},"citationItems":[{"id":5004,"uris":["http://zotero.org/users/3447303/items/4SUA9GBV"],"uri":["http://zotero.org/users/3447303/items/4SUA9GBV"],"itemData":{"id":5004,"type":"article-journal","title":"Who teaches the referee?","container-title":"Journal of Paediatrics and Child Health","page":"397-398","volume":"40","issue":"7","source":"Ovid Technologies","archive":"Embase","archive_location":"38938705","abstract":"Refereeing papers is both a privilege and a chore. Referees generally learn an enormous amount from reading scientific papers written by their peers. The Journal depends on the generosity and goodwill of its referees who give up their time to review papers, and the Editors are extremely grateful that so many of our colleagues and friends continue to give of themselves in this way. Whether our future referees are able to attend courses to help them learn to be good referees, or whether they learn from their supervisors, the Journal will continue to depend on the peer review process to maintain scientific standards.","DOI":"10.1111/j.1440-1754.2004.00409.x","ISSN":"1034-4810","language":"English","author":[{"family":"Isaacs","given":"D."}],"issued":{"date-parts":[["2004",7]]}}}],"schema":"https://github.com/citation-style-language/schema/raw/master/csl-citation.json"} </w:instrText>
            </w:r>
            <w:r w:rsidR="001B0A2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4)</w:t>
            </w:r>
            <w:r w:rsidR="001B0A2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047839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72912820" w14:textId="4FC28C1E"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5BD4AC3"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Paediatrics and Child Health</w:t>
            </w:r>
          </w:p>
        </w:tc>
        <w:tc>
          <w:tcPr>
            <w:tcW w:w="630" w:type="dxa"/>
            <w:shd w:val="clear" w:color="auto" w:fill="auto"/>
            <w:noWrap/>
            <w:vAlign w:val="bottom"/>
            <w:hideMark/>
          </w:tcPr>
          <w:p w14:paraId="09E9ED7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4</w:t>
            </w:r>
          </w:p>
        </w:tc>
        <w:tc>
          <w:tcPr>
            <w:tcW w:w="1080" w:type="dxa"/>
            <w:shd w:val="clear" w:color="auto" w:fill="auto"/>
            <w:noWrap/>
            <w:vAlign w:val="bottom"/>
          </w:tcPr>
          <w:p w14:paraId="6E48954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mmentary</w:t>
            </w:r>
          </w:p>
        </w:tc>
        <w:tc>
          <w:tcPr>
            <w:tcW w:w="1350" w:type="dxa"/>
          </w:tcPr>
          <w:p w14:paraId="560B7A0F" w14:textId="758644D9" w:rsidR="00577E80" w:rsidRPr="00A97312" w:rsidRDefault="00577E8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6935FAD3" w14:textId="3B0C2388" w:rsidR="00577E80" w:rsidRPr="00A97312" w:rsidRDefault="00577E8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33D511FD" w14:textId="5BBBE50E"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32B47A17" w14:textId="524F4352" w:rsidR="00577E80" w:rsidRPr="00A97312" w:rsidRDefault="00577E8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1A392F47" w14:textId="46439E32" w:rsidR="00577E80" w:rsidRPr="00A97312" w:rsidRDefault="00577E8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1ED774D6" w14:textId="45D67695" w:rsidR="006E77E9" w:rsidRPr="00A97312" w:rsidRDefault="00577E8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1, 32, </w:t>
            </w:r>
            <w:r w:rsidR="00204DF2" w:rsidRPr="00A97312">
              <w:rPr>
                <w:rFonts w:ascii="Calibri" w:eastAsia="Times New Roman" w:hAnsi="Calibri" w:cs="Times New Roman"/>
                <w:color w:val="000000"/>
                <w:sz w:val="16"/>
                <w:szCs w:val="16"/>
                <w:lang w:val="en-GB"/>
              </w:rPr>
              <w:t xml:space="preserve">35, </w:t>
            </w:r>
            <w:r w:rsidRPr="00A97312">
              <w:rPr>
                <w:rFonts w:ascii="Calibri" w:eastAsia="Times New Roman" w:hAnsi="Calibri" w:cs="Times New Roman"/>
                <w:color w:val="000000"/>
                <w:sz w:val="16"/>
                <w:szCs w:val="16"/>
                <w:lang w:val="en-GB"/>
              </w:rPr>
              <w:t>57, 72, 73, 75</w:t>
            </w:r>
          </w:p>
        </w:tc>
        <w:tc>
          <w:tcPr>
            <w:tcW w:w="720" w:type="dxa"/>
          </w:tcPr>
          <w:p w14:paraId="4AA9F881" w14:textId="0248738C" w:rsidR="006E77E9" w:rsidRPr="00A97312" w:rsidRDefault="00577E8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w:t>
            </w:r>
          </w:p>
        </w:tc>
      </w:tr>
      <w:tr w:rsidR="006E77E9" w:rsidRPr="00A97312" w14:paraId="3B97089E" w14:textId="77777777" w:rsidTr="00834140">
        <w:trPr>
          <w:trHeight w:val="300"/>
        </w:trPr>
        <w:tc>
          <w:tcPr>
            <w:tcW w:w="1146" w:type="dxa"/>
            <w:shd w:val="clear" w:color="auto" w:fill="auto"/>
            <w:noWrap/>
            <w:vAlign w:val="bottom"/>
            <w:hideMark/>
          </w:tcPr>
          <w:p w14:paraId="5F4F6389" w14:textId="67D8AC54"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Izumi, S.</w:t>
            </w:r>
            <w:r w:rsidR="001B0A2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xt93T9bw","properties":{"formattedCitation":"(65)","plainCitation":"(65)","noteIndex":0},"citationItems":[{"id":4466,"uris":["http://zotero.org/users/3447303/items/RKFMZIFH"],"uri":["http://zotero.org/users/3447303/items/RKFMZIFH"],"itemData":{"id":4466,"type":"article-journal","title":"Roles and rewards of journal peer reviewers","container-title":"Japan Journal of Nursing Science: JJNS","page":"67-9","volume":"6","issue":"2","source":"Ovid Technologies","archive":"MEDLINE","archive_location":"20021575","DOI":"10.1111/j.1742-7924.2009.00132.x","ISSN":"1742-7924","journalAbbreviation":"Jpn J Nurs Sci","language":"English","author":[{"family":"Izumi","given":"Shigeko"}],"issued":{"date-parts":[["2009",12]]}}}],"schema":"https://github.com/citation-style-language/schema/raw/master/csl-citation.json"} </w:instrText>
            </w:r>
            <w:r w:rsidR="001B0A2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5)</w:t>
            </w:r>
            <w:r w:rsidR="001B0A2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3AA7323"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3D0FBC90" w14:textId="4F900B2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FC1B8A8"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apan Journal of Nursing Science</w:t>
            </w:r>
          </w:p>
        </w:tc>
        <w:tc>
          <w:tcPr>
            <w:tcW w:w="630" w:type="dxa"/>
            <w:shd w:val="clear" w:color="auto" w:fill="auto"/>
            <w:noWrap/>
            <w:vAlign w:val="bottom"/>
            <w:hideMark/>
          </w:tcPr>
          <w:p w14:paraId="65D5BE6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9</w:t>
            </w:r>
          </w:p>
        </w:tc>
        <w:tc>
          <w:tcPr>
            <w:tcW w:w="1080" w:type="dxa"/>
            <w:shd w:val="clear" w:color="auto" w:fill="auto"/>
            <w:noWrap/>
            <w:vAlign w:val="bottom"/>
          </w:tcPr>
          <w:p w14:paraId="53F73AA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397DA8C" w14:textId="64085C30" w:rsidR="006F5245" w:rsidRPr="00A97312" w:rsidRDefault="002173D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r w:rsidRPr="00A97312">
              <w:t xml:space="preserve"> </w:t>
            </w:r>
            <w:r w:rsidRPr="00A97312">
              <w:rPr>
                <w:rFonts w:ascii="Calibri" w:eastAsia="Times New Roman" w:hAnsi="Calibri" w:cs="Times New Roman"/>
                <w:color w:val="000000"/>
                <w:sz w:val="16"/>
                <w:szCs w:val="16"/>
                <w:lang w:val="en-GB"/>
              </w:rPr>
              <w:t>Gatekeepers,</w:t>
            </w:r>
          </w:p>
          <w:p w14:paraId="59A1E31D" w14:textId="3945283B" w:rsidR="002173D9" w:rsidRPr="00A97312" w:rsidRDefault="002173D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3292B8E3" w14:textId="1727C8CD" w:rsidR="006E77E9" w:rsidRPr="00A97312" w:rsidRDefault="002173D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3, 57, 64, 70</w:t>
            </w:r>
          </w:p>
        </w:tc>
        <w:tc>
          <w:tcPr>
            <w:tcW w:w="720" w:type="dxa"/>
          </w:tcPr>
          <w:p w14:paraId="41CB9EC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4D162486" w14:textId="77777777" w:rsidTr="00834140">
        <w:trPr>
          <w:trHeight w:val="300"/>
        </w:trPr>
        <w:tc>
          <w:tcPr>
            <w:tcW w:w="1146" w:type="dxa"/>
            <w:shd w:val="clear" w:color="auto" w:fill="auto"/>
            <w:noWrap/>
            <w:vAlign w:val="bottom"/>
            <w:hideMark/>
          </w:tcPr>
          <w:p w14:paraId="2C326473" w14:textId="483C48BE"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Jacobson, R.</w:t>
            </w:r>
            <w:r w:rsidR="001B0A2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ZFXzccCJ","properties":{"formattedCitation":"(66)","plainCitation":"(66)","noteIndex":0},"citationItems":[{"id":2973,"uris":["http://zotero.org/users/3447303/items/UYZC92X6"],"uri":["http://zotero.org/users/3447303/items/UYZC92X6"],"itemData":{"id":2973,"type":"article-journal","title":"The Role of the Peer Reviewer","container-title":"Academic pediatrics","page":"105-106","volume":"17","issue":"2","source":"Ovid Technologies","archive":"MEDLINE","archive_location":"28259333","DOI":"10.1016/j.acap.2016.08.011","ISSN":"1876-2867","journalAbbreviation":"Acad Pediatr","language":"English","author":[{"family":"Jacobson","given":"Robert M."},{"family":"Fairbrother","given":"Gerry"},{"family":"Sheldrick","given":"R. Christopher"},{"family":"Szilagyi","given":"Peter G."}],"issued":{"date-parts":[["2017",3]]}}}],"schema":"https://github.com/citation-style-language/schema/raw/master/csl-citation.json"} </w:instrText>
            </w:r>
            <w:r w:rsidR="001B0A2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6)</w:t>
            </w:r>
            <w:r w:rsidR="001B0A2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4445B75"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D755C8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A6AF298"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cademic Paediatrics</w:t>
            </w:r>
          </w:p>
        </w:tc>
        <w:tc>
          <w:tcPr>
            <w:tcW w:w="630" w:type="dxa"/>
            <w:shd w:val="clear" w:color="auto" w:fill="auto"/>
            <w:noWrap/>
            <w:vAlign w:val="bottom"/>
            <w:hideMark/>
          </w:tcPr>
          <w:p w14:paraId="03E9855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7</w:t>
            </w:r>
          </w:p>
        </w:tc>
        <w:tc>
          <w:tcPr>
            <w:tcW w:w="1080" w:type="dxa"/>
            <w:shd w:val="clear" w:color="auto" w:fill="auto"/>
            <w:noWrap/>
            <w:vAlign w:val="bottom"/>
            <w:hideMark/>
          </w:tcPr>
          <w:p w14:paraId="30AE19F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mmentary</w:t>
            </w:r>
          </w:p>
        </w:tc>
        <w:tc>
          <w:tcPr>
            <w:tcW w:w="1350" w:type="dxa"/>
          </w:tcPr>
          <w:p w14:paraId="3799A0A3" w14:textId="2FC57DCC"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5874A2EB" w14:textId="4677C537" w:rsidR="004150C1" w:rsidRPr="00A97312" w:rsidRDefault="004150C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22DE2974" w14:textId="7BD59B1B" w:rsidR="004150C1" w:rsidRPr="00A97312" w:rsidRDefault="004150C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576B43F9" w14:textId="4CAC49A1"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46319F0C" w14:textId="089171D8" w:rsidR="004150C1" w:rsidRPr="00A97312" w:rsidRDefault="004150C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CC93363" w14:textId="4EC92277" w:rsidR="004150C1" w:rsidRPr="00A97312" w:rsidRDefault="004150C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0587B68C" w14:textId="77777777" w:rsidR="004150C1" w:rsidRPr="00A97312" w:rsidRDefault="004150C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p w14:paraId="645BAF10" w14:textId="153C1583" w:rsidR="004150C1" w:rsidRPr="00A97312" w:rsidRDefault="004150C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Educators,</w:t>
            </w:r>
          </w:p>
          <w:p w14:paraId="63DAE07B" w14:textId="531E9C22" w:rsidR="004150C1" w:rsidRPr="00A97312" w:rsidRDefault="004150C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5EE2A839" w14:textId="41DD5671"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 xml:space="preserve">1, </w:t>
            </w:r>
            <w:r w:rsidR="004150C1" w:rsidRPr="00A97312">
              <w:rPr>
                <w:rFonts w:ascii="Calibri" w:eastAsia="Times New Roman" w:hAnsi="Calibri" w:cs="Times New Roman"/>
                <w:color w:val="000000"/>
                <w:sz w:val="16"/>
                <w:szCs w:val="16"/>
                <w:lang w:val="en-GB"/>
              </w:rPr>
              <w:t xml:space="preserve">14, 15, 16, 20, 32, </w:t>
            </w:r>
            <w:r w:rsidR="00204DF2" w:rsidRPr="00A97312">
              <w:rPr>
                <w:rFonts w:ascii="Calibri" w:eastAsia="Times New Roman" w:hAnsi="Calibri" w:cs="Times New Roman"/>
                <w:color w:val="000000"/>
                <w:sz w:val="16"/>
                <w:szCs w:val="16"/>
                <w:lang w:val="en-GB"/>
              </w:rPr>
              <w:t xml:space="preserve">35, </w:t>
            </w:r>
            <w:r w:rsidR="00EC4C0C" w:rsidRPr="00A97312">
              <w:rPr>
                <w:rFonts w:ascii="Calibri" w:eastAsia="Times New Roman" w:hAnsi="Calibri" w:cs="Times New Roman"/>
                <w:color w:val="000000"/>
                <w:sz w:val="16"/>
                <w:szCs w:val="16"/>
                <w:lang w:val="en-GB"/>
              </w:rPr>
              <w:t>39,</w:t>
            </w:r>
            <w:r w:rsidR="00974FED" w:rsidRPr="00A97312">
              <w:rPr>
                <w:rFonts w:ascii="Calibri" w:eastAsia="Times New Roman" w:hAnsi="Calibri" w:cs="Times New Roman"/>
                <w:color w:val="000000"/>
                <w:sz w:val="16"/>
                <w:szCs w:val="16"/>
                <w:lang w:val="en-GB"/>
              </w:rPr>
              <w:t xml:space="preserve"> 41, </w:t>
            </w:r>
            <w:r w:rsidR="004150C1" w:rsidRPr="00A97312">
              <w:rPr>
                <w:rFonts w:ascii="Calibri" w:eastAsia="Times New Roman" w:hAnsi="Calibri" w:cs="Times New Roman"/>
                <w:color w:val="000000"/>
                <w:sz w:val="16"/>
                <w:szCs w:val="16"/>
                <w:lang w:val="en-GB"/>
              </w:rPr>
              <w:t>42, 43, 45, 46, 50, 53, 57, 60, 64, 65, 70</w:t>
            </w:r>
          </w:p>
        </w:tc>
        <w:tc>
          <w:tcPr>
            <w:tcW w:w="720" w:type="dxa"/>
          </w:tcPr>
          <w:p w14:paraId="385C6ED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w:t>
            </w:r>
          </w:p>
        </w:tc>
      </w:tr>
      <w:tr w:rsidR="006E77E9" w:rsidRPr="00A97312" w14:paraId="2ECCEEAC" w14:textId="77777777" w:rsidTr="00834140">
        <w:trPr>
          <w:trHeight w:val="300"/>
        </w:trPr>
        <w:tc>
          <w:tcPr>
            <w:tcW w:w="1146" w:type="dxa"/>
            <w:shd w:val="clear" w:color="auto" w:fill="auto"/>
            <w:noWrap/>
            <w:vAlign w:val="bottom"/>
            <w:hideMark/>
          </w:tcPr>
          <w:p w14:paraId="6583F567" w14:textId="313EA39B"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Jain, A. K.</w:t>
            </w:r>
            <w:r w:rsidR="001B0A2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e5gRUJR","properties":{"formattedCitation":"(67)","plainCitation":"(67)","noteIndex":0},"citationItems":[{"id":4465,"uris":["http://zotero.org/users/3447303/items/AYZSXZ5Q"],"uri":["http://zotero.org/users/3447303/items/AYZSXZ5Q"],"itemData":{"id":4465,"type":"article-journal","title":"Peer review: Heart and soul of scientific publication","container-title":"Indian Journal of Orthopaedics","page":"3-5","volume":"43","issue":"1","archive_location":"WOS:000270729300002","ISSN":"0019-5413","journalAbbreviation":"Indian J. Orthop.","language":"English","author":[{"family":"Jain","given":"A. K."}],"issued":{"date-parts":[["2009",1]]}}}],"schema":"https://github.com/citation-style-language/schema/raw/master/csl-citation.json"} </w:instrText>
            </w:r>
            <w:r w:rsidR="001B0A2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7)</w:t>
            </w:r>
            <w:r w:rsidR="001B0A2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26A70A0"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India</w:t>
            </w:r>
          </w:p>
        </w:tc>
        <w:tc>
          <w:tcPr>
            <w:tcW w:w="910" w:type="dxa"/>
            <w:shd w:val="clear" w:color="auto" w:fill="auto"/>
            <w:noWrap/>
            <w:vAlign w:val="bottom"/>
            <w:hideMark/>
          </w:tcPr>
          <w:p w14:paraId="186F557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22D5CB8"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Indian Journal of Orthopaedics</w:t>
            </w:r>
          </w:p>
        </w:tc>
        <w:tc>
          <w:tcPr>
            <w:tcW w:w="630" w:type="dxa"/>
            <w:shd w:val="clear" w:color="auto" w:fill="auto"/>
            <w:noWrap/>
            <w:vAlign w:val="bottom"/>
            <w:hideMark/>
          </w:tcPr>
          <w:p w14:paraId="214AA6B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47EA3982" w14:textId="3D11F3BE"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F562E20" w14:textId="77777777" w:rsidR="001E2326" w:rsidRPr="00A97312" w:rsidRDefault="001E2326" w:rsidP="001744FB">
            <w:pPr>
              <w:tabs>
                <w:tab w:val="left" w:pos="459"/>
              </w:tabs>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53B9AE8A" w14:textId="1CC17A9D" w:rsidR="001E2326" w:rsidRPr="00A97312" w:rsidRDefault="001E2326" w:rsidP="001744FB">
            <w:pPr>
              <w:tabs>
                <w:tab w:val="left" w:pos="459"/>
              </w:tabs>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5995C806" w14:textId="45899BCC" w:rsidR="006E77E9" w:rsidRPr="00A97312" w:rsidRDefault="00204DF2" w:rsidP="001744FB">
            <w:pPr>
              <w:tabs>
                <w:tab w:val="left" w:pos="459"/>
              </w:tabs>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66E70978" w14:textId="4B2AB4E1" w:rsidR="001E2326" w:rsidRPr="00A97312" w:rsidRDefault="001E2326" w:rsidP="001744FB">
            <w:pPr>
              <w:tabs>
                <w:tab w:val="left" w:pos="459"/>
              </w:tabs>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7B1C92F7" w14:textId="77777777" w:rsidR="001E2326" w:rsidRPr="00A97312" w:rsidRDefault="001E2326" w:rsidP="001744FB">
            <w:pPr>
              <w:tabs>
                <w:tab w:val="left" w:pos="459"/>
              </w:tabs>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7FAD1334" w14:textId="31E42D50" w:rsidR="001E2326" w:rsidRPr="00A97312" w:rsidRDefault="001E2326" w:rsidP="001744FB">
            <w:pPr>
              <w:tabs>
                <w:tab w:val="left" w:pos="459"/>
              </w:tabs>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2DC6B012" w14:textId="5709A3E0" w:rsidR="006E77E9" w:rsidRPr="00A97312" w:rsidRDefault="001E2326" w:rsidP="001744FB">
            <w:pPr>
              <w:tabs>
                <w:tab w:val="left" w:pos="459"/>
              </w:tabs>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3, 14, 18, 19, 21, 31, </w:t>
            </w:r>
            <w:r w:rsidR="00204DF2" w:rsidRPr="00A97312">
              <w:rPr>
                <w:rFonts w:ascii="Calibri" w:eastAsia="Times New Roman" w:hAnsi="Calibri" w:cs="Times New Roman"/>
                <w:color w:val="000000"/>
                <w:sz w:val="16"/>
                <w:szCs w:val="16"/>
                <w:lang w:val="en-GB"/>
              </w:rPr>
              <w:t xml:space="preserve">35, </w:t>
            </w:r>
            <w:r w:rsidRPr="00A97312">
              <w:rPr>
                <w:rFonts w:ascii="Calibri" w:eastAsia="Times New Roman" w:hAnsi="Calibri" w:cs="Times New Roman"/>
                <w:color w:val="000000"/>
                <w:sz w:val="16"/>
                <w:szCs w:val="16"/>
                <w:lang w:val="en-GB"/>
              </w:rPr>
              <w:t>42, 45, 46, 47, 57, 58, 71</w:t>
            </w:r>
          </w:p>
        </w:tc>
        <w:tc>
          <w:tcPr>
            <w:tcW w:w="720" w:type="dxa"/>
          </w:tcPr>
          <w:p w14:paraId="3A5D77E2" w14:textId="77777777" w:rsidR="006E77E9" w:rsidRPr="00A97312" w:rsidRDefault="006E77E9" w:rsidP="001744FB">
            <w:pPr>
              <w:tabs>
                <w:tab w:val="left" w:pos="459"/>
              </w:tabs>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4</w:t>
            </w:r>
          </w:p>
        </w:tc>
      </w:tr>
      <w:tr w:rsidR="006E77E9" w:rsidRPr="00A97312" w14:paraId="64F6E156" w14:textId="77777777" w:rsidTr="00834140">
        <w:trPr>
          <w:trHeight w:val="300"/>
        </w:trPr>
        <w:tc>
          <w:tcPr>
            <w:tcW w:w="1146" w:type="dxa"/>
            <w:shd w:val="clear" w:color="auto" w:fill="auto"/>
            <w:noWrap/>
            <w:vAlign w:val="bottom"/>
            <w:hideMark/>
          </w:tcPr>
          <w:p w14:paraId="06ED0099" w14:textId="467E1B9F"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Kasiske</w:t>
            </w:r>
            <w:proofErr w:type="spellEnd"/>
            <w:r w:rsidRPr="00DA41FD">
              <w:rPr>
                <w:rFonts w:ascii="Calibri" w:eastAsia="Times New Roman" w:hAnsi="Calibri" w:cs="Times New Roman"/>
                <w:color w:val="000000"/>
                <w:sz w:val="16"/>
                <w:szCs w:val="16"/>
                <w:lang w:val="en-GB"/>
              </w:rPr>
              <w:t>, B. L.</w:t>
            </w:r>
            <w:r w:rsidR="001B0A2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bev5FsF","properties":{"formattedCitation":"(68)","plainCitation":"(68)","noteIndex":0},"citationItems":[{"id":802,"uris":["http://zotero.org/users/3447303/items/9BJWTDVG"],"uri":["http://zotero.org/users/3447303/items/9BJWTDVG"],"itemData":{"id":802,"type":"article-journal","title":"Just rewards: continuing medical education credit for peer review of manuscripts.","container-title":"American Journal of Kidney Diseases","page":"995-996","volume":"46","issue":"6","source":"EBSCOhost","archive":"rzh","ISSN":"0272-6386","journalAbbreviation":"American Journal of Kidney Diseases","author":[{"literal":"Kasiske BL"},{"literal":"Chavers BM"},{"literal":"Foley RN"},{"literal":"Swan SK"},{"literal":"Rosenberg ME"}],"issued":{"date-parts":[["2005",12]]}}}],"schema":"https://github.com/citation-style-language/schema/raw/master/csl-citation.json"} </w:instrText>
            </w:r>
            <w:r w:rsidR="001B0A2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8)</w:t>
            </w:r>
            <w:r w:rsidR="001B0A2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D3CA554" w14:textId="77777777" w:rsidR="006E77E9" w:rsidRPr="00A97312" w:rsidRDefault="00753FBD"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A9F66C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035A86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merican Journal of Kidney Diseases</w:t>
            </w:r>
          </w:p>
        </w:tc>
        <w:tc>
          <w:tcPr>
            <w:tcW w:w="630" w:type="dxa"/>
            <w:shd w:val="clear" w:color="auto" w:fill="auto"/>
            <w:noWrap/>
            <w:vAlign w:val="bottom"/>
            <w:hideMark/>
          </w:tcPr>
          <w:p w14:paraId="658AF47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5</w:t>
            </w:r>
          </w:p>
        </w:tc>
        <w:tc>
          <w:tcPr>
            <w:tcW w:w="1080" w:type="dxa"/>
            <w:shd w:val="clear" w:color="auto" w:fill="auto"/>
            <w:noWrap/>
            <w:vAlign w:val="bottom"/>
            <w:hideMark/>
          </w:tcPr>
          <w:p w14:paraId="1ED0C8FB" w14:textId="4069F86D"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ABAF98F" w14:textId="2F6343CC" w:rsidR="006E77E9" w:rsidRPr="00A97312" w:rsidRDefault="002173D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0204BB85" w14:textId="562A4C3A" w:rsidR="006E77E9" w:rsidRPr="00A97312" w:rsidRDefault="002173D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2, 47</w:t>
            </w:r>
          </w:p>
        </w:tc>
        <w:tc>
          <w:tcPr>
            <w:tcW w:w="720" w:type="dxa"/>
          </w:tcPr>
          <w:p w14:paraId="0A9A854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77684A0B" w14:textId="77777777" w:rsidTr="00834140">
        <w:trPr>
          <w:trHeight w:val="300"/>
        </w:trPr>
        <w:tc>
          <w:tcPr>
            <w:tcW w:w="1146" w:type="dxa"/>
            <w:shd w:val="clear" w:color="auto" w:fill="auto"/>
            <w:noWrap/>
            <w:vAlign w:val="bottom"/>
            <w:hideMark/>
          </w:tcPr>
          <w:p w14:paraId="6E2F7F17" w14:textId="57CACFAE"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Katz, A.</w:t>
            </w:r>
            <w:r w:rsidR="001B0A20">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jmtsdtMS","properties":{"formattedCitation":"(69)","plainCitation":"(69)","noteIndex":0},"citationItems":[{"id":3086,"uris":["http://zotero.org/users/3447303/items/BCHXHU3F"],"uri":["http://zotero.org/users/3447303/items/BCHXHU3F"],"itemData":{"id":3086,"type":"article-journal","title":"Upon Further Review: Peer Process Vital to Publishing","container-title":"Oncology Nursing Forum","page":"675-676","volume":"43","issue":"6","archive_location":"WOS:000386336500005","ISSN":"0190-535X","journalAbbreviation":"Oncol. Nurs. Forum","language":"English","author":[{"family":"Katz","given":"A."}],"issued":{"date-parts":[["2016",11]]}}}],"schema":"https://github.com/citation-style-language/schema/raw/master/csl-citation.json"} </w:instrText>
            </w:r>
            <w:r w:rsidR="001B0A20">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9)</w:t>
            </w:r>
            <w:r w:rsidR="001B0A2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F2B84A0" w14:textId="77777777" w:rsidR="006E77E9" w:rsidRPr="00A97312" w:rsidRDefault="00753FBD"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38BBDE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301F1BC"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Oncology Nursing Forum</w:t>
            </w:r>
          </w:p>
        </w:tc>
        <w:tc>
          <w:tcPr>
            <w:tcW w:w="630" w:type="dxa"/>
            <w:shd w:val="clear" w:color="auto" w:fill="auto"/>
            <w:noWrap/>
            <w:vAlign w:val="bottom"/>
            <w:hideMark/>
          </w:tcPr>
          <w:p w14:paraId="4CA37B7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36C4204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C8DD675" w14:textId="3C6C3B86"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1D1634E8" w14:textId="5676C60A" w:rsidR="003666A3" w:rsidRPr="00A97312" w:rsidRDefault="003666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77F87335" w14:textId="6A33168A"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35, </w:t>
            </w:r>
            <w:r w:rsidR="003666A3" w:rsidRPr="00A97312">
              <w:rPr>
                <w:rFonts w:ascii="Calibri" w:eastAsia="Times New Roman" w:hAnsi="Calibri" w:cs="Times New Roman"/>
                <w:color w:val="000000"/>
                <w:sz w:val="16"/>
                <w:szCs w:val="16"/>
                <w:lang w:val="en-GB"/>
              </w:rPr>
              <w:t>73</w:t>
            </w:r>
          </w:p>
        </w:tc>
        <w:tc>
          <w:tcPr>
            <w:tcW w:w="720" w:type="dxa"/>
          </w:tcPr>
          <w:p w14:paraId="1168AAA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11A9C039" w14:textId="77777777" w:rsidTr="00834140">
        <w:trPr>
          <w:trHeight w:val="300"/>
        </w:trPr>
        <w:tc>
          <w:tcPr>
            <w:tcW w:w="1146" w:type="dxa"/>
            <w:shd w:val="clear" w:color="auto" w:fill="auto"/>
            <w:noWrap/>
            <w:vAlign w:val="bottom"/>
            <w:hideMark/>
          </w:tcPr>
          <w:p w14:paraId="76ED85B9" w14:textId="7A3405AD"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Kearney, M.</w:t>
            </w:r>
            <w:r w:rsidR="007C75F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k7XhUfMz","properties":{"formattedCitation":"(70)","plainCitation":"(70)","noteIndex":0},"citationItems":[{"id":3084,"uris":["http://zotero.org/users/3447303/items/J38MM2PT"],"uri":["http://zotero.org/users/3447303/items/J38MM2PT"],"itemData":{"id":3084,"type":"article-journal","title":"Rigorous Peer Review is Worth the Effort","container-title":"Research in Nursing &amp; Health","page":"393-395","volume":"39","issue":"6","archive_location":"WOS:000387769300001","ISSN":"0160-6891","journalAbbreviation":"Res. Nurs. Health","language":"English","author":[{"family":"Kearney","given":"M. H."}],"issued":{"date-parts":[["2016",12]]}}}],"schema":"https://github.com/citation-style-language/schema/raw/master/csl-citation.json"} </w:instrText>
            </w:r>
            <w:r w:rsidR="007C75F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0)</w:t>
            </w:r>
            <w:r w:rsidR="007C75F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130029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79E13D5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0FB198E"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earch in Nursing &amp; Health</w:t>
            </w:r>
          </w:p>
        </w:tc>
        <w:tc>
          <w:tcPr>
            <w:tcW w:w="630" w:type="dxa"/>
            <w:shd w:val="clear" w:color="auto" w:fill="auto"/>
            <w:noWrap/>
            <w:vAlign w:val="bottom"/>
            <w:hideMark/>
          </w:tcPr>
          <w:p w14:paraId="4C104C9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28579EF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47B3118" w14:textId="006AB944"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tc>
        <w:tc>
          <w:tcPr>
            <w:tcW w:w="720" w:type="dxa"/>
            <w:shd w:val="clear" w:color="auto" w:fill="auto"/>
            <w:noWrap/>
            <w:vAlign w:val="bottom"/>
          </w:tcPr>
          <w:p w14:paraId="45172FBF" w14:textId="3E2FE0C6"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3666A3" w:rsidRPr="00A97312">
              <w:rPr>
                <w:rFonts w:ascii="Calibri" w:eastAsia="Times New Roman" w:hAnsi="Calibri" w:cs="Times New Roman"/>
                <w:color w:val="000000"/>
                <w:sz w:val="16"/>
                <w:szCs w:val="16"/>
                <w:lang w:val="en-GB"/>
              </w:rPr>
              <w:t>2</w:t>
            </w:r>
          </w:p>
        </w:tc>
        <w:tc>
          <w:tcPr>
            <w:tcW w:w="720" w:type="dxa"/>
          </w:tcPr>
          <w:p w14:paraId="258F9DE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11F8AF5E" w14:textId="77777777" w:rsidTr="00834140">
        <w:trPr>
          <w:trHeight w:val="300"/>
        </w:trPr>
        <w:tc>
          <w:tcPr>
            <w:tcW w:w="1146" w:type="dxa"/>
            <w:shd w:val="clear" w:color="auto" w:fill="auto"/>
            <w:noWrap/>
            <w:vAlign w:val="bottom"/>
            <w:hideMark/>
          </w:tcPr>
          <w:p w14:paraId="3840169C" w14:textId="519D48CA"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Kehrer</w:t>
            </w:r>
            <w:proofErr w:type="spellEnd"/>
            <w:r w:rsidRPr="00DA41FD">
              <w:rPr>
                <w:rFonts w:ascii="Calibri" w:eastAsia="Times New Roman" w:hAnsi="Calibri" w:cs="Times New Roman"/>
                <w:color w:val="000000"/>
                <w:sz w:val="16"/>
                <w:szCs w:val="16"/>
                <w:lang w:val="en-GB"/>
              </w:rPr>
              <w:t>, J. P.</w:t>
            </w:r>
            <w:r w:rsidR="007C75F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Lqs7xQqL","properties":{"formattedCitation":"(71)","plainCitation":"(71)","noteIndex":0},"citationItems":[{"id":3597,"uris":["http://zotero.org/users/3447303/items/DVTCM2IG"],"uri":["http://zotero.org/users/3447303/items/DVTCM2IG"],"itemData":{"id":3597,"type":"article-journal","title":"Editors' and reviewers' roles in promoting quality publications","container-title":"Toxicology Letters","page":"S37","volume":"221","source":"Ovid Technologies","archive":"Embase","archive_location":"71200947","abstract":"Peer-reviewed scientific publication is often the primary measure of a researcher's productivity, and scientists look to publish their work in the most prestigious journals. Journal editors seeking to attract the best papers reject 70% or more of manuscripts submitted. This rejection can be either following a review within the editorial office where a determination is made of appropriateness for the journal, general scientific quality, and perhaps novelty as well as an assessment for misconduct including plagiarism, image manipulation and duplicate publication. The second step involves peer reviewers whose role is to provide sound advice to the editor on the article in terms of novelty, significance, scientific validity, and clarity.Recruiting reviewers that are willing to perform an objective, thorough and fair review in a timely fashion is one of the two main roles of the editor. The second main role is to evaluate the reviewers' comments and make a decision on the acceptability of the manuscript. These determinations are based on the editor's experience and judgment and can result in scientifically sound papers being declined because they are considered not to advance the overall field. Decisions on acceptance or rejection should not be a \"vote\" of the reviewers but rather the editor should evaluate the reviewers' advicein the context of the journal's scope and the entire body of submissions received to determine whether the submission is worthy of publication.When these principles are upheld, quality publications are promoted.","DOI":"10.1016/j.toxlet.2013.06.132","ISSN":"0378-4274","language":"English","author":[{"family":"Kehrer","given":"J. P."}],"issued":{"date-parts":[["2013",8,28]]}}}],"schema":"https://github.com/citation-style-language/schema/raw/master/csl-citation.json"} </w:instrText>
            </w:r>
            <w:r w:rsidR="007C75F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1)</w:t>
            </w:r>
            <w:r w:rsidR="007C75F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DB0389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3C77AB2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5ED0C9E"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oxicology</w:t>
            </w:r>
          </w:p>
        </w:tc>
        <w:tc>
          <w:tcPr>
            <w:tcW w:w="630" w:type="dxa"/>
            <w:shd w:val="clear" w:color="auto" w:fill="auto"/>
            <w:noWrap/>
            <w:vAlign w:val="bottom"/>
            <w:hideMark/>
          </w:tcPr>
          <w:p w14:paraId="0209FE5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546FFE0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Letter</w:t>
            </w:r>
          </w:p>
        </w:tc>
        <w:tc>
          <w:tcPr>
            <w:tcW w:w="1350" w:type="dxa"/>
          </w:tcPr>
          <w:p w14:paraId="001D86E9" w14:textId="1F3459ED" w:rsidR="003666A3" w:rsidRPr="00A97312" w:rsidRDefault="003666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5ACFB55" w14:textId="77777777" w:rsidR="003666A3"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35FB1D8A" w14:textId="77777777" w:rsidR="006F5245" w:rsidRPr="00A97312" w:rsidRDefault="003666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6B16D432" w14:textId="13650588" w:rsidR="003666A3" w:rsidRPr="00A97312" w:rsidRDefault="003666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65D7625F" w14:textId="7284B720" w:rsidR="006E77E9" w:rsidRPr="00A97312" w:rsidRDefault="003666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5, 16, </w:t>
            </w:r>
            <w:r w:rsidR="00204DF2" w:rsidRPr="00A97312">
              <w:rPr>
                <w:rFonts w:ascii="Calibri" w:eastAsia="Times New Roman" w:hAnsi="Calibri" w:cs="Times New Roman"/>
                <w:color w:val="000000"/>
                <w:sz w:val="16"/>
                <w:szCs w:val="16"/>
                <w:lang w:val="en-GB"/>
              </w:rPr>
              <w:t xml:space="preserve">35, </w:t>
            </w:r>
            <w:r w:rsidRPr="00A97312">
              <w:rPr>
                <w:rFonts w:ascii="Calibri" w:eastAsia="Times New Roman" w:hAnsi="Calibri" w:cs="Times New Roman"/>
                <w:color w:val="000000"/>
                <w:sz w:val="16"/>
                <w:szCs w:val="16"/>
                <w:lang w:val="en-GB"/>
              </w:rPr>
              <w:t>44, 70</w:t>
            </w:r>
          </w:p>
        </w:tc>
        <w:tc>
          <w:tcPr>
            <w:tcW w:w="720" w:type="dxa"/>
          </w:tcPr>
          <w:p w14:paraId="12E5B90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08290820" w14:textId="77777777" w:rsidTr="00834140">
        <w:trPr>
          <w:trHeight w:val="300"/>
        </w:trPr>
        <w:tc>
          <w:tcPr>
            <w:tcW w:w="1146" w:type="dxa"/>
            <w:shd w:val="clear" w:color="auto" w:fill="auto"/>
            <w:noWrap/>
            <w:vAlign w:val="bottom"/>
            <w:hideMark/>
          </w:tcPr>
          <w:p w14:paraId="0C6C70DC" w14:textId="183C24E4"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Kot</w:t>
            </w:r>
            <w:r w:rsidR="007C75F5">
              <w:rPr>
                <w:rFonts w:ascii="Calibri" w:eastAsia="Times New Roman" w:hAnsi="Calibri" w:cs="Times New Roman"/>
                <w:color w:val="000000"/>
                <w:sz w:val="16"/>
                <w:szCs w:val="16"/>
                <w:lang w:val="en-GB"/>
              </w:rPr>
              <w:t>s</w:t>
            </w:r>
            <w:r w:rsidRPr="00DA41FD">
              <w:rPr>
                <w:rFonts w:ascii="Calibri" w:eastAsia="Times New Roman" w:hAnsi="Calibri" w:cs="Times New Roman"/>
                <w:color w:val="000000"/>
                <w:sz w:val="16"/>
                <w:szCs w:val="16"/>
                <w:lang w:val="en-GB"/>
              </w:rPr>
              <w:t>is</w:t>
            </w:r>
            <w:proofErr w:type="spellEnd"/>
            <w:r w:rsidRPr="00DA41FD">
              <w:rPr>
                <w:rFonts w:ascii="Calibri" w:eastAsia="Times New Roman" w:hAnsi="Calibri" w:cs="Times New Roman"/>
                <w:color w:val="000000"/>
                <w:sz w:val="16"/>
                <w:szCs w:val="16"/>
                <w:lang w:val="en-GB"/>
              </w:rPr>
              <w:t>, S.</w:t>
            </w:r>
            <w:r w:rsidR="007C75F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NYzc64T5","properties":{"formattedCitation":"(72)","plainCitation":"(72)","noteIndex":0},"citationItems":[{"id":3459,"uris":["http://zotero.org/users/3447303/items/7NIPSSNM"],"uri":["http://zotero.org/users/3447303/items/7NIPSSNM"],"itemData":{"id":3459,"type":"article-journal","title":"Manuscript rejection: How to submit a revision and tips on being a good peer reviewer","container-title":"Plastic and Reconstructive Surgery","page":"958-964","volume":"133","issue":"4","archive":"Scopus","abstract":"SUMMARY: Many instructional guides have been published on how to write scientific papers. Likewise, many published articles have focused on the reasons why submitted manuscripts are rejected. However, fewer publications have been presented to guide authors on how to address reviewers' comments in a manuscript revision. Even fewer counsel authors on how to deal with a rejection decision. In this article, the authors present a literature review on the strategies to get a manuscript accepted, despite an initial unfavorable review. The authors share their experience with addressing reviewers' comments to get a manuscript accepted and published. Finally, the authors discuss the process of peer review and offer tips on how to be an effective peer reviewer. Copyright © 2014 by the American Society of Plastic Surgeons.","DOI":"10.1097/PRS.0000000000000002","ISSN":"00321052 (ISSN)","language":"English","author":[{"family":"Kotsis","given":"S. V."},{"family":"Chung","given":"K. C."}],"issued":{"date-parts":[["2014"]]}}}],"schema":"https://github.com/citation-style-language/schema/raw/master/csl-citation.json"} </w:instrText>
            </w:r>
            <w:r w:rsidR="007C75F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2)</w:t>
            </w:r>
            <w:r w:rsidR="007C75F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73254E1" w14:textId="77777777" w:rsidR="006E77E9" w:rsidRPr="00A97312" w:rsidRDefault="00C9215C"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0EF14F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F04A17A"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lastic and Reconstructive Surgery</w:t>
            </w:r>
          </w:p>
        </w:tc>
        <w:tc>
          <w:tcPr>
            <w:tcW w:w="630" w:type="dxa"/>
            <w:shd w:val="clear" w:color="auto" w:fill="auto"/>
            <w:noWrap/>
            <w:vAlign w:val="bottom"/>
            <w:hideMark/>
          </w:tcPr>
          <w:p w14:paraId="3FB372F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624DC5D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F7C5FE4" w14:textId="366A8F32" w:rsidR="00232EF1"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4EBB386E" w14:textId="3104508D" w:rsidR="003666A3" w:rsidRPr="00A97312" w:rsidRDefault="00232EF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5F2A6A68" w14:textId="0D92ED78" w:rsidR="0038532A" w:rsidRPr="00A97312" w:rsidRDefault="0038532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250948C4" w14:textId="58ACC991"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52B8DA98" w14:textId="77777777" w:rsidR="00232EF1" w:rsidRPr="00A97312" w:rsidRDefault="00232EF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4AD3CC11" w14:textId="77777777" w:rsidR="00232EF1" w:rsidRPr="00A97312" w:rsidRDefault="00232EF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72D6A801" w14:textId="77BDA99F" w:rsidR="00232EF1" w:rsidRPr="00A97312" w:rsidRDefault="00232EF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ucators,</w:t>
            </w:r>
          </w:p>
          <w:p w14:paraId="69F187C4" w14:textId="63E28AFE" w:rsidR="00232EF1" w:rsidRPr="00A97312" w:rsidRDefault="00232EF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71F26276" w14:textId="4A6B919E"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232EF1" w:rsidRPr="00A97312">
              <w:rPr>
                <w:rFonts w:ascii="Calibri" w:eastAsia="Times New Roman" w:hAnsi="Calibri" w:cs="Times New Roman"/>
                <w:color w:val="000000"/>
                <w:sz w:val="16"/>
                <w:szCs w:val="16"/>
                <w:lang w:val="en-GB"/>
              </w:rPr>
              <w:t xml:space="preserve">13, 31, </w:t>
            </w:r>
            <w:r w:rsidR="0038532A" w:rsidRPr="00A97312">
              <w:rPr>
                <w:rFonts w:ascii="Calibri" w:eastAsia="Times New Roman" w:hAnsi="Calibri" w:cs="Times New Roman"/>
                <w:color w:val="000000"/>
                <w:sz w:val="16"/>
                <w:szCs w:val="16"/>
                <w:lang w:val="en-GB"/>
              </w:rPr>
              <w:t xml:space="preserve">33, </w:t>
            </w:r>
            <w:r w:rsidR="00787455" w:rsidRPr="00A97312">
              <w:rPr>
                <w:rFonts w:ascii="Calibri" w:eastAsia="Times New Roman" w:hAnsi="Calibri" w:cs="Times New Roman"/>
                <w:color w:val="000000"/>
                <w:sz w:val="16"/>
                <w:szCs w:val="16"/>
                <w:lang w:val="en-GB"/>
              </w:rPr>
              <w:t xml:space="preserve">36, </w:t>
            </w:r>
            <w:r w:rsidR="00232EF1" w:rsidRPr="00A97312">
              <w:rPr>
                <w:rFonts w:ascii="Calibri" w:eastAsia="Times New Roman" w:hAnsi="Calibri" w:cs="Times New Roman"/>
                <w:color w:val="000000"/>
                <w:sz w:val="16"/>
                <w:szCs w:val="16"/>
                <w:lang w:val="en-GB"/>
              </w:rPr>
              <w:t>42, 43, 45, 46, 57, 62, 66, 70</w:t>
            </w:r>
          </w:p>
        </w:tc>
        <w:tc>
          <w:tcPr>
            <w:tcW w:w="720" w:type="dxa"/>
          </w:tcPr>
          <w:p w14:paraId="7AB8372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3</w:t>
            </w:r>
          </w:p>
        </w:tc>
      </w:tr>
      <w:tr w:rsidR="006E77E9" w:rsidRPr="00A97312" w14:paraId="572171D7" w14:textId="77777777" w:rsidTr="00834140">
        <w:trPr>
          <w:trHeight w:val="300"/>
        </w:trPr>
        <w:tc>
          <w:tcPr>
            <w:tcW w:w="1146" w:type="dxa"/>
            <w:shd w:val="clear" w:color="auto" w:fill="auto"/>
            <w:noWrap/>
            <w:vAlign w:val="bottom"/>
            <w:hideMark/>
          </w:tcPr>
          <w:p w14:paraId="29295A37" w14:textId="0F31D21C"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Kottner</w:t>
            </w:r>
            <w:proofErr w:type="spellEnd"/>
            <w:r w:rsidRPr="00DA41FD">
              <w:rPr>
                <w:rFonts w:ascii="Calibri" w:eastAsia="Times New Roman" w:hAnsi="Calibri" w:cs="Times New Roman"/>
                <w:color w:val="000000"/>
                <w:sz w:val="16"/>
                <w:szCs w:val="16"/>
                <w:lang w:val="en-GB"/>
              </w:rPr>
              <w:t>, J.</w:t>
            </w:r>
            <w:r w:rsidR="007C75F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kfIrvMjP","properties":{"formattedCitation":"(73)","plainCitation":"(73)","noteIndex":0},"citationItems":[{"id":3082,"uris":["http://zotero.org/users/3447303/items/W73QYXZL"],"uri":["http://zotero.org/users/3447303/items/W73QYXZL"],"itemData":{"id":3082,"type":"article-journal","title":"How to peer review and revise manuscripts submitted for publication in academic nursing journals","container-title":"International Journal of Nursing Studies","page":"A1-A3","volume":"64","archive_location":"WOS:000390623200001","ISSN":"0020-7489","journalAbbreviation":"Int. J. Nurs. Stud.","language":"English","author":[{"family":"Kottner","given":"J."},{"family":"Norman","given":"I."}],"issued":{"date-parts":[["2016",12]]}}}],"schema":"https://github.com/citation-style-language/schema/raw/master/csl-citation.json"} </w:instrText>
            </w:r>
            <w:r w:rsidR="007C75F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3)</w:t>
            </w:r>
            <w:r w:rsidR="007C75F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276B85D"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ermany</w:t>
            </w:r>
          </w:p>
        </w:tc>
        <w:tc>
          <w:tcPr>
            <w:tcW w:w="910" w:type="dxa"/>
            <w:shd w:val="clear" w:color="auto" w:fill="auto"/>
            <w:noWrap/>
            <w:vAlign w:val="bottom"/>
            <w:hideMark/>
          </w:tcPr>
          <w:p w14:paraId="0F8B8D1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7B0AC3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International Journal of Nursing Studies</w:t>
            </w:r>
          </w:p>
        </w:tc>
        <w:tc>
          <w:tcPr>
            <w:tcW w:w="630" w:type="dxa"/>
            <w:shd w:val="clear" w:color="auto" w:fill="auto"/>
            <w:noWrap/>
            <w:vAlign w:val="bottom"/>
            <w:hideMark/>
          </w:tcPr>
          <w:p w14:paraId="4FCC3D7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695E8C3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04C4585" w14:textId="422132D2"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288CEC22" w14:textId="0EA77816" w:rsidR="003666A3" w:rsidRPr="00A97312" w:rsidRDefault="003666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6B2EAAB2" w14:textId="49B696A5"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6B36FF16" w14:textId="72D3DEA9" w:rsidR="003666A3" w:rsidRPr="00A97312" w:rsidRDefault="003666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37E4E3A8" w14:textId="7D4B5D91"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3666A3" w:rsidRPr="00A97312">
              <w:rPr>
                <w:rFonts w:ascii="Calibri" w:eastAsia="Times New Roman" w:hAnsi="Calibri" w:cs="Times New Roman"/>
                <w:color w:val="000000"/>
                <w:sz w:val="16"/>
                <w:szCs w:val="16"/>
                <w:lang w:val="en-GB"/>
              </w:rPr>
              <w:t xml:space="preserve">13, </w:t>
            </w:r>
            <w:r w:rsidR="00204DF2" w:rsidRPr="00A97312">
              <w:rPr>
                <w:rFonts w:ascii="Calibri" w:eastAsia="Times New Roman" w:hAnsi="Calibri" w:cs="Times New Roman"/>
                <w:color w:val="000000"/>
                <w:sz w:val="16"/>
                <w:szCs w:val="16"/>
                <w:lang w:val="en-GB"/>
              </w:rPr>
              <w:t>35,</w:t>
            </w:r>
            <w:r w:rsidR="00EC4C0C" w:rsidRPr="00A97312">
              <w:rPr>
                <w:rFonts w:ascii="Calibri" w:eastAsia="Times New Roman" w:hAnsi="Calibri" w:cs="Times New Roman"/>
                <w:color w:val="000000"/>
                <w:sz w:val="16"/>
                <w:szCs w:val="16"/>
                <w:lang w:val="en-GB"/>
              </w:rPr>
              <w:t xml:space="preserve"> </w:t>
            </w:r>
            <w:r w:rsidR="00E2270D" w:rsidRPr="00A97312">
              <w:rPr>
                <w:rFonts w:ascii="Calibri" w:eastAsia="Times New Roman" w:hAnsi="Calibri" w:cs="Times New Roman"/>
                <w:color w:val="000000"/>
                <w:sz w:val="16"/>
                <w:szCs w:val="16"/>
                <w:lang w:val="en-GB"/>
              </w:rPr>
              <w:t xml:space="preserve">37, </w:t>
            </w:r>
            <w:r w:rsidR="00EC4C0C" w:rsidRPr="00A97312">
              <w:rPr>
                <w:rFonts w:ascii="Calibri" w:eastAsia="Times New Roman" w:hAnsi="Calibri" w:cs="Times New Roman"/>
                <w:color w:val="000000"/>
                <w:sz w:val="16"/>
                <w:szCs w:val="16"/>
                <w:lang w:val="en-GB"/>
              </w:rPr>
              <w:t xml:space="preserve">39, </w:t>
            </w:r>
            <w:r w:rsidR="003666A3" w:rsidRPr="00A97312">
              <w:rPr>
                <w:rFonts w:ascii="Calibri" w:eastAsia="Times New Roman" w:hAnsi="Calibri" w:cs="Times New Roman"/>
                <w:color w:val="000000"/>
                <w:sz w:val="16"/>
                <w:szCs w:val="16"/>
                <w:lang w:val="en-GB"/>
              </w:rPr>
              <w:t>72</w:t>
            </w:r>
          </w:p>
        </w:tc>
        <w:tc>
          <w:tcPr>
            <w:tcW w:w="720" w:type="dxa"/>
          </w:tcPr>
          <w:p w14:paraId="62FE76D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16101D21" w14:textId="77777777" w:rsidTr="00834140">
        <w:trPr>
          <w:trHeight w:val="300"/>
        </w:trPr>
        <w:tc>
          <w:tcPr>
            <w:tcW w:w="1146" w:type="dxa"/>
            <w:shd w:val="clear" w:color="auto" w:fill="auto"/>
            <w:noWrap/>
            <w:vAlign w:val="bottom"/>
            <w:hideMark/>
          </w:tcPr>
          <w:p w14:paraId="3919223E" w14:textId="76458612"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Krome</w:t>
            </w:r>
            <w:proofErr w:type="spellEnd"/>
            <w:r w:rsidRPr="00DA41FD">
              <w:rPr>
                <w:rFonts w:ascii="Calibri" w:eastAsia="Times New Roman" w:hAnsi="Calibri" w:cs="Times New Roman"/>
                <w:color w:val="000000"/>
                <w:sz w:val="16"/>
                <w:szCs w:val="16"/>
                <w:lang w:val="en-GB"/>
              </w:rPr>
              <w:t>, R. L.</w:t>
            </w:r>
            <w:r w:rsidR="007C75F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ZTG8P7g4","properties":{"formattedCitation":"(74)","plainCitation":"(74)","noteIndex":0},"citationItems":[{"id":6576,"uris":["http://zotero.org/users/3447303/items/GYHWUX6M"],"uri":["http://zotero.org/users/3447303/items/GYHWUX6M"],"itemData":{"id":6576,"type":"article-journal","title":"Peer-Review","container-title":"Annals of Emergency Medicine","page":"57-57","volume":"12","issue":"1","archive_location":"WOS:A1983PW17400015","ISSN":"0196-0644","journalAbbreviation":"Ann. Emerg. Med.","language":"English","author":[{"family":"Krome","given":"R. L."}],"issued":{"date-parts":[["1983"]]}}}],"schema":"https://github.com/citation-style-language/schema/raw/master/csl-citation.json"} </w:instrText>
            </w:r>
            <w:r w:rsidR="007C75F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4)</w:t>
            </w:r>
            <w:r w:rsidR="007C75F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44375E6"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B0EB611" w14:textId="7CBE09AF"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E6BAF3F"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nnals of Emergency Medicine</w:t>
            </w:r>
          </w:p>
        </w:tc>
        <w:tc>
          <w:tcPr>
            <w:tcW w:w="630" w:type="dxa"/>
            <w:shd w:val="clear" w:color="auto" w:fill="auto"/>
            <w:noWrap/>
            <w:vAlign w:val="bottom"/>
            <w:hideMark/>
          </w:tcPr>
          <w:p w14:paraId="042EF48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83</w:t>
            </w:r>
          </w:p>
        </w:tc>
        <w:tc>
          <w:tcPr>
            <w:tcW w:w="1080" w:type="dxa"/>
            <w:shd w:val="clear" w:color="auto" w:fill="auto"/>
            <w:noWrap/>
            <w:vAlign w:val="bottom"/>
            <w:hideMark/>
          </w:tcPr>
          <w:p w14:paraId="1866D30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DF992B3" w14:textId="2186854C" w:rsidR="006E77E9" w:rsidRPr="00A97312" w:rsidRDefault="003666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BB9948C" w14:textId="62EFD2D1" w:rsidR="003666A3" w:rsidRPr="00A97312" w:rsidRDefault="003666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ocates</w:t>
            </w:r>
          </w:p>
        </w:tc>
        <w:tc>
          <w:tcPr>
            <w:tcW w:w="720" w:type="dxa"/>
            <w:shd w:val="clear" w:color="auto" w:fill="auto"/>
            <w:noWrap/>
            <w:vAlign w:val="bottom"/>
          </w:tcPr>
          <w:p w14:paraId="598487C3" w14:textId="0FBD447F" w:rsidR="006E77E9" w:rsidRPr="00A97312" w:rsidRDefault="003666A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5, 69</w:t>
            </w:r>
          </w:p>
        </w:tc>
        <w:tc>
          <w:tcPr>
            <w:tcW w:w="720" w:type="dxa"/>
          </w:tcPr>
          <w:p w14:paraId="4C5939E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30FA71F5" w14:textId="77777777" w:rsidTr="00834140">
        <w:trPr>
          <w:trHeight w:val="300"/>
        </w:trPr>
        <w:tc>
          <w:tcPr>
            <w:tcW w:w="1146" w:type="dxa"/>
            <w:shd w:val="clear" w:color="auto" w:fill="auto"/>
            <w:noWrap/>
            <w:vAlign w:val="bottom"/>
            <w:hideMark/>
          </w:tcPr>
          <w:p w14:paraId="033A4146" w14:textId="20C78FD2"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Landauer</w:t>
            </w:r>
            <w:proofErr w:type="spellEnd"/>
            <w:r w:rsidRPr="00DA41FD">
              <w:rPr>
                <w:rFonts w:ascii="Calibri" w:eastAsia="Times New Roman" w:hAnsi="Calibri" w:cs="Times New Roman"/>
                <w:color w:val="000000"/>
                <w:sz w:val="16"/>
                <w:szCs w:val="16"/>
                <w:lang w:val="en-GB"/>
              </w:rPr>
              <w:t>, A.</w:t>
            </w:r>
            <w:r w:rsidR="007C75F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bA0xZdrq","properties":{"formattedCitation":"(75)","plainCitation":"(75)","noteIndex":0},"citationItems":[{"id":6488,"uris":["http://zotero.org/users/3447303/items/UVZGMKNZ"],"uri":["http://zotero.org/users/3447303/items/UVZGMKNZ"],"itemData":{"id":6488,"type":"article-journal","title":"Peer Review and the Editorial Process","container-title":"Australian Drug and Alcohol Review","page":"107-109","volume":"6","issue":"2","archive":"Scopus","abstract":"Abstract: Peer reviewers are selected because they are experts in the area with which the manuscript deals. These referees evaluate the submission and give an opinion to the editor. In either accepting or rejecting a manuscript the editor and peer reviewers are guided by a number of principles. These include that ethical standards are maintained; that the experimental design is accurate; that the research is original, not too trivial and that the work of others is properly acknowledge; that the results are correctly interpreted; that style, presentation and the way references are cited and listed follows the convention of the journal; and that the stylistic qualities of the manuscript are improved, thus making the article intelligible to the non‐expert. The good referee will evaluate the manuscript promptly and will usually recommend one of the following alternatives: acceptance, acceptance with minor modifications, resubmission after major modifications, or rejection. 1987 Australasian Professional Society on Alcohol and other Drugs","DOI":"10.1080/09595238780000191","ISSN":"08195331 (ISSN)","language":"English","author":[{"family":"Landauer","given":"A. A."}],"issued":{"date-parts":[["1987"]]}}}],"schema":"https://github.com/citation-style-language/schema/raw/master/csl-citation.json"} </w:instrText>
            </w:r>
            <w:r w:rsidR="007C75F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5)</w:t>
            </w:r>
            <w:r w:rsidR="007C75F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CE6DC70"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6FA3B5D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684D5E5"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ustralian Drug and Alcohol Review</w:t>
            </w:r>
          </w:p>
        </w:tc>
        <w:tc>
          <w:tcPr>
            <w:tcW w:w="630" w:type="dxa"/>
            <w:shd w:val="clear" w:color="auto" w:fill="auto"/>
            <w:noWrap/>
            <w:vAlign w:val="bottom"/>
            <w:hideMark/>
          </w:tcPr>
          <w:p w14:paraId="610EA0B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87</w:t>
            </w:r>
          </w:p>
        </w:tc>
        <w:tc>
          <w:tcPr>
            <w:tcW w:w="1080" w:type="dxa"/>
            <w:shd w:val="clear" w:color="auto" w:fill="auto"/>
            <w:noWrap/>
            <w:vAlign w:val="bottom"/>
            <w:hideMark/>
          </w:tcPr>
          <w:p w14:paraId="09383CF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6FC1598E" w14:textId="40B47EDD"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74CD283D" w14:textId="6773BE59" w:rsidR="00663149" w:rsidRPr="00A97312" w:rsidRDefault="0066314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 Unbiased and ethical professionals,</w:t>
            </w:r>
          </w:p>
          <w:p w14:paraId="22574B31" w14:textId="5E5A42E8"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4D8770D9" w14:textId="25D450A8" w:rsidR="00663149" w:rsidRPr="00A97312" w:rsidRDefault="0066314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6001199C" w14:textId="12F052D5"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663149" w:rsidRPr="00A97312">
              <w:rPr>
                <w:rFonts w:ascii="Calibri" w:eastAsia="Times New Roman" w:hAnsi="Calibri" w:cs="Times New Roman"/>
                <w:color w:val="000000"/>
                <w:sz w:val="16"/>
                <w:szCs w:val="16"/>
                <w:lang w:val="en-GB"/>
              </w:rPr>
              <w:t xml:space="preserve">11, 23, </w:t>
            </w:r>
            <w:r w:rsidR="00204DF2" w:rsidRPr="00A97312">
              <w:rPr>
                <w:rFonts w:ascii="Calibri" w:eastAsia="Times New Roman" w:hAnsi="Calibri" w:cs="Times New Roman"/>
                <w:color w:val="000000"/>
                <w:sz w:val="16"/>
                <w:szCs w:val="16"/>
                <w:lang w:val="en-GB"/>
              </w:rPr>
              <w:t xml:space="preserve">35, </w:t>
            </w:r>
            <w:r w:rsidR="00663149" w:rsidRPr="00A97312">
              <w:rPr>
                <w:rFonts w:ascii="Calibri" w:eastAsia="Times New Roman" w:hAnsi="Calibri" w:cs="Times New Roman"/>
                <w:color w:val="000000"/>
                <w:sz w:val="16"/>
                <w:szCs w:val="16"/>
                <w:lang w:val="en-GB"/>
              </w:rPr>
              <w:t>74, 75</w:t>
            </w:r>
          </w:p>
        </w:tc>
        <w:tc>
          <w:tcPr>
            <w:tcW w:w="720" w:type="dxa"/>
          </w:tcPr>
          <w:p w14:paraId="25405B4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67977B97" w14:textId="77777777" w:rsidTr="00834140">
        <w:trPr>
          <w:trHeight w:val="70"/>
        </w:trPr>
        <w:tc>
          <w:tcPr>
            <w:tcW w:w="1146" w:type="dxa"/>
            <w:shd w:val="clear" w:color="auto" w:fill="auto"/>
            <w:noWrap/>
            <w:vAlign w:val="bottom"/>
            <w:hideMark/>
          </w:tcPr>
          <w:p w14:paraId="12F2A291" w14:textId="57274B68"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lastRenderedPageBreak/>
              <w:t>Lau, D.</w:t>
            </w:r>
            <w:r w:rsidR="007C75F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RkEX2wsc","properties":{"formattedCitation":"(76)","plainCitation":"(76)","noteIndex":0},"citationItems":[{"id":3075,"uris":["http://zotero.org/users/3447303/items/7G3ZRG5Q"],"uri":["http://zotero.org/users/3447303/items/7G3ZRG5Q"],"itemData":{"id":3075,"type":"article-journal","title":"Tackling Peer Review: How to Improve Reviews and Minimize Abuse","container-title":"Canadian Journal of Diabetes","page":"105-106","volume":"40","issue":"2","archive_location":"WOS:000373190100001","ISSN":"1499-2671","journalAbbreviation":"Can. J. Diabetes","language":"English","author":[{"family":"Lau","given":"D. C. W."}],"issued":{"date-parts":[["2016",4]]}}}],"schema":"https://github.com/citation-style-language/schema/raw/master/csl-citation.json"} </w:instrText>
            </w:r>
            <w:r w:rsidR="007C75F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6)</w:t>
            </w:r>
            <w:r w:rsidR="007C75F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15350FF" w14:textId="77777777" w:rsidR="006E77E9" w:rsidRPr="00A97312" w:rsidRDefault="00753FBD"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457029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90ACD98"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ian Journal of Diabetes</w:t>
            </w:r>
          </w:p>
        </w:tc>
        <w:tc>
          <w:tcPr>
            <w:tcW w:w="630" w:type="dxa"/>
            <w:shd w:val="clear" w:color="auto" w:fill="auto"/>
            <w:noWrap/>
            <w:vAlign w:val="bottom"/>
            <w:hideMark/>
          </w:tcPr>
          <w:p w14:paraId="3E7E1FE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079AB90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5B9591F" w14:textId="47C5B1AC"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tc>
        <w:tc>
          <w:tcPr>
            <w:tcW w:w="720" w:type="dxa"/>
            <w:shd w:val="clear" w:color="auto" w:fill="auto"/>
            <w:noWrap/>
            <w:vAlign w:val="bottom"/>
          </w:tcPr>
          <w:p w14:paraId="429CE5B6" w14:textId="063DE2D6"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29121B" w:rsidRPr="00A97312">
              <w:rPr>
                <w:rFonts w:ascii="Calibri" w:eastAsia="Times New Roman" w:hAnsi="Calibri" w:cs="Times New Roman"/>
                <w:color w:val="000000"/>
                <w:sz w:val="16"/>
                <w:szCs w:val="16"/>
                <w:lang w:val="en-GB"/>
              </w:rPr>
              <w:t>2</w:t>
            </w:r>
          </w:p>
        </w:tc>
        <w:tc>
          <w:tcPr>
            <w:tcW w:w="720" w:type="dxa"/>
          </w:tcPr>
          <w:p w14:paraId="18253CB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6A1DF977" w14:textId="77777777" w:rsidTr="00834140">
        <w:trPr>
          <w:trHeight w:val="300"/>
        </w:trPr>
        <w:tc>
          <w:tcPr>
            <w:tcW w:w="1146" w:type="dxa"/>
            <w:shd w:val="clear" w:color="auto" w:fill="auto"/>
            <w:noWrap/>
            <w:vAlign w:val="bottom"/>
            <w:hideMark/>
          </w:tcPr>
          <w:p w14:paraId="396D4FC2" w14:textId="5DC96C78"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Lichter</w:t>
            </w:r>
            <w:proofErr w:type="spellEnd"/>
            <w:r w:rsidRPr="00DA41FD">
              <w:rPr>
                <w:rFonts w:ascii="Calibri" w:eastAsia="Times New Roman" w:hAnsi="Calibri" w:cs="Times New Roman"/>
                <w:color w:val="000000"/>
                <w:sz w:val="16"/>
                <w:szCs w:val="16"/>
                <w:lang w:val="en-GB"/>
              </w:rPr>
              <w:t>, P. R.</w:t>
            </w:r>
            <w:r w:rsidR="007C75F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vrLn1WY","properties":{"formattedCitation":"(77)","plainCitation":"(77)","noteIndex":0},"citationItems":[{"id":6041,"uris":["http://zotero.org/users/3447303/items/JGCHGSW6"],"uri":["http://zotero.org/users/3447303/items/JGCHGSW6"],"itemData":{"id":6041,"type":"article-journal","title":"Demystifying the Peer-Review Process","container-title":"Ophthalmology","page":"1749-1750","volume":"100","issue":"12","archive_location":"WOS:A1993MM54400005","ISSN":"0161-6420","journalAbbreviation":"Ophthalmology","language":"English","author":[{"family":"Lichter","given":"P. R."}],"issued":{"date-parts":[["1993",12]]}}}],"schema":"https://github.com/citation-style-language/schema/raw/master/csl-citation.json"} </w:instrText>
            </w:r>
            <w:r w:rsidR="007C75F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7)</w:t>
            </w:r>
            <w:r w:rsidR="007C75F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199A1A4" w14:textId="77777777" w:rsidR="006E77E9" w:rsidRPr="00A97312" w:rsidRDefault="00753FBD"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DDAD41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F074314"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Ophthalmology</w:t>
            </w:r>
          </w:p>
        </w:tc>
        <w:tc>
          <w:tcPr>
            <w:tcW w:w="630" w:type="dxa"/>
            <w:shd w:val="clear" w:color="auto" w:fill="auto"/>
            <w:noWrap/>
            <w:vAlign w:val="bottom"/>
            <w:hideMark/>
          </w:tcPr>
          <w:p w14:paraId="54A5567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3</w:t>
            </w:r>
          </w:p>
        </w:tc>
        <w:tc>
          <w:tcPr>
            <w:tcW w:w="1080" w:type="dxa"/>
            <w:shd w:val="clear" w:color="auto" w:fill="auto"/>
            <w:noWrap/>
            <w:vAlign w:val="bottom"/>
            <w:hideMark/>
          </w:tcPr>
          <w:p w14:paraId="65F30B5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20BA6F5" w14:textId="0F33ECEF"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3C20FAE5" w14:textId="56154159"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4002F5D1" w14:textId="0878D9D6"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4521C729" w14:textId="1F49ACCD"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458EB877" w14:textId="77777777"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2EF85AA3" w14:textId="77777777"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ocates</w:t>
            </w:r>
          </w:p>
          <w:p w14:paraId="3806E8F7" w14:textId="59C5AFDA"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7C2415D5" w14:textId="113028A6"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29121B" w:rsidRPr="00A97312">
              <w:rPr>
                <w:rFonts w:ascii="Calibri" w:eastAsia="Times New Roman" w:hAnsi="Calibri" w:cs="Times New Roman"/>
                <w:color w:val="000000"/>
                <w:sz w:val="16"/>
                <w:szCs w:val="16"/>
                <w:lang w:val="en-GB"/>
              </w:rPr>
              <w:t xml:space="preserve">14, 15, 22, 31, </w:t>
            </w:r>
            <w:r w:rsidR="00787455" w:rsidRPr="00A97312">
              <w:rPr>
                <w:rFonts w:ascii="Calibri" w:eastAsia="Times New Roman" w:hAnsi="Calibri" w:cs="Times New Roman"/>
                <w:color w:val="000000"/>
                <w:sz w:val="16"/>
                <w:szCs w:val="16"/>
                <w:lang w:val="en-GB"/>
              </w:rPr>
              <w:t>36,</w:t>
            </w:r>
            <w:r w:rsidR="0029121B" w:rsidRPr="00A97312">
              <w:rPr>
                <w:rFonts w:ascii="Calibri" w:eastAsia="Times New Roman" w:hAnsi="Calibri" w:cs="Times New Roman"/>
                <w:color w:val="000000"/>
                <w:sz w:val="16"/>
                <w:szCs w:val="16"/>
                <w:lang w:val="en-GB"/>
              </w:rPr>
              <w:t xml:space="preserve"> 42, 43, 44, 45, 68, 69, 71, 72</w:t>
            </w:r>
          </w:p>
        </w:tc>
        <w:tc>
          <w:tcPr>
            <w:tcW w:w="720" w:type="dxa"/>
          </w:tcPr>
          <w:p w14:paraId="0F667EDF" w14:textId="66FC6D4C" w:rsidR="006E77E9"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4</w:t>
            </w:r>
          </w:p>
        </w:tc>
      </w:tr>
      <w:tr w:rsidR="006E77E9" w:rsidRPr="00A97312" w14:paraId="282A02D4" w14:textId="77777777" w:rsidTr="00834140">
        <w:trPr>
          <w:trHeight w:val="300"/>
        </w:trPr>
        <w:tc>
          <w:tcPr>
            <w:tcW w:w="1146" w:type="dxa"/>
            <w:shd w:val="clear" w:color="auto" w:fill="auto"/>
            <w:noWrap/>
            <w:vAlign w:val="bottom"/>
            <w:hideMark/>
          </w:tcPr>
          <w:p w14:paraId="1AF83CE0" w14:textId="0CCF0173"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Lowe, N.</w:t>
            </w:r>
            <w:r w:rsidR="007C75F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P15e6WF","properties":{"formattedCitation":"(78)","plainCitation":"(78)","noteIndex":0},"citationItems":[{"id":4683,"uris":["http://zotero.org/users/3447303/items/EINKV2KW"],"uri":["http://zotero.org/users/3447303/items/EINKV2KW"],"itemData":{"id":4683,"type":"article-journal","title":"Peer (review) pressure","container-title":"Jognn-Journal of Obstetric Gynecologic and Neonatal Nursing","page":"115-115","volume":"36","issue":"2","archive_location":"WOS:000246523500002","ISSN":"0884-2175","journalAbbreviation":"Jognn","language":"English","author":[{"family":"Lowe","given":"N. K."}],"issued":{"date-parts":[["2007",3]]}}}],"schema":"https://github.com/citation-style-language/schema/raw/master/csl-citation.json"} </w:instrText>
            </w:r>
            <w:r w:rsidR="007C75F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8)</w:t>
            </w:r>
            <w:r w:rsidR="007C75F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0440D68" w14:textId="77777777" w:rsidR="006E77E9" w:rsidRPr="00A97312" w:rsidRDefault="00674B22" w:rsidP="001744FB">
            <w:pPr>
              <w:spacing w:after="0" w:line="240" w:lineRule="auto"/>
              <w:ind w:right="-376"/>
              <w:rPr>
                <w:rFonts w:ascii="Calibri" w:eastAsia="Times New Roman" w:hAnsi="Calibri" w:cs="Times New Roman"/>
                <w:color w:val="000000"/>
                <w:sz w:val="16"/>
                <w:szCs w:val="16"/>
                <w:lang w:val="hr-HR"/>
              </w:rPr>
            </w:pPr>
            <w:r w:rsidRPr="00A97312">
              <w:rPr>
                <w:rFonts w:ascii="Calibri" w:eastAsia="Times New Roman" w:hAnsi="Calibri" w:cs="Times New Roman"/>
                <w:color w:val="000000"/>
                <w:sz w:val="16"/>
                <w:szCs w:val="16"/>
                <w:lang w:val="en-GB"/>
              </w:rPr>
              <w:t>N</w:t>
            </w:r>
            <w:r w:rsidRPr="00A97312">
              <w:rPr>
                <w:rFonts w:ascii="Calibri" w:eastAsia="Times New Roman" w:hAnsi="Calibri" w:cs="Times New Roman"/>
                <w:color w:val="000000"/>
                <w:sz w:val="16"/>
                <w:szCs w:val="16"/>
                <w:lang w:val="hr-HR"/>
              </w:rPr>
              <w:t>/A</w:t>
            </w:r>
          </w:p>
        </w:tc>
        <w:tc>
          <w:tcPr>
            <w:tcW w:w="910" w:type="dxa"/>
            <w:shd w:val="clear" w:color="auto" w:fill="auto"/>
            <w:noWrap/>
            <w:vAlign w:val="bottom"/>
            <w:hideMark/>
          </w:tcPr>
          <w:p w14:paraId="0DC312D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FB5B312"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Journal of Obstetric, </w:t>
            </w:r>
            <w:proofErr w:type="spellStart"/>
            <w:r w:rsidRPr="00A97312">
              <w:rPr>
                <w:rFonts w:ascii="Calibri" w:eastAsia="Times New Roman" w:hAnsi="Calibri" w:cs="Times New Roman"/>
                <w:color w:val="000000"/>
                <w:sz w:val="16"/>
                <w:szCs w:val="16"/>
                <w:lang w:val="en-GB"/>
              </w:rPr>
              <w:t>Gynecologic</w:t>
            </w:r>
            <w:proofErr w:type="spellEnd"/>
            <w:r w:rsidRPr="00A97312">
              <w:rPr>
                <w:rFonts w:ascii="Calibri" w:eastAsia="Times New Roman" w:hAnsi="Calibri" w:cs="Times New Roman"/>
                <w:color w:val="000000"/>
                <w:sz w:val="16"/>
                <w:szCs w:val="16"/>
                <w:lang w:val="en-GB"/>
              </w:rPr>
              <w:t>, &amp; Neonatal Nursing</w:t>
            </w:r>
          </w:p>
        </w:tc>
        <w:tc>
          <w:tcPr>
            <w:tcW w:w="630" w:type="dxa"/>
            <w:shd w:val="clear" w:color="auto" w:fill="auto"/>
            <w:noWrap/>
            <w:vAlign w:val="bottom"/>
            <w:hideMark/>
          </w:tcPr>
          <w:p w14:paraId="48A3768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420713B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8F3244C" w14:textId="687707F1"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72D6F02D" w14:textId="39788FBA"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01906CD9" w14:textId="612EB0FA"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75F934E5" w14:textId="574861ED"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248BA121" w14:textId="37ACC30C"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1BB1466F" w14:textId="0EE1ABA6"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8206C7" w:rsidRPr="00A97312">
              <w:rPr>
                <w:rFonts w:ascii="Calibri" w:eastAsia="Times New Roman" w:hAnsi="Calibri" w:cs="Times New Roman"/>
                <w:color w:val="000000"/>
                <w:sz w:val="16"/>
                <w:szCs w:val="16"/>
                <w:lang w:val="en-GB"/>
              </w:rPr>
              <w:t xml:space="preserve">2, </w:t>
            </w:r>
            <w:r w:rsidR="0029121B" w:rsidRPr="00A97312">
              <w:rPr>
                <w:rFonts w:ascii="Calibri" w:eastAsia="Times New Roman" w:hAnsi="Calibri" w:cs="Times New Roman"/>
                <w:color w:val="000000"/>
                <w:sz w:val="16"/>
                <w:szCs w:val="16"/>
                <w:lang w:val="en-GB"/>
              </w:rPr>
              <w:t xml:space="preserve">11, 17, </w:t>
            </w:r>
            <w:r w:rsidR="00204DF2" w:rsidRPr="00A97312">
              <w:rPr>
                <w:rFonts w:ascii="Calibri" w:eastAsia="Times New Roman" w:hAnsi="Calibri" w:cs="Times New Roman"/>
                <w:color w:val="000000"/>
                <w:sz w:val="16"/>
                <w:szCs w:val="16"/>
                <w:lang w:val="en-GB"/>
              </w:rPr>
              <w:t>35,</w:t>
            </w:r>
            <w:r w:rsidR="00E2270D" w:rsidRPr="00A97312">
              <w:rPr>
                <w:rFonts w:ascii="Calibri" w:eastAsia="Times New Roman" w:hAnsi="Calibri" w:cs="Times New Roman"/>
                <w:color w:val="000000"/>
                <w:sz w:val="16"/>
                <w:szCs w:val="16"/>
                <w:lang w:val="en-GB"/>
              </w:rPr>
              <w:t xml:space="preserve"> 37,</w:t>
            </w:r>
            <w:r w:rsidR="0029121B" w:rsidRPr="00A97312">
              <w:rPr>
                <w:rFonts w:ascii="Calibri" w:eastAsia="Times New Roman" w:hAnsi="Calibri" w:cs="Times New Roman"/>
                <w:color w:val="000000"/>
                <w:sz w:val="16"/>
                <w:szCs w:val="16"/>
                <w:lang w:val="en-GB"/>
              </w:rPr>
              <w:t xml:space="preserve"> 42, 44, 45</w:t>
            </w:r>
          </w:p>
        </w:tc>
        <w:tc>
          <w:tcPr>
            <w:tcW w:w="720" w:type="dxa"/>
          </w:tcPr>
          <w:p w14:paraId="7AE7C2D3" w14:textId="77777777" w:rsidR="006E77E9" w:rsidRPr="00A97312" w:rsidRDefault="00674B2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9</w:t>
            </w:r>
          </w:p>
        </w:tc>
      </w:tr>
      <w:tr w:rsidR="006E77E9" w:rsidRPr="00A97312" w14:paraId="396AF255" w14:textId="77777777" w:rsidTr="00834140">
        <w:trPr>
          <w:trHeight w:val="300"/>
        </w:trPr>
        <w:tc>
          <w:tcPr>
            <w:tcW w:w="1146" w:type="dxa"/>
            <w:shd w:val="clear" w:color="auto" w:fill="auto"/>
            <w:noWrap/>
            <w:vAlign w:val="bottom"/>
            <w:hideMark/>
          </w:tcPr>
          <w:p w14:paraId="6EBB4153" w14:textId="25E7E5C2"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Luscher</w:t>
            </w:r>
            <w:proofErr w:type="spellEnd"/>
            <w:r w:rsidRPr="00DA41FD">
              <w:rPr>
                <w:rFonts w:ascii="Calibri" w:eastAsia="Times New Roman" w:hAnsi="Calibri" w:cs="Times New Roman"/>
                <w:color w:val="000000"/>
                <w:sz w:val="16"/>
                <w:szCs w:val="16"/>
                <w:lang w:val="en-GB"/>
              </w:rPr>
              <w:t>, T.</w:t>
            </w:r>
            <w:r w:rsidR="007C75F5">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CrqcjD9V","properties":{"formattedCitation":"(79)","plainCitation":"(79)","noteIndex":0},"citationItems":[{"id":3065,"uris":["http://zotero.org/users/3447303/items/8I5QYATE"],"uri":["http://zotero.org/users/3447303/items/8I5QYATE"],"itemData":{"id":3065,"type":"article-journal","title":"RESPONSE: Why Do We Need Peer Review?","container-title":"Journal of the American College of Cardiology","page":"2081-2082","volume":"67","issue":"17","archive_location":"WOS:000374655700015","ISSN":"0735-1097","journalAbbreviation":"J. Am. Coll. Cardiol.","language":"English","author":[{"family":"Luscher","given":"T. F."}],"issued":{"date-parts":[["2016",5]]}}}],"schema":"https://github.com/citation-style-language/schema/raw/master/csl-citation.json"} </w:instrText>
            </w:r>
            <w:r w:rsidR="007C75F5">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9)</w:t>
            </w:r>
            <w:r w:rsidR="007C75F5">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0C603D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78E1E2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227B035"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the American College of Cardiology</w:t>
            </w:r>
          </w:p>
        </w:tc>
        <w:tc>
          <w:tcPr>
            <w:tcW w:w="630" w:type="dxa"/>
            <w:shd w:val="clear" w:color="auto" w:fill="auto"/>
            <w:noWrap/>
            <w:vAlign w:val="bottom"/>
            <w:hideMark/>
          </w:tcPr>
          <w:p w14:paraId="579FCCA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2879FB2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Letter</w:t>
            </w:r>
          </w:p>
        </w:tc>
        <w:tc>
          <w:tcPr>
            <w:tcW w:w="1350" w:type="dxa"/>
          </w:tcPr>
          <w:p w14:paraId="34683E06" w14:textId="0282BE06" w:rsidR="006E77E9"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E6489CC" w14:textId="6CC0A0ED"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6AA3F521" w14:textId="43951CA8"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2EFFF285" w14:textId="57082D38" w:rsidR="006E77E9"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3, 16, 17, 31, 42, 43</w:t>
            </w:r>
          </w:p>
        </w:tc>
        <w:tc>
          <w:tcPr>
            <w:tcW w:w="720" w:type="dxa"/>
          </w:tcPr>
          <w:p w14:paraId="2C0791A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5A764FD7" w14:textId="77777777" w:rsidTr="00834140">
        <w:trPr>
          <w:trHeight w:val="300"/>
        </w:trPr>
        <w:tc>
          <w:tcPr>
            <w:tcW w:w="1146" w:type="dxa"/>
            <w:shd w:val="clear" w:color="auto" w:fill="auto"/>
            <w:noWrap/>
            <w:vAlign w:val="bottom"/>
            <w:hideMark/>
          </w:tcPr>
          <w:p w14:paraId="56DF71BB" w14:textId="354CC007"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Mackenzie, L.</w:t>
            </w:r>
            <w:r w:rsidR="00AC2A68">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3fUdLedW","properties":{"formattedCitation":"(80)","plainCitation":"(80)","noteIndex":0},"citationItems":[{"id":4800,"uris":["http://zotero.org/users/3447303/items/3X2CPI7C"],"uri":["http://zotero.org/users/3447303/items/3X2CPI7C"],"itemData":{"id":4800,"type":"webpage","title":"Peer review revisited","genre":"Professional Psychological &amp; Health Personnel Issues 3400","abstract":"The peer review process is the means by which manuscripts submitted to the journal are evaluated and modified prior to publication. This editorial will outline the size of the peer review task for both the reviewers and the journal, describe changes recently implemented by the journal to streamline the system, and report on the results of a survey conducted with current journal reviewers. The introduction of an online manuscript management system called Manuscript Central has streamlined the process considerably for authors, reviewers and the journal. Suggestions have been made that the review process is flawed, as demonstrated by differences in opinions by reviewers about the same papers. Outside the manuscript assessment process for a journal, peer review takes many forms and is an important professional skill to develop with occupational therapy practice. The range of keywords used by the journal indicates the breadth of expertise required by the reviewer group to ensure a diversity of publications in occupational therapy. The editorial board has the responsibility to continually maintain the breadth and diversity of the pool of reviewers available to participate in the publication cycle and to provide mentorship opportunities to allow them to extend their reviewing skills. (PsycINFO Database Record (c) 2016 APA, all rights reserved)","URL":"http://ovidsp.ovid.com/ovidweb.cgi?T=JS&amp;PAGE=reference&amp;D=psyc5&amp;NEWS=N&amp;AN=2006-20698-001","author":[{"family":"Mackenzie","given":"Lynette"}],"issued":{"date-parts":[["2006"]]}}}],"schema":"https://github.com/citation-style-language/schema/raw/master/csl-citation.json"} </w:instrText>
            </w:r>
            <w:r w:rsidR="00AC2A68">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0)</w:t>
            </w:r>
            <w:r w:rsidR="00AC2A68">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51AFE61"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079DBB3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923D6A4"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ustralian Occupational Therapy Journal</w:t>
            </w:r>
          </w:p>
        </w:tc>
        <w:tc>
          <w:tcPr>
            <w:tcW w:w="630" w:type="dxa"/>
            <w:shd w:val="clear" w:color="auto" w:fill="auto"/>
            <w:noWrap/>
            <w:vAlign w:val="bottom"/>
            <w:hideMark/>
          </w:tcPr>
          <w:p w14:paraId="7EEE2B1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6</w:t>
            </w:r>
          </w:p>
        </w:tc>
        <w:tc>
          <w:tcPr>
            <w:tcW w:w="1080" w:type="dxa"/>
            <w:shd w:val="clear" w:color="auto" w:fill="auto"/>
            <w:noWrap/>
            <w:vAlign w:val="bottom"/>
            <w:hideMark/>
          </w:tcPr>
          <w:p w14:paraId="11F8FA1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79DFB7A" w14:textId="4E8B1441" w:rsidR="006E77E9"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r w:rsidR="0029121B" w:rsidRPr="00A97312">
              <w:t xml:space="preserve"> </w:t>
            </w:r>
            <w:r w:rsidR="0029121B" w:rsidRPr="00A97312">
              <w:rPr>
                <w:rFonts w:ascii="Calibri" w:eastAsia="Times New Roman" w:hAnsi="Calibri" w:cs="Times New Roman"/>
                <w:color w:val="000000"/>
                <w:sz w:val="16"/>
                <w:szCs w:val="16"/>
                <w:lang w:val="en-GB"/>
              </w:rPr>
              <w:t>Educators</w:t>
            </w:r>
          </w:p>
        </w:tc>
        <w:tc>
          <w:tcPr>
            <w:tcW w:w="720" w:type="dxa"/>
            <w:shd w:val="clear" w:color="auto" w:fill="auto"/>
            <w:noWrap/>
            <w:vAlign w:val="bottom"/>
          </w:tcPr>
          <w:p w14:paraId="22C52B9F" w14:textId="41940362" w:rsidR="006E77E9"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42, 54, </w:t>
            </w:r>
            <w:r w:rsidR="0029121B" w:rsidRPr="00A97312">
              <w:rPr>
                <w:rFonts w:ascii="Calibri" w:eastAsia="Times New Roman" w:hAnsi="Calibri" w:cs="Times New Roman"/>
                <w:color w:val="000000"/>
                <w:sz w:val="16"/>
                <w:szCs w:val="16"/>
                <w:lang w:val="en-GB"/>
              </w:rPr>
              <w:t>66</w:t>
            </w:r>
          </w:p>
        </w:tc>
        <w:tc>
          <w:tcPr>
            <w:tcW w:w="720" w:type="dxa"/>
          </w:tcPr>
          <w:p w14:paraId="0127445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w:t>
            </w:r>
          </w:p>
        </w:tc>
      </w:tr>
      <w:tr w:rsidR="006E77E9" w:rsidRPr="00A97312" w14:paraId="5D9FF9F4" w14:textId="77777777" w:rsidTr="00834140">
        <w:trPr>
          <w:trHeight w:val="300"/>
        </w:trPr>
        <w:tc>
          <w:tcPr>
            <w:tcW w:w="1146" w:type="dxa"/>
            <w:shd w:val="clear" w:color="auto" w:fill="auto"/>
            <w:noWrap/>
            <w:vAlign w:val="bottom"/>
            <w:hideMark/>
          </w:tcPr>
          <w:p w14:paraId="07E1E3D2" w14:textId="0D053829"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Mannis, M. J.</w:t>
            </w:r>
            <w:r w:rsidR="00AC2A68">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NifKQ7Hw","properties":{"formattedCitation":"(81)","plainCitation":"(81)","noteIndex":0},"citationItems":[{"id":5585,"uris":["http://zotero.org/users/3447303/items/URXHFD74"],"uri":["http://zotero.org/users/3447303/items/URXHFD74"],"itemData":{"id":5585,"type":"article-journal","title":"Peer review and Cornea","container-title":"Cornea","page":"601-601","volume":"16","issue":"6","archive_location":"WOS:A1997YF91400001","ISSN":"0277-3740","journalAbbreviation":"Cornea","language":"English","author":[{"family":"Mannis","given":"M. J."},{"family":"Sugar","given":"J."}],"issued":{"date-parts":[["1997",11]]}}}],"schema":"https://github.com/citation-style-language/schema/raw/master/csl-citation.json"} </w:instrText>
            </w:r>
            <w:r w:rsidR="00AC2A68">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1)</w:t>
            </w:r>
            <w:r w:rsidR="00AC2A68">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FED9FC4" w14:textId="77777777" w:rsidR="006E77E9" w:rsidRPr="00A97312" w:rsidRDefault="00F92E25"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A17100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1CF814A"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rnea</w:t>
            </w:r>
          </w:p>
        </w:tc>
        <w:tc>
          <w:tcPr>
            <w:tcW w:w="630" w:type="dxa"/>
            <w:shd w:val="clear" w:color="auto" w:fill="auto"/>
            <w:noWrap/>
            <w:vAlign w:val="bottom"/>
            <w:hideMark/>
          </w:tcPr>
          <w:p w14:paraId="509FC10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7</w:t>
            </w:r>
          </w:p>
        </w:tc>
        <w:tc>
          <w:tcPr>
            <w:tcW w:w="1080" w:type="dxa"/>
            <w:shd w:val="clear" w:color="auto" w:fill="auto"/>
            <w:noWrap/>
            <w:vAlign w:val="bottom"/>
            <w:hideMark/>
          </w:tcPr>
          <w:p w14:paraId="1BBE39B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88718D4" w14:textId="34EA9F82" w:rsidR="006E77E9"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41DAC95B" w14:textId="27F60EED" w:rsidR="00432918"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6BB9C09A" w14:textId="201FA306" w:rsidR="00432918"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291161AF" w14:textId="57179C6D" w:rsidR="006E77E9"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6, 17, 57, 74</w:t>
            </w:r>
          </w:p>
          <w:p w14:paraId="501ED5F2" w14:textId="21A098C4" w:rsidR="00432918" w:rsidRPr="00A97312" w:rsidRDefault="00432918" w:rsidP="001744FB">
            <w:pPr>
              <w:spacing w:after="0" w:line="240" w:lineRule="auto"/>
              <w:rPr>
                <w:rFonts w:ascii="Calibri" w:eastAsia="Times New Roman" w:hAnsi="Calibri" w:cs="Times New Roman"/>
                <w:color w:val="000000"/>
                <w:sz w:val="16"/>
                <w:szCs w:val="16"/>
                <w:lang w:val="en-GB"/>
              </w:rPr>
            </w:pPr>
          </w:p>
        </w:tc>
        <w:tc>
          <w:tcPr>
            <w:tcW w:w="720" w:type="dxa"/>
          </w:tcPr>
          <w:p w14:paraId="4A028473" w14:textId="77777777" w:rsidR="006E77E9" w:rsidRPr="00A97312" w:rsidRDefault="00B3594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534C8C6F" w14:textId="77777777" w:rsidTr="00834140">
        <w:trPr>
          <w:trHeight w:val="300"/>
        </w:trPr>
        <w:tc>
          <w:tcPr>
            <w:tcW w:w="1146" w:type="dxa"/>
            <w:shd w:val="clear" w:color="auto" w:fill="auto"/>
            <w:noWrap/>
            <w:vAlign w:val="bottom"/>
            <w:hideMark/>
          </w:tcPr>
          <w:p w14:paraId="5D44FF19" w14:textId="03DA3F9C"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Manske</w:t>
            </w:r>
            <w:proofErr w:type="spellEnd"/>
            <w:r w:rsidRPr="00DA41FD">
              <w:rPr>
                <w:rFonts w:ascii="Calibri" w:eastAsia="Times New Roman" w:hAnsi="Calibri" w:cs="Times New Roman"/>
                <w:color w:val="000000"/>
                <w:sz w:val="16"/>
                <w:szCs w:val="16"/>
                <w:lang w:val="en-GB"/>
              </w:rPr>
              <w:t>, P.</w:t>
            </w:r>
            <w:r w:rsidR="00AC2A68">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pVM2OaE3","properties":{"formattedCitation":"(82)","plainCitation":"(82)","noteIndex":0},"citationItems":[{"id":5584,"uris":["http://zotero.org/users/3447303/items/FDGC6G5T"],"uri":["http://zotero.org/users/3447303/items/FDGC6G5T"],"itemData":{"id":5584,"type":"article-journal","title":"A review of peer review","container-title":"Journal of Hand Surgery-American Volume","page":"767-771","volume":"22A","issue":"5","archive_location":"WOS:A1997XZ21700001","ISSN":"0363-5023","journalAbbreviation":"J. Hand Surg.-Am. Vol.","language":"English","author":[{"family":"Manske","given":"P. R."}],"issued":{"date-parts":[["1997",9]]}}}],"schema":"https://github.com/citation-style-language/schema/raw/master/csl-citation.json"} </w:instrText>
            </w:r>
            <w:r w:rsidR="00AC2A68">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2)</w:t>
            </w:r>
            <w:r w:rsidR="00AC2A68">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AFB4CC8" w14:textId="77777777" w:rsidR="006E77E9" w:rsidRPr="00A97312" w:rsidRDefault="00753FBD"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5BD614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D4AE692"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he Journal of Hand Surgery</w:t>
            </w:r>
          </w:p>
        </w:tc>
        <w:tc>
          <w:tcPr>
            <w:tcW w:w="630" w:type="dxa"/>
            <w:shd w:val="clear" w:color="auto" w:fill="auto"/>
            <w:noWrap/>
            <w:vAlign w:val="bottom"/>
            <w:hideMark/>
          </w:tcPr>
          <w:p w14:paraId="1D7C44D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7</w:t>
            </w:r>
          </w:p>
        </w:tc>
        <w:tc>
          <w:tcPr>
            <w:tcW w:w="1080" w:type="dxa"/>
            <w:shd w:val="clear" w:color="auto" w:fill="auto"/>
            <w:noWrap/>
            <w:vAlign w:val="bottom"/>
            <w:hideMark/>
          </w:tcPr>
          <w:p w14:paraId="4369786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mmentary</w:t>
            </w:r>
          </w:p>
        </w:tc>
        <w:tc>
          <w:tcPr>
            <w:tcW w:w="1350" w:type="dxa"/>
          </w:tcPr>
          <w:p w14:paraId="403C8C70" w14:textId="298B6C64" w:rsidR="006E77E9"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 Reviewers should not</w:t>
            </w:r>
          </w:p>
        </w:tc>
        <w:tc>
          <w:tcPr>
            <w:tcW w:w="720" w:type="dxa"/>
            <w:shd w:val="clear" w:color="auto" w:fill="auto"/>
            <w:noWrap/>
            <w:vAlign w:val="bottom"/>
          </w:tcPr>
          <w:p w14:paraId="6DE4850B" w14:textId="425EE646" w:rsidR="006E77E9"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3, 72</w:t>
            </w:r>
          </w:p>
        </w:tc>
        <w:tc>
          <w:tcPr>
            <w:tcW w:w="720" w:type="dxa"/>
          </w:tcPr>
          <w:p w14:paraId="72D0E77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5B581793" w14:textId="77777777" w:rsidTr="00834140">
        <w:trPr>
          <w:trHeight w:val="300"/>
        </w:trPr>
        <w:tc>
          <w:tcPr>
            <w:tcW w:w="1146" w:type="dxa"/>
            <w:shd w:val="clear" w:color="auto" w:fill="auto"/>
            <w:noWrap/>
            <w:vAlign w:val="bottom"/>
            <w:hideMark/>
          </w:tcPr>
          <w:p w14:paraId="3AB44DD3" w14:textId="0BF32BD2"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Martin-Sanchez, F.</w:t>
            </w:r>
            <w:r w:rsidR="00AC2A68">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JjGtWqhj","properties":{"formattedCitation":"(83)","plainCitation":"(83)","noteIndex":0},"citationItems":[{"id":3869,"uris":["http://zotero.org/users/3447303/items/ZFZWGKHQ"],"uri":["http://zotero.org/users/3447303/items/ZFZWGKHQ"],"itemData":{"id":3869,"type":"article-journal","title":"Reflections on the peer review of manuscripts sent to Emergencias","container-title":"Emergencias","page":"81-83","volume":"24","issue":"2","archive_location":"WOS:000302191500001","ISSN":"1137-6821","journalAbbreviation":"Emergencias","language":"Spanish","author":[{"family":"Martin-Sanchez","given":"F. J."},{"family":"Miro","given":"O."}],"issued":{"date-parts":[["2012",4]]}}}],"schema":"https://github.com/citation-style-language/schema/raw/master/csl-citation.json"} </w:instrText>
            </w:r>
            <w:r w:rsidR="00AC2A68">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3)</w:t>
            </w:r>
            <w:r w:rsidR="00AC2A68">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21A66C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pain</w:t>
            </w:r>
          </w:p>
        </w:tc>
        <w:tc>
          <w:tcPr>
            <w:tcW w:w="910" w:type="dxa"/>
            <w:shd w:val="clear" w:color="auto" w:fill="auto"/>
            <w:noWrap/>
            <w:vAlign w:val="bottom"/>
            <w:hideMark/>
          </w:tcPr>
          <w:p w14:paraId="39E5B2F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C0E8870"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proofErr w:type="spellStart"/>
            <w:r w:rsidRPr="00A97312">
              <w:rPr>
                <w:rFonts w:ascii="Calibri" w:eastAsia="Times New Roman" w:hAnsi="Calibri" w:cs="Times New Roman"/>
                <w:color w:val="000000"/>
                <w:sz w:val="16"/>
                <w:szCs w:val="16"/>
                <w:lang w:val="en-GB"/>
              </w:rPr>
              <w:t>Emergencias</w:t>
            </w:r>
            <w:proofErr w:type="spellEnd"/>
          </w:p>
        </w:tc>
        <w:tc>
          <w:tcPr>
            <w:tcW w:w="630" w:type="dxa"/>
            <w:shd w:val="clear" w:color="auto" w:fill="auto"/>
            <w:noWrap/>
            <w:vAlign w:val="bottom"/>
            <w:hideMark/>
          </w:tcPr>
          <w:p w14:paraId="1495161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367C5AC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3B58624" w14:textId="25A765A1"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5E902C97" w14:textId="21F28890"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0DB017B5" w14:textId="706DC331" w:rsidR="0038532A" w:rsidRPr="00A97312" w:rsidRDefault="0038532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2F2E8C29" w14:textId="3DE6288F"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049001A3" w14:textId="77777777"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5BB42F08" w14:textId="0C5369A1" w:rsidR="0029121B" w:rsidRPr="00A97312" w:rsidRDefault="0029121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2A7D2777" w14:textId="31A53498"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8206C7" w:rsidRPr="00A97312">
              <w:rPr>
                <w:rFonts w:ascii="Calibri" w:eastAsia="Times New Roman" w:hAnsi="Calibri" w:cs="Times New Roman"/>
                <w:color w:val="000000"/>
                <w:sz w:val="16"/>
                <w:szCs w:val="16"/>
                <w:lang w:val="en-GB"/>
              </w:rPr>
              <w:t>2,</w:t>
            </w:r>
            <w:r w:rsidR="0038532A" w:rsidRPr="00A97312">
              <w:rPr>
                <w:rFonts w:ascii="Calibri" w:eastAsia="Times New Roman" w:hAnsi="Calibri" w:cs="Times New Roman"/>
                <w:color w:val="000000"/>
                <w:sz w:val="16"/>
                <w:szCs w:val="16"/>
                <w:lang w:val="en-GB"/>
              </w:rPr>
              <w:t xml:space="preserve"> </w:t>
            </w:r>
            <w:r w:rsidR="0029121B" w:rsidRPr="00A97312">
              <w:rPr>
                <w:rFonts w:ascii="Calibri" w:eastAsia="Times New Roman" w:hAnsi="Calibri" w:cs="Times New Roman"/>
                <w:color w:val="000000"/>
                <w:sz w:val="16"/>
                <w:szCs w:val="16"/>
                <w:lang w:val="en-GB"/>
              </w:rPr>
              <w:t xml:space="preserve">4, 8, 15, </w:t>
            </w:r>
            <w:r w:rsidR="0038532A" w:rsidRPr="00A97312">
              <w:rPr>
                <w:rFonts w:ascii="Calibri" w:eastAsia="Times New Roman" w:hAnsi="Calibri" w:cs="Times New Roman"/>
                <w:color w:val="000000"/>
                <w:sz w:val="16"/>
                <w:szCs w:val="16"/>
                <w:lang w:val="en-GB"/>
              </w:rPr>
              <w:t xml:space="preserve">33, </w:t>
            </w:r>
            <w:r w:rsidR="00204DF2" w:rsidRPr="00A97312">
              <w:rPr>
                <w:rFonts w:ascii="Calibri" w:eastAsia="Times New Roman" w:hAnsi="Calibri" w:cs="Times New Roman"/>
                <w:color w:val="000000"/>
                <w:sz w:val="16"/>
                <w:szCs w:val="16"/>
                <w:lang w:val="en-GB"/>
              </w:rPr>
              <w:t xml:space="preserve">35, </w:t>
            </w:r>
            <w:r w:rsidR="00787455" w:rsidRPr="00A97312">
              <w:rPr>
                <w:rFonts w:ascii="Calibri" w:eastAsia="Times New Roman" w:hAnsi="Calibri" w:cs="Times New Roman"/>
                <w:color w:val="000000"/>
                <w:sz w:val="16"/>
                <w:szCs w:val="16"/>
                <w:lang w:val="en-GB"/>
              </w:rPr>
              <w:t>36,</w:t>
            </w:r>
            <w:r w:rsidR="0029121B" w:rsidRPr="00A97312">
              <w:rPr>
                <w:rFonts w:ascii="Calibri" w:eastAsia="Times New Roman" w:hAnsi="Calibri" w:cs="Times New Roman"/>
                <w:color w:val="000000"/>
                <w:sz w:val="16"/>
                <w:szCs w:val="16"/>
                <w:lang w:val="en-GB"/>
              </w:rPr>
              <w:t xml:space="preserve"> 45, 49, 56</w:t>
            </w:r>
          </w:p>
        </w:tc>
        <w:tc>
          <w:tcPr>
            <w:tcW w:w="720" w:type="dxa"/>
          </w:tcPr>
          <w:p w14:paraId="1E5FC6B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1</w:t>
            </w:r>
          </w:p>
        </w:tc>
      </w:tr>
      <w:tr w:rsidR="006E77E9" w:rsidRPr="00A97312" w14:paraId="3206C994" w14:textId="77777777" w:rsidTr="00834140">
        <w:trPr>
          <w:trHeight w:val="300"/>
        </w:trPr>
        <w:tc>
          <w:tcPr>
            <w:tcW w:w="1146" w:type="dxa"/>
            <w:shd w:val="clear" w:color="auto" w:fill="auto"/>
            <w:noWrap/>
            <w:vAlign w:val="bottom"/>
            <w:hideMark/>
          </w:tcPr>
          <w:p w14:paraId="5D8D5737" w14:textId="3048BB75"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Marušić</w:t>
            </w:r>
            <w:proofErr w:type="spellEnd"/>
            <w:r w:rsidRPr="00DA41FD">
              <w:rPr>
                <w:rFonts w:ascii="Calibri" w:eastAsia="Times New Roman" w:hAnsi="Calibri" w:cs="Times New Roman"/>
                <w:color w:val="000000"/>
                <w:sz w:val="16"/>
                <w:szCs w:val="16"/>
                <w:lang w:val="en-GB"/>
              </w:rPr>
              <w:t>, M.</w:t>
            </w:r>
            <w:r w:rsidR="00AC2A68">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l6c5LQiD","properties":{"formattedCitation":"(84)","plainCitation":"(84)","noteIndex":0},"citationItems":[{"id":4895,"uris":["http://zotero.org/users/3447303/items/VZB5PAT2"],"uri":["http://zotero.org/users/3447303/items/VZB5PAT2"],"itemData":{"id":4895,"type":"article-journal","title":"Guide for peer reviewers of scientific articles in the Croatian Medical Journal","container-title":"Croatian Medical Journal","page":"326-332","volume":"46","issue":"2","archive":"Scopus","abstract":"Despite its shortcomings, peer review is still the best tool of scientific publishing. It brings benefits not only to the journal and its authors, but to the peer reviewers: they are privileged to have an insight into the latest research and still unpublished results in their scientific field. Reviewers also build up their ability to critically assess scientific papers, which may be useful in their own professional work and development. We wrote these brief guidelines to help the reviewers for the Croatian Medical Journal learn about the specificities of the journal and editor's expectations from their partnership with peer reviewers. The guidelines were created primarily for new reviewers, but they may be useful as a refresher text for experienced reviewers.","ISSN":"03539504 (ISSN)","language":"English","author":[{"family":"Marušić","given":"M."},{"family":"Sambunjak","given":"D."},{"family":"Marušić","given":"A."}],"issued":{"date-parts":[["2005"]]}}}],"schema":"https://github.com/citation-style-language/schema/raw/master/csl-citation.json"} </w:instrText>
            </w:r>
            <w:r w:rsidR="00AC2A68">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4)</w:t>
            </w:r>
            <w:r w:rsidR="00AC2A68">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257B9A4"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roatia</w:t>
            </w:r>
          </w:p>
        </w:tc>
        <w:tc>
          <w:tcPr>
            <w:tcW w:w="910" w:type="dxa"/>
            <w:shd w:val="clear" w:color="auto" w:fill="auto"/>
            <w:noWrap/>
            <w:vAlign w:val="bottom"/>
            <w:hideMark/>
          </w:tcPr>
          <w:p w14:paraId="4A79883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36AA1CF"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roatian Medical Journal</w:t>
            </w:r>
          </w:p>
        </w:tc>
        <w:tc>
          <w:tcPr>
            <w:tcW w:w="630" w:type="dxa"/>
            <w:shd w:val="clear" w:color="auto" w:fill="auto"/>
            <w:noWrap/>
            <w:vAlign w:val="bottom"/>
            <w:hideMark/>
          </w:tcPr>
          <w:p w14:paraId="1CCE4C2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5</w:t>
            </w:r>
          </w:p>
        </w:tc>
        <w:tc>
          <w:tcPr>
            <w:tcW w:w="1080" w:type="dxa"/>
            <w:shd w:val="clear" w:color="auto" w:fill="auto"/>
            <w:noWrap/>
            <w:vAlign w:val="bottom"/>
            <w:hideMark/>
          </w:tcPr>
          <w:p w14:paraId="314C58B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F0DACBC" w14:textId="41AED63B"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7686368C" w14:textId="77777777" w:rsidR="00432918"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3BB04B5C" w14:textId="6B5D7EEE" w:rsidR="00432918"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17918600" w14:textId="7CDB6712" w:rsidR="00432918"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Unbiased and ethical professionals,</w:t>
            </w:r>
          </w:p>
          <w:p w14:paraId="4BCF557A" w14:textId="080E0C10" w:rsidR="00020AD7"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4DF9B5FD" w14:textId="1DF1724B" w:rsidR="00432918"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381B1A19" w14:textId="2AD622B4" w:rsidR="00432918"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ucators</w:t>
            </w:r>
          </w:p>
        </w:tc>
        <w:tc>
          <w:tcPr>
            <w:tcW w:w="720" w:type="dxa"/>
            <w:shd w:val="clear" w:color="auto" w:fill="auto"/>
            <w:noWrap/>
            <w:vAlign w:val="bottom"/>
          </w:tcPr>
          <w:p w14:paraId="02C5047B" w14:textId="2812F5BE"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 xml:space="preserve">1, </w:t>
            </w:r>
            <w:r w:rsidR="00432918" w:rsidRPr="00A97312">
              <w:rPr>
                <w:rFonts w:ascii="Calibri" w:eastAsia="Times New Roman" w:hAnsi="Calibri" w:cs="Times New Roman"/>
                <w:color w:val="000000"/>
                <w:sz w:val="16"/>
                <w:szCs w:val="16"/>
                <w:lang w:val="en-GB"/>
              </w:rPr>
              <w:t xml:space="preserve">4, 11, 15, </w:t>
            </w:r>
            <w:r w:rsidR="00204DF2" w:rsidRPr="00A97312">
              <w:rPr>
                <w:rFonts w:ascii="Calibri" w:eastAsia="Times New Roman" w:hAnsi="Calibri" w:cs="Times New Roman"/>
                <w:color w:val="000000"/>
                <w:sz w:val="16"/>
                <w:szCs w:val="16"/>
                <w:lang w:val="en-GB"/>
              </w:rPr>
              <w:t xml:space="preserve">35, </w:t>
            </w:r>
            <w:r w:rsidR="00787455" w:rsidRPr="00A97312">
              <w:rPr>
                <w:rFonts w:ascii="Calibri" w:eastAsia="Times New Roman" w:hAnsi="Calibri" w:cs="Times New Roman"/>
                <w:color w:val="000000"/>
                <w:sz w:val="16"/>
                <w:szCs w:val="16"/>
                <w:lang w:val="en-GB"/>
              </w:rPr>
              <w:t xml:space="preserve">36, </w:t>
            </w:r>
            <w:r w:rsidR="00432918" w:rsidRPr="00A97312">
              <w:rPr>
                <w:rFonts w:ascii="Calibri" w:eastAsia="Times New Roman" w:hAnsi="Calibri" w:cs="Times New Roman"/>
                <w:color w:val="000000"/>
                <w:sz w:val="16"/>
                <w:szCs w:val="16"/>
                <w:lang w:val="en-GB"/>
              </w:rPr>
              <w:t>43, 65</w:t>
            </w:r>
          </w:p>
        </w:tc>
        <w:tc>
          <w:tcPr>
            <w:tcW w:w="720" w:type="dxa"/>
          </w:tcPr>
          <w:p w14:paraId="5B499C87" w14:textId="19C2E2C4" w:rsidR="006E77E9"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8</w:t>
            </w:r>
          </w:p>
        </w:tc>
      </w:tr>
      <w:tr w:rsidR="006E77E9" w:rsidRPr="00A97312" w14:paraId="10CFE217" w14:textId="77777777" w:rsidTr="00834140">
        <w:trPr>
          <w:trHeight w:val="300"/>
        </w:trPr>
        <w:tc>
          <w:tcPr>
            <w:tcW w:w="1146" w:type="dxa"/>
            <w:shd w:val="clear" w:color="auto" w:fill="auto"/>
            <w:noWrap/>
            <w:vAlign w:val="bottom"/>
            <w:hideMark/>
          </w:tcPr>
          <w:p w14:paraId="496FF7C6" w14:textId="7F66AB5A" w:rsidR="006E77E9" w:rsidRPr="00372D1E" w:rsidRDefault="006E77E9" w:rsidP="001744FB">
            <w:pPr>
              <w:spacing w:after="0" w:line="240" w:lineRule="auto"/>
              <w:rPr>
                <w:rFonts w:ascii="Calibri" w:eastAsia="Times New Roman" w:hAnsi="Calibri" w:cs="Times New Roman"/>
                <w:color w:val="000000"/>
                <w:sz w:val="16"/>
                <w:szCs w:val="16"/>
                <w:lang w:val="en-GB"/>
              </w:rPr>
            </w:pPr>
            <w:proofErr w:type="spellStart"/>
            <w:r w:rsidRPr="00372D1E">
              <w:rPr>
                <w:rFonts w:ascii="Calibri" w:eastAsia="Times New Roman" w:hAnsi="Calibri" w:cs="Times New Roman"/>
                <w:color w:val="000000"/>
                <w:sz w:val="16"/>
                <w:szCs w:val="16"/>
                <w:lang w:val="en-GB"/>
              </w:rPr>
              <w:t>Merell</w:t>
            </w:r>
            <w:proofErr w:type="spellEnd"/>
            <w:r w:rsidRPr="00372D1E">
              <w:rPr>
                <w:rFonts w:ascii="Calibri" w:eastAsia="Times New Roman" w:hAnsi="Calibri" w:cs="Times New Roman"/>
                <w:color w:val="000000"/>
                <w:sz w:val="16"/>
                <w:szCs w:val="16"/>
                <w:lang w:val="en-GB"/>
              </w:rPr>
              <w:t>, R.</w:t>
            </w:r>
            <w:r w:rsidR="00372D1E">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HvQ8AMIR","properties":{"formattedCitation":"(85)","plainCitation":"(85)","noteIndex":0},"citationItems":[{"id":4677,"uris":["http://zotero.org/users/3447303/items/IAFJ2ABE"],"uri":["http://zotero.org/users/3447303/items/IAFJ2ABE"],"itemData":{"id":4677,"type":"article-journal","title":"The importance of peer review","container-title":"Telemedicine Journal and E-Health","page":"613-614","volume":"13","issue":"6","archive_location":"WOS:000254067400001","ISSN":"1530-5627","journalAbbreviation":"Telemed. J. e-Health","language":"English","author":[{"family":"Merrell","given":"R. C."},{"family":"Doarn","given":"C. R."}],"issued":{"date-parts":[["2007",12]]}}}],"schema":"https://github.com/citation-style-language/schema/raw/master/csl-citation.json"} </w:instrText>
            </w:r>
            <w:r w:rsidR="00372D1E">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5)</w:t>
            </w:r>
            <w:r w:rsidR="00372D1E">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7814BEE" w14:textId="77777777" w:rsidR="006E77E9" w:rsidRPr="00372D1E" w:rsidRDefault="00753FBD" w:rsidP="001744FB">
            <w:pPr>
              <w:spacing w:after="0" w:line="240" w:lineRule="auto"/>
              <w:ind w:right="-376"/>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64AE3F7" w14:textId="77777777" w:rsidR="006E77E9" w:rsidRPr="00372D1E" w:rsidRDefault="006E77E9" w:rsidP="001744FB">
            <w:pPr>
              <w:spacing w:after="0" w:line="240" w:lineRule="auto"/>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2187A42" w14:textId="77777777" w:rsidR="006E77E9" w:rsidRPr="00372D1E" w:rsidRDefault="006E77E9" w:rsidP="001744FB">
            <w:pPr>
              <w:spacing w:after="0" w:line="240" w:lineRule="auto"/>
              <w:ind w:right="-108"/>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Telemedicine and E-Health</w:t>
            </w:r>
          </w:p>
        </w:tc>
        <w:tc>
          <w:tcPr>
            <w:tcW w:w="630" w:type="dxa"/>
            <w:shd w:val="clear" w:color="auto" w:fill="auto"/>
            <w:noWrap/>
            <w:vAlign w:val="bottom"/>
            <w:hideMark/>
          </w:tcPr>
          <w:p w14:paraId="601715A9" w14:textId="77777777" w:rsidR="006E77E9" w:rsidRPr="00372D1E" w:rsidRDefault="006E77E9" w:rsidP="001744FB">
            <w:pPr>
              <w:spacing w:after="0" w:line="240" w:lineRule="auto"/>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70A6CC82" w14:textId="77777777" w:rsidR="006E77E9" w:rsidRPr="00372D1E" w:rsidRDefault="006E77E9" w:rsidP="001744FB">
            <w:pPr>
              <w:spacing w:after="0" w:line="240" w:lineRule="auto"/>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Editorial</w:t>
            </w:r>
          </w:p>
        </w:tc>
        <w:tc>
          <w:tcPr>
            <w:tcW w:w="1350" w:type="dxa"/>
          </w:tcPr>
          <w:p w14:paraId="59048D7A" w14:textId="52BA6EBA" w:rsidR="00432918" w:rsidRPr="00372D1E" w:rsidRDefault="00432918" w:rsidP="001744FB">
            <w:pPr>
              <w:spacing w:after="0" w:line="240" w:lineRule="auto"/>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Unbiased and ethical professionals,</w:t>
            </w:r>
          </w:p>
          <w:p w14:paraId="3DED0676" w14:textId="5536BA59" w:rsidR="006E77E9" w:rsidRPr="00372D1E" w:rsidRDefault="00204DF2" w:rsidP="001744FB">
            <w:pPr>
              <w:spacing w:after="0" w:line="240" w:lineRule="auto"/>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Reliable professionals,</w:t>
            </w:r>
          </w:p>
          <w:p w14:paraId="04C7DAC8" w14:textId="2F97CDF0" w:rsidR="00432918" w:rsidRPr="00372D1E" w:rsidRDefault="00432918" w:rsidP="001744FB">
            <w:pPr>
              <w:spacing w:after="0" w:line="240" w:lineRule="auto"/>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Skilled critics,</w:t>
            </w:r>
          </w:p>
          <w:p w14:paraId="4A008871" w14:textId="6B1C3B1D" w:rsidR="00432918" w:rsidRPr="00372D1E" w:rsidRDefault="00432918" w:rsidP="001744FB">
            <w:pPr>
              <w:spacing w:after="0" w:line="240" w:lineRule="auto"/>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Gatekeepers</w:t>
            </w:r>
          </w:p>
        </w:tc>
        <w:tc>
          <w:tcPr>
            <w:tcW w:w="720" w:type="dxa"/>
            <w:shd w:val="clear" w:color="auto" w:fill="auto"/>
            <w:noWrap/>
            <w:vAlign w:val="bottom"/>
          </w:tcPr>
          <w:p w14:paraId="117F4293" w14:textId="6DC42F59" w:rsidR="006E77E9" w:rsidRPr="00372D1E" w:rsidRDefault="00432918" w:rsidP="001744FB">
            <w:pPr>
              <w:spacing w:after="0" w:line="240" w:lineRule="auto"/>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 xml:space="preserve">14, </w:t>
            </w:r>
            <w:r w:rsidR="00204DF2" w:rsidRPr="00372D1E">
              <w:rPr>
                <w:rFonts w:ascii="Calibri" w:eastAsia="Times New Roman" w:hAnsi="Calibri" w:cs="Times New Roman"/>
                <w:color w:val="000000"/>
                <w:sz w:val="16"/>
                <w:szCs w:val="16"/>
                <w:lang w:val="en-GB"/>
              </w:rPr>
              <w:t xml:space="preserve">35, </w:t>
            </w:r>
            <w:r w:rsidRPr="00372D1E">
              <w:rPr>
                <w:rFonts w:ascii="Calibri" w:eastAsia="Times New Roman" w:hAnsi="Calibri" w:cs="Times New Roman"/>
                <w:color w:val="000000"/>
                <w:sz w:val="16"/>
                <w:szCs w:val="16"/>
                <w:lang w:val="en-GB"/>
              </w:rPr>
              <w:t>42, 63</w:t>
            </w:r>
          </w:p>
        </w:tc>
        <w:tc>
          <w:tcPr>
            <w:tcW w:w="720" w:type="dxa"/>
          </w:tcPr>
          <w:p w14:paraId="5A29CDFA" w14:textId="77777777" w:rsidR="006E77E9" w:rsidRPr="00372D1E" w:rsidRDefault="006E77E9" w:rsidP="001744FB">
            <w:pPr>
              <w:spacing w:after="0" w:line="240" w:lineRule="auto"/>
              <w:rPr>
                <w:rFonts w:ascii="Calibri" w:eastAsia="Times New Roman" w:hAnsi="Calibri" w:cs="Times New Roman"/>
                <w:color w:val="000000"/>
                <w:sz w:val="16"/>
                <w:szCs w:val="16"/>
                <w:lang w:val="en-GB"/>
              </w:rPr>
            </w:pPr>
            <w:r w:rsidRPr="00372D1E">
              <w:rPr>
                <w:rFonts w:ascii="Calibri" w:eastAsia="Times New Roman" w:hAnsi="Calibri" w:cs="Times New Roman"/>
                <w:color w:val="000000"/>
                <w:sz w:val="16"/>
                <w:szCs w:val="16"/>
                <w:lang w:val="en-GB"/>
              </w:rPr>
              <w:t>4</w:t>
            </w:r>
          </w:p>
        </w:tc>
      </w:tr>
      <w:tr w:rsidR="006E77E9" w:rsidRPr="00A97312" w14:paraId="7503C427" w14:textId="77777777" w:rsidTr="00834140">
        <w:trPr>
          <w:trHeight w:val="300"/>
        </w:trPr>
        <w:tc>
          <w:tcPr>
            <w:tcW w:w="1146" w:type="dxa"/>
            <w:shd w:val="clear" w:color="auto" w:fill="auto"/>
            <w:noWrap/>
            <w:vAlign w:val="bottom"/>
            <w:hideMark/>
          </w:tcPr>
          <w:p w14:paraId="12213FE9" w14:textId="69B3E045"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Minion, D.</w:t>
            </w:r>
            <w:r w:rsidR="00AC2A68">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MvjBaZh6","properties":{"formattedCitation":"(86)","plainCitation":"(86)","noteIndex":0},"citationItems":[{"id":4674,"uris":["http://zotero.org/users/3447303/items/Z3H4K3S4"],"uri":["http://zotero.org/users/3447303/items/Z3H4K3S4"],"itemData":{"id":4674,"type":"article-journal","title":"Ethics of guidelines for reviewers of medical manuscripts","container-title":"Journal of Vascular Surgery","page":"391-3","volume":"46","issue":"2","source":"Ovid Technologies","archive":"MEDLINE","archive_location":"17664118","DOI":"10.1016/j.jvs.2007.05.024","ISSN":"0741-5214","journalAbbreviation":"J Vasc Surg","language":"English","author":[{"family":"Minion","given":"David"},{"family":"Sorial","given":"Ehab"},{"family":"Endean","given":"Eric"}],"issued":{"date-parts":[["2007",8]]}}}],"schema":"https://github.com/citation-style-language/schema/raw/master/csl-citation.json"} </w:instrText>
            </w:r>
            <w:r w:rsidR="00AC2A68">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6)</w:t>
            </w:r>
            <w:r w:rsidR="00AC2A68">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09D7FEC" w14:textId="77777777" w:rsidR="006E77E9" w:rsidRPr="00A97312" w:rsidRDefault="00753FBD"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541560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68D32F7"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Vascular Surgery</w:t>
            </w:r>
          </w:p>
        </w:tc>
        <w:tc>
          <w:tcPr>
            <w:tcW w:w="630" w:type="dxa"/>
            <w:shd w:val="clear" w:color="auto" w:fill="auto"/>
            <w:noWrap/>
            <w:vAlign w:val="bottom"/>
            <w:hideMark/>
          </w:tcPr>
          <w:p w14:paraId="31E8F5F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5130BC1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E729E51" w14:textId="1A596E42"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620F1197" w14:textId="73E79671" w:rsidR="006649C4" w:rsidRPr="00A97312" w:rsidRDefault="006649C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55AD1433" w14:textId="4FB94C60"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tc>
        <w:tc>
          <w:tcPr>
            <w:tcW w:w="720" w:type="dxa"/>
            <w:shd w:val="clear" w:color="auto" w:fill="auto"/>
            <w:noWrap/>
            <w:vAlign w:val="bottom"/>
          </w:tcPr>
          <w:p w14:paraId="6BECD1CD" w14:textId="13E30BA4"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6649C4" w:rsidRPr="00A97312">
              <w:rPr>
                <w:rFonts w:ascii="Calibri" w:eastAsia="Times New Roman" w:hAnsi="Calibri" w:cs="Times New Roman"/>
                <w:color w:val="000000"/>
                <w:sz w:val="16"/>
                <w:szCs w:val="16"/>
                <w:lang w:val="en-GB"/>
              </w:rPr>
              <w:t>14, 17, 20, 35</w:t>
            </w:r>
          </w:p>
        </w:tc>
        <w:tc>
          <w:tcPr>
            <w:tcW w:w="720" w:type="dxa"/>
          </w:tcPr>
          <w:p w14:paraId="7739872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7D1909F0" w14:textId="77777777" w:rsidTr="00834140">
        <w:trPr>
          <w:trHeight w:val="300"/>
        </w:trPr>
        <w:tc>
          <w:tcPr>
            <w:tcW w:w="1146" w:type="dxa"/>
            <w:shd w:val="clear" w:color="auto" w:fill="auto"/>
            <w:noWrap/>
            <w:vAlign w:val="bottom"/>
            <w:hideMark/>
          </w:tcPr>
          <w:p w14:paraId="2C890148" w14:textId="3403BB4D"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Moher, D.</w:t>
            </w:r>
            <w:r w:rsidR="00AC2A68">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Z29D8vvN","properties":{"formattedCitation":"(87)","plainCitation":"(87)","noteIndex":0},"citationItems":[{"id":3243,"uris":["http://zotero.org/users/3447303/items/RDITCEWV"],"uri":["http://zotero.org/users/3447303/items/RDITCEWV"],"itemData":{"id":3243,"type":"article-journal","title":"Optimal strategies to consider when peer reviewing a systematic review and meta-analysis","container-title":"Bmc Medicine","volume":"13","archive_location":"WOS:000364005800001","abstract":"Systematic reviews are popular. A recent estimate indicates that 11 new systematic reviews are published daily. Nevertheless, evidence indicates that the quality of reporting of systematic reviews is not optimal. One likely reason is that the authors' reports have received inadequate peer review. There are now many different types of systematic reviews and peer reviewing them can be enhanced by using a reporting guideline to supplement whatever template the journal editors have asked you, as a peer reviewer, to use. Additionally, keeping up with the current literature, whether as a content expert or being aware of advances in systematic review methods is likely be make for a more comprehensive and effective peer review. Providing a brief summary of what the systematic review has reported is an important first step in the peer review process (and not performed frequently enough). At its core, it provides the authors with some sense of what the peer reviewer believes was performed (Methods) and found (Results). Importantly, it also provides clarity regarding any potential problems in the methods, including statistical approaches for meta-analysis, results, and interpretation of the systematic review, for which the peer reviewer can seek explanations from the authors; these clarifications are best presented as questions to the authors.","ISSN":"1741-7015","journalAbbreviation":"BMC Med.","language":"English","author":[{"family":"Moher","given":"D."}],"issued":{"date-parts":[["2015",11]]}}}],"schema":"https://github.com/citation-style-language/schema/raw/master/csl-citation.json"} </w:instrText>
            </w:r>
            <w:r w:rsidR="00AC2A68">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7)</w:t>
            </w:r>
            <w:r w:rsidR="00AC2A68">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F02FD6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50C00E8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2F9BD56"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MC Medicine</w:t>
            </w:r>
          </w:p>
        </w:tc>
        <w:tc>
          <w:tcPr>
            <w:tcW w:w="630" w:type="dxa"/>
            <w:shd w:val="clear" w:color="auto" w:fill="auto"/>
            <w:noWrap/>
            <w:vAlign w:val="bottom"/>
            <w:hideMark/>
          </w:tcPr>
          <w:p w14:paraId="71E16ED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7066562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Tutorial</w:t>
            </w:r>
          </w:p>
        </w:tc>
        <w:tc>
          <w:tcPr>
            <w:tcW w:w="1350" w:type="dxa"/>
          </w:tcPr>
          <w:p w14:paraId="0F1FBDB8" w14:textId="16835D4C" w:rsidR="00FC0AB6"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488729AE" w14:textId="6C76A65C" w:rsidR="00432918"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0456D0C8" w14:textId="7CDE0A1E" w:rsidR="006E77E9" w:rsidRPr="00A97312" w:rsidRDefault="00432918"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2, 57</w:t>
            </w:r>
          </w:p>
        </w:tc>
        <w:tc>
          <w:tcPr>
            <w:tcW w:w="720" w:type="dxa"/>
          </w:tcPr>
          <w:p w14:paraId="1194309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DD6FF5" w:rsidRPr="00A97312" w14:paraId="7AFEEF96" w14:textId="77777777" w:rsidTr="00834140">
        <w:trPr>
          <w:trHeight w:val="300"/>
        </w:trPr>
        <w:tc>
          <w:tcPr>
            <w:tcW w:w="1146" w:type="dxa"/>
            <w:shd w:val="clear" w:color="auto" w:fill="auto"/>
            <w:noWrap/>
            <w:vAlign w:val="bottom"/>
          </w:tcPr>
          <w:p w14:paraId="196A810C" w14:textId="489EE3FB" w:rsidR="00DD6FF5" w:rsidRPr="0057299E" w:rsidRDefault="00DD6FF5"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Moher, D.</w:t>
            </w:r>
            <w:r w:rsidR="0057299E" w:rsidRPr="0057299E">
              <w:rPr>
                <w:rFonts w:ascii="Calibri" w:eastAsia="Times New Roman" w:hAnsi="Calibri" w:cs="Times New Roman"/>
                <w:color w:val="000000"/>
                <w:sz w:val="16"/>
                <w:szCs w:val="16"/>
                <w:lang w:val="en-GB"/>
              </w:rPr>
              <w:fldChar w:fldCharType="begin"/>
            </w:r>
            <w:r w:rsidR="0057299E" w:rsidRPr="0057299E">
              <w:rPr>
                <w:rFonts w:ascii="Calibri" w:eastAsia="Times New Roman" w:hAnsi="Calibri" w:cs="Times New Roman"/>
                <w:color w:val="000000"/>
                <w:sz w:val="16"/>
                <w:szCs w:val="16"/>
                <w:lang w:val="en-GB"/>
              </w:rPr>
              <w:instrText xml:space="preserve"> ADDIN ZOTERO_ITEM CSL_CITATION {"citationID":"asp4203k18","properties":{"formattedCitation":"(88)","plainCitation":"(88)","noteIndex":0},"citationItems":[{"id":6649,"uris":["http://zotero.org/users/3447303/items/CNKXRXBA"],"uri":["http://zotero.org/users/3447303/items/CNKXRXBA"],"itemData":{"id":6649,"type":"article-journal","title":"How to peer review a manuscript","container-title":"Peer review in health sciences. BMJ Books, London","page":"183-190","journalAbbreviation":"Peer review in health sciences. BMJ Books, London","author":[{"family":"Moher","given":"D"},{"family":"Jadad","given":"AR"}],"issued":{"date-parts":[["2003"]]}}}],"schema":"https://github.com/citation-style-language/schema/raw/master/csl-citation.json"} </w:instrText>
            </w:r>
            <w:r w:rsidR="0057299E" w:rsidRPr="0057299E">
              <w:rPr>
                <w:rFonts w:ascii="Calibri" w:eastAsia="Times New Roman" w:hAnsi="Calibri" w:cs="Times New Roman"/>
                <w:color w:val="000000"/>
                <w:sz w:val="16"/>
                <w:szCs w:val="16"/>
                <w:lang w:val="en-GB"/>
              </w:rPr>
              <w:fldChar w:fldCharType="separate"/>
            </w:r>
            <w:r w:rsidR="0057299E" w:rsidRPr="0057299E">
              <w:rPr>
                <w:rFonts w:ascii="Calibri" w:hAnsi="Calibri" w:cs="Calibri"/>
                <w:sz w:val="16"/>
                <w:szCs w:val="24"/>
              </w:rPr>
              <w:t>(88)</w:t>
            </w:r>
            <w:r w:rsidR="0057299E" w:rsidRPr="0057299E">
              <w:rPr>
                <w:rFonts w:ascii="Calibri" w:eastAsia="Times New Roman" w:hAnsi="Calibri" w:cs="Times New Roman"/>
                <w:color w:val="000000"/>
                <w:sz w:val="16"/>
                <w:szCs w:val="16"/>
                <w:lang w:val="en-GB"/>
              </w:rPr>
              <w:fldChar w:fldCharType="end"/>
            </w:r>
          </w:p>
        </w:tc>
        <w:tc>
          <w:tcPr>
            <w:tcW w:w="993" w:type="dxa"/>
            <w:shd w:val="clear" w:color="auto" w:fill="auto"/>
            <w:noWrap/>
            <w:vAlign w:val="bottom"/>
          </w:tcPr>
          <w:p w14:paraId="25E56D6F" w14:textId="6794393A" w:rsidR="00DD6FF5" w:rsidRPr="0057299E" w:rsidRDefault="00DD6FF5" w:rsidP="001744FB">
            <w:pPr>
              <w:spacing w:after="0" w:line="240" w:lineRule="auto"/>
              <w:ind w:right="-376"/>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Canada</w:t>
            </w:r>
          </w:p>
        </w:tc>
        <w:tc>
          <w:tcPr>
            <w:tcW w:w="910" w:type="dxa"/>
            <w:shd w:val="clear" w:color="auto" w:fill="auto"/>
            <w:noWrap/>
            <w:vAlign w:val="bottom"/>
          </w:tcPr>
          <w:p w14:paraId="6DA402C4" w14:textId="007E7DC4" w:rsidR="00DD6FF5" w:rsidRPr="0057299E" w:rsidRDefault="00DD6FF5"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English</w:t>
            </w:r>
          </w:p>
        </w:tc>
        <w:tc>
          <w:tcPr>
            <w:tcW w:w="1260" w:type="dxa"/>
            <w:shd w:val="clear" w:color="auto" w:fill="auto"/>
            <w:noWrap/>
            <w:vAlign w:val="bottom"/>
          </w:tcPr>
          <w:p w14:paraId="480B0DAE" w14:textId="4EDB6890" w:rsidR="00DD6FF5" w:rsidRPr="0057299E" w:rsidRDefault="00A97312" w:rsidP="001744FB">
            <w:pPr>
              <w:spacing w:after="0" w:line="240" w:lineRule="auto"/>
              <w:ind w:right="-108"/>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Peer review in Health Sciences</w:t>
            </w:r>
          </w:p>
        </w:tc>
        <w:tc>
          <w:tcPr>
            <w:tcW w:w="630" w:type="dxa"/>
            <w:shd w:val="clear" w:color="auto" w:fill="auto"/>
            <w:noWrap/>
            <w:vAlign w:val="bottom"/>
          </w:tcPr>
          <w:p w14:paraId="6B18A0CD" w14:textId="50F5AEB7" w:rsidR="00DD6FF5" w:rsidRPr="0057299E" w:rsidRDefault="00A97312"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2003</w:t>
            </w:r>
          </w:p>
        </w:tc>
        <w:tc>
          <w:tcPr>
            <w:tcW w:w="1080" w:type="dxa"/>
            <w:shd w:val="clear" w:color="auto" w:fill="auto"/>
            <w:noWrap/>
            <w:vAlign w:val="bottom"/>
          </w:tcPr>
          <w:p w14:paraId="2ADDDB73" w14:textId="385AF651" w:rsidR="00DD6FF5" w:rsidRPr="0057299E" w:rsidRDefault="00A97312"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Book chapter</w:t>
            </w:r>
          </w:p>
        </w:tc>
        <w:tc>
          <w:tcPr>
            <w:tcW w:w="1350" w:type="dxa"/>
          </w:tcPr>
          <w:p w14:paraId="3E1D8574" w14:textId="129CF6F1" w:rsidR="00AE767D" w:rsidRPr="0057299E" w:rsidRDefault="00AE767D"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Proficient experts in their field,</w:t>
            </w:r>
          </w:p>
          <w:p w14:paraId="0A938A60" w14:textId="77777777" w:rsidR="00DD6FF5" w:rsidRPr="0057299E" w:rsidRDefault="00AE767D"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Familiar with journal,</w:t>
            </w:r>
          </w:p>
          <w:p w14:paraId="7C45E22B" w14:textId="77777777" w:rsidR="00AE767D" w:rsidRPr="0057299E" w:rsidRDefault="00AE767D"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Unbiased and ethical professionals,</w:t>
            </w:r>
          </w:p>
          <w:p w14:paraId="795E780A" w14:textId="2ABA3E77" w:rsidR="00AE767D" w:rsidRPr="0057299E" w:rsidRDefault="00AE767D"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Self-critical professionals,</w:t>
            </w:r>
          </w:p>
          <w:p w14:paraId="17983252" w14:textId="45FB1693" w:rsidR="00AE767D" w:rsidRPr="0057299E" w:rsidRDefault="00AE767D"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Reliable professionals,</w:t>
            </w:r>
          </w:p>
          <w:p w14:paraId="7ED13054" w14:textId="77777777" w:rsidR="00AE767D" w:rsidRPr="0057299E" w:rsidRDefault="00AE767D"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Skilled critics,</w:t>
            </w:r>
          </w:p>
          <w:p w14:paraId="1A5A9AA0" w14:textId="4C9DD9D9" w:rsidR="00AE767D" w:rsidRPr="0057299E" w:rsidRDefault="00AE767D"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Respectful communicators,</w:t>
            </w:r>
          </w:p>
          <w:p w14:paraId="1FA7705A" w14:textId="5EBB2881" w:rsidR="00AE767D" w:rsidRPr="0057299E" w:rsidRDefault="00AE767D"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Advisors,</w:t>
            </w:r>
          </w:p>
          <w:p w14:paraId="1C3891BD" w14:textId="53766793" w:rsidR="00AE767D" w:rsidRPr="0057299E" w:rsidRDefault="00AE767D"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413BB3A9" w14:textId="78EA8ADD" w:rsidR="00DD6FF5" w:rsidRPr="0057299E" w:rsidRDefault="00AE767D"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1, 3, 11, 13, 14, 18, 20, 21, 31, 32, 34, 35, 36, 37, 39, 40, 42, 43, 47, 50, 58, 70, 71, 73</w:t>
            </w:r>
          </w:p>
        </w:tc>
        <w:tc>
          <w:tcPr>
            <w:tcW w:w="720" w:type="dxa"/>
          </w:tcPr>
          <w:p w14:paraId="2A68367C" w14:textId="0BE6E2EC" w:rsidR="00DD6FF5" w:rsidRPr="0057299E" w:rsidRDefault="00DD6FF5"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24</w:t>
            </w:r>
          </w:p>
        </w:tc>
      </w:tr>
      <w:tr w:rsidR="006E77E9" w:rsidRPr="00A97312" w14:paraId="39E03923" w14:textId="77777777" w:rsidTr="00834140">
        <w:trPr>
          <w:trHeight w:val="300"/>
        </w:trPr>
        <w:tc>
          <w:tcPr>
            <w:tcW w:w="1146" w:type="dxa"/>
            <w:shd w:val="clear" w:color="auto" w:fill="auto"/>
            <w:noWrap/>
            <w:vAlign w:val="bottom"/>
            <w:hideMark/>
          </w:tcPr>
          <w:p w14:paraId="449F2A68" w14:textId="52A9D8DA"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Moore, K. N.</w:t>
            </w:r>
            <w:r w:rsidR="00AC2A68">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ok3SCkJ0","properties":{"formattedCitation":"(89)","plainCitation":"(89)","noteIndex":0},"citationItems":[{"id":4892,"uris":["http://zotero.org/users/3447303/items/PQM9CIM3"],"uri":["http://zotero.org/users/3447303/items/PQM9CIM3"],"itemData":{"id":4892,"type":"article-journal","title":"Keeping up journal integrity: the peer-review process","container-title":"Journal of Wound, Ostomy, &amp; Continence Nursing","page":"3-5","volume":"32","issue":"1","source":"Ovid Technologies","archive":"MEDLINE","archive_location":"15718949","ISSN":"1071-5754","journalAbbreviation":"J Wound Ostomy Continence Nurs","language":"English","author":[{"family":"Moore","given":"Katherine N."}],"issued":{"date-parts":[["2005",1]]}}}],"schema":"https://github.com/citation-style-language/schema/raw/master/csl-citation.json"} </w:instrText>
            </w:r>
            <w:r w:rsidR="00AC2A68">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89)</w:t>
            </w:r>
            <w:r w:rsidR="00AC2A68">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92AB91D" w14:textId="77777777" w:rsidR="006E77E9" w:rsidRPr="00A97312" w:rsidRDefault="00753FBD"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70C658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19EC2C7"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Wound, Ostomy, &amp; Continence Nursing</w:t>
            </w:r>
          </w:p>
        </w:tc>
        <w:tc>
          <w:tcPr>
            <w:tcW w:w="630" w:type="dxa"/>
            <w:shd w:val="clear" w:color="auto" w:fill="auto"/>
            <w:noWrap/>
            <w:vAlign w:val="bottom"/>
            <w:hideMark/>
          </w:tcPr>
          <w:p w14:paraId="22A33FF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5</w:t>
            </w:r>
          </w:p>
        </w:tc>
        <w:tc>
          <w:tcPr>
            <w:tcW w:w="1080" w:type="dxa"/>
            <w:shd w:val="clear" w:color="auto" w:fill="auto"/>
            <w:noWrap/>
            <w:vAlign w:val="bottom"/>
            <w:hideMark/>
          </w:tcPr>
          <w:p w14:paraId="6BDA6B6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2DC32F3" w14:textId="77777777"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Proficient experts in their field, </w:t>
            </w:r>
            <w:r w:rsidR="00DD6FF5" w:rsidRPr="00A97312">
              <w:rPr>
                <w:rFonts w:ascii="Calibri" w:eastAsia="Times New Roman" w:hAnsi="Calibri" w:cs="Times New Roman"/>
                <w:color w:val="000000"/>
                <w:sz w:val="16"/>
                <w:szCs w:val="16"/>
                <w:lang w:val="en-GB"/>
              </w:rPr>
              <w:t>Dutiful/altruistic towards scientific community,</w:t>
            </w:r>
          </w:p>
          <w:p w14:paraId="7949A264" w14:textId="77777777" w:rsidR="00DD6FF5"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5574BD9" w14:textId="3323A3A4" w:rsidR="00DD6FF5" w:rsidRPr="00A97312" w:rsidRDefault="00DD6FF5" w:rsidP="001744FB">
            <w:pPr>
              <w:spacing w:after="0" w:line="240" w:lineRule="auto"/>
              <w:rPr>
                <w:rFonts w:ascii="Calibri" w:eastAsia="Times New Roman" w:hAnsi="Calibri" w:cs="Times New Roman"/>
                <w:color w:val="000000"/>
                <w:sz w:val="16"/>
                <w:szCs w:val="16"/>
                <w:lang w:val="en-GB"/>
              </w:rPr>
            </w:pPr>
          </w:p>
        </w:tc>
        <w:tc>
          <w:tcPr>
            <w:tcW w:w="720" w:type="dxa"/>
            <w:shd w:val="clear" w:color="auto" w:fill="auto"/>
            <w:noWrap/>
            <w:vAlign w:val="bottom"/>
          </w:tcPr>
          <w:p w14:paraId="7105A05E" w14:textId="4D0DD26D"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DD6FF5" w:rsidRPr="00A97312">
              <w:rPr>
                <w:rFonts w:ascii="Calibri" w:eastAsia="Times New Roman" w:hAnsi="Calibri" w:cs="Times New Roman"/>
                <w:color w:val="000000"/>
                <w:sz w:val="16"/>
                <w:szCs w:val="16"/>
                <w:lang w:val="en-GB"/>
              </w:rPr>
              <w:t>4, 14, 18,</w:t>
            </w:r>
          </w:p>
        </w:tc>
        <w:tc>
          <w:tcPr>
            <w:tcW w:w="720" w:type="dxa"/>
          </w:tcPr>
          <w:p w14:paraId="7FE61C7F" w14:textId="4B8A0C5E" w:rsidR="006E77E9"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C2A68" w14:paraId="20A16464" w14:textId="77777777" w:rsidTr="00834140">
        <w:trPr>
          <w:trHeight w:val="300"/>
        </w:trPr>
        <w:tc>
          <w:tcPr>
            <w:tcW w:w="1146" w:type="dxa"/>
            <w:shd w:val="clear" w:color="auto" w:fill="auto"/>
            <w:noWrap/>
            <w:vAlign w:val="bottom"/>
            <w:hideMark/>
          </w:tcPr>
          <w:p w14:paraId="69FCB713" w14:textId="429BDEB5"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Morse, J. M.</w:t>
            </w:r>
            <w:r w:rsidR="00384841" w:rsidRPr="00D17FC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3fs2s57ob","properties":{"formattedCitation":"(90)","plainCitation":"(90)","noteIndex":0},"citationItems":[{"id":3441,"uris":["http://zotero.org/users/3447303/items/ZHZAN78V"],"uri":["http://zotero.org/users/3447303/items/ZHZAN78V"],"itemData":{"id":3441,"type":"webpage","title":"Cooperative scholarship: The peer review process","genre":"Professional Psychological &amp; Health Personnel Issues 3400","abstract":"This editorial discusses the peer review process for cooperative scholarship. By understanding this process, one can see how an outside perspective may resolve ambiguities and possible misinterpretations, reveal gaps in the arguments, and subsequently ask for further information. But an excellent review may do much more. Reviewers usually come from varied backgrounds: They may be from different disciplines, with similar or different levels of expertise; they may come with expert methodological knowledge, or different methodological knowledge. Students and new researchers are able to see what a well-written (or poorly written) article looks like, and rapidly learn what to do and what not to do when preparing an article for submission. In Qualitative Health Research (QHR), additionally we send the reviews back to all reviewers, and by comparing your review and decision with others' reviews, you become a better reviewer, a better author, and a better researcher. Becoming a good reviewer is a skill: It is not easy to give constructive comments, to decide what is an essential change, and to decide what suggestions are optimal and at the discretion of the author. (PsycINFO Database Record (c) 2016 APA, all rights reserved)","URL":"http://ovidsp.ovid.com/ovidweb.cgi?T=JS&amp;PAGE=reference&amp;D=psyc11&amp;NEWS=N&amp;AN=2014-45705-001","author":[{"family":"Morse","given":"Janice M."}],"issued":{"date-parts":[["2014"]]},"accessed":{"date-parts":[["2012",1,10]]}}}],"schema":"https://github.com/citation-style-language/schema/raw/master/csl-citation.json"} </w:instrText>
            </w:r>
            <w:r w:rsidR="00384841" w:rsidRPr="00D17FC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0)</w:t>
            </w:r>
            <w:r w:rsidR="00384841" w:rsidRPr="00D17FC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F08390F" w14:textId="77777777" w:rsidR="006E77E9" w:rsidRPr="00D17FC7" w:rsidRDefault="006E77E9" w:rsidP="001744FB">
            <w:pPr>
              <w:spacing w:after="0" w:line="240" w:lineRule="auto"/>
              <w:ind w:right="-376"/>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1981B02B"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F50328C" w14:textId="77777777" w:rsidR="006E77E9" w:rsidRPr="00D17FC7" w:rsidRDefault="006E77E9" w:rsidP="001744FB">
            <w:pPr>
              <w:spacing w:after="0" w:line="240" w:lineRule="auto"/>
              <w:ind w:right="-108"/>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Qualitative Health Research</w:t>
            </w:r>
          </w:p>
        </w:tc>
        <w:tc>
          <w:tcPr>
            <w:tcW w:w="630" w:type="dxa"/>
            <w:shd w:val="clear" w:color="auto" w:fill="auto"/>
            <w:noWrap/>
            <w:vAlign w:val="bottom"/>
            <w:hideMark/>
          </w:tcPr>
          <w:p w14:paraId="62AFDEED"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10082189"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ditorial</w:t>
            </w:r>
          </w:p>
        </w:tc>
        <w:tc>
          <w:tcPr>
            <w:tcW w:w="1350" w:type="dxa"/>
          </w:tcPr>
          <w:p w14:paraId="22FB4CC7" w14:textId="0B102E3F" w:rsidR="006E77E9" w:rsidRPr="00D17FC7" w:rsidRDefault="00DD6FF5"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1DBD3720" w14:textId="43AA4F62" w:rsidR="006E77E9" w:rsidRPr="00D17FC7" w:rsidRDefault="00DD6FF5"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42</w:t>
            </w:r>
          </w:p>
        </w:tc>
        <w:tc>
          <w:tcPr>
            <w:tcW w:w="720" w:type="dxa"/>
          </w:tcPr>
          <w:p w14:paraId="7EF88F60" w14:textId="77777777" w:rsidR="006E77E9" w:rsidRPr="00D17FC7" w:rsidRDefault="00674B22"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1</w:t>
            </w:r>
          </w:p>
        </w:tc>
      </w:tr>
      <w:tr w:rsidR="006E77E9" w:rsidRPr="00A97312" w14:paraId="2A0D2A1A" w14:textId="77777777" w:rsidTr="00834140">
        <w:trPr>
          <w:trHeight w:val="300"/>
        </w:trPr>
        <w:tc>
          <w:tcPr>
            <w:tcW w:w="1146" w:type="dxa"/>
            <w:shd w:val="clear" w:color="auto" w:fill="auto"/>
            <w:noWrap/>
            <w:vAlign w:val="bottom"/>
            <w:hideMark/>
          </w:tcPr>
          <w:p w14:paraId="6A951662" w14:textId="1C1AE5E0"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Muir-Cochrane, E.</w:t>
            </w:r>
            <w:r w:rsidR="00AC2A68">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JoAvfPp7","properties":{"formattedCitation":"(91)","plainCitation":"(91)","noteIndex":0},"citationItems":[{"id":3570,"uris":["http://zotero.org/users/3447303/items/W9ELFFMW"],"uri":["http://zotero.org/users/3447303/items/W9ELFFMW"],"itemData":{"id":3570,"type":"article-journal","title":"What do journal editors want? ... and everything you wanted to know about the peer review process for journal publication","container-title":"Nursing &amp; Health Sciences","page":"263-264","volume":"15","issue":"3","archive_location":"WOS:000324107100001","ISSN":"1441-0745","journalAbbreviation":"Nurs. Health Sci.","language":"English","author":[{"family":"Muir-Cochrane","given":"E."}],"issued":{"date-parts":[["2013",9]]}}}],"schema":"https://github.com/citation-style-language/schema/raw/master/csl-citation.json"} </w:instrText>
            </w:r>
            <w:r w:rsidR="00AC2A68">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1)</w:t>
            </w:r>
            <w:r w:rsidR="00AC2A68">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488A76F" w14:textId="77777777" w:rsidR="006E77E9" w:rsidRPr="00A97312" w:rsidRDefault="00753FBD"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98C348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2C6F0FC"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ursing &amp; Health Sciences</w:t>
            </w:r>
          </w:p>
        </w:tc>
        <w:tc>
          <w:tcPr>
            <w:tcW w:w="630" w:type="dxa"/>
            <w:shd w:val="clear" w:color="auto" w:fill="auto"/>
            <w:noWrap/>
            <w:vAlign w:val="bottom"/>
            <w:hideMark/>
          </w:tcPr>
          <w:p w14:paraId="3517CF4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6D76FD6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7073FAF" w14:textId="7E782419" w:rsidR="006E77E9" w:rsidRPr="00A97312" w:rsidRDefault="003C6DB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620DC07A" w14:textId="6CCB3346" w:rsidR="003C6DBA" w:rsidRPr="00A97312" w:rsidRDefault="003C6DB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8E43DE0" w14:textId="528DEBD7" w:rsidR="003C6DBA" w:rsidRPr="00A97312" w:rsidRDefault="003C6DB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75162DD1" w14:textId="38FD04D9" w:rsidR="006E77E9" w:rsidRPr="00A97312" w:rsidRDefault="003C6DB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3, 14, 28, 42, 44, 49, 52, 54, 57</w:t>
            </w:r>
          </w:p>
          <w:p w14:paraId="37266BC1" w14:textId="48DA2DA7" w:rsidR="003C6DBA" w:rsidRPr="00A97312" w:rsidRDefault="003C6DBA" w:rsidP="001744FB">
            <w:pPr>
              <w:spacing w:after="0" w:line="240" w:lineRule="auto"/>
              <w:rPr>
                <w:rFonts w:ascii="Calibri" w:eastAsia="Times New Roman" w:hAnsi="Calibri" w:cs="Times New Roman"/>
                <w:color w:val="000000"/>
                <w:sz w:val="16"/>
                <w:szCs w:val="16"/>
                <w:lang w:val="en-GB"/>
              </w:rPr>
            </w:pPr>
          </w:p>
        </w:tc>
        <w:tc>
          <w:tcPr>
            <w:tcW w:w="720" w:type="dxa"/>
          </w:tcPr>
          <w:p w14:paraId="5800997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9</w:t>
            </w:r>
          </w:p>
        </w:tc>
      </w:tr>
      <w:tr w:rsidR="006E77E9" w:rsidRPr="00A97312" w14:paraId="57B134E7" w14:textId="77777777" w:rsidTr="00834140">
        <w:trPr>
          <w:trHeight w:val="300"/>
        </w:trPr>
        <w:tc>
          <w:tcPr>
            <w:tcW w:w="1146" w:type="dxa"/>
            <w:shd w:val="clear" w:color="auto" w:fill="auto"/>
            <w:noWrap/>
            <w:vAlign w:val="bottom"/>
            <w:hideMark/>
          </w:tcPr>
          <w:p w14:paraId="5614EB2E" w14:textId="3C11ABEE"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Nelson, C. A.</w:t>
            </w:r>
            <w:r w:rsidR="00F92C3D">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KNHI3Duy","properties":{"formattedCitation":"(92)","plainCitation":"(92)","noteIndex":0},"citationItems":[{"id":734,"uris":["http://zotero.org/users/3447303/items/6AWKXNFR"],"uri":["http://zotero.org/users/3447303/items/6AWKXNFR"],"itemData":{"id":734,"type":"article-journal","title":"Reviewing dermatology manuscripts and publications.","container-title":"Dermatologic Clinics","page":"201-viii","volume":"27","issue":"2","source":"EBSCOhost","archive":"rzh","abstract":"Although quality scientific publications depend on peer review, physicians rarely receive formal training on how to review a manuscript. Comprehensive guidelines direct how meta-analyses, randomized controlled trials (RTCs), and observational trials should be reported in the literature. This article provides instruction on how to effectively review a life sciences manuscript, particularly those in dermatology.Copyright © 2009 by Elsevier Inc.","DOI":"10.1016/j.det.2008.11.005","ISSN":"0733-8635","journalAbbreviation":"Dermatologic Clinics","author":[{"literal":"Nelson CA"},{"literal":"Freeman SR"},{"literal":"Dellavalle RP"}],"issued":{"date-parts":[["2009",4]]}}}],"schema":"https://github.com/citation-style-language/schema/raw/master/csl-citation.json"} </w:instrText>
            </w:r>
            <w:r w:rsidR="00F92C3D">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2)</w:t>
            </w:r>
            <w:r w:rsidR="00F92C3D">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B8F255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3D986E7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BD1DE5D"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ermatologic Clinics</w:t>
            </w:r>
          </w:p>
        </w:tc>
        <w:tc>
          <w:tcPr>
            <w:tcW w:w="630" w:type="dxa"/>
            <w:shd w:val="clear" w:color="auto" w:fill="auto"/>
            <w:noWrap/>
            <w:vAlign w:val="bottom"/>
            <w:hideMark/>
          </w:tcPr>
          <w:p w14:paraId="5D4C4C2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53137BF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116A357" w14:textId="264E7937" w:rsidR="0038532A" w:rsidRPr="00A97312" w:rsidRDefault="0038532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539D4A6C" w14:textId="4F7EBBC0" w:rsidR="00DD6FF5"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0B91A3E" w14:textId="2B8CEFC0"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38D40196" w14:textId="58D65823" w:rsidR="00DD6FF5"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A333AF7" w14:textId="32002A2E" w:rsidR="00DD6FF5"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Respectful communicators,</w:t>
            </w:r>
          </w:p>
          <w:p w14:paraId="34EAFD66" w14:textId="4B5EFD07" w:rsidR="00DD6FF5"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p w14:paraId="1176E2CB" w14:textId="69BFCB3A" w:rsidR="00DD6FF5"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18E72D63" w14:textId="39CAD276" w:rsidR="006E77E9" w:rsidRPr="00A97312" w:rsidRDefault="0038532A"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 xml:space="preserve">3, </w:t>
            </w:r>
            <w:r w:rsidR="00DD6FF5" w:rsidRPr="00A97312">
              <w:rPr>
                <w:rFonts w:ascii="Calibri" w:eastAsia="Times New Roman" w:hAnsi="Calibri" w:cs="Times New Roman"/>
                <w:color w:val="000000"/>
                <w:sz w:val="16"/>
                <w:szCs w:val="16"/>
                <w:lang w:val="en-GB"/>
              </w:rPr>
              <w:t xml:space="preserve">13, 14, 15, </w:t>
            </w:r>
            <w:r w:rsidR="00204DF2" w:rsidRPr="00A97312">
              <w:rPr>
                <w:rFonts w:ascii="Calibri" w:eastAsia="Times New Roman" w:hAnsi="Calibri" w:cs="Times New Roman"/>
                <w:color w:val="000000"/>
                <w:sz w:val="16"/>
                <w:szCs w:val="16"/>
                <w:lang w:val="en-GB"/>
              </w:rPr>
              <w:t xml:space="preserve">35, </w:t>
            </w:r>
            <w:r w:rsidR="00787455" w:rsidRPr="00A97312">
              <w:rPr>
                <w:rFonts w:ascii="Calibri" w:eastAsia="Times New Roman" w:hAnsi="Calibri" w:cs="Times New Roman"/>
                <w:color w:val="000000"/>
                <w:sz w:val="16"/>
                <w:szCs w:val="16"/>
                <w:lang w:val="en-GB"/>
              </w:rPr>
              <w:t>36,</w:t>
            </w:r>
            <w:r w:rsidR="00DD6FF5" w:rsidRPr="00A97312">
              <w:rPr>
                <w:rFonts w:ascii="Calibri" w:eastAsia="Times New Roman" w:hAnsi="Calibri" w:cs="Times New Roman"/>
                <w:color w:val="000000"/>
                <w:sz w:val="16"/>
                <w:szCs w:val="16"/>
                <w:lang w:val="en-GB"/>
              </w:rPr>
              <w:t xml:space="preserve"> 42, 58, 63, 72</w:t>
            </w:r>
          </w:p>
        </w:tc>
        <w:tc>
          <w:tcPr>
            <w:tcW w:w="720" w:type="dxa"/>
          </w:tcPr>
          <w:p w14:paraId="77C4E5C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0</w:t>
            </w:r>
          </w:p>
        </w:tc>
      </w:tr>
      <w:tr w:rsidR="006E77E9" w:rsidRPr="00A97312" w14:paraId="521814FE" w14:textId="77777777" w:rsidTr="00834140">
        <w:trPr>
          <w:trHeight w:val="300"/>
        </w:trPr>
        <w:tc>
          <w:tcPr>
            <w:tcW w:w="1146" w:type="dxa"/>
            <w:shd w:val="clear" w:color="auto" w:fill="auto"/>
            <w:noWrap/>
            <w:vAlign w:val="bottom"/>
            <w:hideMark/>
          </w:tcPr>
          <w:p w14:paraId="444761C0" w14:textId="7B38843A"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Newell, F. W.</w:t>
            </w:r>
            <w:r w:rsidR="00D16040">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6ce1AJ8p","properties":{"formattedCitation":"(93)","plainCitation":"(93)","noteIndex":0},"citationItems":[{"id":6294,"uris":["http://zotero.org/users/3447303/items/AB5SVF85"],"uri":["http://zotero.org/users/3447303/items/AB5SVF85"],"itemData":{"id":6294,"type":"article-journal","title":"Peer-Review","container-title":"American Journal of Ophthalmology","page":"221-223","volume":"109","issue":"2","archive_location":"WOS:A1990CL73800018","ISSN":"0002-9394","journalAbbreviation":"Am. J. Ophthalmol.","language":"English","author":[{"family":"Newell","given":"F. W."}],"issued":{"date-parts":[["1990",2]]}}}],"schema":"https://github.com/citation-style-language/schema/raw/master/csl-citation.json"} </w:instrText>
            </w:r>
            <w:r w:rsidR="00D16040">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3)</w:t>
            </w:r>
            <w:r w:rsidR="00D1604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17DE8CE"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658E97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C00A69D"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merican Journal of Ophthalmology</w:t>
            </w:r>
          </w:p>
        </w:tc>
        <w:tc>
          <w:tcPr>
            <w:tcW w:w="630" w:type="dxa"/>
            <w:shd w:val="clear" w:color="auto" w:fill="auto"/>
            <w:noWrap/>
            <w:vAlign w:val="bottom"/>
            <w:hideMark/>
          </w:tcPr>
          <w:p w14:paraId="30049F1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0</w:t>
            </w:r>
          </w:p>
        </w:tc>
        <w:tc>
          <w:tcPr>
            <w:tcW w:w="1080" w:type="dxa"/>
            <w:shd w:val="clear" w:color="auto" w:fill="auto"/>
            <w:noWrap/>
            <w:vAlign w:val="bottom"/>
            <w:hideMark/>
          </w:tcPr>
          <w:p w14:paraId="3C57145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73B3F3D1" w14:textId="58EEEF0B" w:rsidR="006E77E9"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shd w:val="clear" w:color="auto" w:fill="auto"/>
            <w:noWrap/>
            <w:vAlign w:val="bottom"/>
          </w:tcPr>
          <w:p w14:paraId="599D8B31" w14:textId="3ABE9297" w:rsidR="006E77E9"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720" w:type="dxa"/>
          </w:tcPr>
          <w:p w14:paraId="0BF1B0C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0</w:t>
            </w:r>
          </w:p>
        </w:tc>
      </w:tr>
      <w:tr w:rsidR="006E77E9" w:rsidRPr="00A97312" w14:paraId="6362C2D9" w14:textId="77777777" w:rsidTr="00834140">
        <w:trPr>
          <w:trHeight w:val="300"/>
        </w:trPr>
        <w:tc>
          <w:tcPr>
            <w:tcW w:w="1146" w:type="dxa"/>
            <w:shd w:val="clear" w:color="auto" w:fill="auto"/>
            <w:noWrap/>
            <w:vAlign w:val="bottom"/>
            <w:hideMark/>
          </w:tcPr>
          <w:p w14:paraId="00EA256D" w14:textId="5E2C1797"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Nexoe</w:t>
            </w:r>
            <w:proofErr w:type="spellEnd"/>
            <w:r w:rsidRPr="00DA41FD">
              <w:rPr>
                <w:rFonts w:ascii="Calibri" w:eastAsia="Times New Roman" w:hAnsi="Calibri" w:cs="Times New Roman"/>
                <w:color w:val="000000"/>
                <w:sz w:val="16"/>
                <w:szCs w:val="16"/>
                <w:lang w:val="en-GB"/>
              </w:rPr>
              <w:t>, J.</w:t>
            </w:r>
            <w:r w:rsidR="00D16040">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exS3vOLL","properties":{"formattedCitation":"(94)","plainCitation":"(94)","noteIndex":0},"citationItems":[{"id":3435,"uris":["http://zotero.org/users/3447303/items/4Z9XJB2N"],"uri":["http://zotero.org/users/3447303/items/4Z9XJB2N"],"itemData":{"id":3435,"type":"webpage","title":"As you are a recognized expert in this field, we kindly ask if you would be willing to review this manuscript","genre":"Health &amp; Mental Health Services 3370","abstract":"This editorial briefs the manuscript review process of the issue Scandinavian Journal of Primary Health Care. Peer review is employed to maintain standards of quality, improve performance, and provide credibility in determining an academic manuscript ' s suitability for publication. Any scientist wishing to publish should every now and then also volunteer to review manuscripts. Speeding up the review process to reduce time from submission to publication is a mutual responsibility of editors, reviewers, and authors. As editors they try to handle incoming manuscripts expeditiously and most often they think they can succeed. (PsycINFO Database Record (c) 2016 APA, all rights reserved)","URL":"http://ovidsp.ovid.com/ovidweb.cgi?T=JS&amp;PAGE=reference&amp;D=psyc11&amp;NEWS=N&amp;AN=2014-55575-001","author":[{"family":"Nexoe","given":"Jorgen"}],"issued":{"date-parts":[["2014"]]}}}],"schema":"https://github.com/citation-style-language/schema/raw/master/csl-citation.json"} </w:instrText>
            </w:r>
            <w:r w:rsidR="00D16040">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4)</w:t>
            </w:r>
            <w:r w:rsidR="00D1604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1AA6F36"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enmark</w:t>
            </w:r>
          </w:p>
        </w:tc>
        <w:tc>
          <w:tcPr>
            <w:tcW w:w="910" w:type="dxa"/>
            <w:shd w:val="clear" w:color="auto" w:fill="auto"/>
            <w:noWrap/>
            <w:vAlign w:val="bottom"/>
            <w:hideMark/>
          </w:tcPr>
          <w:p w14:paraId="72792F5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E197E26"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candinavian Journal of Primary Health Care</w:t>
            </w:r>
          </w:p>
        </w:tc>
        <w:tc>
          <w:tcPr>
            <w:tcW w:w="630" w:type="dxa"/>
            <w:shd w:val="clear" w:color="auto" w:fill="auto"/>
            <w:noWrap/>
            <w:vAlign w:val="bottom"/>
            <w:hideMark/>
          </w:tcPr>
          <w:p w14:paraId="230944C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359F8ED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538533B" w14:textId="161DD8FA"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tc>
        <w:tc>
          <w:tcPr>
            <w:tcW w:w="720" w:type="dxa"/>
            <w:shd w:val="clear" w:color="auto" w:fill="auto"/>
            <w:noWrap/>
            <w:vAlign w:val="bottom"/>
          </w:tcPr>
          <w:p w14:paraId="1CDDD8F3" w14:textId="3C5C46C0"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35, </w:t>
            </w:r>
            <w:r w:rsidR="00787455" w:rsidRPr="00A97312">
              <w:rPr>
                <w:rFonts w:ascii="Calibri" w:eastAsia="Times New Roman" w:hAnsi="Calibri" w:cs="Times New Roman"/>
                <w:color w:val="000000"/>
                <w:sz w:val="16"/>
                <w:szCs w:val="16"/>
                <w:lang w:val="en-GB"/>
              </w:rPr>
              <w:t xml:space="preserve">36, </w:t>
            </w:r>
            <w:r w:rsidR="00DD6FF5" w:rsidRPr="00A97312">
              <w:rPr>
                <w:rFonts w:ascii="Calibri" w:eastAsia="Times New Roman" w:hAnsi="Calibri" w:cs="Times New Roman"/>
                <w:color w:val="000000"/>
                <w:sz w:val="16"/>
                <w:szCs w:val="16"/>
                <w:lang w:val="en-GB"/>
              </w:rPr>
              <w:t>38</w:t>
            </w:r>
          </w:p>
        </w:tc>
        <w:tc>
          <w:tcPr>
            <w:tcW w:w="720" w:type="dxa"/>
          </w:tcPr>
          <w:p w14:paraId="05D8A5F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w:t>
            </w:r>
          </w:p>
        </w:tc>
      </w:tr>
      <w:tr w:rsidR="006E77E9" w:rsidRPr="00A97312" w14:paraId="3DC317EE" w14:textId="77777777" w:rsidTr="00834140">
        <w:trPr>
          <w:trHeight w:val="300"/>
        </w:trPr>
        <w:tc>
          <w:tcPr>
            <w:tcW w:w="1146" w:type="dxa"/>
            <w:shd w:val="clear" w:color="auto" w:fill="auto"/>
            <w:noWrap/>
            <w:vAlign w:val="bottom"/>
            <w:hideMark/>
          </w:tcPr>
          <w:p w14:paraId="5ED9F6CA" w14:textId="32ACC237"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Olson, C. M.</w:t>
            </w:r>
            <w:r w:rsidR="00D16040">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Bwv6IICO","properties":{"formattedCitation":"(95)","plainCitation":"(95)","noteIndex":0},"citationItems":[{"id":6292,"uris":["http://zotero.org/users/3447303/items/KHZTNZPS"],"uri":["http://zotero.org/users/3447303/items/KHZTNZPS"],"itemData":{"id":6292,"type":"article-journal","title":"Peer-Review of the Biomedical Literature","container-title":"American Journal of Emergency Medicine","page":"356-358","volume":"8","issue":"4","archive_location":"WOS:A1990DM47500024","ISSN":"0735-6757","journalAbbreviation":"Am. J. Emerg. Med.","language":"English","author":[{"family":"Olson","given":"C. M."}],"issued":{"date-parts":[["1990",7]]}}}],"schema":"https://github.com/citation-style-language/schema/raw/master/csl-citation.json"} </w:instrText>
            </w:r>
            <w:r w:rsidR="00D16040">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5)</w:t>
            </w:r>
            <w:r w:rsidR="00D1604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ADD9C2A" w14:textId="77777777" w:rsidR="006E77E9" w:rsidRPr="00A97312" w:rsidRDefault="00753FBD"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2BCEFF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54EC88C"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merican Journal of Emergency Medicine</w:t>
            </w:r>
          </w:p>
        </w:tc>
        <w:tc>
          <w:tcPr>
            <w:tcW w:w="630" w:type="dxa"/>
            <w:shd w:val="clear" w:color="auto" w:fill="auto"/>
            <w:noWrap/>
            <w:vAlign w:val="bottom"/>
            <w:hideMark/>
          </w:tcPr>
          <w:p w14:paraId="2A70795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0</w:t>
            </w:r>
          </w:p>
        </w:tc>
        <w:tc>
          <w:tcPr>
            <w:tcW w:w="1080" w:type="dxa"/>
            <w:shd w:val="clear" w:color="auto" w:fill="auto"/>
            <w:noWrap/>
            <w:vAlign w:val="bottom"/>
            <w:hideMark/>
          </w:tcPr>
          <w:p w14:paraId="37EB568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A62FF56" w14:textId="2C182D61" w:rsidR="006E77E9"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 Advisors</w:t>
            </w:r>
          </w:p>
        </w:tc>
        <w:tc>
          <w:tcPr>
            <w:tcW w:w="720" w:type="dxa"/>
            <w:shd w:val="clear" w:color="auto" w:fill="auto"/>
            <w:noWrap/>
            <w:vAlign w:val="bottom"/>
          </w:tcPr>
          <w:p w14:paraId="22EA69F9" w14:textId="16EB5CEB" w:rsidR="006E77E9"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3, 70</w:t>
            </w:r>
          </w:p>
        </w:tc>
        <w:tc>
          <w:tcPr>
            <w:tcW w:w="720" w:type="dxa"/>
          </w:tcPr>
          <w:p w14:paraId="15F0463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2844E29D" w14:textId="77777777" w:rsidTr="00834140">
        <w:trPr>
          <w:trHeight w:val="300"/>
        </w:trPr>
        <w:tc>
          <w:tcPr>
            <w:tcW w:w="1146" w:type="dxa"/>
            <w:shd w:val="clear" w:color="auto" w:fill="auto"/>
            <w:noWrap/>
            <w:vAlign w:val="bottom"/>
            <w:hideMark/>
          </w:tcPr>
          <w:p w14:paraId="0079DEC8" w14:textId="19AEE95B"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Oman, K.</w:t>
            </w:r>
            <w:r w:rsidR="00D16040">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j5m67Wlp","properties":{"formattedCitation":"(96)","plainCitation":"(96)","noteIndex":0},"citationItems":[{"id":4428,"uris":["http://zotero.org/users/3447303/items/QLLHNEV9"],"uri":["http://zotero.org/users/3447303/items/QLLHNEV9"],"itemData":{"id":4428,"type":"article-journal","title":"Peer Review: The Art of Supporting Colleagues and Advancing Our Profession","container-title":"Journal of Emergency Nursing","page":"278-278","volume":"35","issue":"4","archive_location":"WOS:000268704400002","ISSN":"0099-1767","journalAbbreviation":"J. Emerg. Nurs.","language":"English","author":[{"family":"Oman","given":"K."}],"issued":{"date-parts":[["2009",7]]}}}],"schema":"https://github.com/citation-style-language/schema/raw/master/csl-citation.json"} </w:instrText>
            </w:r>
            <w:r w:rsidR="00D16040">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6)</w:t>
            </w:r>
            <w:r w:rsidR="00D1604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E643F8C"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6E6D41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0639A27"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Emergency Nursing</w:t>
            </w:r>
          </w:p>
        </w:tc>
        <w:tc>
          <w:tcPr>
            <w:tcW w:w="630" w:type="dxa"/>
            <w:shd w:val="clear" w:color="auto" w:fill="auto"/>
            <w:noWrap/>
            <w:vAlign w:val="bottom"/>
            <w:hideMark/>
          </w:tcPr>
          <w:p w14:paraId="281D803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0ECBB03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A7EBE31" w14:textId="1219A3B9" w:rsidR="00DD483C"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6E1C4917" w14:textId="7CAAACD2" w:rsidR="00DD6FF5"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71EB87ED" w14:textId="3AB4F278" w:rsidR="00DD6FF5"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640B3EB7" w14:textId="79923EE3" w:rsidR="00DD6FF5"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1E71DFF4" w14:textId="2CEE64AA" w:rsidR="00DD483C" w:rsidRPr="00A97312" w:rsidRDefault="00DD6FF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3, 42, 48, 57, 58, 70, 71</w:t>
            </w:r>
          </w:p>
        </w:tc>
        <w:tc>
          <w:tcPr>
            <w:tcW w:w="720" w:type="dxa"/>
          </w:tcPr>
          <w:p w14:paraId="11A9559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w:t>
            </w:r>
          </w:p>
        </w:tc>
      </w:tr>
      <w:tr w:rsidR="006E77E9" w:rsidRPr="00A97312" w14:paraId="6589D652" w14:textId="77777777" w:rsidTr="00834140">
        <w:trPr>
          <w:trHeight w:val="300"/>
        </w:trPr>
        <w:tc>
          <w:tcPr>
            <w:tcW w:w="1146" w:type="dxa"/>
            <w:shd w:val="clear" w:color="auto" w:fill="auto"/>
            <w:noWrap/>
            <w:vAlign w:val="bottom"/>
            <w:hideMark/>
          </w:tcPr>
          <w:p w14:paraId="75B65E53" w14:textId="5649D96E"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Pearson, G. S.</w:t>
            </w:r>
            <w:r w:rsidR="00D17FC7" w:rsidRPr="00D17FC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1r3qo7opsi","properties":{"formattedCitation":"(97)","plainCitation":"(97)","noteIndex":0},"citationItems":[{"id":3045,"uris":["http://zotero.org/users/3447303/items/C42MAMYZ"],"uri":["http://zotero.org/users/3447303/items/C42MAMYZ"],"itemData":{"id":3045,"type":"article-journal","title":"Peer Review","container-title":"Journal of the American Psychiatric Nurses Association","page":"365-366","volume":"22","issue":"5","archive_location":"WOS:000383952700001","ISSN":"1078-3903","journalAbbreviation":"J. Am. Psych. Nurses Assoc.","language":"English","author":[{"family":"Pearson","given":"G. S."}],"issued":{"date-parts":[["2016",9]]}}}],"schema":"https://github.com/citation-style-language/schema/raw/master/csl-citation.json"} </w:instrText>
            </w:r>
            <w:r w:rsidR="00D17FC7" w:rsidRPr="00D17FC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7)</w:t>
            </w:r>
            <w:r w:rsidR="00D17FC7" w:rsidRPr="00D17FC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04D8651" w14:textId="77777777" w:rsidR="006E77E9" w:rsidRPr="00D17FC7" w:rsidRDefault="006E77E9" w:rsidP="001744FB">
            <w:pPr>
              <w:spacing w:after="0" w:line="240" w:lineRule="auto"/>
              <w:ind w:right="-376"/>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926CE7B"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0CC24AC" w14:textId="77777777" w:rsidR="006E77E9" w:rsidRPr="00D17FC7" w:rsidRDefault="006E77E9" w:rsidP="001744FB">
            <w:pPr>
              <w:spacing w:after="0" w:line="240" w:lineRule="auto"/>
              <w:ind w:right="-108"/>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Journal of the American Psychiatric Nurses Association</w:t>
            </w:r>
          </w:p>
        </w:tc>
        <w:tc>
          <w:tcPr>
            <w:tcW w:w="630" w:type="dxa"/>
            <w:shd w:val="clear" w:color="auto" w:fill="auto"/>
            <w:noWrap/>
            <w:vAlign w:val="bottom"/>
            <w:hideMark/>
          </w:tcPr>
          <w:p w14:paraId="02A781C0"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6F295D1E"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ditorial</w:t>
            </w:r>
          </w:p>
        </w:tc>
        <w:tc>
          <w:tcPr>
            <w:tcW w:w="1350" w:type="dxa"/>
          </w:tcPr>
          <w:p w14:paraId="4F082AA6" w14:textId="4AC6BAF0" w:rsidR="00542235" w:rsidRPr="00D17FC7" w:rsidRDefault="00542235"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Proficient experts in their field,</w:t>
            </w:r>
          </w:p>
          <w:p w14:paraId="4C08892F" w14:textId="77777777" w:rsidR="006E77E9" w:rsidRPr="00D17FC7" w:rsidRDefault="00225492"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Reliable professionals,</w:t>
            </w:r>
          </w:p>
          <w:p w14:paraId="24AA3D40" w14:textId="77777777" w:rsidR="00DD6FF5" w:rsidRPr="00D17FC7" w:rsidRDefault="00DD6FF5"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Skilled critics,</w:t>
            </w:r>
          </w:p>
          <w:p w14:paraId="20E634D9" w14:textId="1D406795" w:rsidR="00DD6FF5" w:rsidRPr="00D17FC7" w:rsidRDefault="00DD6FF5"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5B4B0E2B" w14:textId="77777777" w:rsidR="006E77E9" w:rsidRPr="00D17FC7" w:rsidRDefault="00542235"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 xml:space="preserve">1, </w:t>
            </w:r>
            <w:r w:rsidR="00204DF2" w:rsidRPr="00D17FC7">
              <w:rPr>
                <w:rFonts w:ascii="Calibri" w:eastAsia="Times New Roman" w:hAnsi="Calibri" w:cs="Times New Roman"/>
                <w:color w:val="000000"/>
                <w:sz w:val="16"/>
                <w:szCs w:val="16"/>
                <w:lang w:val="en-GB"/>
              </w:rPr>
              <w:t xml:space="preserve">35, </w:t>
            </w:r>
            <w:r w:rsidR="00F2253F" w:rsidRPr="00D17FC7">
              <w:rPr>
                <w:rFonts w:ascii="Calibri" w:eastAsia="Times New Roman" w:hAnsi="Calibri" w:cs="Times New Roman"/>
                <w:color w:val="000000"/>
                <w:sz w:val="16"/>
                <w:szCs w:val="16"/>
                <w:lang w:val="en-GB"/>
              </w:rPr>
              <w:t>38</w:t>
            </w:r>
            <w:r w:rsidR="00225492" w:rsidRPr="00D17FC7">
              <w:rPr>
                <w:rFonts w:ascii="Calibri" w:eastAsia="Times New Roman" w:hAnsi="Calibri" w:cs="Times New Roman"/>
                <w:color w:val="000000"/>
                <w:sz w:val="16"/>
                <w:szCs w:val="16"/>
                <w:lang w:val="en-GB"/>
              </w:rPr>
              <w:t>,</w:t>
            </w:r>
            <w:r w:rsidR="00EC4C0C" w:rsidRPr="00D17FC7">
              <w:rPr>
                <w:rFonts w:ascii="Calibri" w:eastAsia="Times New Roman" w:hAnsi="Calibri" w:cs="Times New Roman"/>
                <w:color w:val="000000"/>
                <w:sz w:val="16"/>
                <w:szCs w:val="16"/>
                <w:lang w:val="en-GB"/>
              </w:rPr>
              <w:t xml:space="preserve"> 39, </w:t>
            </w:r>
            <w:r w:rsidR="00DD6FF5" w:rsidRPr="00D17FC7">
              <w:rPr>
                <w:rFonts w:ascii="Calibri" w:eastAsia="Times New Roman" w:hAnsi="Calibri" w:cs="Times New Roman"/>
                <w:color w:val="000000"/>
                <w:sz w:val="16"/>
                <w:szCs w:val="16"/>
                <w:lang w:val="en-GB"/>
              </w:rPr>
              <w:t>42, 43,</w:t>
            </w:r>
          </w:p>
          <w:p w14:paraId="3A86376F" w14:textId="1F064295" w:rsidR="00DD6FF5" w:rsidRPr="00D17FC7" w:rsidRDefault="00DD6FF5"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57, 58</w:t>
            </w:r>
          </w:p>
        </w:tc>
        <w:tc>
          <w:tcPr>
            <w:tcW w:w="720" w:type="dxa"/>
          </w:tcPr>
          <w:p w14:paraId="4A09658E"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8</w:t>
            </w:r>
          </w:p>
        </w:tc>
      </w:tr>
      <w:tr w:rsidR="006E77E9" w:rsidRPr="00A97312" w14:paraId="721DD1C9" w14:textId="77777777" w:rsidTr="00834140">
        <w:trPr>
          <w:trHeight w:val="300"/>
        </w:trPr>
        <w:tc>
          <w:tcPr>
            <w:tcW w:w="1146" w:type="dxa"/>
            <w:shd w:val="clear" w:color="auto" w:fill="auto"/>
            <w:noWrap/>
            <w:vAlign w:val="bottom"/>
            <w:hideMark/>
          </w:tcPr>
          <w:p w14:paraId="73EFEA8B" w14:textId="0B0724C6" w:rsidR="006E77E9" w:rsidRPr="00DA41FD" w:rsidRDefault="006E77E9" w:rsidP="001744FB">
            <w:pPr>
              <w:spacing w:after="0" w:line="240" w:lineRule="auto"/>
              <w:rPr>
                <w:rFonts w:ascii="Calibri" w:eastAsia="Times New Roman" w:hAnsi="Calibri" w:cs="Times New Roman"/>
                <w:sz w:val="16"/>
                <w:szCs w:val="16"/>
                <w:lang w:val="en-GB"/>
              </w:rPr>
            </w:pPr>
            <w:proofErr w:type="spellStart"/>
            <w:r w:rsidRPr="00DA41FD">
              <w:rPr>
                <w:rFonts w:ascii="Calibri" w:eastAsia="Times New Roman" w:hAnsi="Calibri" w:cs="Times New Roman"/>
                <w:sz w:val="16"/>
                <w:szCs w:val="16"/>
                <w:lang w:val="en-GB"/>
              </w:rPr>
              <w:t>Peh</w:t>
            </w:r>
            <w:proofErr w:type="spellEnd"/>
            <w:r w:rsidRPr="00DA41FD">
              <w:rPr>
                <w:rFonts w:ascii="Calibri" w:eastAsia="Times New Roman" w:hAnsi="Calibri" w:cs="Times New Roman"/>
                <w:sz w:val="16"/>
                <w:szCs w:val="16"/>
                <w:lang w:val="en-GB"/>
              </w:rPr>
              <w:t>, W.C.G.</w:t>
            </w:r>
            <w:r w:rsidR="00D16040">
              <w:rPr>
                <w:rFonts w:ascii="Calibri" w:eastAsia="Times New Roman" w:hAnsi="Calibri" w:cs="Times New Roman"/>
                <w:sz w:val="16"/>
                <w:szCs w:val="16"/>
                <w:lang w:val="en-GB"/>
              </w:rPr>
              <w:fldChar w:fldCharType="begin"/>
            </w:r>
            <w:r w:rsidR="00707F26">
              <w:rPr>
                <w:rFonts w:ascii="Calibri" w:eastAsia="Times New Roman" w:hAnsi="Calibri" w:cs="Times New Roman"/>
                <w:sz w:val="16"/>
                <w:szCs w:val="16"/>
                <w:lang w:val="en-GB"/>
              </w:rPr>
              <w:instrText xml:space="preserve"> ADDIN ZOTERO_ITEM CSL_CITATION {"citationID":"pQzlz7WQ","properties":{"formattedCitation":"(98)","plainCitation":"(98)","noteIndex":0},"citationItems":[{"id":4423,"uris":["http://zotero.org/users/3447303/items/SW6VNULU"],"uri":["http://zotero.org/users/3447303/items/SW6VNULU"],"itemData":{"id":4423,"type":"article-journal","title":"Role of the manuscript reviewer","container-title":"Singapore Medical Journal","page":"931-3; quiz 934","volume":"50","issue":"10","source":"Ovid Technologies","archive":"MEDLINE","archive_location":"19907880","abstract":"The manuscript reviewer is a key player in the manuscript processing system and journal publication process. The peer review system is an important component of modern scientific publishing, and is a great help to editors in deciding whether or not a submitted manuscript is suitable for publication. The reviewer's responsibilities include protecting the integrity of his or her speciality or subspecialty, the reputation of the scientific journal, and the welfare of human and animal subjects, as well as treating the author's manuscript with respect, fairness and impartiality. The manuscript review should ideally be done in a systemic manner, with components comprising a brief summary and a tabulation of the manuscript analysis under the major headings of strengths, weaknesses, general comments and specific comments.","ISSN":"0037-5675","journalAbbreviation":"Singapore Med J","language":"English","author":[{"family":"Peh","given":"W. C. G."},{"family":"Ng","given":"K. H."}],"issued":{"date-parts":[["2009",10]]}}}],"schema":"https://github.com/citation-style-language/schema/raw/master/csl-citation.json"} </w:instrText>
            </w:r>
            <w:r w:rsidR="00D16040">
              <w:rPr>
                <w:rFonts w:ascii="Calibri" w:eastAsia="Times New Roman" w:hAnsi="Calibri" w:cs="Times New Roman"/>
                <w:sz w:val="16"/>
                <w:szCs w:val="16"/>
                <w:lang w:val="en-GB"/>
              </w:rPr>
              <w:fldChar w:fldCharType="separate"/>
            </w:r>
            <w:r w:rsidR="00707F26" w:rsidRPr="00707F26">
              <w:rPr>
                <w:rFonts w:ascii="Calibri" w:hAnsi="Calibri" w:cs="Calibri"/>
                <w:sz w:val="16"/>
              </w:rPr>
              <w:t>(98)</w:t>
            </w:r>
            <w:r w:rsidR="00D16040">
              <w:rPr>
                <w:rFonts w:ascii="Calibri" w:eastAsia="Times New Roman" w:hAnsi="Calibri" w:cs="Times New Roman"/>
                <w:sz w:val="16"/>
                <w:szCs w:val="16"/>
                <w:lang w:val="en-GB"/>
              </w:rPr>
              <w:fldChar w:fldCharType="end"/>
            </w:r>
          </w:p>
        </w:tc>
        <w:tc>
          <w:tcPr>
            <w:tcW w:w="993" w:type="dxa"/>
            <w:shd w:val="clear" w:color="auto" w:fill="auto"/>
            <w:noWrap/>
            <w:vAlign w:val="bottom"/>
            <w:hideMark/>
          </w:tcPr>
          <w:p w14:paraId="5605BFC5" w14:textId="77777777" w:rsidR="006E77E9" w:rsidRPr="00A97312" w:rsidRDefault="006E77E9" w:rsidP="001744FB">
            <w:pPr>
              <w:spacing w:after="0" w:line="240" w:lineRule="auto"/>
              <w:ind w:right="-376"/>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Singapore</w:t>
            </w:r>
          </w:p>
        </w:tc>
        <w:tc>
          <w:tcPr>
            <w:tcW w:w="910" w:type="dxa"/>
            <w:shd w:val="clear" w:color="auto" w:fill="auto"/>
            <w:noWrap/>
            <w:vAlign w:val="bottom"/>
            <w:hideMark/>
          </w:tcPr>
          <w:p w14:paraId="359ACA59" w14:textId="77777777" w:rsidR="006E77E9" w:rsidRPr="00A97312" w:rsidRDefault="006E77E9"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English</w:t>
            </w:r>
          </w:p>
        </w:tc>
        <w:tc>
          <w:tcPr>
            <w:tcW w:w="1260" w:type="dxa"/>
            <w:shd w:val="clear" w:color="auto" w:fill="auto"/>
            <w:noWrap/>
            <w:vAlign w:val="bottom"/>
            <w:hideMark/>
          </w:tcPr>
          <w:p w14:paraId="0E5193BF" w14:textId="77777777" w:rsidR="006E77E9" w:rsidRPr="00A97312" w:rsidRDefault="006E77E9" w:rsidP="001744FB">
            <w:pPr>
              <w:spacing w:after="0" w:line="240" w:lineRule="auto"/>
              <w:ind w:right="-108"/>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Singapore Medical Journal</w:t>
            </w:r>
          </w:p>
        </w:tc>
        <w:tc>
          <w:tcPr>
            <w:tcW w:w="630" w:type="dxa"/>
            <w:shd w:val="clear" w:color="auto" w:fill="auto"/>
            <w:noWrap/>
            <w:vAlign w:val="bottom"/>
            <w:hideMark/>
          </w:tcPr>
          <w:p w14:paraId="6A9DD0F0" w14:textId="77777777" w:rsidR="006E77E9" w:rsidRPr="00A97312" w:rsidRDefault="006E77E9"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2009</w:t>
            </w:r>
          </w:p>
        </w:tc>
        <w:tc>
          <w:tcPr>
            <w:tcW w:w="1080" w:type="dxa"/>
            <w:shd w:val="clear" w:color="auto" w:fill="auto"/>
            <w:noWrap/>
            <w:vAlign w:val="bottom"/>
            <w:hideMark/>
          </w:tcPr>
          <w:p w14:paraId="43657D20" w14:textId="77777777" w:rsidR="006E77E9" w:rsidRPr="00A97312" w:rsidRDefault="006E77E9"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Editorial</w:t>
            </w:r>
          </w:p>
        </w:tc>
        <w:tc>
          <w:tcPr>
            <w:tcW w:w="1350" w:type="dxa"/>
          </w:tcPr>
          <w:p w14:paraId="79237C65" w14:textId="44FE5EC1" w:rsidR="006E77E9" w:rsidRPr="00A97312" w:rsidRDefault="00542235"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Proficient experts in their field,</w:t>
            </w:r>
          </w:p>
          <w:p w14:paraId="1B12E611" w14:textId="6D85FC95" w:rsidR="00DD6FF5" w:rsidRPr="00A97312" w:rsidRDefault="00DD6FF5"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Unbiased and ethical professionals,</w:t>
            </w:r>
          </w:p>
          <w:p w14:paraId="04B4B0E0" w14:textId="77777777" w:rsidR="00DD6FF5" w:rsidRPr="00A97312" w:rsidRDefault="00DD6FF5"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Skilled critics,</w:t>
            </w:r>
          </w:p>
          <w:p w14:paraId="6495A17F" w14:textId="77777777" w:rsidR="00DD6FF5" w:rsidRPr="00A97312" w:rsidRDefault="00DD6FF5"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Respectful communicators,</w:t>
            </w:r>
          </w:p>
          <w:p w14:paraId="277E0AB8" w14:textId="433F9046" w:rsidR="00DD6FF5" w:rsidRPr="00A97312" w:rsidRDefault="00DD6FF5"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Gatekeepers</w:t>
            </w:r>
          </w:p>
        </w:tc>
        <w:tc>
          <w:tcPr>
            <w:tcW w:w="720" w:type="dxa"/>
            <w:shd w:val="clear" w:color="auto" w:fill="auto"/>
            <w:noWrap/>
            <w:vAlign w:val="bottom"/>
          </w:tcPr>
          <w:p w14:paraId="71451BB6" w14:textId="3715D67B" w:rsidR="006E77E9" w:rsidRPr="00A97312" w:rsidRDefault="00542235"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 xml:space="preserve">1, </w:t>
            </w:r>
            <w:r w:rsidR="00DD6FF5" w:rsidRPr="00A97312">
              <w:rPr>
                <w:rFonts w:ascii="Calibri" w:eastAsia="Times New Roman" w:hAnsi="Calibri" w:cs="Times New Roman"/>
                <w:sz w:val="16"/>
                <w:szCs w:val="16"/>
                <w:lang w:val="en-GB"/>
              </w:rPr>
              <w:t>13, 14, 15, 16, 17, 18, 24, 42, 43, 54, 57, 63</w:t>
            </w:r>
          </w:p>
          <w:p w14:paraId="296E035F" w14:textId="06B1E259" w:rsidR="00DD6FF5" w:rsidRPr="00A97312" w:rsidRDefault="00DD6FF5" w:rsidP="001744FB">
            <w:pPr>
              <w:spacing w:after="0" w:line="240" w:lineRule="auto"/>
              <w:rPr>
                <w:rFonts w:ascii="Calibri" w:eastAsia="Times New Roman" w:hAnsi="Calibri" w:cs="Times New Roman"/>
                <w:sz w:val="16"/>
                <w:szCs w:val="16"/>
                <w:lang w:val="en-GB"/>
              </w:rPr>
            </w:pPr>
          </w:p>
        </w:tc>
        <w:tc>
          <w:tcPr>
            <w:tcW w:w="720" w:type="dxa"/>
          </w:tcPr>
          <w:p w14:paraId="7C8414C5" w14:textId="77777777" w:rsidR="006E77E9" w:rsidRPr="00A97312" w:rsidRDefault="006B6B46"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13</w:t>
            </w:r>
          </w:p>
        </w:tc>
      </w:tr>
      <w:tr w:rsidR="006E77E9" w:rsidRPr="00A97312" w14:paraId="1EF92AB6" w14:textId="77777777" w:rsidTr="00834140">
        <w:trPr>
          <w:trHeight w:val="300"/>
        </w:trPr>
        <w:tc>
          <w:tcPr>
            <w:tcW w:w="1146" w:type="dxa"/>
            <w:shd w:val="clear" w:color="auto" w:fill="auto"/>
            <w:noWrap/>
            <w:vAlign w:val="bottom"/>
            <w:hideMark/>
          </w:tcPr>
          <w:p w14:paraId="7D05EE8C" w14:textId="42B70B04" w:rsidR="006E77E9" w:rsidRPr="00DA41FD" w:rsidRDefault="006E77E9" w:rsidP="001744FB">
            <w:pPr>
              <w:spacing w:after="0" w:line="240" w:lineRule="auto"/>
              <w:rPr>
                <w:rFonts w:ascii="Calibri" w:eastAsia="Times New Roman" w:hAnsi="Calibri" w:cs="Times New Roman"/>
                <w:sz w:val="16"/>
                <w:szCs w:val="16"/>
                <w:lang w:val="en-GB"/>
              </w:rPr>
            </w:pPr>
            <w:r w:rsidRPr="00DA41FD">
              <w:rPr>
                <w:rFonts w:ascii="Calibri" w:eastAsia="Times New Roman" w:hAnsi="Calibri" w:cs="Times New Roman"/>
                <w:sz w:val="16"/>
                <w:szCs w:val="16"/>
                <w:lang w:val="en-GB"/>
              </w:rPr>
              <w:t>Perkins, D.</w:t>
            </w:r>
            <w:r w:rsidR="00D16040">
              <w:rPr>
                <w:rFonts w:ascii="Calibri" w:eastAsia="Times New Roman" w:hAnsi="Calibri" w:cs="Times New Roman"/>
                <w:sz w:val="16"/>
                <w:szCs w:val="16"/>
                <w:lang w:val="en-GB"/>
              </w:rPr>
              <w:fldChar w:fldCharType="begin"/>
            </w:r>
            <w:r w:rsidR="00707F26">
              <w:rPr>
                <w:rFonts w:ascii="Calibri" w:eastAsia="Times New Roman" w:hAnsi="Calibri" w:cs="Times New Roman"/>
                <w:sz w:val="16"/>
                <w:szCs w:val="16"/>
                <w:lang w:val="en-GB"/>
              </w:rPr>
              <w:instrText xml:space="preserve"> ADDIN ZOTERO_ITEM CSL_CITATION {"citationID":"o6fUADgI","properties":{"formattedCitation":"(99)","plainCitation":"(99)","noteIndex":0},"citationItems":[{"id":4422,"uris":["http://zotero.org/users/3447303/items/DAJGD37V"],"uri":["http://zotero.org/users/3447303/items/DAJGD37V"],"itemData":{"id":4422,"type":"article-journal","title":"Peer review: The key to quality and relevance","container-title":"Australian Journal of Rural Health","page":"229-230","volume":"17","issue":"5","archive_location":"WOS:000270174600001","ISSN":"1038-5282","journalAbbreviation":"Aust. J. Rural Health","language":"English","author":[{"family":"Perkins","given":"D."}],"issued":{"date-parts":[["2009",10]]}}}],"schema":"https://github.com/citation-style-language/schema/raw/master/csl-citation.json"} </w:instrText>
            </w:r>
            <w:r w:rsidR="00D16040">
              <w:rPr>
                <w:rFonts w:ascii="Calibri" w:eastAsia="Times New Roman" w:hAnsi="Calibri" w:cs="Times New Roman"/>
                <w:sz w:val="16"/>
                <w:szCs w:val="16"/>
                <w:lang w:val="en-GB"/>
              </w:rPr>
              <w:fldChar w:fldCharType="separate"/>
            </w:r>
            <w:r w:rsidR="00707F26" w:rsidRPr="00707F26">
              <w:rPr>
                <w:rFonts w:ascii="Calibri" w:hAnsi="Calibri" w:cs="Calibri"/>
                <w:sz w:val="16"/>
              </w:rPr>
              <w:t>(99)</w:t>
            </w:r>
            <w:r w:rsidR="00D16040">
              <w:rPr>
                <w:rFonts w:ascii="Calibri" w:eastAsia="Times New Roman" w:hAnsi="Calibri" w:cs="Times New Roman"/>
                <w:sz w:val="16"/>
                <w:szCs w:val="16"/>
                <w:lang w:val="en-GB"/>
              </w:rPr>
              <w:fldChar w:fldCharType="end"/>
            </w:r>
          </w:p>
        </w:tc>
        <w:tc>
          <w:tcPr>
            <w:tcW w:w="993" w:type="dxa"/>
            <w:shd w:val="clear" w:color="auto" w:fill="auto"/>
            <w:noWrap/>
            <w:vAlign w:val="bottom"/>
            <w:hideMark/>
          </w:tcPr>
          <w:p w14:paraId="679D6BAA" w14:textId="77777777" w:rsidR="006E77E9" w:rsidRPr="00A97312" w:rsidRDefault="006E77E9" w:rsidP="001744FB">
            <w:pPr>
              <w:spacing w:after="0" w:line="240" w:lineRule="auto"/>
              <w:ind w:right="-376"/>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Australia</w:t>
            </w:r>
          </w:p>
        </w:tc>
        <w:tc>
          <w:tcPr>
            <w:tcW w:w="910" w:type="dxa"/>
            <w:shd w:val="clear" w:color="auto" w:fill="auto"/>
            <w:noWrap/>
            <w:vAlign w:val="bottom"/>
            <w:hideMark/>
          </w:tcPr>
          <w:p w14:paraId="1D384DE0" w14:textId="77777777" w:rsidR="006E77E9" w:rsidRPr="00A97312" w:rsidRDefault="006E77E9"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English</w:t>
            </w:r>
          </w:p>
        </w:tc>
        <w:tc>
          <w:tcPr>
            <w:tcW w:w="1260" w:type="dxa"/>
            <w:shd w:val="clear" w:color="auto" w:fill="auto"/>
            <w:noWrap/>
            <w:vAlign w:val="bottom"/>
            <w:hideMark/>
          </w:tcPr>
          <w:p w14:paraId="14103A2F" w14:textId="77777777" w:rsidR="006E77E9" w:rsidRPr="00A97312" w:rsidRDefault="006E77E9" w:rsidP="001744FB">
            <w:pPr>
              <w:spacing w:after="0" w:line="240" w:lineRule="auto"/>
              <w:ind w:right="-108"/>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Australian Journal of Rural Health</w:t>
            </w:r>
          </w:p>
        </w:tc>
        <w:tc>
          <w:tcPr>
            <w:tcW w:w="630" w:type="dxa"/>
            <w:shd w:val="clear" w:color="auto" w:fill="auto"/>
            <w:noWrap/>
            <w:vAlign w:val="bottom"/>
            <w:hideMark/>
          </w:tcPr>
          <w:p w14:paraId="4D94CC34" w14:textId="77777777" w:rsidR="006E77E9" w:rsidRPr="00A97312" w:rsidRDefault="006E77E9"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2009</w:t>
            </w:r>
          </w:p>
        </w:tc>
        <w:tc>
          <w:tcPr>
            <w:tcW w:w="1080" w:type="dxa"/>
            <w:shd w:val="clear" w:color="auto" w:fill="auto"/>
            <w:noWrap/>
            <w:vAlign w:val="bottom"/>
            <w:hideMark/>
          </w:tcPr>
          <w:p w14:paraId="606ACA65" w14:textId="77777777" w:rsidR="006E77E9" w:rsidRPr="00A97312" w:rsidRDefault="006E77E9"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Editorial</w:t>
            </w:r>
          </w:p>
        </w:tc>
        <w:tc>
          <w:tcPr>
            <w:tcW w:w="1350" w:type="dxa"/>
          </w:tcPr>
          <w:p w14:paraId="25110A3E" w14:textId="4837E49A" w:rsidR="00542235" w:rsidRPr="00A97312" w:rsidRDefault="00542235"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Proficient experts in their field,</w:t>
            </w:r>
          </w:p>
          <w:p w14:paraId="7FD315ED" w14:textId="2349C72E" w:rsidR="006E77E9" w:rsidRPr="00A97312" w:rsidRDefault="00204DF2"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Reliable professionals,</w:t>
            </w:r>
          </w:p>
          <w:p w14:paraId="00A205C9" w14:textId="606B0461" w:rsidR="00330AC0" w:rsidRPr="00A97312" w:rsidRDefault="00330AC0"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Skilled critics,</w:t>
            </w:r>
          </w:p>
          <w:p w14:paraId="59CE9666" w14:textId="77777777" w:rsidR="00330AC0" w:rsidRPr="00A97312" w:rsidRDefault="00330AC0"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Gatekeepers,</w:t>
            </w:r>
          </w:p>
          <w:p w14:paraId="638F5F05" w14:textId="0493E0D2" w:rsidR="00330AC0" w:rsidRPr="00A97312" w:rsidRDefault="00330AC0"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Educators,</w:t>
            </w:r>
          </w:p>
          <w:p w14:paraId="7BE366EB" w14:textId="79AEB418" w:rsidR="00330AC0" w:rsidRPr="00A97312" w:rsidRDefault="00330AC0"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Advisors</w:t>
            </w:r>
          </w:p>
        </w:tc>
        <w:tc>
          <w:tcPr>
            <w:tcW w:w="720" w:type="dxa"/>
            <w:shd w:val="clear" w:color="auto" w:fill="auto"/>
            <w:noWrap/>
            <w:vAlign w:val="bottom"/>
          </w:tcPr>
          <w:p w14:paraId="5DF04A98" w14:textId="1EBFB48C" w:rsidR="006E77E9" w:rsidRPr="00A97312" w:rsidRDefault="00542235"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 xml:space="preserve">1, </w:t>
            </w:r>
            <w:r w:rsidR="008206C7" w:rsidRPr="00A97312">
              <w:rPr>
                <w:rFonts w:ascii="Calibri" w:eastAsia="Times New Roman" w:hAnsi="Calibri" w:cs="Times New Roman"/>
                <w:sz w:val="16"/>
                <w:szCs w:val="16"/>
                <w:lang w:val="en-GB"/>
              </w:rPr>
              <w:t xml:space="preserve">2, </w:t>
            </w:r>
            <w:r w:rsidR="00204DF2" w:rsidRPr="00A97312">
              <w:rPr>
                <w:rFonts w:ascii="Calibri" w:eastAsia="Times New Roman" w:hAnsi="Calibri" w:cs="Times New Roman"/>
                <w:sz w:val="16"/>
                <w:szCs w:val="16"/>
                <w:lang w:val="en-GB"/>
              </w:rPr>
              <w:t xml:space="preserve">35, </w:t>
            </w:r>
            <w:r w:rsidR="00330AC0" w:rsidRPr="00A97312">
              <w:rPr>
                <w:rFonts w:ascii="Calibri" w:eastAsia="Times New Roman" w:hAnsi="Calibri" w:cs="Times New Roman"/>
                <w:sz w:val="16"/>
                <w:szCs w:val="16"/>
                <w:lang w:val="en-GB"/>
              </w:rPr>
              <w:t>43, 49, 63, 65, 70</w:t>
            </w:r>
          </w:p>
        </w:tc>
        <w:tc>
          <w:tcPr>
            <w:tcW w:w="720" w:type="dxa"/>
          </w:tcPr>
          <w:p w14:paraId="666A818F" w14:textId="77777777" w:rsidR="006E77E9" w:rsidRPr="00A97312" w:rsidRDefault="006E77E9"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8</w:t>
            </w:r>
          </w:p>
        </w:tc>
      </w:tr>
      <w:tr w:rsidR="006E77E9" w:rsidRPr="00A97312" w14:paraId="6587972C" w14:textId="77777777" w:rsidTr="00834140">
        <w:trPr>
          <w:trHeight w:val="300"/>
        </w:trPr>
        <w:tc>
          <w:tcPr>
            <w:tcW w:w="1146" w:type="dxa"/>
            <w:shd w:val="clear" w:color="auto" w:fill="auto"/>
            <w:noWrap/>
            <w:vAlign w:val="bottom"/>
            <w:hideMark/>
          </w:tcPr>
          <w:p w14:paraId="57E840D6" w14:textId="19F6625C"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Pierson, C. A.</w:t>
            </w:r>
            <w:r w:rsidR="00D17FC7" w:rsidRPr="00D17FC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2m2eqd5vvk","properties":{"formattedCitation":"(100)","plainCitation":"(100)","noteIndex":0},"citationItems":[{"id":3419,"uris":["http://zotero.org/users/3447303/items/WYGKZ8QH"],"uri":["http://zotero.org/users/3447303/items/WYGKZ8QH"],"itemData":{"id":3419,"type":"article-journal","title":"Some thoughts on how to do good quality peer review","container-title":"Journal of the American Association of Nurse Practitioners","page":"57-58","volume":"26","issue":"2","archive_location":"WOS:000337523300001","ISSN":"2327-6886","journalAbbreviation":"J. Am. Assoc. Nurs. Pract.","language":"English","author":[{"family":"Pierson","given":"C. A."}],"issued":{"date-parts":[["2014",2]]}}}],"schema":"https://github.com/citation-style-language/schema/raw/master/csl-citation.json"} </w:instrText>
            </w:r>
            <w:r w:rsidR="00D17FC7" w:rsidRPr="00D17FC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0)</w:t>
            </w:r>
            <w:r w:rsidR="00D17FC7" w:rsidRPr="00D17FC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40C3ED7" w14:textId="77777777" w:rsidR="006E77E9" w:rsidRPr="00D17FC7" w:rsidRDefault="00753FBD" w:rsidP="001744FB">
            <w:pPr>
              <w:spacing w:after="0" w:line="240" w:lineRule="auto"/>
              <w:ind w:right="-376"/>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4D38390"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16B13C4" w14:textId="77777777" w:rsidR="006E77E9" w:rsidRPr="00D17FC7" w:rsidRDefault="006E77E9" w:rsidP="001744FB">
            <w:pPr>
              <w:spacing w:after="0" w:line="240" w:lineRule="auto"/>
              <w:ind w:right="-108"/>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Journal of the American Association of Nurse Practitioners</w:t>
            </w:r>
          </w:p>
        </w:tc>
        <w:tc>
          <w:tcPr>
            <w:tcW w:w="630" w:type="dxa"/>
            <w:shd w:val="clear" w:color="auto" w:fill="auto"/>
            <w:noWrap/>
            <w:vAlign w:val="bottom"/>
            <w:hideMark/>
          </w:tcPr>
          <w:p w14:paraId="23E201A0"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30650C2D"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ditorial</w:t>
            </w:r>
          </w:p>
        </w:tc>
        <w:tc>
          <w:tcPr>
            <w:tcW w:w="1350" w:type="dxa"/>
          </w:tcPr>
          <w:p w14:paraId="2F90E4E7" w14:textId="04E9043D" w:rsidR="006E77E9" w:rsidRPr="00D17FC7" w:rsidRDefault="00E9228A" w:rsidP="001744FB">
            <w:pPr>
              <w:spacing w:after="0" w:line="240" w:lineRule="auto"/>
              <w:rPr>
                <w:rFonts w:ascii="Calibri" w:eastAsia="Times New Roman" w:hAnsi="Calibri" w:cs="Times New Roman"/>
                <w:color w:val="000000"/>
                <w:sz w:val="16"/>
                <w:szCs w:val="16"/>
                <w:lang w:val="hr-HR"/>
              </w:rPr>
            </w:pPr>
            <w:r w:rsidRPr="00D17FC7">
              <w:rPr>
                <w:rFonts w:ascii="Calibri" w:eastAsia="Times New Roman" w:hAnsi="Calibri" w:cs="Times New Roman"/>
                <w:color w:val="000000"/>
                <w:sz w:val="16"/>
                <w:szCs w:val="16"/>
                <w:lang w:val="hr-HR"/>
              </w:rPr>
              <w:t>N/A</w:t>
            </w:r>
          </w:p>
        </w:tc>
        <w:tc>
          <w:tcPr>
            <w:tcW w:w="720" w:type="dxa"/>
            <w:shd w:val="clear" w:color="auto" w:fill="auto"/>
            <w:noWrap/>
            <w:vAlign w:val="bottom"/>
          </w:tcPr>
          <w:p w14:paraId="64AA417D" w14:textId="7838AE39" w:rsidR="006E77E9" w:rsidRPr="00D17FC7" w:rsidRDefault="00E9228A"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N/A</w:t>
            </w:r>
          </w:p>
        </w:tc>
        <w:tc>
          <w:tcPr>
            <w:tcW w:w="720" w:type="dxa"/>
          </w:tcPr>
          <w:p w14:paraId="729F54DD"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0</w:t>
            </w:r>
          </w:p>
        </w:tc>
      </w:tr>
      <w:tr w:rsidR="006E77E9" w:rsidRPr="00A97312" w14:paraId="005D3EC1" w14:textId="77777777" w:rsidTr="00834140">
        <w:trPr>
          <w:trHeight w:val="300"/>
        </w:trPr>
        <w:tc>
          <w:tcPr>
            <w:tcW w:w="1146" w:type="dxa"/>
            <w:shd w:val="clear" w:color="auto" w:fill="auto"/>
            <w:noWrap/>
            <w:vAlign w:val="bottom"/>
            <w:hideMark/>
          </w:tcPr>
          <w:p w14:paraId="1DBF5A9D" w14:textId="5AFCD3C3"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Pierson, C. A.</w:t>
            </w:r>
            <w:r w:rsidR="00D17FC7" w:rsidRPr="00D17FC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t71qt8lfo","properties":{"formattedCitation":"(101)","plainCitation":"(101)","noteIndex":0},"citationItems":[{"id":434,"uris":["http://zotero.org/users/3447303/items/ECGEB49B"],"uri":["http://zotero.org/users/3447303/items/ECGEB49B"],"itemData":{"id":434,"type":"article-journal","title":"Peer Review Week 2015.","container-title":"Journal of the American Association of Nurse Practitioners","page":"605-605","volume":"27","issue":"11","source":"EBSCOhost","archive":"rzh","abstract":"The author reflects on the 2015 Peer Review Week, celebrated for the important role that peer review has in scholarly communication. Topics discussed include release of an updated version of the guide Reviewing Journal Manuscripts, available free at the Nurse Author &amp; Editor website, contribution of peer reviewers in benefiting the public by maintaining the integrity of science.","DOI":"10.1002/2327-6924.12327","ISSN":"2327-6886","journalAbbreviation":"Journal of the American Association of Nurse Practitioners","author":[{"family":"Pierson","given":"Charon A."}],"issued":{"date-parts":[["2015",11]]}}}],"schema":"https://github.com/citation-style-language/schema/raw/master/csl-citation.json"} </w:instrText>
            </w:r>
            <w:r w:rsidR="00D17FC7" w:rsidRPr="00D17FC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1)</w:t>
            </w:r>
            <w:r w:rsidR="00D17FC7" w:rsidRPr="00D17FC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103F487" w14:textId="77777777" w:rsidR="006E77E9" w:rsidRPr="00D17FC7" w:rsidRDefault="007F4556" w:rsidP="001744FB">
            <w:pPr>
              <w:spacing w:after="0" w:line="240" w:lineRule="auto"/>
              <w:ind w:right="-376"/>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FC8C16D"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3B13907" w14:textId="77777777" w:rsidR="006E77E9" w:rsidRPr="00D17FC7" w:rsidRDefault="006E77E9" w:rsidP="001744FB">
            <w:pPr>
              <w:spacing w:after="0" w:line="240" w:lineRule="auto"/>
              <w:ind w:right="-108"/>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Journal of the American Association of Nurse Practitioners</w:t>
            </w:r>
          </w:p>
        </w:tc>
        <w:tc>
          <w:tcPr>
            <w:tcW w:w="630" w:type="dxa"/>
            <w:shd w:val="clear" w:color="auto" w:fill="auto"/>
            <w:noWrap/>
            <w:vAlign w:val="bottom"/>
            <w:hideMark/>
          </w:tcPr>
          <w:p w14:paraId="70E5B7DA"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37CB1F35"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ditorial</w:t>
            </w:r>
          </w:p>
        </w:tc>
        <w:tc>
          <w:tcPr>
            <w:tcW w:w="1350" w:type="dxa"/>
          </w:tcPr>
          <w:p w14:paraId="3373F7AB" w14:textId="38249B20" w:rsidR="006E77E9" w:rsidRPr="00D17FC7" w:rsidRDefault="0023379B"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Unbiased and ethical professionals,</w:t>
            </w:r>
          </w:p>
          <w:p w14:paraId="7D6B9855" w14:textId="6F5FF55C" w:rsidR="0023379B" w:rsidRPr="00D17FC7" w:rsidRDefault="0023379B"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Gatekeepers,</w:t>
            </w:r>
          </w:p>
          <w:p w14:paraId="0678F538" w14:textId="6F4B0104" w:rsidR="0023379B" w:rsidRPr="00D17FC7" w:rsidRDefault="0023379B"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69642B53" w14:textId="4F54C95A" w:rsidR="006E77E9" w:rsidRPr="00D17FC7" w:rsidRDefault="0023379B"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13, 63, 70</w:t>
            </w:r>
          </w:p>
        </w:tc>
        <w:tc>
          <w:tcPr>
            <w:tcW w:w="720" w:type="dxa"/>
          </w:tcPr>
          <w:p w14:paraId="42DF0204"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3</w:t>
            </w:r>
          </w:p>
        </w:tc>
      </w:tr>
      <w:tr w:rsidR="006E77E9" w:rsidRPr="00A97312" w14:paraId="4F3A2880" w14:textId="77777777" w:rsidTr="00834140">
        <w:trPr>
          <w:trHeight w:val="300"/>
        </w:trPr>
        <w:tc>
          <w:tcPr>
            <w:tcW w:w="1146" w:type="dxa"/>
            <w:shd w:val="clear" w:color="auto" w:fill="auto"/>
            <w:noWrap/>
            <w:vAlign w:val="bottom"/>
            <w:hideMark/>
          </w:tcPr>
          <w:p w14:paraId="143D29CA" w14:textId="26717A95"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Pierson, C. A.</w:t>
            </w:r>
            <w:r w:rsidR="00D17FC7" w:rsidRPr="00D17FC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1osdllc6k4","properties":{"formattedCitation":"(102)","plainCitation":"(102)","noteIndex":0},"citationItems":[{"id":170,"uris":["http://zotero.org/users/3447303/items/X9A2NW8V"],"uri":["http://zotero.org/users/3447303/items/X9A2NW8V"],"itemData":{"id":170,"type":"article-journal","title":"Make your peer reviews more organized and systematic with checklists.","container-title":"Journal of the American Association of Nurse Practitioners","page":"637-638","volume":"28","issue":"12","source":"EBSCOhost","archive":"rzh","abstract":"The author discusses the eight checklists on the Critical Appraisal Skills Programme (CASP) website that might be useful in reviewing unpublished review manuscripts. Cited Systematic Review Checklist include determination whether the result of the review is valid, examination of the presentation of the results, and of the statistical evidence. The author also notes the significant things to consider in clinical work and the essential role of reviewers.","ISSN":"2327-6886","journalAbbreviation":"Journal of the American Association of Nurse Practitioners","author":[{"family":"Pierson","given":"Charon A."}],"issued":{"date-parts":[["2016",12]]}}}],"schema":"https://github.com/citation-style-language/schema/raw/master/csl-citation.json"} </w:instrText>
            </w:r>
            <w:r w:rsidR="00D17FC7" w:rsidRPr="00D17FC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2)</w:t>
            </w:r>
            <w:r w:rsidR="00D17FC7" w:rsidRPr="00D17FC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978DC4A" w14:textId="77777777" w:rsidR="006E77E9" w:rsidRPr="00D17FC7" w:rsidRDefault="007F4556" w:rsidP="001744FB">
            <w:pPr>
              <w:spacing w:after="0" w:line="240" w:lineRule="auto"/>
              <w:ind w:right="-376"/>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CA7C3AC"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B0AAA1B" w14:textId="77777777" w:rsidR="006E77E9" w:rsidRPr="00D17FC7" w:rsidRDefault="006E77E9" w:rsidP="001744FB">
            <w:pPr>
              <w:spacing w:after="0" w:line="240" w:lineRule="auto"/>
              <w:ind w:right="-108"/>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Journal of the American Association of Nurse Practitioners</w:t>
            </w:r>
          </w:p>
        </w:tc>
        <w:tc>
          <w:tcPr>
            <w:tcW w:w="630" w:type="dxa"/>
            <w:shd w:val="clear" w:color="auto" w:fill="auto"/>
            <w:noWrap/>
            <w:vAlign w:val="bottom"/>
            <w:hideMark/>
          </w:tcPr>
          <w:p w14:paraId="732CAD31"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13FD1369"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ditorial</w:t>
            </w:r>
          </w:p>
        </w:tc>
        <w:tc>
          <w:tcPr>
            <w:tcW w:w="1350" w:type="dxa"/>
          </w:tcPr>
          <w:p w14:paraId="4C730838" w14:textId="02BD5026" w:rsidR="006E77E9" w:rsidRPr="00D17FC7" w:rsidRDefault="00E9228A"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Skilled critics,</w:t>
            </w:r>
          </w:p>
          <w:p w14:paraId="6EDE581E" w14:textId="69BFFA89" w:rsidR="00E9228A" w:rsidRPr="00D17FC7" w:rsidRDefault="00E9228A"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62E760D8" w14:textId="55B1767D" w:rsidR="006E77E9" w:rsidRPr="00D17FC7" w:rsidRDefault="00E9228A"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42, 70</w:t>
            </w:r>
          </w:p>
        </w:tc>
        <w:tc>
          <w:tcPr>
            <w:tcW w:w="720" w:type="dxa"/>
          </w:tcPr>
          <w:p w14:paraId="617B38AD"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2</w:t>
            </w:r>
          </w:p>
        </w:tc>
      </w:tr>
      <w:tr w:rsidR="006E77E9" w:rsidRPr="00A97312" w14:paraId="36D23344" w14:textId="77777777" w:rsidTr="00834140">
        <w:trPr>
          <w:trHeight w:val="300"/>
        </w:trPr>
        <w:tc>
          <w:tcPr>
            <w:tcW w:w="1146" w:type="dxa"/>
            <w:shd w:val="clear" w:color="auto" w:fill="auto"/>
            <w:noWrap/>
            <w:vAlign w:val="bottom"/>
            <w:hideMark/>
          </w:tcPr>
          <w:p w14:paraId="0530A6AC" w14:textId="6EBBEAD0"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Pietrzak</w:t>
            </w:r>
            <w:proofErr w:type="spellEnd"/>
            <w:r w:rsidRPr="00DA41FD">
              <w:rPr>
                <w:rFonts w:ascii="Calibri" w:eastAsia="Times New Roman" w:hAnsi="Calibri" w:cs="Times New Roman"/>
                <w:color w:val="000000"/>
                <w:sz w:val="16"/>
                <w:szCs w:val="16"/>
                <w:lang w:val="en-GB"/>
              </w:rPr>
              <w:t>, W. S.</w:t>
            </w:r>
            <w:r w:rsidR="00D16040">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4tDrD2Jb","properties":{"formattedCitation":"(103)","plainCitation":"(103)","noteIndex":0},"citationItems":[{"id":4287,"uris":["http://zotero.org/users/3447303/items/RIPKY6VW"],"uri":["http://zotero.org/users/3447303/items/RIPKY6VW"],"itemData":{"id":4287,"type":"article-journal","title":"A practical guide to effective journal peer reviewing","container-title":"Journal of Craniofacial Surgery","page":"631-6","volume":"21","issue":"3","source":"Ovid Technologies","archive":"MEDLINE","archive_location":"20485095","DOI":"10.1097/SCS.0b013e3181d8403c","ISSN":"1536-3732","journalAbbreviation":"J Craniofac Surg","language":"English","author":[{"family":"Pietrzak","given":"William S."}],"issued":{"date-parts":[["2010",5]]}}}],"schema":"https://github.com/citation-style-language/schema/raw/master/csl-citation.json"} </w:instrText>
            </w:r>
            <w:r w:rsidR="00D16040">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3)</w:t>
            </w:r>
            <w:r w:rsidR="00D1604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676C4BD" w14:textId="77777777" w:rsidR="006E77E9" w:rsidRPr="00A97312" w:rsidRDefault="00753FBD"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05665F9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36E61B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Craniofacial Surgery</w:t>
            </w:r>
          </w:p>
        </w:tc>
        <w:tc>
          <w:tcPr>
            <w:tcW w:w="630" w:type="dxa"/>
            <w:shd w:val="clear" w:color="auto" w:fill="auto"/>
            <w:noWrap/>
            <w:vAlign w:val="bottom"/>
            <w:hideMark/>
          </w:tcPr>
          <w:p w14:paraId="7CA7DAA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0</w:t>
            </w:r>
          </w:p>
        </w:tc>
        <w:tc>
          <w:tcPr>
            <w:tcW w:w="1080" w:type="dxa"/>
            <w:shd w:val="clear" w:color="auto" w:fill="auto"/>
            <w:noWrap/>
            <w:vAlign w:val="bottom"/>
            <w:hideMark/>
          </w:tcPr>
          <w:p w14:paraId="4E7D5BA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86883A1" w14:textId="33B87C1A"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154AE281" w14:textId="477DB110" w:rsidR="0023379B" w:rsidRPr="00A97312" w:rsidRDefault="0023379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030742BF" w14:textId="3BFE8575" w:rsidR="0023379B" w:rsidRPr="00A97312" w:rsidRDefault="0023379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Unbiased and ethical professionals,</w:t>
            </w:r>
          </w:p>
          <w:p w14:paraId="097A4184" w14:textId="2E52C0C2"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3E213D5D" w14:textId="37B9917E" w:rsidR="0023379B" w:rsidRPr="00A97312" w:rsidRDefault="0023379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p w14:paraId="64D1B2FE" w14:textId="650F5F65" w:rsidR="0023379B" w:rsidRPr="00A97312" w:rsidRDefault="0023379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p w14:paraId="1E617CD5" w14:textId="0ECAAFD4" w:rsidR="0023379B" w:rsidRPr="00A97312" w:rsidRDefault="0023379B"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1CFEAF5A" w14:textId="3E90582C"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lastRenderedPageBreak/>
              <w:t xml:space="preserve">1, </w:t>
            </w:r>
            <w:r w:rsidR="0023379B" w:rsidRPr="00A97312">
              <w:rPr>
                <w:rFonts w:ascii="Calibri" w:eastAsia="Times New Roman" w:hAnsi="Calibri" w:cs="Times New Roman"/>
                <w:color w:val="000000"/>
                <w:sz w:val="16"/>
                <w:szCs w:val="16"/>
                <w:lang w:val="en-GB"/>
              </w:rPr>
              <w:t xml:space="preserve">8, 14, </w:t>
            </w:r>
            <w:r w:rsidR="00204DF2" w:rsidRPr="00A97312">
              <w:rPr>
                <w:rFonts w:ascii="Calibri" w:eastAsia="Times New Roman" w:hAnsi="Calibri" w:cs="Times New Roman"/>
                <w:color w:val="000000"/>
                <w:sz w:val="16"/>
                <w:szCs w:val="16"/>
                <w:lang w:val="en-GB"/>
              </w:rPr>
              <w:t xml:space="preserve">35, </w:t>
            </w:r>
            <w:r w:rsidR="00E2270D" w:rsidRPr="00A97312">
              <w:rPr>
                <w:rFonts w:ascii="Calibri" w:eastAsia="Times New Roman" w:hAnsi="Calibri" w:cs="Times New Roman"/>
                <w:color w:val="000000"/>
                <w:sz w:val="16"/>
                <w:szCs w:val="16"/>
                <w:lang w:val="en-GB"/>
              </w:rPr>
              <w:t xml:space="preserve">37, </w:t>
            </w:r>
            <w:r w:rsidR="00974FED" w:rsidRPr="00A97312">
              <w:rPr>
                <w:rFonts w:ascii="Calibri" w:eastAsia="Times New Roman" w:hAnsi="Calibri" w:cs="Times New Roman"/>
                <w:color w:val="000000"/>
                <w:sz w:val="16"/>
                <w:szCs w:val="16"/>
                <w:lang w:val="en-GB"/>
              </w:rPr>
              <w:t xml:space="preserve">41, </w:t>
            </w:r>
            <w:r w:rsidR="0023379B" w:rsidRPr="00A97312">
              <w:rPr>
                <w:rFonts w:ascii="Calibri" w:eastAsia="Times New Roman" w:hAnsi="Calibri" w:cs="Times New Roman"/>
                <w:color w:val="000000"/>
                <w:sz w:val="16"/>
                <w:szCs w:val="16"/>
                <w:lang w:val="en-GB"/>
              </w:rPr>
              <w:t>64, 70, 71, 72, 73, 74</w:t>
            </w:r>
          </w:p>
        </w:tc>
        <w:tc>
          <w:tcPr>
            <w:tcW w:w="720" w:type="dxa"/>
          </w:tcPr>
          <w:p w14:paraId="7199DD7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2</w:t>
            </w:r>
          </w:p>
        </w:tc>
      </w:tr>
      <w:tr w:rsidR="006E77E9" w:rsidRPr="00A97312" w14:paraId="010B667A" w14:textId="77777777" w:rsidTr="00834140">
        <w:trPr>
          <w:trHeight w:val="300"/>
        </w:trPr>
        <w:tc>
          <w:tcPr>
            <w:tcW w:w="1146" w:type="dxa"/>
            <w:shd w:val="clear" w:color="auto" w:fill="auto"/>
            <w:noWrap/>
            <w:vAlign w:val="bottom"/>
            <w:hideMark/>
          </w:tcPr>
          <w:p w14:paraId="3905761F" w14:textId="41D99FDF"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Polak</w:t>
            </w:r>
            <w:proofErr w:type="spellEnd"/>
            <w:r w:rsidRPr="00DA41FD">
              <w:rPr>
                <w:rFonts w:ascii="Calibri" w:eastAsia="Times New Roman" w:hAnsi="Calibri" w:cs="Times New Roman"/>
                <w:color w:val="000000"/>
                <w:sz w:val="16"/>
                <w:szCs w:val="16"/>
                <w:lang w:val="en-GB"/>
              </w:rPr>
              <w:t>, J. F.</w:t>
            </w:r>
            <w:r w:rsidR="00D16040">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ohftZlPr","properties":{"formattedCitation":"(104)","plainCitation":"(104)","noteIndex":0},"citationItems":[{"id":5800,"uris":["http://zotero.org/users/3447303/items/TR9AZAHU"],"uri":["http://zotero.org/users/3447303/items/TR9AZAHU"],"itemData":{"id":5800,"type":"article-journal","title":"The Role of the Manuscript Reviewer in the Peer-Review Process","container-title":"American Journal of Roentgenology","page":"685-688","volume":"165","issue":"3","archive_location":"WOS:A1995RQ00600039","abstract":"Peer review of submitted manuscripts is recognized as a critical component of the publication process in all major medical journals. It lends respectability and scientific credibility to those journals that have adopted the process [1]. This function is delegated to a group of persons who perform the task selflessly and without compensation. Of the many facets of the peer review process, the selection of manuscript reviewers and their subsequent interaction with both editors and authors may be so poorly understood by aspiring authors that certain misconceptions ensue. Authors of rejected manuscripts may fear that reviewers have acted in an arbitrary and possibly censorial fashion [2, 3]. Conversely, authors of accepted manuscripts who face a mountain of revisions may wonder if such an effort is likely to improve their manuscript [4, 5]. The following questions come to mind: Where do the reviewers come from? What do they do, and what constitutes a good reviewer? What power do they have? How is reviewer performance measured? Can the editor recognize publicly the good reviewer? Are reviewers really blinded? How does one become a good reviewer? Who will be the reviewers of the future? While looking at these questions, we should consider objective approaches of assessing reviewer quality and wonder whether they would improve the quality of the published manuscript.","ISSN":"0361-803X","journalAbbreviation":"Am. J. Roentgenol.","language":"English","author":[{"family":"Polak","given":"J. F."}],"issued":{"date-parts":[["1995",9]]}}}],"schema":"https://github.com/citation-style-language/schema/raw/master/csl-citation.json"} </w:instrText>
            </w:r>
            <w:r w:rsidR="00D16040">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4)</w:t>
            </w:r>
            <w:r w:rsidR="00D1604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1914281"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CB10E0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F74011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American Journal of </w:t>
            </w:r>
            <w:proofErr w:type="spellStart"/>
            <w:r w:rsidRPr="00A97312">
              <w:rPr>
                <w:rFonts w:ascii="Calibri" w:eastAsia="Times New Roman" w:hAnsi="Calibri" w:cs="Times New Roman"/>
                <w:color w:val="000000"/>
                <w:sz w:val="16"/>
                <w:szCs w:val="16"/>
                <w:lang w:val="en-GB"/>
              </w:rPr>
              <w:t>Roentgenology</w:t>
            </w:r>
            <w:proofErr w:type="spellEnd"/>
          </w:p>
        </w:tc>
        <w:tc>
          <w:tcPr>
            <w:tcW w:w="630" w:type="dxa"/>
            <w:shd w:val="clear" w:color="auto" w:fill="auto"/>
            <w:noWrap/>
            <w:vAlign w:val="bottom"/>
            <w:hideMark/>
          </w:tcPr>
          <w:p w14:paraId="705B252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5</w:t>
            </w:r>
          </w:p>
        </w:tc>
        <w:tc>
          <w:tcPr>
            <w:tcW w:w="1080" w:type="dxa"/>
            <w:shd w:val="clear" w:color="auto" w:fill="auto"/>
            <w:noWrap/>
            <w:vAlign w:val="bottom"/>
            <w:hideMark/>
          </w:tcPr>
          <w:p w14:paraId="73AC1EE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erspective</w:t>
            </w:r>
          </w:p>
        </w:tc>
        <w:tc>
          <w:tcPr>
            <w:tcW w:w="1350" w:type="dxa"/>
          </w:tcPr>
          <w:p w14:paraId="331E1C6F" w14:textId="19CB909E"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0090FA75" w14:textId="3177B898" w:rsidR="001A1ADE" w:rsidRPr="00A97312" w:rsidRDefault="001A1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0C6E89D" w14:textId="58F165BA" w:rsidR="001A1ADE" w:rsidRPr="00A97312" w:rsidRDefault="001A1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16DDEAB6" w14:textId="1C9C82C8" w:rsidR="001A1ADE" w:rsidRPr="00A97312" w:rsidRDefault="001A1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5A820196" w14:textId="3FD8677D"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1A1ADE" w:rsidRPr="00A97312">
              <w:rPr>
                <w:rFonts w:ascii="Calibri" w:eastAsia="Times New Roman" w:hAnsi="Calibri" w:cs="Times New Roman"/>
                <w:color w:val="000000"/>
                <w:sz w:val="16"/>
                <w:szCs w:val="16"/>
                <w:lang w:val="en-GB"/>
              </w:rPr>
              <w:t>26, 43, 46, 48, 50, 54, 72, 73</w:t>
            </w:r>
          </w:p>
        </w:tc>
        <w:tc>
          <w:tcPr>
            <w:tcW w:w="720" w:type="dxa"/>
          </w:tcPr>
          <w:p w14:paraId="4883BD8B" w14:textId="4629BBF4" w:rsidR="006E77E9" w:rsidRPr="00A97312" w:rsidRDefault="001A1AD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9</w:t>
            </w:r>
          </w:p>
        </w:tc>
      </w:tr>
      <w:tr w:rsidR="006E77E9" w:rsidRPr="00A97312" w14:paraId="5CC1A156" w14:textId="77777777" w:rsidTr="00834140">
        <w:trPr>
          <w:trHeight w:val="300"/>
        </w:trPr>
        <w:tc>
          <w:tcPr>
            <w:tcW w:w="1146" w:type="dxa"/>
            <w:shd w:val="clear" w:color="auto" w:fill="auto"/>
            <w:noWrap/>
            <w:vAlign w:val="bottom"/>
            <w:hideMark/>
          </w:tcPr>
          <w:p w14:paraId="2D66F5CB" w14:textId="37BBFD9E"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Poland, G. A.</w:t>
            </w:r>
            <w:r w:rsidR="00D17FC7" w:rsidRPr="00D17FC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1t2lnb8ke6","properties":{"formattedCitation":"(105)","plainCitation":"(105)","noteIndex":0},"citationItems":[{"id":3556,"uris":["http://zotero.org/users/3447303/items/AP2S4P2I"],"uri":["http://zotero.org/users/3447303/items/AP2S4P2I"],"itemData":{"id":3556,"type":"article-journal","title":"The Importance of Peer Review","container-title":"Vaccine","page":"567-583","volume":"31","issue":"4","archive_location":"WOS:000314625900001","ISSN":"0264-410X","journalAbbreviation":"Vaccine","language":"English","author":[{"family":"Poland","given":"G. A."}],"issued":{"date-parts":[["2013",1]]}}}],"schema":"https://github.com/citation-style-language/schema/raw/master/csl-citation.json"} </w:instrText>
            </w:r>
            <w:r w:rsidR="00D17FC7" w:rsidRPr="00D17FC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5)</w:t>
            </w:r>
            <w:r w:rsidR="00D17FC7" w:rsidRPr="00D17FC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1F02B50" w14:textId="77777777" w:rsidR="006E77E9" w:rsidRPr="00D17FC7" w:rsidRDefault="006E77E9" w:rsidP="001744FB">
            <w:pPr>
              <w:spacing w:after="0" w:line="240" w:lineRule="auto"/>
              <w:ind w:right="-376"/>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5BA74BD"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D1D628E" w14:textId="77777777" w:rsidR="006E77E9" w:rsidRPr="00D17FC7" w:rsidRDefault="006E77E9" w:rsidP="001744FB">
            <w:pPr>
              <w:spacing w:after="0" w:line="240" w:lineRule="auto"/>
              <w:ind w:right="-108"/>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Vaccine</w:t>
            </w:r>
          </w:p>
        </w:tc>
        <w:tc>
          <w:tcPr>
            <w:tcW w:w="630" w:type="dxa"/>
            <w:shd w:val="clear" w:color="auto" w:fill="auto"/>
            <w:noWrap/>
            <w:vAlign w:val="bottom"/>
            <w:hideMark/>
          </w:tcPr>
          <w:p w14:paraId="1B5AD102"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0610F11A"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ditorial</w:t>
            </w:r>
          </w:p>
        </w:tc>
        <w:tc>
          <w:tcPr>
            <w:tcW w:w="1350" w:type="dxa"/>
          </w:tcPr>
          <w:p w14:paraId="5AF5EDE8" w14:textId="6C06F4DC" w:rsidR="00542235" w:rsidRPr="00D17FC7" w:rsidRDefault="00542235"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Proficient experts in their field,</w:t>
            </w:r>
          </w:p>
          <w:p w14:paraId="19D958B5" w14:textId="61EC7C94" w:rsidR="00DF584F" w:rsidRPr="00D17FC7" w:rsidRDefault="00DF584F"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Unbiased and ethical professionals,</w:t>
            </w:r>
          </w:p>
          <w:p w14:paraId="534CBB44" w14:textId="48741FE5" w:rsidR="0038532A" w:rsidRPr="00D17FC7" w:rsidRDefault="0038532A"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Self-critical professionals,</w:t>
            </w:r>
          </w:p>
          <w:p w14:paraId="7D4BAFA3" w14:textId="77777777" w:rsidR="006E77E9" w:rsidRPr="00D17FC7" w:rsidRDefault="00204DF2"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Reliable professionals</w:t>
            </w:r>
          </w:p>
          <w:p w14:paraId="52FE2ED6" w14:textId="4EE063A5" w:rsidR="00DF584F" w:rsidRPr="00D17FC7" w:rsidRDefault="00DF584F"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7C57B103" w14:textId="29F85DC6" w:rsidR="006E77E9" w:rsidRPr="00D17FC7" w:rsidRDefault="00542235"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1,</w:t>
            </w:r>
            <w:r w:rsidR="0038532A" w:rsidRPr="00D17FC7">
              <w:rPr>
                <w:rFonts w:ascii="Calibri" w:eastAsia="Times New Roman" w:hAnsi="Calibri" w:cs="Times New Roman"/>
                <w:color w:val="000000"/>
                <w:sz w:val="16"/>
                <w:szCs w:val="16"/>
                <w:lang w:val="en-GB"/>
              </w:rPr>
              <w:t xml:space="preserve"> </w:t>
            </w:r>
            <w:r w:rsidR="00DF584F" w:rsidRPr="00D17FC7">
              <w:rPr>
                <w:rFonts w:ascii="Calibri" w:eastAsia="Times New Roman" w:hAnsi="Calibri" w:cs="Times New Roman"/>
                <w:color w:val="000000"/>
                <w:sz w:val="16"/>
                <w:szCs w:val="16"/>
                <w:lang w:val="en-GB"/>
              </w:rPr>
              <w:t xml:space="preserve">13, </w:t>
            </w:r>
            <w:r w:rsidR="0038532A" w:rsidRPr="00D17FC7">
              <w:rPr>
                <w:rFonts w:ascii="Calibri" w:eastAsia="Times New Roman" w:hAnsi="Calibri" w:cs="Times New Roman"/>
                <w:color w:val="000000"/>
                <w:sz w:val="16"/>
                <w:szCs w:val="16"/>
                <w:lang w:val="en-GB"/>
              </w:rPr>
              <w:t xml:space="preserve">33, </w:t>
            </w:r>
            <w:r w:rsidR="00DF584F" w:rsidRPr="00D17FC7">
              <w:rPr>
                <w:rFonts w:ascii="Calibri" w:eastAsia="Times New Roman" w:hAnsi="Calibri" w:cs="Times New Roman"/>
                <w:color w:val="000000"/>
                <w:sz w:val="16"/>
                <w:szCs w:val="16"/>
                <w:lang w:val="en-GB"/>
              </w:rPr>
              <w:t>35, 70</w:t>
            </w:r>
          </w:p>
        </w:tc>
        <w:tc>
          <w:tcPr>
            <w:tcW w:w="720" w:type="dxa"/>
          </w:tcPr>
          <w:p w14:paraId="4B2EC829" w14:textId="3AF8C682" w:rsidR="006E77E9" w:rsidRPr="00D17FC7" w:rsidRDefault="00DF584F"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5</w:t>
            </w:r>
          </w:p>
        </w:tc>
      </w:tr>
      <w:tr w:rsidR="006E77E9" w:rsidRPr="00A97312" w14:paraId="178E656D" w14:textId="77777777" w:rsidTr="00834140">
        <w:trPr>
          <w:trHeight w:val="300"/>
        </w:trPr>
        <w:tc>
          <w:tcPr>
            <w:tcW w:w="1146" w:type="dxa"/>
            <w:shd w:val="clear" w:color="auto" w:fill="auto"/>
            <w:noWrap/>
            <w:vAlign w:val="bottom"/>
            <w:hideMark/>
          </w:tcPr>
          <w:p w14:paraId="0B575549" w14:textId="1F6F6598"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Prado, A.</w:t>
            </w:r>
            <w:r w:rsidR="00D16040">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2HagyO9L","properties":{"formattedCitation":"(106)","plainCitation":"(106)","noteIndex":0},"citationItems":[{"id":4419,"uris":["http://zotero.org/users/3447303/items/VACV56WN"],"uri":["http://zotero.org/users/3447303/items/VACV56WN"],"itemData":{"id":4419,"type":"article-journal","title":"Standing up for the professionalism of peer reviewers of plastic surgery manuscripts","container-title":"Plastic and Reconstructive Surgery","page":"2185-2186","volume":"124","issue":"6","source":"Ovid Technologies","archive":"Embase","archive_location":"355862784","ISSN":"1529-4242","language":"English","author":[{"family":"Prado","given":"A."},{"family":"Andrades","given":"P."}],"issued":{"date-parts":[["2009",12]]}}}],"schema":"https://github.com/citation-style-language/schema/raw/master/csl-citation.json"} </w:instrText>
            </w:r>
            <w:r w:rsidR="00D16040">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6)</w:t>
            </w:r>
            <w:r w:rsidR="00D16040">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06F7A5B"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FB5CEAC" w14:textId="383236A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CC67F9D"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lastic and Reconstructive Surgery</w:t>
            </w:r>
          </w:p>
        </w:tc>
        <w:tc>
          <w:tcPr>
            <w:tcW w:w="630" w:type="dxa"/>
            <w:shd w:val="clear" w:color="auto" w:fill="auto"/>
            <w:noWrap/>
            <w:vAlign w:val="bottom"/>
            <w:hideMark/>
          </w:tcPr>
          <w:p w14:paraId="261A8FC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640B057B" w14:textId="796716E1"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D175F3A" w14:textId="02E5A5C3" w:rsidR="00DF584F" w:rsidRPr="00A97312" w:rsidRDefault="00DF584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77D7C7CE" w14:textId="77777777" w:rsidR="006E77E9" w:rsidRPr="00A97312" w:rsidRDefault="00204DF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1502F788" w14:textId="3F14CC3B" w:rsidR="00DF584F" w:rsidRPr="00A97312" w:rsidRDefault="00DF584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40CEF4FC" w14:textId="1BEBDB97" w:rsidR="00DF584F" w:rsidRPr="00A97312" w:rsidRDefault="00DF584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2979B78F" w14:textId="77777777" w:rsidR="00DF584F" w:rsidRPr="00A97312" w:rsidRDefault="00DF584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p w14:paraId="70EEDC3E" w14:textId="5C14D899" w:rsidR="00DF584F" w:rsidRPr="00A97312" w:rsidRDefault="00DF584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ucators</w:t>
            </w:r>
          </w:p>
        </w:tc>
        <w:tc>
          <w:tcPr>
            <w:tcW w:w="720" w:type="dxa"/>
            <w:shd w:val="clear" w:color="auto" w:fill="auto"/>
            <w:noWrap/>
            <w:vAlign w:val="bottom"/>
          </w:tcPr>
          <w:p w14:paraId="16841982" w14:textId="4253E667" w:rsidR="006E77E9" w:rsidRPr="00A97312" w:rsidRDefault="00DF584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1, </w:t>
            </w:r>
            <w:r w:rsidR="00204DF2" w:rsidRPr="00A97312">
              <w:rPr>
                <w:rFonts w:ascii="Calibri" w:eastAsia="Times New Roman" w:hAnsi="Calibri" w:cs="Times New Roman"/>
                <w:color w:val="000000"/>
                <w:sz w:val="16"/>
                <w:szCs w:val="16"/>
                <w:lang w:val="en-GB"/>
              </w:rPr>
              <w:t>35,</w:t>
            </w:r>
            <w:r w:rsidRPr="00A97312">
              <w:rPr>
                <w:rFonts w:ascii="Calibri" w:eastAsia="Times New Roman" w:hAnsi="Calibri" w:cs="Times New Roman"/>
                <w:color w:val="000000"/>
                <w:sz w:val="16"/>
                <w:szCs w:val="16"/>
                <w:lang w:val="en-GB"/>
              </w:rPr>
              <w:t xml:space="preserve"> 43, 45, 49, 59, 64, 65</w:t>
            </w:r>
          </w:p>
        </w:tc>
        <w:tc>
          <w:tcPr>
            <w:tcW w:w="720" w:type="dxa"/>
          </w:tcPr>
          <w:p w14:paraId="64D341C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8</w:t>
            </w:r>
          </w:p>
        </w:tc>
      </w:tr>
      <w:tr w:rsidR="006E77E9" w:rsidRPr="00A97312" w14:paraId="6875F631" w14:textId="77777777" w:rsidTr="00834140">
        <w:trPr>
          <w:trHeight w:val="300"/>
        </w:trPr>
        <w:tc>
          <w:tcPr>
            <w:tcW w:w="1146" w:type="dxa"/>
            <w:shd w:val="clear" w:color="auto" w:fill="auto"/>
            <w:noWrap/>
            <w:vAlign w:val="bottom"/>
            <w:hideMark/>
          </w:tcPr>
          <w:p w14:paraId="4CD5D80B" w14:textId="291D0F77"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Pyne</w:t>
            </w:r>
            <w:proofErr w:type="spellEnd"/>
            <w:r w:rsidRPr="00DA41FD">
              <w:rPr>
                <w:rFonts w:ascii="Calibri" w:eastAsia="Times New Roman" w:hAnsi="Calibri" w:cs="Times New Roman"/>
                <w:color w:val="000000"/>
                <w:sz w:val="16"/>
                <w:szCs w:val="16"/>
                <w:lang w:val="en-GB"/>
              </w:rPr>
              <w:t>, D.</w:t>
            </w:r>
            <w:r w:rsidR="00E20619">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lcDcCbcy","properties":{"formattedCitation":"(107)","plainCitation":"(107)","noteIndex":0},"citationItems":[{"id":4111,"uris":["http://zotero.org/users/3447303/items/NP6DAF59"],"uri":["http://zotero.org/users/3447303/items/NP6DAF59"],"itemData":{"id":4111,"type":"article-journal","title":"Improving the Peer Review Process","container-title":"International Journal of Sports Physiology and Performance","page":"145-146","volume":"6","issue":"2","archive_location":"WOS:000292056000001","ISSN":"1555-0265","journalAbbreviation":"Int. J. Sport Physiol. Perform.","language":"English","author":[{"family":"Pyne","given":"D."}],"issued":{"date-parts":[["2011",6]]}}}],"schema":"https://github.com/citation-style-language/schema/raw/master/csl-citation.json"} </w:instrText>
            </w:r>
            <w:r w:rsidR="00E20619">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7)</w:t>
            </w:r>
            <w:r w:rsidR="00E2061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2CE08D8"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536210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89F0714"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International Journal of Sports Physiology and Performance</w:t>
            </w:r>
          </w:p>
        </w:tc>
        <w:tc>
          <w:tcPr>
            <w:tcW w:w="630" w:type="dxa"/>
            <w:shd w:val="clear" w:color="auto" w:fill="auto"/>
            <w:noWrap/>
            <w:vAlign w:val="bottom"/>
            <w:hideMark/>
          </w:tcPr>
          <w:p w14:paraId="47DF60C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5F91B72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1991AC1" w14:textId="27BAE040"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60963117" w14:textId="4739C121" w:rsidR="007865F6" w:rsidRPr="00A97312" w:rsidRDefault="007865F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7160D15E" w14:textId="77777777" w:rsidR="007865F6" w:rsidRPr="00A97312" w:rsidRDefault="007865F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p w14:paraId="742CE1E2" w14:textId="4649692D" w:rsidR="007865F6" w:rsidRPr="00A97312" w:rsidRDefault="007865F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78E27F34" w14:textId="216A74D5"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36, </w:t>
            </w:r>
            <w:r w:rsidR="00974FED" w:rsidRPr="00A97312">
              <w:rPr>
                <w:rFonts w:ascii="Calibri" w:eastAsia="Times New Roman" w:hAnsi="Calibri" w:cs="Times New Roman"/>
                <w:color w:val="000000"/>
                <w:sz w:val="16"/>
                <w:szCs w:val="16"/>
                <w:lang w:val="en-GB"/>
              </w:rPr>
              <w:t xml:space="preserve">41, </w:t>
            </w:r>
            <w:r w:rsidR="007865F6" w:rsidRPr="00A97312">
              <w:rPr>
                <w:rFonts w:ascii="Calibri" w:eastAsia="Times New Roman" w:hAnsi="Calibri" w:cs="Times New Roman"/>
                <w:color w:val="000000"/>
                <w:sz w:val="16"/>
                <w:szCs w:val="16"/>
                <w:lang w:val="en-GB"/>
              </w:rPr>
              <w:t>42, 46, 71, 73, 74</w:t>
            </w:r>
          </w:p>
        </w:tc>
        <w:tc>
          <w:tcPr>
            <w:tcW w:w="720" w:type="dxa"/>
          </w:tcPr>
          <w:p w14:paraId="2436E18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w:t>
            </w:r>
          </w:p>
        </w:tc>
      </w:tr>
      <w:tr w:rsidR="006E77E9" w:rsidRPr="00A97312" w14:paraId="32B18087" w14:textId="77777777" w:rsidTr="00834140">
        <w:trPr>
          <w:trHeight w:val="300"/>
        </w:trPr>
        <w:tc>
          <w:tcPr>
            <w:tcW w:w="1146" w:type="dxa"/>
            <w:shd w:val="clear" w:color="auto" w:fill="auto"/>
            <w:noWrap/>
            <w:vAlign w:val="bottom"/>
            <w:hideMark/>
          </w:tcPr>
          <w:p w14:paraId="107297F6" w14:textId="42637E30" w:rsidR="006E77E9" w:rsidRPr="00D17FC7" w:rsidRDefault="006E77E9" w:rsidP="001744FB">
            <w:pPr>
              <w:spacing w:after="0" w:line="240" w:lineRule="auto"/>
              <w:rPr>
                <w:rFonts w:ascii="Calibri" w:eastAsia="Times New Roman" w:hAnsi="Calibri" w:cs="Times New Roman"/>
                <w:color w:val="000000"/>
                <w:sz w:val="16"/>
                <w:szCs w:val="16"/>
                <w:lang w:val="en-GB"/>
              </w:rPr>
            </w:pPr>
            <w:proofErr w:type="spellStart"/>
            <w:r w:rsidRPr="00D17FC7">
              <w:rPr>
                <w:rFonts w:ascii="Calibri" w:eastAsia="Times New Roman" w:hAnsi="Calibri" w:cs="Times New Roman"/>
                <w:color w:val="000000"/>
                <w:sz w:val="16"/>
                <w:szCs w:val="16"/>
                <w:lang w:val="en-GB"/>
              </w:rPr>
              <w:t>Quan</w:t>
            </w:r>
            <w:proofErr w:type="spellEnd"/>
            <w:r w:rsidRPr="00D17FC7">
              <w:rPr>
                <w:rFonts w:ascii="Calibri" w:eastAsia="Times New Roman" w:hAnsi="Calibri" w:cs="Times New Roman"/>
                <w:color w:val="000000"/>
                <w:sz w:val="16"/>
                <w:szCs w:val="16"/>
                <w:lang w:val="en-GB"/>
              </w:rPr>
              <w:t>, S. F.</w:t>
            </w:r>
            <w:r w:rsidR="00D17FC7" w:rsidRPr="00D17FC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1clun57ua2","properties":{"formattedCitation":"(108)","plainCitation":"(108)","noteIndex":0},"citationItems":[{"id":3411,"uris":["http://zotero.org/users/3447303/items/J43UZF2U"],"uri":["http://zotero.org/users/3447303/items/J43UZF2U"],"itemData":{"id":3411,"type":"article-journal","title":"Expediting Peer Review: Just Say No","container-title":"Journal of Clinical Sleep Medicine","page":"941-941","volume":"10","issue":"9","archive_location":"WOS:000341999700001","ISSN":"1550-9389","journalAbbreviation":"J. Clin. Sleep Med.","language":"English","author":[{"family":"Quan","given":"S. F."}],"issued":{"date-parts":[["2014"]]}}}],"schema":"https://github.com/citation-style-language/schema/raw/master/csl-citation.json"} </w:instrText>
            </w:r>
            <w:r w:rsidR="00D17FC7" w:rsidRPr="00D17FC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8)</w:t>
            </w:r>
            <w:r w:rsidR="00D17FC7" w:rsidRPr="00D17FC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73C69E6" w14:textId="77777777" w:rsidR="006E77E9" w:rsidRPr="00D17FC7" w:rsidRDefault="006E77E9" w:rsidP="001744FB">
            <w:pPr>
              <w:spacing w:after="0" w:line="240" w:lineRule="auto"/>
              <w:ind w:right="-376"/>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3B75282"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AE4F050" w14:textId="77777777" w:rsidR="006E77E9" w:rsidRPr="00D17FC7" w:rsidRDefault="006E77E9" w:rsidP="001744FB">
            <w:pPr>
              <w:spacing w:after="0" w:line="240" w:lineRule="auto"/>
              <w:ind w:right="-108"/>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Journal of Clinical Sleep Medicine</w:t>
            </w:r>
          </w:p>
        </w:tc>
        <w:tc>
          <w:tcPr>
            <w:tcW w:w="630" w:type="dxa"/>
            <w:shd w:val="clear" w:color="auto" w:fill="auto"/>
            <w:noWrap/>
            <w:vAlign w:val="bottom"/>
            <w:hideMark/>
          </w:tcPr>
          <w:p w14:paraId="2BE3F18C"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62B66272" w14:textId="0DB2EC94"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ditorial</w:t>
            </w:r>
          </w:p>
        </w:tc>
        <w:tc>
          <w:tcPr>
            <w:tcW w:w="1350" w:type="dxa"/>
          </w:tcPr>
          <w:p w14:paraId="7DC4AE9F" w14:textId="77777777" w:rsidR="006E77E9" w:rsidRPr="00D17FC7" w:rsidRDefault="00787455"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Reliable professionals,</w:t>
            </w:r>
          </w:p>
          <w:p w14:paraId="09EBA069" w14:textId="11425932" w:rsidR="007865F6" w:rsidRPr="00D17FC7" w:rsidRDefault="007865F6"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2F758C53" w14:textId="242A9839" w:rsidR="006E77E9" w:rsidRPr="00D17FC7" w:rsidRDefault="00204DF2"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 xml:space="preserve">35, </w:t>
            </w:r>
            <w:r w:rsidR="00787455" w:rsidRPr="00D17FC7">
              <w:rPr>
                <w:rFonts w:ascii="Calibri" w:eastAsia="Times New Roman" w:hAnsi="Calibri" w:cs="Times New Roman"/>
                <w:color w:val="000000"/>
                <w:sz w:val="16"/>
                <w:szCs w:val="16"/>
                <w:lang w:val="en-GB"/>
              </w:rPr>
              <w:t>36,</w:t>
            </w:r>
            <w:r w:rsidR="007865F6" w:rsidRPr="00D17FC7">
              <w:rPr>
                <w:rFonts w:ascii="Calibri" w:eastAsia="Times New Roman" w:hAnsi="Calibri" w:cs="Times New Roman"/>
                <w:color w:val="000000"/>
                <w:sz w:val="16"/>
                <w:szCs w:val="16"/>
                <w:lang w:val="en-GB"/>
              </w:rPr>
              <w:t xml:space="preserve"> 70</w:t>
            </w:r>
          </w:p>
        </w:tc>
        <w:tc>
          <w:tcPr>
            <w:tcW w:w="720" w:type="dxa"/>
          </w:tcPr>
          <w:p w14:paraId="4B951E20"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3</w:t>
            </w:r>
          </w:p>
        </w:tc>
      </w:tr>
      <w:tr w:rsidR="006E77E9" w:rsidRPr="00A97312" w14:paraId="0FC38488" w14:textId="77777777" w:rsidTr="00834140">
        <w:trPr>
          <w:trHeight w:val="300"/>
        </w:trPr>
        <w:tc>
          <w:tcPr>
            <w:tcW w:w="1146" w:type="dxa"/>
            <w:shd w:val="clear" w:color="auto" w:fill="auto"/>
            <w:noWrap/>
            <w:vAlign w:val="bottom"/>
            <w:hideMark/>
          </w:tcPr>
          <w:p w14:paraId="5E9C78C8" w14:textId="01A89311"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Raff, H.</w:t>
            </w:r>
            <w:r w:rsidR="00E20619">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kJSWD4MG","properties":{"formattedCitation":"(109)","plainCitation":"(109)","noteIndex":0},"citationItems":[{"id":3553,"uris":["http://zotero.org/users/3447303/items/EKWS6MS8"],"uri":["http://zotero.org/users/3447303/items/EKWS6MS8"],"itemData":{"id":3553,"type":"article-journal","title":"Civil, sensible, and constructive peer review in APS journals","container-title":"Advances in Physiology Education","page":"211-212","volume":"37","issue":"3","archive_location":"WOS:000324312100001","ISSN":"1043-4046","journalAbbreviation":"Adv. Physiol. Educ.","language":"English","author":[{"family":"Raff","given":"H."},{"family":"Brown","given":"D."}],"issued":{"date-parts":[["2013",9]]}}}],"schema":"https://github.com/citation-style-language/schema/raw/master/csl-citation.json"} </w:instrText>
            </w:r>
            <w:r w:rsidR="00E20619">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9)</w:t>
            </w:r>
            <w:r w:rsidR="00E2061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3D28446"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2E292F52" w14:textId="111E8DDD"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D0937F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ances in Physiology Education</w:t>
            </w:r>
          </w:p>
        </w:tc>
        <w:tc>
          <w:tcPr>
            <w:tcW w:w="630" w:type="dxa"/>
            <w:shd w:val="clear" w:color="auto" w:fill="auto"/>
            <w:noWrap/>
            <w:vAlign w:val="bottom"/>
            <w:hideMark/>
          </w:tcPr>
          <w:p w14:paraId="65B54DD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7777C050" w14:textId="5C3511E1"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7AEA910" w14:textId="77777777" w:rsidR="006E77E9" w:rsidRPr="00A97312" w:rsidRDefault="0074371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4819B865" w14:textId="33B01207" w:rsidR="00743713" w:rsidRPr="00A97312" w:rsidRDefault="0074371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1DC3D3EF" w14:textId="322ACEE8" w:rsidR="006E77E9" w:rsidRPr="00A97312" w:rsidRDefault="0074371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7, 58</w:t>
            </w:r>
          </w:p>
        </w:tc>
        <w:tc>
          <w:tcPr>
            <w:tcW w:w="720" w:type="dxa"/>
          </w:tcPr>
          <w:p w14:paraId="7CA6381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6B66DA48" w14:textId="77777777" w:rsidTr="00834140">
        <w:trPr>
          <w:trHeight w:val="300"/>
        </w:trPr>
        <w:tc>
          <w:tcPr>
            <w:tcW w:w="1146" w:type="dxa"/>
            <w:shd w:val="clear" w:color="auto" w:fill="auto"/>
            <w:noWrap/>
            <w:vAlign w:val="bottom"/>
            <w:hideMark/>
          </w:tcPr>
          <w:p w14:paraId="5AC020B5" w14:textId="77F9B74E"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Ramsden</w:t>
            </w:r>
            <w:proofErr w:type="spellEnd"/>
            <w:r w:rsidRPr="00DA41FD">
              <w:rPr>
                <w:rFonts w:ascii="Calibri" w:eastAsia="Times New Roman" w:hAnsi="Calibri" w:cs="Times New Roman"/>
                <w:color w:val="000000"/>
                <w:sz w:val="16"/>
                <w:szCs w:val="16"/>
                <w:lang w:val="en-GB"/>
              </w:rPr>
              <w:t>, V. R.</w:t>
            </w:r>
            <w:r w:rsidR="00E20619">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tBECNXdR","properties":{"formattedCitation":"(110)","plainCitation":"(110)","noteIndex":0},"citationItems":[{"id":386,"uris":["http://zotero.org/users/3447303/items/3QVD3EQ8"],"uri":["http://zotero.org/users/3447303/items/3QVD3EQ8"],"itemData":{"id":386,"type":"article-journal","title":"Becoming a peer reviewer: Engaging in sharing and gaining knowledge.","container-title":"Canadian Family Physician","page":"1158-1160","volume":"60","issue":"12","source":"EBSCOhost","archive":"rzh","ISSN":"0008-350X","journalAbbreviation":"Canadian Family Physician","author":[{"family":"Ramsden","given":"Vivian R"},{"family":"Pimlott","given":"Nicholas"},{"family":"Woollard","given":"Robert"},{"family":"Kvern","given":"Brent"},{"family":"Handford","given":"Curtis"},{"family":"Dunikowski","given":"Lynn"},{"family":"Gagnon","given":"Suzanne"},{"family":"Hoffart","given":"Kaili"},{"family":"Ladouceur","given":"Roger"},{"family":"Lambert","given":"Yves"}],"issued":{"date-parts":[["2014",12]]}}}],"schema":"https://github.com/citation-style-language/schema/raw/master/csl-citation.json"} </w:instrText>
            </w:r>
            <w:r w:rsidR="00E20619">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0)</w:t>
            </w:r>
            <w:r w:rsidR="00E2061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7B3AEA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633FE98C" w14:textId="7AFBC039"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5EF987F"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ian Family Physician</w:t>
            </w:r>
          </w:p>
        </w:tc>
        <w:tc>
          <w:tcPr>
            <w:tcW w:w="630" w:type="dxa"/>
            <w:shd w:val="clear" w:color="auto" w:fill="auto"/>
            <w:noWrap/>
            <w:vAlign w:val="bottom"/>
            <w:hideMark/>
          </w:tcPr>
          <w:p w14:paraId="73BA048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424D427B" w14:textId="270A4298"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BBB521D" w14:textId="4FA98CAC"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2C6DF87D" w14:textId="368678F4" w:rsidR="0074469F" w:rsidRPr="00A97312" w:rsidRDefault="007446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33C7CA2" w14:textId="5FDAF3A4" w:rsidR="005E1303" w:rsidRPr="00A97312" w:rsidRDefault="007446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59926B81" w14:textId="6DC1D3F6" w:rsidR="006E77E9" w:rsidRPr="00A97312" w:rsidRDefault="0022549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6BA6E95C" w14:textId="3FED6819" w:rsidR="005E1303" w:rsidRPr="00A97312" w:rsidRDefault="005E130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3DBFAD85" w14:textId="77777777" w:rsidR="005E1303" w:rsidRPr="00A97312" w:rsidRDefault="005E130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28FC376F" w14:textId="2D5302E6" w:rsidR="005E1303" w:rsidRPr="00A97312" w:rsidRDefault="005E130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ucators</w:t>
            </w:r>
          </w:p>
        </w:tc>
        <w:tc>
          <w:tcPr>
            <w:tcW w:w="720" w:type="dxa"/>
            <w:shd w:val="clear" w:color="auto" w:fill="auto"/>
            <w:noWrap/>
            <w:vAlign w:val="bottom"/>
          </w:tcPr>
          <w:p w14:paraId="6EE7737D" w14:textId="11BF57EF"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74469F" w:rsidRPr="00A97312">
              <w:rPr>
                <w:rFonts w:ascii="Calibri" w:eastAsia="Times New Roman" w:hAnsi="Calibri" w:cs="Times New Roman"/>
                <w:color w:val="000000"/>
                <w:sz w:val="16"/>
                <w:szCs w:val="16"/>
                <w:lang w:val="en-GB"/>
              </w:rPr>
              <w:t xml:space="preserve">13, 14, 15, 19, 31, </w:t>
            </w:r>
            <w:r w:rsidR="00204DF2" w:rsidRPr="00A97312">
              <w:rPr>
                <w:rFonts w:ascii="Calibri" w:eastAsia="Times New Roman" w:hAnsi="Calibri" w:cs="Times New Roman"/>
                <w:color w:val="000000"/>
                <w:sz w:val="16"/>
                <w:szCs w:val="16"/>
                <w:lang w:val="en-GB"/>
              </w:rPr>
              <w:t xml:space="preserve">35, </w:t>
            </w:r>
            <w:r w:rsidR="00F2253F" w:rsidRPr="00A97312">
              <w:rPr>
                <w:rFonts w:ascii="Calibri" w:eastAsia="Times New Roman" w:hAnsi="Calibri" w:cs="Times New Roman"/>
                <w:color w:val="000000"/>
                <w:sz w:val="16"/>
                <w:szCs w:val="16"/>
                <w:lang w:val="en-GB"/>
              </w:rPr>
              <w:t>38</w:t>
            </w:r>
            <w:r w:rsidR="00225492" w:rsidRPr="00A97312">
              <w:rPr>
                <w:rFonts w:ascii="Calibri" w:eastAsia="Times New Roman" w:hAnsi="Calibri" w:cs="Times New Roman"/>
                <w:color w:val="000000"/>
                <w:sz w:val="16"/>
                <w:szCs w:val="16"/>
                <w:lang w:val="en-GB"/>
              </w:rPr>
              <w:t xml:space="preserve">, </w:t>
            </w:r>
            <w:r w:rsidR="00EC4C0C" w:rsidRPr="00A97312">
              <w:rPr>
                <w:rFonts w:ascii="Calibri" w:eastAsia="Times New Roman" w:hAnsi="Calibri" w:cs="Times New Roman"/>
                <w:color w:val="000000"/>
                <w:sz w:val="16"/>
                <w:szCs w:val="16"/>
                <w:lang w:val="en-GB"/>
              </w:rPr>
              <w:t xml:space="preserve">39, </w:t>
            </w:r>
            <w:r w:rsidR="00E2270D" w:rsidRPr="00A97312">
              <w:rPr>
                <w:rFonts w:ascii="Calibri" w:eastAsia="Times New Roman" w:hAnsi="Calibri" w:cs="Times New Roman"/>
                <w:color w:val="000000"/>
                <w:sz w:val="16"/>
                <w:szCs w:val="16"/>
                <w:lang w:val="en-GB"/>
              </w:rPr>
              <w:t xml:space="preserve">40, </w:t>
            </w:r>
            <w:r w:rsidR="005E1303" w:rsidRPr="00A97312">
              <w:rPr>
                <w:rFonts w:ascii="Calibri" w:eastAsia="Times New Roman" w:hAnsi="Calibri" w:cs="Times New Roman"/>
                <w:color w:val="000000"/>
                <w:sz w:val="16"/>
                <w:szCs w:val="16"/>
                <w:lang w:val="en-GB"/>
              </w:rPr>
              <w:t>42, 46, 49, 57, 65</w:t>
            </w:r>
          </w:p>
        </w:tc>
        <w:tc>
          <w:tcPr>
            <w:tcW w:w="720" w:type="dxa"/>
          </w:tcPr>
          <w:p w14:paraId="40467E4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5</w:t>
            </w:r>
          </w:p>
        </w:tc>
      </w:tr>
      <w:tr w:rsidR="006E77E9" w:rsidRPr="00A97312" w14:paraId="44F263AF" w14:textId="77777777" w:rsidTr="00834140">
        <w:trPr>
          <w:trHeight w:val="300"/>
        </w:trPr>
        <w:tc>
          <w:tcPr>
            <w:tcW w:w="1146" w:type="dxa"/>
            <w:shd w:val="clear" w:color="auto" w:fill="auto"/>
            <w:noWrap/>
            <w:vAlign w:val="bottom"/>
            <w:hideMark/>
          </w:tcPr>
          <w:p w14:paraId="63D0E55B" w14:textId="5CD0FFE8"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Relman</w:t>
            </w:r>
            <w:proofErr w:type="spellEnd"/>
            <w:r w:rsidRPr="00DA41FD">
              <w:rPr>
                <w:rFonts w:ascii="Calibri" w:eastAsia="Times New Roman" w:hAnsi="Calibri" w:cs="Times New Roman"/>
                <w:color w:val="000000"/>
                <w:sz w:val="16"/>
                <w:szCs w:val="16"/>
                <w:lang w:val="en-GB"/>
              </w:rPr>
              <w:t>, A. S</w:t>
            </w:r>
            <w:r w:rsidR="00750DAA">
              <w:rPr>
                <w:rFonts w:ascii="Calibri" w:eastAsia="Times New Roman" w:hAnsi="Calibri" w:cs="Times New Roman"/>
                <w:color w:val="000000"/>
                <w:sz w:val="16"/>
                <w:szCs w:val="16"/>
                <w:lang w:val="en-GB"/>
              </w:rPr>
              <w:t>.</w:t>
            </w:r>
            <w:r w:rsidR="00750DAA">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Zbe1IJfj","properties":{"formattedCitation":"(111)","plainCitation":"(111)","noteIndex":0},"citationItems":[{"id":6289,"uris":["http://zotero.org/users/3447303/items/HKXXLNJ8"],"uri":["http://zotero.org/users/3447303/items/HKXXLNJ8"],"itemData":{"id":6289,"type":"article-journal","title":"Peer-Review in Scientific Journals - What Good Is It","container-title":"Western Journal of Medicine","page":"520-522","volume":"153","issue":"5","archive_location":"WOS:A1990EH94600006","ISSN":"0093-0415","journalAbbreviation":"West. J. Med.","language":"English","author":[{"family":"Relman","given":"A. S."}],"issued":{"date-parts":[["1990",11]]}}}],"schema":"https://github.com/citation-style-language/schema/raw/master/csl-citation.json"} </w:instrText>
            </w:r>
            <w:r w:rsidR="00750DAA">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1)</w:t>
            </w:r>
            <w:r w:rsidR="00750DA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FFBAECC"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56DA0A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9B9DB25"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Western Journal of Medicine</w:t>
            </w:r>
          </w:p>
        </w:tc>
        <w:tc>
          <w:tcPr>
            <w:tcW w:w="630" w:type="dxa"/>
            <w:shd w:val="clear" w:color="auto" w:fill="auto"/>
            <w:noWrap/>
            <w:vAlign w:val="bottom"/>
            <w:hideMark/>
          </w:tcPr>
          <w:p w14:paraId="1A19138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0</w:t>
            </w:r>
          </w:p>
        </w:tc>
        <w:tc>
          <w:tcPr>
            <w:tcW w:w="1080" w:type="dxa"/>
            <w:shd w:val="clear" w:color="auto" w:fill="auto"/>
            <w:noWrap/>
            <w:vAlign w:val="bottom"/>
            <w:hideMark/>
          </w:tcPr>
          <w:p w14:paraId="4F0EE9E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ommentary</w:t>
            </w:r>
          </w:p>
        </w:tc>
        <w:tc>
          <w:tcPr>
            <w:tcW w:w="1350" w:type="dxa"/>
          </w:tcPr>
          <w:p w14:paraId="4DB62DA2" w14:textId="749D1EEC" w:rsidR="00C42A42" w:rsidRPr="00A97312" w:rsidRDefault="0074371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p w14:paraId="6E28E58F" w14:textId="5695A141" w:rsidR="00743713" w:rsidRPr="00A97312" w:rsidRDefault="0074371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31FB865A" w14:textId="66D8C8F4" w:rsidR="006E77E9" w:rsidRPr="00A97312" w:rsidRDefault="0074371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0, 72</w:t>
            </w:r>
          </w:p>
        </w:tc>
        <w:tc>
          <w:tcPr>
            <w:tcW w:w="720" w:type="dxa"/>
          </w:tcPr>
          <w:p w14:paraId="195DF7A6" w14:textId="2E527248" w:rsidR="006E77E9" w:rsidRPr="00A97312" w:rsidRDefault="0074371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1C838A96" w14:textId="77777777" w:rsidTr="00834140">
        <w:trPr>
          <w:trHeight w:val="300"/>
        </w:trPr>
        <w:tc>
          <w:tcPr>
            <w:tcW w:w="1146" w:type="dxa"/>
            <w:shd w:val="clear" w:color="auto" w:fill="auto"/>
            <w:noWrap/>
            <w:vAlign w:val="bottom"/>
            <w:hideMark/>
          </w:tcPr>
          <w:p w14:paraId="21E71C40" w14:textId="12E778DA" w:rsidR="006E77E9" w:rsidRPr="00525BE6" w:rsidRDefault="006E77E9" w:rsidP="001744FB">
            <w:pPr>
              <w:spacing w:after="0" w:line="240" w:lineRule="auto"/>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lastRenderedPageBreak/>
              <w:t>Rennie, D.</w:t>
            </w:r>
            <w:r w:rsidR="00525BE6" w:rsidRP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gvFpNZt8","properties":{"formattedCitation":"(112)","plainCitation":"(112)","noteIndex":0},"citationItems":[{"id":6431,"uris":["http://zotero.org/users/3447303/items/ECHNQ585"],"uri":["http://zotero.org/users/3447303/items/ECHNQ585"],"itemData":{"id":6431,"type":"article-journal","title":"Investigating Peer-Review","container-title":"Annals of Internal Medicine","page":"181-181","volume":"109","issue":"3","archive_location":"WOS:A1988P606500003","ISSN":"0003-4819","journalAbbreviation":"Ann. Intern. Med.","language":"English","author":[{"family":"Rennie","given":"D."},{"family":"Knoll","given":"E."}],"issued":{"date-parts":[["1988",8]]}}}],"schema":"https://github.com/citation-style-language/schema/raw/master/csl-citation.json"} </w:instrText>
            </w:r>
            <w:r w:rsidR="00525BE6" w:rsidRP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2)</w:t>
            </w:r>
            <w:r w:rsidR="00525BE6" w:rsidRP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A337767" w14:textId="77777777" w:rsidR="006E77E9" w:rsidRPr="00525BE6" w:rsidRDefault="006E77E9" w:rsidP="001744FB">
            <w:pPr>
              <w:spacing w:after="0" w:line="240" w:lineRule="auto"/>
              <w:ind w:right="-376"/>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3786E14" w14:textId="4AB83F4A" w:rsidR="006E77E9" w:rsidRPr="00525BE6" w:rsidRDefault="006E77E9" w:rsidP="001744FB">
            <w:pPr>
              <w:spacing w:after="0" w:line="240" w:lineRule="auto"/>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E23CFEE" w14:textId="77777777" w:rsidR="006E77E9" w:rsidRPr="00525BE6" w:rsidRDefault="006E77E9" w:rsidP="001744FB">
            <w:pPr>
              <w:spacing w:after="0" w:line="240" w:lineRule="auto"/>
              <w:ind w:right="-108"/>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American Journal of Diseases of Children</w:t>
            </w:r>
          </w:p>
        </w:tc>
        <w:tc>
          <w:tcPr>
            <w:tcW w:w="630" w:type="dxa"/>
            <w:shd w:val="clear" w:color="auto" w:fill="auto"/>
            <w:noWrap/>
            <w:vAlign w:val="bottom"/>
            <w:hideMark/>
          </w:tcPr>
          <w:p w14:paraId="5EECAF0E" w14:textId="77777777" w:rsidR="006E77E9" w:rsidRPr="00525BE6" w:rsidRDefault="006E77E9" w:rsidP="001744FB">
            <w:pPr>
              <w:spacing w:after="0" w:line="240" w:lineRule="auto"/>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1988</w:t>
            </w:r>
          </w:p>
        </w:tc>
        <w:tc>
          <w:tcPr>
            <w:tcW w:w="1080" w:type="dxa"/>
            <w:shd w:val="clear" w:color="auto" w:fill="auto"/>
            <w:noWrap/>
            <w:vAlign w:val="bottom"/>
            <w:hideMark/>
          </w:tcPr>
          <w:p w14:paraId="3904A4DF" w14:textId="1960E7F5" w:rsidR="006E77E9" w:rsidRPr="00525BE6" w:rsidRDefault="006E77E9" w:rsidP="001744FB">
            <w:pPr>
              <w:spacing w:after="0" w:line="240" w:lineRule="auto"/>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Editorial</w:t>
            </w:r>
          </w:p>
        </w:tc>
        <w:tc>
          <w:tcPr>
            <w:tcW w:w="1350" w:type="dxa"/>
          </w:tcPr>
          <w:p w14:paraId="28C87E40" w14:textId="35AF4EF6" w:rsidR="00542235" w:rsidRPr="00525BE6" w:rsidRDefault="00542235" w:rsidP="001744FB">
            <w:pPr>
              <w:spacing w:after="0" w:line="240" w:lineRule="auto"/>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Proficient experts in their field,</w:t>
            </w:r>
          </w:p>
          <w:p w14:paraId="0D3EF627" w14:textId="21750C9C" w:rsidR="00B00BB9" w:rsidRPr="00525BE6" w:rsidRDefault="00B00BB9" w:rsidP="001744FB">
            <w:pPr>
              <w:spacing w:after="0" w:line="240" w:lineRule="auto"/>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Unbiased and ethical professionals,</w:t>
            </w:r>
          </w:p>
          <w:p w14:paraId="77EDB787" w14:textId="22717CF6" w:rsidR="006E77E9" w:rsidRPr="00525BE6" w:rsidRDefault="00204DF2" w:rsidP="001744FB">
            <w:pPr>
              <w:spacing w:after="0" w:line="240" w:lineRule="auto"/>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Reliable professionals,</w:t>
            </w:r>
          </w:p>
          <w:p w14:paraId="0235D15D" w14:textId="6C713617" w:rsidR="00B00BB9" w:rsidRPr="00525BE6" w:rsidRDefault="00B00BB9" w:rsidP="001744FB">
            <w:pPr>
              <w:spacing w:after="0" w:line="240" w:lineRule="auto"/>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65AD81CC" w14:textId="2320E689" w:rsidR="006E77E9" w:rsidRPr="00525BE6" w:rsidRDefault="00542235" w:rsidP="001744FB">
            <w:pPr>
              <w:spacing w:after="0" w:line="240" w:lineRule="auto"/>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 xml:space="preserve">1, </w:t>
            </w:r>
            <w:r w:rsidR="00B00BB9" w:rsidRPr="00525BE6">
              <w:rPr>
                <w:rFonts w:ascii="Calibri" w:eastAsia="Times New Roman" w:hAnsi="Calibri" w:cs="Times New Roman"/>
                <w:color w:val="000000"/>
                <w:sz w:val="16"/>
                <w:szCs w:val="16"/>
                <w:lang w:val="en-GB"/>
              </w:rPr>
              <w:t xml:space="preserve">14, 17, </w:t>
            </w:r>
            <w:r w:rsidR="00204DF2" w:rsidRPr="00525BE6">
              <w:rPr>
                <w:rFonts w:ascii="Calibri" w:eastAsia="Times New Roman" w:hAnsi="Calibri" w:cs="Times New Roman"/>
                <w:color w:val="000000"/>
                <w:sz w:val="16"/>
                <w:szCs w:val="16"/>
                <w:lang w:val="en-GB"/>
              </w:rPr>
              <w:t xml:space="preserve">35, </w:t>
            </w:r>
            <w:r w:rsidR="00B00BB9" w:rsidRPr="00525BE6">
              <w:rPr>
                <w:rFonts w:ascii="Calibri" w:eastAsia="Times New Roman" w:hAnsi="Calibri" w:cs="Times New Roman"/>
                <w:color w:val="000000"/>
                <w:sz w:val="16"/>
                <w:szCs w:val="16"/>
                <w:lang w:val="en-GB"/>
              </w:rPr>
              <w:t>43</w:t>
            </w:r>
          </w:p>
        </w:tc>
        <w:tc>
          <w:tcPr>
            <w:tcW w:w="720" w:type="dxa"/>
          </w:tcPr>
          <w:p w14:paraId="4C5964F9" w14:textId="77777777" w:rsidR="006E77E9" w:rsidRPr="00525BE6" w:rsidRDefault="006E77E9" w:rsidP="001744FB">
            <w:pPr>
              <w:spacing w:after="0" w:line="240" w:lineRule="auto"/>
              <w:rPr>
                <w:rFonts w:ascii="Calibri" w:eastAsia="Times New Roman" w:hAnsi="Calibri" w:cs="Times New Roman"/>
                <w:color w:val="000000"/>
                <w:sz w:val="16"/>
                <w:szCs w:val="16"/>
                <w:lang w:val="en-GB"/>
              </w:rPr>
            </w:pPr>
            <w:r w:rsidRPr="00525BE6">
              <w:rPr>
                <w:rFonts w:ascii="Calibri" w:eastAsia="Times New Roman" w:hAnsi="Calibri" w:cs="Times New Roman"/>
                <w:color w:val="000000"/>
                <w:sz w:val="16"/>
                <w:szCs w:val="16"/>
                <w:lang w:val="en-GB"/>
              </w:rPr>
              <w:t>5</w:t>
            </w:r>
          </w:p>
        </w:tc>
      </w:tr>
      <w:tr w:rsidR="006E77E9" w:rsidRPr="00A97312" w14:paraId="1888EDF1" w14:textId="77777777" w:rsidTr="00834140">
        <w:trPr>
          <w:trHeight w:val="300"/>
        </w:trPr>
        <w:tc>
          <w:tcPr>
            <w:tcW w:w="1146" w:type="dxa"/>
            <w:shd w:val="clear" w:color="auto" w:fill="auto"/>
            <w:noWrap/>
            <w:vAlign w:val="bottom"/>
            <w:hideMark/>
          </w:tcPr>
          <w:p w14:paraId="7D686611" w14:textId="7DB75BAE"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Resnick, B.</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0Hczsivz","properties":{"formattedCitation":"(113)","plainCitation":"(113)","noteIndex":0},"citationItems":[{"id":4278,"uris":["http://zotero.org/users/3447303/items/WHHCWSHW"],"uri":["http://zotero.org/users/3447303/items/WHHCWSHW"],"itemData":{"id":4278,"type":"article-journal","title":"The Peer Review Process: Some Gentle Reminders for Us All","container-title":"Geriatric Nursing","page":"321-323","volume":"31","issue":"5","archive_location":"WOS:000283520900001","ISSN":"0197-4572","journalAbbreviation":"Geriatr. Nurs.","language":"English","author":[{"family":"Resnick","given":"B."}],"issued":{"date-parts":[["2010",9]]}}}],"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3)</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920A89E"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4F17469" w14:textId="76D3BD5C"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E0BD722"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eriatric Nursing</w:t>
            </w:r>
          </w:p>
        </w:tc>
        <w:tc>
          <w:tcPr>
            <w:tcW w:w="630" w:type="dxa"/>
            <w:shd w:val="clear" w:color="auto" w:fill="auto"/>
            <w:noWrap/>
            <w:vAlign w:val="bottom"/>
            <w:hideMark/>
          </w:tcPr>
          <w:p w14:paraId="4748F7E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0</w:t>
            </w:r>
          </w:p>
        </w:tc>
        <w:tc>
          <w:tcPr>
            <w:tcW w:w="1080" w:type="dxa"/>
            <w:shd w:val="clear" w:color="auto" w:fill="auto"/>
            <w:noWrap/>
            <w:vAlign w:val="bottom"/>
            <w:hideMark/>
          </w:tcPr>
          <w:p w14:paraId="555B8733" w14:textId="34146404"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35E9C66" w14:textId="04D5FF44" w:rsidR="006E77E9" w:rsidRPr="00A97312" w:rsidRDefault="00B00BB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tc>
        <w:tc>
          <w:tcPr>
            <w:tcW w:w="720" w:type="dxa"/>
            <w:shd w:val="clear" w:color="auto" w:fill="auto"/>
            <w:noWrap/>
            <w:vAlign w:val="bottom"/>
          </w:tcPr>
          <w:p w14:paraId="4FA2CBF9" w14:textId="0D4DAF05" w:rsidR="006E77E9" w:rsidRPr="00A97312" w:rsidRDefault="00B00BB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 5</w:t>
            </w:r>
          </w:p>
        </w:tc>
        <w:tc>
          <w:tcPr>
            <w:tcW w:w="720" w:type="dxa"/>
          </w:tcPr>
          <w:p w14:paraId="3377DDE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3975FE7B" w14:textId="77777777" w:rsidTr="00834140">
        <w:trPr>
          <w:trHeight w:val="300"/>
        </w:trPr>
        <w:tc>
          <w:tcPr>
            <w:tcW w:w="1146" w:type="dxa"/>
            <w:shd w:val="clear" w:color="auto" w:fill="auto"/>
            <w:noWrap/>
            <w:vAlign w:val="bottom"/>
            <w:hideMark/>
          </w:tcPr>
          <w:p w14:paraId="581CF62A" w14:textId="78402AAC"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Reyes B, H.</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sSvCgiK6","properties":{"formattedCitation":"(114)","plainCitation":"(114)","noteIndex":0},"citationItems":[{"id":3551,"uris":["http://zotero.org/users/3447303/items/7Y3R9I8C"],"uri":["http://zotero.org/users/3447303/items/7Y3R9I8C"],"itemData":{"id":3551,"type":"article-journal","title":"The manuscripts' review process in Revista Médica de Chile and its peer-reviewers during the year 2012","container-title":"Revista Medica De Chile","page":"903-908","volume":"141","issue":"7","archive":"Scopus C2 - 24356739","abstract":"Mainstream journals, whether printed or electronic, are characterized -among other standards- by the use of external peer review to critically assess those manuscripts that have been submitted for publication. Although the editors' decisions are independent and usually final, they rely strongly on peer reviewers' reports. The criticisms, advices, or specific suggestions contained in peer reviewers' reports are a good stimulus to improve the manuscripts before its acceptance and publication. This article summarizes the stages of the manuscripts' review process in Revista Médica de Chile. During the year 2012, 534 persons participated as peer-reviewers. Each one reviewed one or more manuscripts in the year. Their names are listed in this article, in recognition of their voluntary contribution to the quality of this journal.","DOI":"10.4067/S0034-98872013000700010","ISSN":"00349887 (ISSN)","language":"English; Spanish","author":[{"family":"Reyes B","given":"H."},{"family":"Andresen H","given":"M."},{"family":"Palma H","given":"J."}],"issued":{"date-parts":[["2013"]]}}}],"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4)</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A1C8B43"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41779A8" w14:textId="784003D1"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3A30695"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proofErr w:type="spellStart"/>
            <w:r w:rsidRPr="00A97312">
              <w:rPr>
                <w:rFonts w:ascii="Calibri" w:eastAsia="Times New Roman" w:hAnsi="Calibri" w:cs="Times New Roman"/>
                <w:color w:val="000000"/>
                <w:sz w:val="16"/>
                <w:szCs w:val="16"/>
                <w:lang w:val="en-GB"/>
              </w:rPr>
              <w:t>Revista</w:t>
            </w:r>
            <w:proofErr w:type="spellEnd"/>
            <w:r w:rsidRPr="00A97312">
              <w:rPr>
                <w:rFonts w:ascii="Calibri" w:eastAsia="Times New Roman" w:hAnsi="Calibri" w:cs="Times New Roman"/>
                <w:color w:val="000000"/>
                <w:sz w:val="16"/>
                <w:szCs w:val="16"/>
                <w:lang w:val="en-GB"/>
              </w:rPr>
              <w:t xml:space="preserve"> </w:t>
            </w:r>
            <w:proofErr w:type="spellStart"/>
            <w:r w:rsidRPr="00A97312">
              <w:rPr>
                <w:rFonts w:ascii="Calibri" w:eastAsia="Times New Roman" w:hAnsi="Calibri" w:cs="Times New Roman"/>
                <w:color w:val="000000"/>
                <w:sz w:val="16"/>
                <w:szCs w:val="16"/>
                <w:lang w:val="en-GB"/>
              </w:rPr>
              <w:t>Medica</w:t>
            </w:r>
            <w:proofErr w:type="spellEnd"/>
            <w:r w:rsidRPr="00A97312">
              <w:rPr>
                <w:rFonts w:ascii="Calibri" w:eastAsia="Times New Roman" w:hAnsi="Calibri" w:cs="Times New Roman"/>
                <w:color w:val="000000"/>
                <w:sz w:val="16"/>
                <w:szCs w:val="16"/>
                <w:lang w:val="en-GB"/>
              </w:rPr>
              <w:t xml:space="preserve"> De Chile</w:t>
            </w:r>
          </w:p>
        </w:tc>
        <w:tc>
          <w:tcPr>
            <w:tcW w:w="630" w:type="dxa"/>
            <w:shd w:val="clear" w:color="auto" w:fill="auto"/>
            <w:noWrap/>
            <w:vAlign w:val="bottom"/>
            <w:hideMark/>
          </w:tcPr>
          <w:p w14:paraId="5040793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54761867" w14:textId="4ADF612F"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FEA6FB7" w14:textId="76A03671" w:rsidR="00B00BB9" w:rsidRPr="00A97312" w:rsidRDefault="00B00BB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2974163E" w14:textId="7B557C3E" w:rsidR="006E77E9" w:rsidRPr="00A97312" w:rsidRDefault="0022549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51930BD2" w14:textId="198C45A5" w:rsidR="00B00BB9" w:rsidRPr="00A97312" w:rsidRDefault="00B00BB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1139606B" w14:textId="35588CCE" w:rsidR="006E77E9" w:rsidRPr="00A97312" w:rsidRDefault="00B00BB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3, 19, </w:t>
            </w:r>
            <w:r w:rsidR="00204DF2" w:rsidRPr="00A97312">
              <w:rPr>
                <w:rFonts w:ascii="Calibri" w:eastAsia="Times New Roman" w:hAnsi="Calibri" w:cs="Times New Roman"/>
                <w:color w:val="000000"/>
                <w:sz w:val="16"/>
                <w:szCs w:val="16"/>
                <w:lang w:val="en-GB"/>
              </w:rPr>
              <w:t xml:space="preserve">35, </w:t>
            </w:r>
            <w:r w:rsidR="00F2253F" w:rsidRPr="00A97312">
              <w:rPr>
                <w:rFonts w:ascii="Calibri" w:eastAsia="Times New Roman" w:hAnsi="Calibri" w:cs="Times New Roman"/>
                <w:color w:val="000000"/>
                <w:sz w:val="16"/>
                <w:szCs w:val="16"/>
                <w:lang w:val="en-GB"/>
              </w:rPr>
              <w:t>38</w:t>
            </w:r>
            <w:r w:rsidR="00204DF2" w:rsidRPr="00A97312">
              <w:rPr>
                <w:rFonts w:ascii="Calibri" w:eastAsia="Times New Roman" w:hAnsi="Calibri" w:cs="Times New Roman"/>
                <w:color w:val="000000"/>
                <w:sz w:val="16"/>
                <w:szCs w:val="16"/>
                <w:lang w:val="en-GB"/>
              </w:rPr>
              <w:t xml:space="preserve">, </w:t>
            </w:r>
            <w:r w:rsidRPr="00A97312">
              <w:rPr>
                <w:rFonts w:ascii="Calibri" w:eastAsia="Times New Roman" w:hAnsi="Calibri" w:cs="Times New Roman"/>
                <w:color w:val="000000"/>
                <w:sz w:val="16"/>
                <w:szCs w:val="16"/>
                <w:lang w:val="en-GB"/>
              </w:rPr>
              <w:t>42,</w:t>
            </w:r>
          </w:p>
        </w:tc>
        <w:tc>
          <w:tcPr>
            <w:tcW w:w="720" w:type="dxa"/>
          </w:tcPr>
          <w:p w14:paraId="6134964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456200CF" w14:textId="77777777" w:rsidTr="00834140">
        <w:trPr>
          <w:trHeight w:val="300"/>
        </w:trPr>
        <w:tc>
          <w:tcPr>
            <w:tcW w:w="1146" w:type="dxa"/>
            <w:shd w:val="clear" w:color="auto" w:fill="auto"/>
            <w:noWrap/>
            <w:vAlign w:val="bottom"/>
            <w:hideMark/>
          </w:tcPr>
          <w:p w14:paraId="7EB0829B" w14:textId="24487C86"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Richardson, D.</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61EvTtGL","properties":{"formattedCitation":"(115)","plainCitation":"(115)","noteIndex":0},"citationItems":[{"id":829,"uris":["http://zotero.org/users/3447303/items/QIEHXRN3"],"uri":["http://zotero.org/users/3447303/items/QIEHXRN3"],"itemData":{"id":829,"type":"article-journal","title":"JAVA revises peer-reviewer guidelines.","container-title":"Journal of the Association for Vascular Access","page":"98-100","volume":"11","issue":"2","source":"EBSCOhost","archive":"rzh","abstract":"When a manuscript is submitted to the Journal of the Association for Vascular Access (JAVA), it undergoes a stringent review process by two to three peer reviewers who are experts in the field of vascular access. To ensure that authors are provided the most helpful review possible, JAVA's Publications Committee felt that an assessment of reviewer guidelines used in the past several years was in order Therefore, a small task force of members from JAVA's Publications Committee reviewed the existing guidelines and, over a three-month period, updated them. The goal of these revised guidelines is for peer reviewers to be able to provide authors with highly detailed and informative reviews. For reviewers, the new guidelines will clarify the type of information required in a review, which in turn, will generate more detailed feedback for the authors. Both authors and JAVA reviewers will find these new guidelines important because they will ultimately improve the quality of the manuscripts published in the Journal.","ISSN":"1552-8855","journalAbbreviation":"Journal of the Association for Vascular Access","author":[{"literal":"Richardson D"},{"literal":"Vesely T"},{"literal":"Costa N"},{"literal":"Dean S"},{"literal":"Moureau N"},{"literal":"Wise M"}],"issued":{"date-parts":[["2006"]]}}}],"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5)</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48F70EA"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DEB9D8C" w14:textId="211E87B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307C3D8"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AVA - Journal of the Association for Vascular Access</w:t>
            </w:r>
          </w:p>
        </w:tc>
        <w:tc>
          <w:tcPr>
            <w:tcW w:w="630" w:type="dxa"/>
            <w:shd w:val="clear" w:color="auto" w:fill="auto"/>
            <w:noWrap/>
            <w:vAlign w:val="bottom"/>
            <w:hideMark/>
          </w:tcPr>
          <w:p w14:paraId="0BF13A52"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6</w:t>
            </w:r>
          </w:p>
        </w:tc>
        <w:tc>
          <w:tcPr>
            <w:tcW w:w="1080" w:type="dxa"/>
            <w:shd w:val="clear" w:color="auto" w:fill="auto"/>
            <w:noWrap/>
            <w:vAlign w:val="bottom"/>
            <w:hideMark/>
          </w:tcPr>
          <w:p w14:paraId="40571137" w14:textId="2B4938E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6123C805" w14:textId="3318729F" w:rsidR="003C2B76" w:rsidRPr="00A97312" w:rsidRDefault="003C2B7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0244332" w14:textId="4BF217E6" w:rsidR="006E77E9" w:rsidRPr="00A97312" w:rsidRDefault="0022549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28CDCFAF" w14:textId="77777777" w:rsidR="003C2B76" w:rsidRPr="00A97312" w:rsidRDefault="003C2B7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r w:rsidR="00B00BB9" w:rsidRPr="00A97312">
              <w:rPr>
                <w:rFonts w:ascii="Calibri" w:eastAsia="Times New Roman" w:hAnsi="Calibri" w:cs="Times New Roman"/>
                <w:color w:val="000000"/>
                <w:sz w:val="16"/>
                <w:szCs w:val="16"/>
                <w:lang w:val="en-GB"/>
              </w:rPr>
              <w:t>,</w:t>
            </w:r>
          </w:p>
          <w:p w14:paraId="673C3203" w14:textId="0EF61D36" w:rsidR="00B00BB9" w:rsidRPr="00A97312" w:rsidRDefault="00B00BB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0B577E6D" w14:textId="2BB0F999" w:rsidR="006E77E9" w:rsidRPr="00A97312" w:rsidRDefault="003C2B76"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3, 14, </w:t>
            </w:r>
            <w:r w:rsidR="00A357AF" w:rsidRPr="00A97312">
              <w:rPr>
                <w:rFonts w:ascii="Calibri" w:eastAsia="Times New Roman" w:hAnsi="Calibri" w:cs="Times New Roman"/>
                <w:color w:val="000000"/>
                <w:sz w:val="16"/>
                <w:szCs w:val="16"/>
                <w:lang w:val="en-GB"/>
              </w:rPr>
              <w:t xml:space="preserve">35, </w:t>
            </w:r>
            <w:r w:rsidR="00F2253F" w:rsidRPr="00A97312">
              <w:rPr>
                <w:rFonts w:ascii="Calibri" w:eastAsia="Times New Roman" w:hAnsi="Calibri" w:cs="Times New Roman"/>
                <w:color w:val="000000"/>
                <w:sz w:val="16"/>
                <w:szCs w:val="16"/>
                <w:lang w:val="en-GB"/>
              </w:rPr>
              <w:t>38</w:t>
            </w:r>
            <w:r w:rsidR="00A357AF" w:rsidRPr="00A97312">
              <w:rPr>
                <w:rFonts w:ascii="Calibri" w:eastAsia="Times New Roman" w:hAnsi="Calibri" w:cs="Times New Roman"/>
                <w:color w:val="000000"/>
                <w:sz w:val="16"/>
                <w:szCs w:val="16"/>
                <w:lang w:val="en-GB"/>
              </w:rPr>
              <w:t xml:space="preserve">, </w:t>
            </w:r>
            <w:r w:rsidRPr="00A97312">
              <w:rPr>
                <w:rFonts w:ascii="Calibri" w:eastAsia="Times New Roman" w:hAnsi="Calibri" w:cs="Times New Roman"/>
                <w:color w:val="000000"/>
                <w:sz w:val="16"/>
                <w:szCs w:val="16"/>
                <w:lang w:val="en-GB"/>
              </w:rPr>
              <w:t>42</w:t>
            </w:r>
            <w:r w:rsidR="00B00BB9" w:rsidRPr="00A97312">
              <w:rPr>
                <w:rFonts w:ascii="Calibri" w:eastAsia="Times New Roman" w:hAnsi="Calibri" w:cs="Times New Roman"/>
                <w:color w:val="000000"/>
                <w:sz w:val="16"/>
                <w:szCs w:val="16"/>
                <w:lang w:val="en-GB"/>
              </w:rPr>
              <w:t>, 57</w:t>
            </w:r>
          </w:p>
        </w:tc>
        <w:tc>
          <w:tcPr>
            <w:tcW w:w="720" w:type="dxa"/>
          </w:tcPr>
          <w:p w14:paraId="3699CD33"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2CB8A90A" w14:textId="77777777" w:rsidTr="00834140">
        <w:trPr>
          <w:trHeight w:val="300"/>
        </w:trPr>
        <w:tc>
          <w:tcPr>
            <w:tcW w:w="1146" w:type="dxa"/>
            <w:shd w:val="clear" w:color="auto" w:fill="auto"/>
            <w:noWrap/>
            <w:vAlign w:val="bottom"/>
            <w:hideMark/>
          </w:tcPr>
          <w:p w14:paraId="5BC5D286" w14:textId="7A6471F7"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Riss</w:t>
            </w:r>
            <w:proofErr w:type="spellEnd"/>
            <w:r w:rsidRPr="00DA41FD">
              <w:rPr>
                <w:rFonts w:ascii="Calibri" w:eastAsia="Times New Roman" w:hAnsi="Calibri" w:cs="Times New Roman"/>
                <w:color w:val="000000"/>
                <w:sz w:val="16"/>
                <w:szCs w:val="16"/>
                <w:lang w:val="en-GB"/>
              </w:rPr>
              <w:t>, P.</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7bebpxiH","properties":{"formattedCitation":"(116)","plainCitation":"(116)","noteIndex":0},"citationItems":[{"id":3831,"uris":["http://zotero.org/users/3447303/items/A3EPTN4I"],"uri":["http://zotero.org/users/3447303/items/A3EPTN4I"],"itemData":{"id":3831,"type":"article-journal","title":"The peer review process I: submitting a manuscript","container-title":"International Urogynecology Journal","page":"253-254","volume":"23","issue":"3","archive_location":"WOS:000300552400001","ISSN":"0937-3462","journalAbbreviation":"Int. Urogynecol. J.","language":"English","author":[{"family":"Riss","given":"P."}],"issued":{"date-parts":[["2012",3]]}}}],"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6)</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F2A49E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461F9FD" w14:textId="218BC01A"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DC014EF"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International </w:t>
            </w:r>
            <w:proofErr w:type="spellStart"/>
            <w:r w:rsidRPr="00A97312">
              <w:rPr>
                <w:rFonts w:ascii="Calibri" w:eastAsia="Times New Roman" w:hAnsi="Calibri" w:cs="Times New Roman"/>
                <w:color w:val="000000"/>
                <w:sz w:val="16"/>
                <w:szCs w:val="16"/>
                <w:lang w:val="en-GB"/>
              </w:rPr>
              <w:t>Urogynecology</w:t>
            </w:r>
            <w:proofErr w:type="spellEnd"/>
            <w:r w:rsidRPr="00A97312">
              <w:rPr>
                <w:rFonts w:ascii="Calibri" w:eastAsia="Times New Roman" w:hAnsi="Calibri" w:cs="Times New Roman"/>
                <w:color w:val="000000"/>
                <w:sz w:val="16"/>
                <w:szCs w:val="16"/>
                <w:lang w:val="en-GB"/>
              </w:rPr>
              <w:t xml:space="preserve"> Journal</w:t>
            </w:r>
          </w:p>
        </w:tc>
        <w:tc>
          <w:tcPr>
            <w:tcW w:w="630" w:type="dxa"/>
            <w:shd w:val="clear" w:color="auto" w:fill="auto"/>
            <w:noWrap/>
            <w:vAlign w:val="bottom"/>
            <w:hideMark/>
          </w:tcPr>
          <w:p w14:paraId="2CEFED3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0B6D23E4" w14:textId="09556E5B"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4FA0B83" w14:textId="2D77426C" w:rsidR="00791E9F"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B0FB121" w14:textId="533BE6E6" w:rsidR="006E77E9" w:rsidRPr="00A97312" w:rsidRDefault="00E22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236DBEDB" w14:textId="77777777" w:rsidR="00791E9F"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3EAA4F6D" w14:textId="3C15F234" w:rsidR="008E0CC9" w:rsidRPr="00A97312" w:rsidRDefault="008E0CC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7506966D" w14:textId="632FB47B" w:rsidR="008E0CC9" w:rsidRPr="00A97312" w:rsidRDefault="008E0CC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18C5C112" w14:textId="32B312DD" w:rsidR="006E77E9"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3, </w:t>
            </w:r>
            <w:r w:rsidR="00E2270D" w:rsidRPr="00A97312">
              <w:rPr>
                <w:rFonts w:ascii="Calibri" w:eastAsia="Times New Roman" w:hAnsi="Calibri" w:cs="Times New Roman"/>
                <w:color w:val="000000"/>
                <w:sz w:val="16"/>
                <w:szCs w:val="16"/>
                <w:lang w:val="en-GB"/>
              </w:rPr>
              <w:t xml:space="preserve">37, </w:t>
            </w:r>
            <w:r w:rsidRPr="00A97312">
              <w:rPr>
                <w:rFonts w:ascii="Calibri" w:eastAsia="Times New Roman" w:hAnsi="Calibri" w:cs="Times New Roman"/>
                <w:color w:val="000000"/>
                <w:sz w:val="16"/>
                <w:szCs w:val="16"/>
                <w:lang w:val="en-GB"/>
              </w:rPr>
              <w:t xml:space="preserve">43, 51, </w:t>
            </w:r>
            <w:r w:rsidR="008E0CC9" w:rsidRPr="00A97312">
              <w:rPr>
                <w:rFonts w:ascii="Calibri" w:eastAsia="Times New Roman" w:hAnsi="Calibri" w:cs="Times New Roman"/>
                <w:color w:val="000000"/>
                <w:sz w:val="16"/>
                <w:szCs w:val="16"/>
                <w:lang w:val="en-GB"/>
              </w:rPr>
              <w:t>57, 71</w:t>
            </w:r>
          </w:p>
        </w:tc>
        <w:tc>
          <w:tcPr>
            <w:tcW w:w="720" w:type="dxa"/>
          </w:tcPr>
          <w:p w14:paraId="758C918C" w14:textId="77777777" w:rsidR="006E77E9" w:rsidRPr="00A97312" w:rsidRDefault="00BA7DC0"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3302EE8E" w14:textId="77777777" w:rsidTr="00834140">
        <w:trPr>
          <w:trHeight w:val="300"/>
        </w:trPr>
        <w:tc>
          <w:tcPr>
            <w:tcW w:w="1146" w:type="dxa"/>
            <w:shd w:val="clear" w:color="auto" w:fill="auto"/>
            <w:noWrap/>
            <w:vAlign w:val="bottom"/>
            <w:hideMark/>
          </w:tcPr>
          <w:p w14:paraId="43399DCE" w14:textId="24E0881F"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Roberts, J.</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fiuJKvMV","properties":{"formattedCitation":"(117)","plainCitation":"(117)","noteIndex":0},"citationItems":[{"id":4554,"uris":["http://zotero.org/users/3447303/items/389TH7AS"],"uri":["http://zotero.org/users/3447303/items/389TH7AS"],"itemData":{"id":4554,"type":"article-journal","title":"Peer review and The journal of sexual medicine: Management and collaborative effort","container-title":"Journal of Sexual Medicine","page":"1029-1032","volume":"5","issue":"5","archive_location":"WOS:000255287000001","ISSN":"1743-6095","journalAbbreviation":"J. Sex. Med.","language":"English","author":[{"family":"Roberts","given":"J."},{"family":"Schena","given":"D."}],"issued":{"date-parts":[["2008",5]]}}}],"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7)</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467B205"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925168C" w14:textId="30F976E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EDEE38F"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Sexual Medicine</w:t>
            </w:r>
          </w:p>
        </w:tc>
        <w:tc>
          <w:tcPr>
            <w:tcW w:w="630" w:type="dxa"/>
            <w:shd w:val="clear" w:color="auto" w:fill="auto"/>
            <w:noWrap/>
            <w:vAlign w:val="bottom"/>
            <w:hideMark/>
          </w:tcPr>
          <w:p w14:paraId="57CCB19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8</w:t>
            </w:r>
          </w:p>
        </w:tc>
        <w:tc>
          <w:tcPr>
            <w:tcW w:w="1080" w:type="dxa"/>
            <w:shd w:val="clear" w:color="auto" w:fill="auto"/>
            <w:noWrap/>
            <w:vAlign w:val="bottom"/>
            <w:hideMark/>
          </w:tcPr>
          <w:p w14:paraId="62C633D0" w14:textId="6D5356BB"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70D42311" w14:textId="31332378" w:rsidR="006E77E9"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 Gatekeepers,</w:t>
            </w:r>
          </w:p>
          <w:p w14:paraId="68BEAEB7" w14:textId="4172DB47" w:rsidR="00791E9F"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7641A1DB" w14:textId="42143792" w:rsidR="006E77E9"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3, 45, 64, 73</w:t>
            </w:r>
          </w:p>
        </w:tc>
        <w:tc>
          <w:tcPr>
            <w:tcW w:w="720" w:type="dxa"/>
          </w:tcPr>
          <w:p w14:paraId="4EEB46A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611FCC2E" w14:textId="77777777" w:rsidTr="00834140">
        <w:trPr>
          <w:trHeight w:val="300"/>
        </w:trPr>
        <w:tc>
          <w:tcPr>
            <w:tcW w:w="1146" w:type="dxa"/>
            <w:shd w:val="clear" w:color="auto" w:fill="auto"/>
            <w:noWrap/>
            <w:vAlign w:val="bottom"/>
            <w:hideMark/>
          </w:tcPr>
          <w:p w14:paraId="12868EA9" w14:textId="6AFF8269"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Roberts, L. W.</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CIvGdsl8","properties":{"formattedCitation":"(118)","plainCitation":"(118)","noteIndex":0},"citationItems":[{"id":5177,"uris":["http://zotero.org/users/3447303/items/GP5BLIGL"],"uri":["http://zotero.org/users/3447303/items/GP5BLIGL"],"itemData":{"id":5177,"type":"article-journal","title":"On the centrality of peer review","container-title":"Academic Psychiatry","page":"221-222","volume":"26","issue":"4","archive_location":"WOS:000179402800001","ISSN":"1042-9670","journalAbbreviation":"Acad. Psych.","language":"English","author":[{"family":"Roberts","given":"L. W."}],"issued":{"date-parts":[["2002"]],"season":"Win"}}}],"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8)</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F1BB166"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471853F" w14:textId="11E47CDA"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211B101"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cademic Psychiatry Win</w:t>
            </w:r>
          </w:p>
        </w:tc>
        <w:tc>
          <w:tcPr>
            <w:tcW w:w="630" w:type="dxa"/>
            <w:shd w:val="clear" w:color="auto" w:fill="auto"/>
            <w:noWrap/>
            <w:vAlign w:val="bottom"/>
            <w:hideMark/>
          </w:tcPr>
          <w:p w14:paraId="3BC05B9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2</w:t>
            </w:r>
          </w:p>
        </w:tc>
        <w:tc>
          <w:tcPr>
            <w:tcW w:w="1080" w:type="dxa"/>
            <w:shd w:val="clear" w:color="auto" w:fill="auto"/>
            <w:noWrap/>
            <w:vAlign w:val="bottom"/>
            <w:hideMark/>
          </w:tcPr>
          <w:p w14:paraId="5D867CBB" w14:textId="05966AE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40E146D" w14:textId="768FB9C4"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51052939" w14:textId="02D68799" w:rsidR="00791E9F"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0AA422D" w14:textId="7B1CA191" w:rsidR="00791E9F"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52473BC6" w14:textId="146F1F3B" w:rsidR="006E77E9" w:rsidRPr="00A97312" w:rsidRDefault="00A357A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7BB2FEFB" w14:textId="060DE60A" w:rsidR="00791E9F"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98BFFE6" w14:textId="5E3ECBAC" w:rsidR="00791E9F"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12BF521E" w14:textId="2A186E9C" w:rsidR="00791E9F"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ucators,</w:t>
            </w:r>
          </w:p>
          <w:p w14:paraId="7FE26A48" w14:textId="77777777" w:rsidR="00791E9F"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p w14:paraId="0B6BF9B6" w14:textId="415DCD0C" w:rsidR="00791E9F" w:rsidRPr="00A97312" w:rsidRDefault="00791E9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4857848C" w14:textId="5377D1CF"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791E9F" w:rsidRPr="00A97312">
              <w:rPr>
                <w:rFonts w:ascii="Calibri" w:eastAsia="Times New Roman" w:hAnsi="Calibri" w:cs="Times New Roman"/>
                <w:color w:val="000000"/>
                <w:sz w:val="16"/>
                <w:szCs w:val="16"/>
                <w:lang w:val="en-GB"/>
              </w:rPr>
              <w:t xml:space="preserve">13, 14, 17, 19, 22, 31, </w:t>
            </w:r>
            <w:r w:rsidR="00A357AF" w:rsidRPr="00A97312">
              <w:rPr>
                <w:rFonts w:ascii="Calibri" w:eastAsia="Times New Roman" w:hAnsi="Calibri" w:cs="Times New Roman"/>
                <w:color w:val="000000"/>
                <w:sz w:val="16"/>
                <w:szCs w:val="16"/>
                <w:lang w:val="en-GB"/>
              </w:rPr>
              <w:t xml:space="preserve">35, </w:t>
            </w:r>
            <w:r w:rsidR="00791E9F" w:rsidRPr="00A97312">
              <w:rPr>
                <w:rFonts w:ascii="Calibri" w:eastAsia="Times New Roman" w:hAnsi="Calibri" w:cs="Times New Roman"/>
                <w:color w:val="000000"/>
                <w:sz w:val="16"/>
                <w:szCs w:val="16"/>
                <w:lang w:val="en-GB"/>
              </w:rPr>
              <w:t>42, 60, 62, 65, 66, 70, 75</w:t>
            </w:r>
          </w:p>
        </w:tc>
        <w:tc>
          <w:tcPr>
            <w:tcW w:w="720" w:type="dxa"/>
          </w:tcPr>
          <w:p w14:paraId="6084C8FF" w14:textId="77777777" w:rsidR="006E77E9" w:rsidRPr="00A97312" w:rsidRDefault="00F7278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5</w:t>
            </w:r>
          </w:p>
        </w:tc>
      </w:tr>
      <w:tr w:rsidR="006E77E9" w:rsidRPr="00A97312" w14:paraId="413B7D41" w14:textId="77777777" w:rsidTr="00834140">
        <w:trPr>
          <w:trHeight w:val="300"/>
        </w:trPr>
        <w:tc>
          <w:tcPr>
            <w:tcW w:w="1146" w:type="dxa"/>
            <w:shd w:val="clear" w:color="auto" w:fill="auto"/>
            <w:noWrap/>
            <w:vAlign w:val="bottom"/>
            <w:hideMark/>
          </w:tcPr>
          <w:p w14:paraId="1BE8EFFB" w14:textId="7FD9A3ED"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Rogers, L. F.</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MMPc8sEx","properties":{"formattedCitation":"(119)","plainCitation":"(119)","noteIndex":0},"citationItems":[{"id":5176,"uris":["http://zotero.org/users/3447303/items/BKKGQ5YP"],"uri":["http://zotero.org/users/3447303/items/BKKGQ5YP"],"itemData":{"id":5176,"type":"article-journal","title":"Peer reviewers: Reviewing manuscripts for the AJR","container-title":"American Journal of Roentgenology","page":"1051-1052","volume":"178","issue":"5","archive_location":"WOS:000175077200001","ISSN":"0361-803X","journalAbbreviation":"Am. J. Roentgenol.","language":"English","author":[{"family":"Rogers","given":"L. F."}],"issued":{"date-parts":[["2002",5]]}}}],"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9)</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24B3FE8"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2BDF8B50" w14:textId="06582A72"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9F04259"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American Journal of </w:t>
            </w:r>
            <w:proofErr w:type="spellStart"/>
            <w:r w:rsidRPr="00A97312">
              <w:rPr>
                <w:rFonts w:ascii="Calibri" w:eastAsia="Times New Roman" w:hAnsi="Calibri" w:cs="Times New Roman"/>
                <w:color w:val="000000"/>
                <w:sz w:val="16"/>
                <w:szCs w:val="16"/>
                <w:lang w:val="en-GB"/>
              </w:rPr>
              <w:t>Roentgenology</w:t>
            </w:r>
            <w:proofErr w:type="spellEnd"/>
          </w:p>
        </w:tc>
        <w:tc>
          <w:tcPr>
            <w:tcW w:w="630" w:type="dxa"/>
            <w:shd w:val="clear" w:color="auto" w:fill="auto"/>
            <w:noWrap/>
            <w:vAlign w:val="bottom"/>
            <w:hideMark/>
          </w:tcPr>
          <w:p w14:paraId="512E125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2</w:t>
            </w:r>
          </w:p>
        </w:tc>
        <w:tc>
          <w:tcPr>
            <w:tcW w:w="1080" w:type="dxa"/>
            <w:shd w:val="clear" w:color="auto" w:fill="auto"/>
            <w:noWrap/>
            <w:vAlign w:val="bottom"/>
            <w:hideMark/>
          </w:tcPr>
          <w:p w14:paraId="6F8294C7" w14:textId="7F610DBC"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730FA07D" w14:textId="77777777" w:rsidR="006E77E9" w:rsidRPr="00A97312" w:rsidRDefault="00223A2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7F929C30" w14:textId="1B9E56A4" w:rsidR="00223A25" w:rsidRPr="00A97312" w:rsidRDefault="00223A2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367ECE0E" w14:textId="2B8F2561" w:rsidR="006E77E9" w:rsidRPr="00A97312" w:rsidRDefault="00223A2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3, 73</w:t>
            </w:r>
          </w:p>
        </w:tc>
        <w:tc>
          <w:tcPr>
            <w:tcW w:w="720" w:type="dxa"/>
          </w:tcPr>
          <w:p w14:paraId="39B3C93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w:t>
            </w:r>
          </w:p>
        </w:tc>
      </w:tr>
      <w:tr w:rsidR="006E77E9" w:rsidRPr="00A97312" w14:paraId="286F8356" w14:textId="77777777" w:rsidTr="00834140">
        <w:trPr>
          <w:trHeight w:val="300"/>
        </w:trPr>
        <w:tc>
          <w:tcPr>
            <w:tcW w:w="1146" w:type="dxa"/>
            <w:shd w:val="clear" w:color="auto" w:fill="auto"/>
            <w:noWrap/>
            <w:vAlign w:val="bottom"/>
            <w:hideMark/>
          </w:tcPr>
          <w:p w14:paraId="2240EF85" w14:textId="2EF11410"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Sadun</w:t>
            </w:r>
            <w:proofErr w:type="spellEnd"/>
            <w:r w:rsidRPr="00DA41FD">
              <w:rPr>
                <w:rFonts w:ascii="Calibri" w:eastAsia="Times New Roman" w:hAnsi="Calibri" w:cs="Times New Roman"/>
                <w:color w:val="000000"/>
                <w:sz w:val="16"/>
                <w:szCs w:val="16"/>
                <w:lang w:val="en-GB"/>
              </w:rPr>
              <w:t>, A.</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Dt7BN8fr","properties":{"formattedCitation":"(120)","plainCitation":"(120)","noteIndex":0},"citationItems":[{"id":5173,"uris":["http://zotero.org/users/3447303/items/UMP7E3KK"],"uri":["http://zotero.org/users/3447303/items/UMP7E3KK"],"itemData":{"id":5173,"type":"article-journal","title":"Peer review: Integrating input from authors, reviewers, and editors","container-title":"Ophthalmology","page":"1419-1420","volume":"109","issue":"8","archive_location":"WOS:000177151400014","ISSN":"0161-6420","journalAbbreviation":"Ophthalmology","language":"English","author":[{"family":"Sadun","given":"A."},{"family":"Cox","given":"T. A."},{"family":"Minckler","given":"D."}],"issued":{"date-parts":[["2002",8]]}}}],"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0)</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031910B"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89610A9" w14:textId="4958D99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00A100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Ophthalmology</w:t>
            </w:r>
          </w:p>
        </w:tc>
        <w:tc>
          <w:tcPr>
            <w:tcW w:w="630" w:type="dxa"/>
            <w:shd w:val="clear" w:color="auto" w:fill="auto"/>
            <w:noWrap/>
            <w:vAlign w:val="bottom"/>
            <w:hideMark/>
          </w:tcPr>
          <w:p w14:paraId="0D16382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2</w:t>
            </w:r>
          </w:p>
        </w:tc>
        <w:tc>
          <w:tcPr>
            <w:tcW w:w="1080" w:type="dxa"/>
            <w:shd w:val="clear" w:color="auto" w:fill="auto"/>
            <w:noWrap/>
            <w:vAlign w:val="bottom"/>
            <w:hideMark/>
          </w:tcPr>
          <w:p w14:paraId="28753F48" w14:textId="70A025BB"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4B88953" w14:textId="4AD479C2" w:rsidR="003B29EA"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703EFF72" w14:textId="77777777" w:rsidR="00223A25" w:rsidRPr="00A97312" w:rsidRDefault="00223A2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70F1F81" w14:textId="77777777" w:rsidR="00223A25" w:rsidRPr="00A97312" w:rsidRDefault="00223A2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6C52779B" w14:textId="00F32319" w:rsidR="00223A25" w:rsidRPr="00A97312" w:rsidRDefault="00223A2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p w14:paraId="492AFAB5" w14:textId="70B3E362" w:rsidR="00223A25" w:rsidRPr="00A97312" w:rsidRDefault="00223A2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10E0BDCF" w14:textId="388B4510"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223A25" w:rsidRPr="00A97312">
              <w:rPr>
                <w:rFonts w:ascii="Calibri" w:eastAsia="Times New Roman" w:hAnsi="Calibri" w:cs="Times New Roman"/>
                <w:color w:val="000000"/>
                <w:sz w:val="16"/>
                <w:szCs w:val="16"/>
                <w:lang w:val="en-GB"/>
              </w:rPr>
              <w:t>42, 47, 59, 70, 75</w:t>
            </w:r>
          </w:p>
        </w:tc>
        <w:tc>
          <w:tcPr>
            <w:tcW w:w="720" w:type="dxa"/>
          </w:tcPr>
          <w:p w14:paraId="18DE6FB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70333769" w14:textId="77777777" w:rsidTr="00834140">
        <w:trPr>
          <w:trHeight w:val="300"/>
        </w:trPr>
        <w:tc>
          <w:tcPr>
            <w:tcW w:w="1146" w:type="dxa"/>
            <w:shd w:val="clear" w:color="auto" w:fill="auto"/>
            <w:noWrap/>
            <w:vAlign w:val="bottom"/>
            <w:hideMark/>
          </w:tcPr>
          <w:p w14:paraId="590E5042" w14:textId="7F8FC664"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lastRenderedPageBreak/>
              <w:t>Salasche</w:t>
            </w:r>
            <w:proofErr w:type="spellEnd"/>
            <w:r w:rsidRPr="00DA41FD">
              <w:rPr>
                <w:rFonts w:ascii="Calibri" w:eastAsia="Times New Roman" w:hAnsi="Calibri" w:cs="Times New Roman"/>
                <w:color w:val="000000"/>
                <w:sz w:val="16"/>
                <w:szCs w:val="16"/>
                <w:lang w:val="en-GB"/>
              </w:rPr>
              <w:t>, S. J.</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TJLOLUaU","properties":{"formattedCitation":"(121)","plainCitation":"(121)","noteIndex":0},"citationItems":[{"id":5575,"uris":["http://zotero.org/users/3447303/items/8U2Y8IAI"],"uri":["http://zotero.org/users/3447303/items/8U2Y8IAI"],"itemData":{"id":5575,"type":"article-journal","title":"How to ''peer review'' a medical journal manuscript","container-title":"Dermatologic Surgery","page":"423-428","volume":"23","issue":"6","archive_location":"WOS:A1997XG81000001","abstract":"BACKGROUND. The accuracy, validity, and appropriateness of what gets published in the medical literature depends upon a pool of competent peer referees. However, the requisite skills needed to become such a peer are not taught at the residency training program level or subsequently by the journals themselves, who offer no training and little written instruction. OBJECTIVE. To outline a logical, orderly approach to the task of reviewing a ''raw'' medical manuscript. By breaking the overall endeavor dozen into smaller, step-by-step components, the novice reviewer should attain the direction and skills to complete a review with confidence. METHODS. Explore the role of the reviewer, discuss the philosophy of review, identify the key elements to look for when reading and rereading the manuscript, and outline a orderly approach to the decision making process. CONCLUSIONS. A ''peer'' is a physician with expertise on the subject under scrutiny who spends sufficient time and thought to fulfill two main obligations: to render an honest, unbiased decision on whether or not the manuscript should be published and, if it is acceptable, to help make it better. It is possible to perform the review process in a relatively simple, organized, and logical manner. (C) 1997 by the American Society for Dermatologic Surgery, Inc.","ISSN":"1076-0512","journalAbbreviation":"Dermatol. Surg.","language":"English","author":[{"family":"Salasche","given":"S. J."}],"issued":{"date-parts":[["1997",6]]}}}],"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1)</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529E1E6"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02CBF9F1" w14:textId="544FE702"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6404DA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ermatologic Surgery</w:t>
            </w:r>
          </w:p>
        </w:tc>
        <w:tc>
          <w:tcPr>
            <w:tcW w:w="630" w:type="dxa"/>
            <w:shd w:val="clear" w:color="auto" w:fill="auto"/>
            <w:noWrap/>
            <w:vAlign w:val="bottom"/>
            <w:hideMark/>
          </w:tcPr>
          <w:p w14:paraId="4BF07F0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7</w:t>
            </w:r>
          </w:p>
        </w:tc>
        <w:tc>
          <w:tcPr>
            <w:tcW w:w="1080" w:type="dxa"/>
            <w:shd w:val="clear" w:color="auto" w:fill="auto"/>
            <w:noWrap/>
            <w:vAlign w:val="bottom"/>
            <w:hideMark/>
          </w:tcPr>
          <w:p w14:paraId="6445FB38" w14:textId="185E284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458A103" w14:textId="6F3BB229"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7080FA21" w14:textId="602EB997" w:rsidR="00223A25" w:rsidRPr="00A97312" w:rsidRDefault="00223A2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D635511" w14:textId="7B92C8DE" w:rsidR="006E77E9" w:rsidRPr="00A97312" w:rsidRDefault="00E22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45E1177C" w14:textId="41B5D8FB" w:rsidR="00223A25" w:rsidRPr="00A97312" w:rsidRDefault="00223A2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674EC430" w14:textId="4930E5E2"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223A25" w:rsidRPr="00A97312">
              <w:rPr>
                <w:rFonts w:ascii="Calibri" w:eastAsia="Times New Roman" w:hAnsi="Calibri" w:cs="Times New Roman"/>
                <w:color w:val="000000"/>
                <w:sz w:val="16"/>
                <w:szCs w:val="16"/>
                <w:lang w:val="en-GB"/>
              </w:rPr>
              <w:t xml:space="preserve">13, 16, 17, 26, </w:t>
            </w:r>
            <w:r w:rsidR="00E2270D" w:rsidRPr="00A97312">
              <w:rPr>
                <w:rFonts w:ascii="Calibri" w:eastAsia="Times New Roman" w:hAnsi="Calibri" w:cs="Times New Roman"/>
                <w:color w:val="000000"/>
                <w:sz w:val="16"/>
                <w:szCs w:val="16"/>
                <w:lang w:val="en-GB"/>
              </w:rPr>
              <w:t>37,</w:t>
            </w:r>
            <w:r w:rsidR="00223A25" w:rsidRPr="00A97312">
              <w:rPr>
                <w:rFonts w:ascii="Calibri" w:eastAsia="Times New Roman" w:hAnsi="Calibri" w:cs="Times New Roman"/>
                <w:color w:val="000000"/>
                <w:sz w:val="16"/>
                <w:szCs w:val="16"/>
                <w:lang w:val="en-GB"/>
              </w:rPr>
              <w:t xml:space="preserve"> 43, 44</w:t>
            </w:r>
          </w:p>
        </w:tc>
        <w:tc>
          <w:tcPr>
            <w:tcW w:w="720" w:type="dxa"/>
          </w:tcPr>
          <w:p w14:paraId="53C964F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8</w:t>
            </w:r>
          </w:p>
        </w:tc>
      </w:tr>
      <w:tr w:rsidR="006E77E9" w:rsidRPr="00A97312" w14:paraId="3465B3C8" w14:textId="77777777" w:rsidTr="00834140">
        <w:trPr>
          <w:trHeight w:val="300"/>
        </w:trPr>
        <w:tc>
          <w:tcPr>
            <w:tcW w:w="1146" w:type="dxa"/>
            <w:shd w:val="clear" w:color="auto" w:fill="auto"/>
            <w:noWrap/>
            <w:vAlign w:val="bottom"/>
            <w:hideMark/>
          </w:tcPr>
          <w:p w14:paraId="77E1B59F" w14:textId="08FA8178"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Saper</w:t>
            </w:r>
            <w:proofErr w:type="spellEnd"/>
            <w:r w:rsidRPr="00DA41FD">
              <w:rPr>
                <w:rFonts w:ascii="Calibri" w:eastAsia="Times New Roman" w:hAnsi="Calibri" w:cs="Times New Roman"/>
                <w:color w:val="000000"/>
                <w:sz w:val="16"/>
                <w:szCs w:val="16"/>
                <w:lang w:val="en-GB"/>
              </w:rPr>
              <w:t>, C. B.</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3txWqI4s","properties":{"formattedCitation":"(122)","plainCitation":"(122)","noteIndex":0},"citationItems":[{"id":3403,"uris":["http://zotero.org/users/3447303/items/XPU6692B"],"uri":["http://zotero.org/users/3447303/items/XPU6692B"],"itemData":{"id":3403,"type":"article-journal","title":"Academic publishing, part I: Peering into the review process","container-title":"Annals of Neurology","page":"175-177","volume":"75","issue":"2","archive_location":"WOS:000333005000004","ISSN":"0364-5134","journalAbbreviation":"Ann. Neurol.","language":"English","author":[{"family":"Saper","given":"C. B."}],"issued":{"date-parts":[["2014",2]]}}}],"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2)</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90185FB"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A7DB358" w14:textId="73EFE50B"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356038D"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nnals of Neurology</w:t>
            </w:r>
          </w:p>
        </w:tc>
        <w:tc>
          <w:tcPr>
            <w:tcW w:w="630" w:type="dxa"/>
            <w:shd w:val="clear" w:color="auto" w:fill="auto"/>
            <w:noWrap/>
            <w:vAlign w:val="bottom"/>
            <w:hideMark/>
          </w:tcPr>
          <w:p w14:paraId="15D2DDC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55925BC1" w14:textId="5532BDF2"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19A67E0" w14:textId="16ADDCEF" w:rsidR="00D419C1"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6CA6B324" w14:textId="27018582"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4E866862" w14:textId="43474EEF"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155F465B" w14:textId="006B870D"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36, </w:t>
            </w:r>
            <w:r w:rsidR="00E2270D" w:rsidRPr="00A97312">
              <w:rPr>
                <w:rFonts w:ascii="Calibri" w:eastAsia="Times New Roman" w:hAnsi="Calibri" w:cs="Times New Roman"/>
                <w:color w:val="000000"/>
                <w:sz w:val="16"/>
                <w:szCs w:val="16"/>
                <w:lang w:val="en-GB"/>
              </w:rPr>
              <w:t>37,</w:t>
            </w:r>
            <w:r w:rsidR="000B1CAD" w:rsidRPr="00A97312">
              <w:rPr>
                <w:rFonts w:ascii="Calibri" w:eastAsia="Times New Roman" w:hAnsi="Calibri" w:cs="Times New Roman"/>
                <w:color w:val="000000"/>
                <w:sz w:val="16"/>
                <w:szCs w:val="16"/>
                <w:lang w:val="en-GB"/>
              </w:rPr>
              <w:t xml:space="preserve"> 42, 50, 60</w:t>
            </w:r>
          </w:p>
        </w:tc>
        <w:tc>
          <w:tcPr>
            <w:tcW w:w="720" w:type="dxa"/>
          </w:tcPr>
          <w:p w14:paraId="031AC0D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70E79989" w14:textId="77777777" w:rsidTr="00834140">
        <w:trPr>
          <w:trHeight w:val="300"/>
        </w:trPr>
        <w:tc>
          <w:tcPr>
            <w:tcW w:w="1146" w:type="dxa"/>
            <w:shd w:val="clear" w:color="auto" w:fill="auto"/>
            <w:noWrap/>
            <w:vAlign w:val="bottom"/>
            <w:hideMark/>
          </w:tcPr>
          <w:p w14:paraId="3CAEBCCD" w14:textId="6C486478"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Sciortino</w:t>
            </w:r>
            <w:proofErr w:type="spellEnd"/>
            <w:r w:rsidRPr="00DA41FD">
              <w:rPr>
                <w:rFonts w:ascii="Calibri" w:eastAsia="Times New Roman" w:hAnsi="Calibri" w:cs="Times New Roman"/>
                <w:color w:val="000000"/>
                <w:sz w:val="16"/>
                <w:szCs w:val="16"/>
                <w:lang w:val="en-GB"/>
              </w:rPr>
              <w:t>, J. E.</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YwhD7DJB","properties":{"formattedCitation":"(123)","plainCitation":"(123)","noteIndex":0},"citationItems":[{"id":3548,"uris":["http://zotero.org/users/3447303/items/D7589DV3"],"uri":["http://zotero.org/users/3447303/items/D7589DV3"],"itemData":{"id":3548,"type":"article-journal","title":"The editorial process: Peer review","container-title":"Cuaj-Canadian Urological Association Journal","page":"225-227","volume":"7","issue":"7-8","archive_location":"WOS:000209410400008","ISSN":"1911-6470","journalAbbreviation":"CUAJ-Can. Urol. Assoc. J.","language":"English","author":[{"family":"Sciortino","given":"J. E."},{"family":"Siemens","given":"D. R."}],"issued":{"date-parts":[["2013",7]]}}}],"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3)</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68DD759"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A8B20C3" w14:textId="3828A164"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674B1DB"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proofErr w:type="spellStart"/>
            <w:r w:rsidRPr="00A97312">
              <w:rPr>
                <w:rFonts w:ascii="Calibri" w:eastAsia="Times New Roman" w:hAnsi="Calibri" w:cs="Times New Roman"/>
                <w:color w:val="000000"/>
                <w:sz w:val="16"/>
                <w:szCs w:val="16"/>
                <w:lang w:val="en-GB"/>
              </w:rPr>
              <w:t>Cuaj</w:t>
            </w:r>
            <w:proofErr w:type="spellEnd"/>
            <w:r w:rsidRPr="00A97312">
              <w:rPr>
                <w:rFonts w:ascii="Calibri" w:eastAsia="Times New Roman" w:hAnsi="Calibri" w:cs="Times New Roman"/>
                <w:color w:val="000000"/>
                <w:sz w:val="16"/>
                <w:szCs w:val="16"/>
                <w:lang w:val="en-GB"/>
              </w:rPr>
              <w:t>-Canadian Urological Association Journal</w:t>
            </w:r>
          </w:p>
        </w:tc>
        <w:tc>
          <w:tcPr>
            <w:tcW w:w="630" w:type="dxa"/>
            <w:shd w:val="clear" w:color="auto" w:fill="auto"/>
            <w:noWrap/>
            <w:vAlign w:val="bottom"/>
            <w:hideMark/>
          </w:tcPr>
          <w:p w14:paraId="65D7F04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282AC0B2" w14:textId="09C43E7E"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770285BF" w14:textId="170758F6"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0FECA4DF" w14:textId="489E1973"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00DB24FA" w14:textId="74433B06"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6FE6F640" w14:textId="523C44BF"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70F5F03E" w14:textId="77777777"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0B2F36C6" w14:textId="6ADEF02D"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tc>
        <w:tc>
          <w:tcPr>
            <w:tcW w:w="720" w:type="dxa"/>
            <w:shd w:val="clear" w:color="auto" w:fill="auto"/>
            <w:noWrap/>
            <w:vAlign w:val="bottom"/>
          </w:tcPr>
          <w:p w14:paraId="2D54EFB2" w14:textId="6D263F0E" w:rsidR="006E77E9"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3, 14, 15, 16, 27, 31, </w:t>
            </w:r>
            <w:r w:rsidR="00A357AF" w:rsidRPr="00A97312">
              <w:rPr>
                <w:rFonts w:ascii="Calibri" w:eastAsia="Times New Roman" w:hAnsi="Calibri" w:cs="Times New Roman"/>
                <w:color w:val="000000"/>
                <w:sz w:val="16"/>
                <w:szCs w:val="16"/>
                <w:lang w:val="en-GB"/>
              </w:rPr>
              <w:t xml:space="preserve">35, </w:t>
            </w:r>
            <w:r w:rsidR="00787455" w:rsidRPr="00A97312">
              <w:rPr>
                <w:rFonts w:ascii="Calibri" w:eastAsia="Times New Roman" w:hAnsi="Calibri" w:cs="Times New Roman"/>
                <w:color w:val="000000"/>
                <w:sz w:val="16"/>
                <w:szCs w:val="16"/>
                <w:lang w:val="en-GB"/>
              </w:rPr>
              <w:t>36,</w:t>
            </w:r>
            <w:r w:rsidRPr="00A97312">
              <w:rPr>
                <w:rFonts w:ascii="Calibri" w:eastAsia="Times New Roman" w:hAnsi="Calibri" w:cs="Times New Roman"/>
                <w:color w:val="000000"/>
                <w:sz w:val="16"/>
                <w:szCs w:val="16"/>
                <w:lang w:val="en-GB"/>
              </w:rPr>
              <w:t xml:space="preserve"> 42, 58, 63</w:t>
            </w:r>
          </w:p>
        </w:tc>
        <w:tc>
          <w:tcPr>
            <w:tcW w:w="720" w:type="dxa"/>
          </w:tcPr>
          <w:p w14:paraId="2E7C481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1</w:t>
            </w:r>
          </w:p>
        </w:tc>
      </w:tr>
      <w:tr w:rsidR="006E77E9" w:rsidRPr="00A97312" w14:paraId="7DB23167" w14:textId="77777777" w:rsidTr="00834140">
        <w:trPr>
          <w:trHeight w:val="300"/>
        </w:trPr>
        <w:tc>
          <w:tcPr>
            <w:tcW w:w="1146" w:type="dxa"/>
            <w:shd w:val="clear" w:color="auto" w:fill="auto"/>
            <w:noWrap/>
            <w:vAlign w:val="bottom"/>
            <w:hideMark/>
          </w:tcPr>
          <w:p w14:paraId="7FFA1986" w14:textId="6D5379D2"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Sellke</w:t>
            </w:r>
            <w:proofErr w:type="spellEnd"/>
            <w:r w:rsidRPr="00DA41FD">
              <w:rPr>
                <w:rFonts w:ascii="Calibri" w:eastAsia="Times New Roman" w:hAnsi="Calibri" w:cs="Times New Roman"/>
                <w:color w:val="000000"/>
                <w:sz w:val="16"/>
                <w:szCs w:val="16"/>
                <w:lang w:val="en-GB"/>
              </w:rPr>
              <w:t>, F. W.</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2WEKDfDl","properties":{"formattedCitation":"(124)","plainCitation":"(124)","noteIndex":0},"citationItems":[{"id":5070,"uris":["http://zotero.org/users/3447303/items/A5UR32VE"],"uri":["http://zotero.org/users/3447303/items/A5UR32VE"],"itemData":{"id":5070,"type":"article-journal","title":"The peer-review process in medical publishing: A reviewer's perspective","container-title":"Journal of Thoracic and Cardiovascular Surgery","page":"1683-1685","volume":"126","issue":"6","archive_location":"WOS:000187560400002","ISSN":"0022-5223","journalAbbreviation":"J. Thorac. Cardiovasc. Surg.","language":"English","author":[{"family":"Sellke","given":"F. W."}],"issued":{"date-parts":[["2003",12]]}}}],"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4)</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8B2142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2BBFA5B" w14:textId="6F4DFCF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08034E6"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Thoracic and Cardiovascular Surgery</w:t>
            </w:r>
          </w:p>
        </w:tc>
        <w:tc>
          <w:tcPr>
            <w:tcW w:w="630" w:type="dxa"/>
            <w:shd w:val="clear" w:color="auto" w:fill="auto"/>
            <w:noWrap/>
            <w:vAlign w:val="bottom"/>
            <w:hideMark/>
          </w:tcPr>
          <w:p w14:paraId="717A2C1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3</w:t>
            </w:r>
          </w:p>
        </w:tc>
        <w:tc>
          <w:tcPr>
            <w:tcW w:w="1080" w:type="dxa"/>
            <w:shd w:val="clear" w:color="auto" w:fill="auto"/>
            <w:noWrap/>
            <w:vAlign w:val="bottom"/>
            <w:hideMark/>
          </w:tcPr>
          <w:p w14:paraId="76FAC566" w14:textId="1DEE536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2437756" w14:textId="5B01FE11"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1CE29FCD" w14:textId="767CAABD"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E3EE7AC" w14:textId="77777777"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D73BFE3" w14:textId="77E280C8"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2C95153F" w14:textId="7AF9958D"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0B1CAD" w:rsidRPr="00A97312">
              <w:rPr>
                <w:rFonts w:ascii="Calibri" w:eastAsia="Times New Roman" w:hAnsi="Calibri" w:cs="Times New Roman"/>
                <w:color w:val="000000"/>
                <w:sz w:val="16"/>
                <w:szCs w:val="16"/>
                <w:lang w:val="en-GB"/>
              </w:rPr>
              <w:t>17, 42, 47, 57</w:t>
            </w:r>
          </w:p>
        </w:tc>
        <w:tc>
          <w:tcPr>
            <w:tcW w:w="720" w:type="dxa"/>
          </w:tcPr>
          <w:p w14:paraId="6E5CEB0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056EA9A8" w14:textId="77777777" w:rsidTr="00834140">
        <w:trPr>
          <w:trHeight w:val="300"/>
        </w:trPr>
        <w:tc>
          <w:tcPr>
            <w:tcW w:w="1146" w:type="dxa"/>
            <w:shd w:val="clear" w:color="auto" w:fill="auto"/>
            <w:noWrap/>
            <w:vAlign w:val="bottom"/>
            <w:hideMark/>
          </w:tcPr>
          <w:p w14:paraId="381E3AF9" w14:textId="188649F9"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Sohail</w:t>
            </w:r>
            <w:proofErr w:type="spellEnd"/>
            <w:r w:rsidRPr="00DA41FD">
              <w:rPr>
                <w:rFonts w:ascii="Calibri" w:eastAsia="Times New Roman" w:hAnsi="Calibri" w:cs="Times New Roman"/>
                <w:color w:val="000000"/>
                <w:sz w:val="16"/>
                <w:szCs w:val="16"/>
                <w:lang w:val="en-GB"/>
              </w:rPr>
              <w:t>, S.</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ihWy6bpP","properties":{"formattedCitation":"(125)","plainCitation":"(125)","noteIndex":0},"citationItems":[{"id":3209,"uris":["http://zotero.org/users/3447303/items/2QB4JUSG"],"uri":["http://zotero.org/users/3447303/items/2QB4JUSG"],"itemData":{"id":3209,"type":"article-journal","title":"Fortifying the External Peer Review: An Editorial Perspective","container-title":"Jcpsp-Journal of the College of Physicians and Surgeons Pakistan","page":"2-3","volume":"25","issue":"1","archive_location":"WOS:000349877100002","ISSN":"1022-386X","journalAbbreviation":"JCPSP-J. Coll. Physicians Surg.","language":"English","author":[{"family":"Sohail","given":"S."}],"issued":{"date-parts":[["2015",1]]}}}],"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5)</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AC9345A"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3EA4EFE" w14:textId="27AF0953"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EE52823"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the College of Physicians and Surgeons Pakistan</w:t>
            </w:r>
          </w:p>
        </w:tc>
        <w:tc>
          <w:tcPr>
            <w:tcW w:w="630" w:type="dxa"/>
            <w:shd w:val="clear" w:color="auto" w:fill="auto"/>
            <w:noWrap/>
            <w:vAlign w:val="bottom"/>
            <w:hideMark/>
          </w:tcPr>
          <w:p w14:paraId="58419397"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66C7EFA1" w14:textId="010587F4"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D184690" w14:textId="4C3D441A"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00500775" w14:textId="656A7695"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4F15BB9B" w14:textId="40540EF7"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1F40E349" w14:textId="3810472D" w:rsidR="000B1CAD" w:rsidRPr="00A97312" w:rsidRDefault="000B1CA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175C1B4C" w14:textId="6DFC907E"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0B1CAD" w:rsidRPr="00A97312">
              <w:rPr>
                <w:rFonts w:ascii="Calibri" w:eastAsia="Times New Roman" w:hAnsi="Calibri" w:cs="Times New Roman"/>
                <w:color w:val="000000"/>
                <w:sz w:val="16"/>
                <w:szCs w:val="16"/>
                <w:lang w:val="en-GB"/>
              </w:rPr>
              <w:t xml:space="preserve">13, </w:t>
            </w:r>
            <w:r w:rsidR="00787455" w:rsidRPr="00A97312">
              <w:rPr>
                <w:rFonts w:ascii="Calibri" w:eastAsia="Times New Roman" w:hAnsi="Calibri" w:cs="Times New Roman"/>
                <w:color w:val="000000"/>
                <w:sz w:val="16"/>
                <w:szCs w:val="16"/>
                <w:lang w:val="en-GB"/>
              </w:rPr>
              <w:t xml:space="preserve">36, </w:t>
            </w:r>
            <w:r w:rsidR="00E2270D" w:rsidRPr="00A97312">
              <w:rPr>
                <w:rFonts w:ascii="Calibri" w:eastAsia="Times New Roman" w:hAnsi="Calibri" w:cs="Times New Roman"/>
                <w:color w:val="000000"/>
                <w:sz w:val="16"/>
                <w:szCs w:val="16"/>
                <w:lang w:val="en-GB"/>
              </w:rPr>
              <w:t xml:space="preserve">37, </w:t>
            </w:r>
            <w:r w:rsidR="000B1CAD" w:rsidRPr="00A97312">
              <w:rPr>
                <w:rFonts w:ascii="Calibri" w:eastAsia="Times New Roman" w:hAnsi="Calibri" w:cs="Times New Roman"/>
                <w:color w:val="000000"/>
                <w:sz w:val="16"/>
                <w:szCs w:val="16"/>
                <w:lang w:val="en-GB"/>
              </w:rPr>
              <w:t>43, 45</w:t>
            </w:r>
          </w:p>
        </w:tc>
        <w:tc>
          <w:tcPr>
            <w:tcW w:w="720" w:type="dxa"/>
          </w:tcPr>
          <w:p w14:paraId="438FF9C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2E74B3F1" w14:textId="77777777" w:rsidTr="00834140">
        <w:trPr>
          <w:trHeight w:val="300"/>
        </w:trPr>
        <w:tc>
          <w:tcPr>
            <w:tcW w:w="1146" w:type="dxa"/>
            <w:shd w:val="clear" w:color="auto" w:fill="auto"/>
            <w:noWrap/>
            <w:vAlign w:val="bottom"/>
            <w:hideMark/>
          </w:tcPr>
          <w:p w14:paraId="016F3B65" w14:textId="0833A6AD"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Spolarich</w:t>
            </w:r>
            <w:proofErr w:type="spellEnd"/>
            <w:r w:rsidRPr="00DA41FD">
              <w:rPr>
                <w:rFonts w:ascii="Calibri" w:eastAsia="Times New Roman" w:hAnsi="Calibri" w:cs="Times New Roman"/>
                <w:color w:val="000000"/>
                <w:sz w:val="16"/>
                <w:szCs w:val="16"/>
                <w:lang w:val="en-GB"/>
              </w:rPr>
              <w:t>, A. E.</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xKTTiF5A","properties":{"formattedCitation":"(126)","plainCitation":"(126)","noteIndex":0},"citationItems":[{"id":381,"uris":["http://zotero.org/users/3447303/items/4WJM8BZE"],"uri":["http://zotero.org/users/3447303/items/4WJM8BZE"],"itemData":{"id":381,"type":"article-journal","title":"Becoming an effective journal reviewer.","container-title":"Canadian Journal of Dental Hygiene","page":"197-199","volume":"48","issue":"4","source":"EBSCOhost","archive":"rzh","ISSN":"1712-171X","journalAbbreviation":"Canadian Journal of Dental Hygiene","author":[{"family":"Spolarich","given":"Ann Eshenaur"},{"family":"Wilder","given":"Rebecca S."}],"issued":{"date-parts":[["2014",11]]}}}],"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6)</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3464F5C"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B5F42B4" w14:textId="73CEF59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08EE744"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ian Journal of Dental Hygiene</w:t>
            </w:r>
          </w:p>
        </w:tc>
        <w:tc>
          <w:tcPr>
            <w:tcW w:w="630" w:type="dxa"/>
            <w:shd w:val="clear" w:color="auto" w:fill="auto"/>
            <w:noWrap/>
            <w:vAlign w:val="bottom"/>
            <w:hideMark/>
          </w:tcPr>
          <w:p w14:paraId="354B0534"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1A136C24" w14:textId="65B09638"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AC5ED66" w14:textId="427FBFA1"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13DB1E32" w14:textId="39E762CC" w:rsidR="005C490E" w:rsidRPr="00A97312" w:rsidRDefault="005C490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6AF5908B" w14:textId="7CC607BE" w:rsidR="005C490E" w:rsidRPr="00A97312" w:rsidRDefault="005C490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56C469AF" w14:textId="77777777" w:rsidR="006E77E9" w:rsidRPr="00A97312" w:rsidRDefault="00F2253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6DB9F384" w14:textId="77777777" w:rsidR="005C490E" w:rsidRPr="00A97312" w:rsidRDefault="005C490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3FAE0DD1" w14:textId="542409D8" w:rsidR="005C490E" w:rsidRPr="00A97312" w:rsidRDefault="005C490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ucators,</w:t>
            </w:r>
          </w:p>
          <w:p w14:paraId="1C2DC716" w14:textId="77777777" w:rsidR="005C490E" w:rsidRPr="00A97312" w:rsidRDefault="005C490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p w14:paraId="33818660" w14:textId="4C7A0EE3" w:rsidR="005C490E" w:rsidRPr="00A97312" w:rsidRDefault="005C490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33D2E2BD" w14:textId="059A8D32"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w:t>
            </w:r>
            <w:r w:rsidR="005C490E" w:rsidRPr="00A97312">
              <w:rPr>
                <w:rFonts w:ascii="Calibri" w:eastAsia="Times New Roman" w:hAnsi="Calibri" w:cs="Times New Roman"/>
                <w:color w:val="000000"/>
                <w:sz w:val="16"/>
                <w:szCs w:val="16"/>
                <w:lang w:val="en-GB"/>
              </w:rPr>
              <w:t xml:space="preserve"> 4, 5,</w:t>
            </w:r>
            <w:r w:rsidRPr="00A97312">
              <w:rPr>
                <w:rFonts w:ascii="Calibri" w:eastAsia="Times New Roman" w:hAnsi="Calibri" w:cs="Times New Roman"/>
                <w:color w:val="000000"/>
                <w:sz w:val="16"/>
                <w:szCs w:val="16"/>
                <w:lang w:val="en-GB"/>
              </w:rPr>
              <w:t xml:space="preserve"> </w:t>
            </w:r>
            <w:r w:rsidR="005C490E" w:rsidRPr="00A97312">
              <w:rPr>
                <w:rFonts w:ascii="Calibri" w:eastAsia="Times New Roman" w:hAnsi="Calibri" w:cs="Times New Roman"/>
                <w:color w:val="000000"/>
                <w:sz w:val="16"/>
                <w:szCs w:val="16"/>
                <w:lang w:val="en-GB"/>
              </w:rPr>
              <w:t xml:space="preserve">11, </w:t>
            </w:r>
            <w:r w:rsidR="00A357AF" w:rsidRPr="00A97312">
              <w:rPr>
                <w:rFonts w:ascii="Calibri" w:eastAsia="Times New Roman" w:hAnsi="Calibri" w:cs="Times New Roman"/>
                <w:color w:val="000000"/>
                <w:sz w:val="16"/>
                <w:szCs w:val="16"/>
                <w:lang w:val="en-GB"/>
              </w:rPr>
              <w:t xml:space="preserve">35, </w:t>
            </w:r>
            <w:r w:rsidR="00F2253F" w:rsidRPr="00A97312">
              <w:rPr>
                <w:rFonts w:ascii="Calibri" w:eastAsia="Times New Roman" w:hAnsi="Calibri" w:cs="Times New Roman"/>
                <w:color w:val="000000"/>
                <w:sz w:val="16"/>
                <w:szCs w:val="16"/>
                <w:lang w:val="en-GB"/>
              </w:rPr>
              <w:t xml:space="preserve">38, </w:t>
            </w:r>
            <w:r w:rsidR="00EC4C0C" w:rsidRPr="00A97312">
              <w:rPr>
                <w:rFonts w:ascii="Calibri" w:eastAsia="Times New Roman" w:hAnsi="Calibri" w:cs="Times New Roman"/>
                <w:color w:val="000000"/>
                <w:sz w:val="16"/>
                <w:szCs w:val="16"/>
                <w:lang w:val="en-GB"/>
              </w:rPr>
              <w:t>39,</w:t>
            </w:r>
          </w:p>
          <w:p w14:paraId="0B0CDA02" w14:textId="1CD8907F" w:rsidR="005C490E" w:rsidRPr="00A97312" w:rsidRDefault="005C490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2, 43, 44, 45, 47, 51, 53, 65, 70, 71, 74, 76</w:t>
            </w:r>
          </w:p>
        </w:tc>
        <w:tc>
          <w:tcPr>
            <w:tcW w:w="720" w:type="dxa"/>
          </w:tcPr>
          <w:p w14:paraId="07143CFF" w14:textId="2C8F0D47" w:rsidR="006E77E9" w:rsidRPr="00A97312" w:rsidRDefault="005C490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w:t>
            </w:r>
          </w:p>
        </w:tc>
      </w:tr>
      <w:tr w:rsidR="006E77E9" w:rsidRPr="00A97312" w14:paraId="0CBD7511" w14:textId="77777777" w:rsidTr="00834140">
        <w:trPr>
          <w:trHeight w:val="300"/>
        </w:trPr>
        <w:tc>
          <w:tcPr>
            <w:tcW w:w="1146" w:type="dxa"/>
            <w:shd w:val="clear" w:color="auto" w:fill="auto"/>
            <w:noWrap/>
            <w:vAlign w:val="bottom"/>
            <w:hideMark/>
          </w:tcPr>
          <w:p w14:paraId="4E27EBF5" w14:textId="14F3B890"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Stein, K. F.</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5rTzleMm","properties":{"formattedCitation":"(127)","plainCitation":"(127)","noteIndex":0},"citationItems":[{"id":3395,"uris":["http://zotero.org/users/3447303/items/Y5DVBIQC"],"uri":["http://zotero.org/users/3447303/items/Y5DVBIQC"],"itemData":{"id":3395,"type":"article-journal","title":"Can These Results Be Trusted: The Peer Review Process and Its Role in Quality Assurance","container-title":"Journal of the American Psychiatric Nurses Association","page":"178-178","volume":"20","issue":"3","archive_location":"WOS:000337723200001","ISSN":"1078-3903","journalAbbreviation":"J. Am. Psych. Nurses Assoc.","language":"English","author":[{"family":"Stein","given":"K. F."}],"issued":{"date-parts":[["2014",5]]}}}],"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7)</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C93F3D0"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2FD5C4A" w14:textId="152775F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CCA41BF"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the American Psychiatric Nurses Association</w:t>
            </w:r>
          </w:p>
        </w:tc>
        <w:tc>
          <w:tcPr>
            <w:tcW w:w="630" w:type="dxa"/>
            <w:shd w:val="clear" w:color="auto" w:fill="auto"/>
            <w:noWrap/>
            <w:vAlign w:val="bottom"/>
            <w:hideMark/>
          </w:tcPr>
          <w:p w14:paraId="0649257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3F2E1D7E" w14:textId="25E4F3B9"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88ED6B5" w14:textId="5B66D121"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70E9C443" w14:textId="1271BF6D" w:rsidR="00D04C1C"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008B1CE" w14:textId="30C9634F" w:rsidR="00D04C1C"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4D96B76C" w14:textId="77777777" w:rsidR="00D04C1C" w:rsidRPr="00A97312" w:rsidRDefault="00E22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672E4283" w14:textId="38F395B5" w:rsidR="006E77E9"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74BA9053" w14:textId="44D36843"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D04C1C" w:rsidRPr="00A97312">
              <w:rPr>
                <w:rFonts w:ascii="Calibri" w:eastAsia="Times New Roman" w:hAnsi="Calibri" w:cs="Times New Roman"/>
                <w:color w:val="000000"/>
                <w:sz w:val="16"/>
                <w:szCs w:val="16"/>
                <w:lang w:val="en-GB"/>
              </w:rPr>
              <w:t xml:space="preserve">13, 14, 16, 17, 18, 31, </w:t>
            </w:r>
            <w:r w:rsidR="00E2270D" w:rsidRPr="00A97312">
              <w:rPr>
                <w:rFonts w:ascii="Calibri" w:eastAsia="Times New Roman" w:hAnsi="Calibri" w:cs="Times New Roman"/>
                <w:color w:val="000000"/>
                <w:sz w:val="16"/>
                <w:szCs w:val="16"/>
                <w:lang w:val="en-GB"/>
              </w:rPr>
              <w:t xml:space="preserve">37, </w:t>
            </w:r>
            <w:r w:rsidR="00D04C1C" w:rsidRPr="00A97312">
              <w:rPr>
                <w:rFonts w:ascii="Calibri" w:eastAsia="Times New Roman" w:hAnsi="Calibri" w:cs="Times New Roman"/>
                <w:color w:val="000000"/>
                <w:sz w:val="16"/>
                <w:szCs w:val="16"/>
                <w:lang w:val="en-GB"/>
              </w:rPr>
              <w:t>42, 43, 44</w:t>
            </w:r>
          </w:p>
        </w:tc>
        <w:tc>
          <w:tcPr>
            <w:tcW w:w="720" w:type="dxa"/>
          </w:tcPr>
          <w:p w14:paraId="343FC03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1</w:t>
            </w:r>
          </w:p>
        </w:tc>
      </w:tr>
      <w:tr w:rsidR="006E77E9" w:rsidRPr="00A97312" w14:paraId="173DBBA9" w14:textId="77777777" w:rsidTr="00834140">
        <w:trPr>
          <w:trHeight w:val="300"/>
        </w:trPr>
        <w:tc>
          <w:tcPr>
            <w:tcW w:w="1146" w:type="dxa"/>
            <w:shd w:val="clear" w:color="auto" w:fill="auto"/>
            <w:noWrap/>
            <w:vAlign w:val="bottom"/>
            <w:hideMark/>
          </w:tcPr>
          <w:p w14:paraId="5B40CF69" w14:textId="57A77F3B"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lastRenderedPageBreak/>
              <w:t>Swartz, M. K.</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srjI6oG3","properties":{"formattedCitation":"(128)","plainCitation":"(128)","noteIndex":0},"citationItems":[{"id":4541,"uris":["http://zotero.org/users/3447303/items/WKWK5VLU"],"uri":["http://zotero.org/users/3447303/items/WKWK5VLU"],"itemData":{"id":4541,"type":"article-journal","title":"The Importance of Peer Review","container-title":"Journal of Pediatric Health Care","page":"333-334","volume":"22","issue":"6","archive_location":"WOS:000208002300002","ISSN":"0891-5245","journalAbbreviation":"J. Pediatr. Health Care","language":"English","author":[{"family":"Swartz","given":"M. K."}],"issued":{"date-parts":[["2008",11]]}}}],"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8)</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061DEDC"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5AF9775" w14:textId="73C3099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C522ECE"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Journal of </w:t>
            </w:r>
            <w:proofErr w:type="spellStart"/>
            <w:r w:rsidRPr="00A97312">
              <w:rPr>
                <w:rFonts w:ascii="Calibri" w:eastAsia="Times New Roman" w:hAnsi="Calibri" w:cs="Times New Roman"/>
                <w:color w:val="000000"/>
                <w:sz w:val="16"/>
                <w:szCs w:val="16"/>
                <w:lang w:val="en-GB"/>
              </w:rPr>
              <w:t>Pediatric</w:t>
            </w:r>
            <w:proofErr w:type="spellEnd"/>
            <w:r w:rsidRPr="00A97312">
              <w:rPr>
                <w:rFonts w:ascii="Calibri" w:eastAsia="Times New Roman" w:hAnsi="Calibri" w:cs="Times New Roman"/>
                <w:color w:val="000000"/>
                <w:sz w:val="16"/>
                <w:szCs w:val="16"/>
                <w:lang w:val="en-GB"/>
              </w:rPr>
              <w:t xml:space="preserve"> Health Care</w:t>
            </w:r>
          </w:p>
        </w:tc>
        <w:tc>
          <w:tcPr>
            <w:tcW w:w="630" w:type="dxa"/>
            <w:shd w:val="clear" w:color="auto" w:fill="auto"/>
            <w:noWrap/>
            <w:vAlign w:val="bottom"/>
            <w:hideMark/>
          </w:tcPr>
          <w:p w14:paraId="57DA83B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8</w:t>
            </w:r>
          </w:p>
        </w:tc>
        <w:tc>
          <w:tcPr>
            <w:tcW w:w="1080" w:type="dxa"/>
            <w:shd w:val="clear" w:color="auto" w:fill="auto"/>
            <w:noWrap/>
            <w:vAlign w:val="bottom"/>
            <w:hideMark/>
          </w:tcPr>
          <w:p w14:paraId="74FC702D" w14:textId="1C538840"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0982D2EC" w14:textId="4B9EC11D" w:rsidR="00D04C1C"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52F82342" w14:textId="2463426A" w:rsidR="00D04C1C"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409D9924" w14:textId="0EF79DEC" w:rsidR="00D04C1C"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7975852" w14:textId="4C72302A" w:rsidR="00D04C1C"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11911093" w14:textId="77777777" w:rsidR="00D04C1C" w:rsidRPr="00A97312" w:rsidRDefault="00A357A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356D5BD1" w14:textId="77777777" w:rsidR="006E77E9"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3E2F40D6" w14:textId="53AE9565" w:rsidR="00D04C1C"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12C1D336" w14:textId="6BA6313C" w:rsidR="00D04C1C"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atekeepers,</w:t>
            </w:r>
          </w:p>
          <w:p w14:paraId="136866FC" w14:textId="72A02536" w:rsidR="00D04C1C"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ucators</w:t>
            </w:r>
            <w:r w:rsidR="005C490E" w:rsidRPr="00A97312">
              <w:rPr>
                <w:rFonts w:ascii="Calibri" w:eastAsia="Times New Roman" w:hAnsi="Calibri" w:cs="Times New Roman"/>
                <w:color w:val="000000"/>
                <w:sz w:val="16"/>
                <w:szCs w:val="16"/>
                <w:lang w:val="en-GB"/>
              </w:rPr>
              <w:t>,</w:t>
            </w:r>
          </w:p>
        </w:tc>
        <w:tc>
          <w:tcPr>
            <w:tcW w:w="720" w:type="dxa"/>
            <w:shd w:val="clear" w:color="auto" w:fill="auto"/>
            <w:noWrap/>
            <w:vAlign w:val="bottom"/>
          </w:tcPr>
          <w:p w14:paraId="2743961C" w14:textId="3C17B1BC" w:rsidR="006E77E9" w:rsidRPr="00A97312" w:rsidRDefault="00D04C1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4, 5, 12, 13, 14, 19, 25, 27, 31, </w:t>
            </w:r>
            <w:r w:rsidR="00A357AF" w:rsidRPr="00A97312">
              <w:rPr>
                <w:rFonts w:ascii="Calibri" w:eastAsia="Times New Roman" w:hAnsi="Calibri" w:cs="Times New Roman"/>
                <w:color w:val="000000"/>
                <w:sz w:val="16"/>
                <w:szCs w:val="16"/>
                <w:lang w:val="en-GB"/>
              </w:rPr>
              <w:t xml:space="preserve">35, </w:t>
            </w:r>
            <w:r w:rsidRPr="00A97312">
              <w:rPr>
                <w:rFonts w:ascii="Calibri" w:eastAsia="Times New Roman" w:hAnsi="Calibri" w:cs="Times New Roman"/>
                <w:color w:val="000000"/>
                <w:sz w:val="16"/>
                <w:szCs w:val="16"/>
                <w:lang w:val="en-GB"/>
              </w:rPr>
              <w:t>42, 43, 44, 45, 48, 49, 62, 63</w:t>
            </w:r>
            <w:r w:rsidR="005C490E" w:rsidRPr="00A97312">
              <w:rPr>
                <w:rFonts w:ascii="Calibri" w:eastAsia="Times New Roman" w:hAnsi="Calibri" w:cs="Times New Roman"/>
                <w:color w:val="000000"/>
                <w:sz w:val="16"/>
                <w:szCs w:val="16"/>
                <w:lang w:val="en-GB"/>
              </w:rPr>
              <w:t>, 65, 66</w:t>
            </w:r>
          </w:p>
        </w:tc>
        <w:tc>
          <w:tcPr>
            <w:tcW w:w="720" w:type="dxa"/>
          </w:tcPr>
          <w:p w14:paraId="66E26B5D" w14:textId="4FB6C808" w:rsidR="006E77E9" w:rsidRPr="00A97312" w:rsidRDefault="005C490E"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w:t>
            </w:r>
          </w:p>
        </w:tc>
      </w:tr>
      <w:tr w:rsidR="006E77E9" w:rsidRPr="00A97312" w14:paraId="570E2869" w14:textId="77777777" w:rsidTr="00834140">
        <w:trPr>
          <w:trHeight w:val="300"/>
        </w:trPr>
        <w:tc>
          <w:tcPr>
            <w:tcW w:w="1146" w:type="dxa"/>
            <w:shd w:val="clear" w:color="auto" w:fill="auto"/>
            <w:noWrap/>
            <w:vAlign w:val="bottom"/>
            <w:hideMark/>
          </w:tcPr>
          <w:p w14:paraId="3654F2F3" w14:textId="33450B72"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Taylor, F. R.</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K0fWKQ6Y","properties":{"formattedCitation":"(129)","plainCitation":"(129)","noteIndex":0},"citationItems":[{"id":4402,"uris":["http://zotero.org/users/3447303/items/ULBPVTWQ"],"uri":["http://zotero.org/users/3447303/items/ULBPVTWQ"],"itemData":{"id":4402,"type":"article-journal","title":"Peer Review: The Success of Headache Depends On Us!","container-title":"Headache","page":"S66-S69","volume":"49","archive_location":"WOS:000264821100003","ISSN":"0017-8748","journalAbbreviation":"Headache","language":"English","author":[{"family":"Taylor","given":"F. R."}],"issued":{"date-parts":[["2009",4]]}}}],"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9)</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3F922B9"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7B61A3B" w14:textId="61BBBA10"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0190932"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Headache</w:t>
            </w:r>
          </w:p>
        </w:tc>
        <w:tc>
          <w:tcPr>
            <w:tcW w:w="630" w:type="dxa"/>
            <w:shd w:val="clear" w:color="auto" w:fill="auto"/>
            <w:noWrap/>
            <w:vAlign w:val="bottom"/>
            <w:hideMark/>
          </w:tcPr>
          <w:p w14:paraId="3B82B31C"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201DFAE3" w14:textId="79DDEDF9"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0DFE8E8" w14:textId="51FF5474" w:rsidR="0009461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1893ED07" w14:textId="4B57CEAA" w:rsidR="0009461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52C1A9AA" w14:textId="77777777" w:rsidR="0009461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FE382D1" w14:textId="32510671" w:rsidR="0009461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4D0C0685" w14:textId="02A03883" w:rsidR="00F657FF"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46192455" w14:textId="3849765B" w:rsidR="0009461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4D939AE8" w14:textId="631551D6" w:rsidR="006E77E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4, 11, 13, 15, 23, 26, 31, 32, </w:t>
            </w:r>
            <w:r w:rsidR="00787455" w:rsidRPr="00A97312">
              <w:rPr>
                <w:rFonts w:ascii="Calibri" w:eastAsia="Times New Roman" w:hAnsi="Calibri" w:cs="Times New Roman"/>
                <w:color w:val="000000"/>
                <w:sz w:val="16"/>
                <w:szCs w:val="16"/>
                <w:lang w:val="en-GB"/>
              </w:rPr>
              <w:t xml:space="preserve">36, </w:t>
            </w:r>
            <w:r w:rsidR="00E2270D" w:rsidRPr="00A97312">
              <w:rPr>
                <w:rFonts w:ascii="Calibri" w:eastAsia="Times New Roman" w:hAnsi="Calibri" w:cs="Times New Roman"/>
                <w:color w:val="000000"/>
                <w:sz w:val="16"/>
                <w:szCs w:val="16"/>
                <w:lang w:val="en-GB"/>
              </w:rPr>
              <w:t xml:space="preserve">37, </w:t>
            </w:r>
            <w:r w:rsidRPr="00A97312">
              <w:rPr>
                <w:rFonts w:ascii="Calibri" w:eastAsia="Times New Roman" w:hAnsi="Calibri" w:cs="Times New Roman"/>
                <w:color w:val="000000"/>
                <w:sz w:val="16"/>
                <w:szCs w:val="16"/>
                <w:lang w:val="en-GB"/>
              </w:rPr>
              <w:t>52</w:t>
            </w:r>
          </w:p>
        </w:tc>
        <w:tc>
          <w:tcPr>
            <w:tcW w:w="720" w:type="dxa"/>
          </w:tcPr>
          <w:p w14:paraId="32AAA1CE"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1</w:t>
            </w:r>
          </w:p>
        </w:tc>
      </w:tr>
      <w:tr w:rsidR="006E77E9" w:rsidRPr="00A97312" w14:paraId="7DA1FBC7" w14:textId="77777777" w:rsidTr="00834140">
        <w:trPr>
          <w:trHeight w:val="300"/>
        </w:trPr>
        <w:tc>
          <w:tcPr>
            <w:tcW w:w="1146" w:type="dxa"/>
            <w:shd w:val="clear" w:color="auto" w:fill="auto"/>
            <w:noWrap/>
            <w:vAlign w:val="bottom"/>
            <w:hideMark/>
          </w:tcPr>
          <w:p w14:paraId="55313669" w14:textId="490C4702"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Thombs</w:t>
            </w:r>
            <w:proofErr w:type="spellEnd"/>
            <w:r w:rsidRPr="00DA41FD">
              <w:rPr>
                <w:rFonts w:ascii="Calibri" w:eastAsia="Times New Roman" w:hAnsi="Calibri" w:cs="Times New Roman"/>
                <w:color w:val="000000"/>
                <w:sz w:val="16"/>
                <w:szCs w:val="16"/>
                <w:lang w:val="en-GB"/>
              </w:rPr>
              <w:t>, B. D.</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Qqi3fC0r","properties":{"formattedCitation":"(130)","plainCitation":"(130)","noteIndex":0},"citationItems":[{"id":3784,"uris":["http://zotero.org/users/3447303/items/NEFT4KIR"],"uri":["http://zotero.org/users/3447303/items/NEFT4KIR"],"itemData":{"id":3784,"type":"article-journal","title":"A solution to inappropriate self-citation via peer review","container-title":"Canadian Medical Association Journal","page":"1864-1864","volume":"184","issue":"16","archive_location":"WOS:000311579800040","ISSN":"0820-3946","journalAbbreviation":"Can. Med. Assoc. J.","language":"English","author":[{"family":"Thombs","given":"B. D."},{"family":"Razykov","given":"I."}],"issued":{"date-parts":[["2012",11]]}}}],"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0)</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C01340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3536FC17" w14:textId="57A4AA84"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971D3A0"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ian Medical Association Journal</w:t>
            </w:r>
          </w:p>
        </w:tc>
        <w:tc>
          <w:tcPr>
            <w:tcW w:w="630" w:type="dxa"/>
            <w:shd w:val="clear" w:color="auto" w:fill="auto"/>
            <w:noWrap/>
            <w:vAlign w:val="bottom"/>
            <w:hideMark/>
          </w:tcPr>
          <w:p w14:paraId="3ED06FBA"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5D5AFACD" w14:textId="632E7B3F"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4623923E" w14:textId="093B02F2" w:rsidR="006E77E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33A524D3" w14:textId="77777777" w:rsidR="0009461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06546836" w14:textId="3699AAD2" w:rsidR="0009461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6F2E9C02" w14:textId="2D521F43" w:rsidR="006E77E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3, 28, 43, 70</w:t>
            </w:r>
          </w:p>
        </w:tc>
        <w:tc>
          <w:tcPr>
            <w:tcW w:w="720" w:type="dxa"/>
          </w:tcPr>
          <w:p w14:paraId="6A23E20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547C1E28" w14:textId="77777777" w:rsidTr="00834140">
        <w:trPr>
          <w:trHeight w:val="300"/>
        </w:trPr>
        <w:tc>
          <w:tcPr>
            <w:tcW w:w="1146" w:type="dxa"/>
            <w:shd w:val="clear" w:color="auto" w:fill="auto"/>
            <w:noWrap/>
            <w:vAlign w:val="bottom"/>
            <w:hideMark/>
          </w:tcPr>
          <w:p w14:paraId="4A450312" w14:textId="2D36B7E8"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Twentyman</w:t>
            </w:r>
            <w:proofErr w:type="spellEnd"/>
            <w:r w:rsidRPr="00DA41FD">
              <w:rPr>
                <w:rFonts w:ascii="Calibri" w:eastAsia="Times New Roman" w:hAnsi="Calibri" w:cs="Times New Roman"/>
                <w:color w:val="000000"/>
                <w:sz w:val="16"/>
                <w:szCs w:val="16"/>
                <w:lang w:val="en-GB"/>
              </w:rPr>
              <w:t>, P.</w:t>
            </w:r>
            <w:r w:rsidR="00C9565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gUcWdZKx","properties":{"formattedCitation":"(131)","plainCitation":"(131)","noteIndex":0},"citationItems":[{"id":6184,"uris":["http://zotero.org/users/3447303/items/WP93225E"],"uri":["http://zotero.org/users/3447303/items/WP93225E"],"itemData":{"id":6184,"type":"article-journal","title":"The Process of Peer-Review","container-title":"British Journal of Cancer","page":"168-170","volume":"63","issue":"2","archive_location":"WOS:A1991EY27500002","ISSN":"0007-0920","journalAbbreviation":"Br. J. Cancer","language":"English","author":[{"family":"Twentyman","given":"P."},{"family":"Selby","given":"P."}],"issued":{"date-parts":[["1991",2]]}}}],"schema":"https://github.com/citation-style-language/schema/raw/master/csl-citation.json"} </w:instrText>
            </w:r>
            <w:r w:rsidR="00C9565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1)</w:t>
            </w:r>
            <w:r w:rsidR="00C9565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4939417"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3CA52C4B" w14:textId="37ECB65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7A10F57"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ritish Journal of Cancer</w:t>
            </w:r>
          </w:p>
        </w:tc>
        <w:tc>
          <w:tcPr>
            <w:tcW w:w="630" w:type="dxa"/>
            <w:shd w:val="clear" w:color="auto" w:fill="auto"/>
            <w:noWrap/>
            <w:vAlign w:val="bottom"/>
            <w:hideMark/>
          </w:tcPr>
          <w:p w14:paraId="68D64B2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1</w:t>
            </w:r>
          </w:p>
        </w:tc>
        <w:tc>
          <w:tcPr>
            <w:tcW w:w="1080" w:type="dxa"/>
            <w:shd w:val="clear" w:color="auto" w:fill="auto"/>
            <w:noWrap/>
            <w:vAlign w:val="bottom"/>
            <w:hideMark/>
          </w:tcPr>
          <w:p w14:paraId="000D189E" w14:textId="0F1BD278"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1146920E" w14:textId="77777777" w:rsidR="006E77E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17620E5" w14:textId="7482C265" w:rsidR="0009461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7BD8AD35" w14:textId="3C32C5DD" w:rsidR="006E77E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4, 17, 18, 22, 71</w:t>
            </w:r>
          </w:p>
        </w:tc>
        <w:tc>
          <w:tcPr>
            <w:tcW w:w="720" w:type="dxa"/>
          </w:tcPr>
          <w:p w14:paraId="4279C4B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335B42F7" w14:textId="77777777" w:rsidTr="00834140">
        <w:trPr>
          <w:trHeight w:val="300"/>
        </w:trPr>
        <w:tc>
          <w:tcPr>
            <w:tcW w:w="1146" w:type="dxa"/>
            <w:shd w:val="clear" w:color="auto" w:fill="auto"/>
            <w:noWrap/>
            <w:vAlign w:val="bottom"/>
            <w:hideMark/>
          </w:tcPr>
          <w:p w14:paraId="389DCC88" w14:textId="18A4404A"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Van Norman, G. A.</w:t>
            </w:r>
            <w:r w:rsidR="00C9565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KAVNGxvj","properties":{"formattedCitation":"(132)","plainCitation":"(132)","noteIndex":0},"citationItems":[{"id":4254,"uris":["http://zotero.org/users/3447303/items/S6P55HSH"],"uri":["http://zotero.org/users/3447303/items/S6P55HSH"],"itemData":{"id":4254,"type":"chapter","title":"Publication ethics: Obligations of authors, Peer-Reviewers, and editors","container-title":"Clinical Ethics in Anesthesiology: A Case-Based Textbook","publisher":"Cambridge University Press","page":"209-216","archive":"Scopus","abstract":"The Case An anesthesia pain management researcher submits abstracts for two studies. It is discovered that he did not obtain prior approval for human subjects research. In addition, a colleague finds he is listed as a co-author on one of the studies, although he did not participate in the research. Investigation reveals that the anesthesiologist had fabricated data in some or all of 21 published studies dating back over 13 years. This uncovered what arguably is one of the most wide-ranging research fraud cases in history. His reports had been favorable to several drugs under investigation as “replacements” for postoperative narcotic therapy, and also had refuted animal studies suggesting that one of these medications interfered with bone healing after orthopedic surgery.Not only are all of this researcher's findings now in question, but also those of numerous studies by other investigators that relied upon these findings for subsequent research design and comparisons. A medical journal editor remarked that “these retractions clearly raise the possibility that we might be heading in the wrong directions or toward blind ends in attempts to improve pain therapy.” A prominent academic anesthesiologist stated that the fraudulent research had affected “millions of patients worldwide,” and possibly led to the sale of “billions of dollars worth of potentially dangerous drugs.”Ethical principles of beneficence and nonmaleficence require that physicians strive to improve medical knowledge to improve patients' lives (beneficence) and avoid harmful or ineffective treatments (nonmaleficence). © Cambridge University Press 2011.","URL":"https://www.scopus.com/inward/record.uri?eid=2-s2.0-84926980442&amp;doi=10.1017%2fCBO9780511841361.037&amp;partnerID=40&amp;md5=45e7cf9ffb6d6cd7ef49243a0cf9bb53","ISBN":"9780511841361","note":"DOI: 10.1017/CBO9780511841361.037","language":"English","author":[{"family":"Van Norman","given":"G. A."},{"family":"Jackson","given":"S."}],"issued":{"date-parts":[["2010"]]}}}],"schema":"https://github.com/citation-style-language/schema/raw/master/csl-citation.json"} </w:instrText>
            </w:r>
            <w:r w:rsidR="00C9565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2)</w:t>
            </w:r>
            <w:r w:rsidR="00C9565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8BC5BBE"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0D1855CD" w14:textId="3965F52D"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9A061C6"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Clinical Ethics in </w:t>
            </w:r>
            <w:proofErr w:type="spellStart"/>
            <w:r w:rsidRPr="00A97312">
              <w:rPr>
                <w:rFonts w:ascii="Calibri" w:eastAsia="Times New Roman" w:hAnsi="Calibri" w:cs="Times New Roman"/>
                <w:color w:val="000000"/>
                <w:sz w:val="16"/>
                <w:szCs w:val="16"/>
                <w:lang w:val="en-GB"/>
              </w:rPr>
              <w:t>Anesthesiology</w:t>
            </w:r>
            <w:proofErr w:type="spellEnd"/>
            <w:r w:rsidRPr="00A97312">
              <w:rPr>
                <w:rFonts w:ascii="Calibri" w:eastAsia="Times New Roman" w:hAnsi="Calibri" w:cs="Times New Roman"/>
                <w:color w:val="000000"/>
                <w:sz w:val="16"/>
                <w:szCs w:val="16"/>
                <w:lang w:val="en-GB"/>
              </w:rPr>
              <w:t>: A Case-Based Textbook</w:t>
            </w:r>
          </w:p>
        </w:tc>
        <w:tc>
          <w:tcPr>
            <w:tcW w:w="630" w:type="dxa"/>
            <w:shd w:val="clear" w:color="auto" w:fill="auto"/>
            <w:noWrap/>
            <w:vAlign w:val="bottom"/>
            <w:hideMark/>
          </w:tcPr>
          <w:p w14:paraId="18D3F400"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16445C4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ook chapter</w:t>
            </w:r>
          </w:p>
        </w:tc>
        <w:tc>
          <w:tcPr>
            <w:tcW w:w="1350" w:type="dxa"/>
          </w:tcPr>
          <w:p w14:paraId="31918663" w14:textId="177B7FF0" w:rsidR="00094619" w:rsidRPr="00A97312" w:rsidRDefault="00542235"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Proficient experts in their field,</w:t>
            </w:r>
          </w:p>
          <w:p w14:paraId="3117FB30" w14:textId="77777777" w:rsidR="006E77E9" w:rsidRPr="00A97312" w:rsidRDefault="00094619"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Unbiased and ethical professionals,</w:t>
            </w:r>
          </w:p>
          <w:p w14:paraId="3B4AE63C" w14:textId="77E7E3B0" w:rsidR="00094619" w:rsidRPr="00A97312" w:rsidRDefault="00094619"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Skilled critics,</w:t>
            </w:r>
          </w:p>
          <w:p w14:paraId="7DB2C6A9" w14:textId="31DC5E33" w:rsidR="00094619" w:rsidRPr="00A97312" w:rsidRDefault="00094619" w:rsidP="001744FB">
            <w:pPr>
              <w:spacing w:after="0" w:line="240" w:lineRule="auto"/>
              <w:rPr>
                <w:rFonts w:ascii="Calibri" w:eastAsia="Times New Roman" w:hAnsi="Calibri" w:cs="Times New Roman"/>
                <w:sz w:val="16"/>
                <w:szCs w:val="16"/>
                <w:lang w:val="en-GB"/>
              </w:rPr>
            </w:pPr>
            <w:r w:rsidRPr="00A97312">
              <w:rPr>
                <w:rFonts w:ascii="Calibri" w:eastAsia="Times New Roman" w:hAnsi="Calibri" w:cs="Times New Roman"/>
                <w:sz w:val="16"/>
                <w:szCs w:val="16"/>
                <w:lang w:val="en-GB"/>
              </w:rPr>
              <w:t>Respectful communicators</w:t>
            </w:r>
          </w:p>
        </w:tc>
        <w:tc>
          <w:tcPr>
            <w:tcW w:w="720" w:type="dxa"/>
            <w:shd w:val="clear" w:color="auto" w:fill="auto"/>
            <w:noWrap/>
            <w:vAlign w:val="bottom"/>
          </w:tcPr>
          <w:p w14:paraId="4E7C4DF6" w14:textId="42D0ACF5" w:rsidR="006E77E9"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094619" w:rsidRPr="00A97312">
              <w:rPr>
                <w:rFonts w:ascii="Calibri" w:eastAsia="Times New Roman" w:hAnsi="Calibri" w:cs="Times New Roman"/>
                <w:color w:val="000000"/>
                <w:sz w:val="16"/>
                <w:szCs w:val="16"/>
                <w:lang w:val="en-GB"/>
              </w:rPr>
              <w:t>13, 14, 15, 25, 52, 62</w:t>
            </w:r>
          </w:p>
        </w:tc>
        <w:tc>
          <w:tcPr>
            <w:tcW w:w="720" w:type="dxa"/>
          </w:tcPr>
          <w:p w14:paraId="11C7A6E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w:t>
            </w:r>
          </w:p>
        </w:tc>
      </w:tr>
      <w:tr w:rsidR="006E77E9" w:rsidRPr="00A97312" w14:paraId="4F9B0B53" w14:textId="77777777" w:rsidTr="00834140">
        <w:trPr>
          <w:trHeight w:val="300"/>
        </w:trPr>
        <w:tc>
          <w:tcPr>
            <w:tcW w:w="1146" w:type="dxa"/>
            <w:shd w:val="clear" w:color="auto" w:fill="auto"/>
            <w:noWrap/>
            <w:vAlign w:val="bottom"/>
            <w:hideMark/>
          </w:tcPr>
          <w:p w14:paraId="4F24BD0B" w14:textId="6E325F27"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Vintzileos</w:t>
            </w:r>
            <w:proofErr w:type="spellEnd"/>
            <w:r w:rsidRPr="00DA41FD">
              <w:rPr>
                <w:rFonts w:ascii="Calibri" w:eastAsia="Times New Roman" w:hAnsi="Calibri" w:cs="Times New Roman"/>
                <w:color w:val="000000"/>
                <w:sz w:val="16"/>
                <w:szCs w:val="16"/>
                <w:lang w:val="en-GB"/>
              </w:rPr>
              <w:t>, A. M.</w:t>
            </w:r>
            <w:r w:rsidR="00C9565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Ng9cFnpO","properties":{"formattedCitation":"(133)","plainCitation":"(133)","noteIndex":0},"citationItems":[{"id":4251,"uris":["http://zotero.org/users/3447303/items/QXADDJN8"],"uri":["http://zotero.org/users/3447303/items/QXADDJN8"],"itemData":{"id":4251,"type":"article-journal","title":"The Art of Peer-Reviewing an Original Research Paper Important Tips and Guidelines","container-title":"Journal of Ultrasound in Medicine","page":"513-518","volume":"29","issue":"4","archive_location":"WOS:000277004800002","ISSN":"0278-4297","journalAbbreviation":"J. Ultrasound Med.","language":"English","author":[{"family":"Vintzileos","given":"A. M."},{"family":"Ananth","given":"C. V."}],"issued":{"date-parts":[["2010",4]]}}}],"schema":"https://github.com/citation-style-language/schema/raw/master/csl-citation.json"} </w:instrText>
            </w:r>
            <w:r w:rsidR="00C9565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3)</w:t>
            </w:r>
            <w:r w:rsidR="00C9565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F753B7E"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F782B36" w14:textId="1616DE69"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01E99AD"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Ultrasound in Medicine</w:t>
            </w:r>
          </w:p>
        </w:tc>
        <w:tc>
          <w:tcPr>
            <w:tcW w:w="630" w:type="dxa"/>
            <w:shd w:val="clear" w:color="auto" w:fill="auto"/>
            <w:noWrap/>
            <w:vAlign w:val="bottom"/>
            <w:hideMark/>
          </w:tcPr>
          <w:p w14:paraId="50FA3A45"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0</w:t>
            </w:r>
          </w:p>
        </w:tc>
        <w:tc>
          <w:tcPr>
            <w:tcW w:w="1080" w:type="dxa"/>
            <w:shd w:val="clear" w:color="auto" w:fill="auto"/>
            <w:noWrap/>
            <w:vAlign w:val="bottom"/>
            <w:hideMark/>
          </w:tcPr>
          <w:p w14:paraId="2A9A3A4A" w14:textId="065F253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56F7C6F" w14:textId="0B232B8A" w:rsidR="00542235" w:rsidRPr="00A97312" w:rsidRDefault="0054223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5A729698" w14:textId="5F49F2F8" w:rsidR="0009461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1F282256" w14:textId="32FB09E2" w:rsidR="00186995"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15CECB9B" w14:textId="4CFF9A7F" w:rsidR="0009461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3965C2F7" w14:textId="63B6EB41" w:rsidR="006E77E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3, 14, </w:t>
            </w:r>
            <w:r w:rsidR="00542235" w:rsidRPr="00A97312">
              <w:rPr>
                <w:rFonts w:ascii="Calibri" w:eastAsia="Times New Roman" w:hAnsi="Calibri" w:cs="Times New Roman"/>
                <w:color w:val="000000"/>
                <w:sz w:val="16"/>
                <w:szCs w:val="16"/>
                <w:lang w:val="en-GB"/>
              </w:rPr>
              <w:t xml:space="preserve"> </w:t>
            </w:r>
            <w:r w:rsidR="00A357AF" w:rsidRPr="00A97312">
              <w:rPr>
                <w:rFonts w:ascii="Calibri" w:eastAsia="Times New Roman" w:hAnsi="Calibri" w:cs="Times New Roman"/>
                <w:color w:val="000000"/>
                <w:sz w:val="16"/>
                <w:szCs w:val="16"/>
                <w:lang w:val="en-GB"/>
              </w:rPr>
              <w:t xml:space="preserve">35, </w:t>
            </w:r>
            <w:r w:rsidR="00787455" w:rsidRPr="00A97312">
              <w:rPr>
                <w:rFonts w:ascii="Calibri" w:eastAsia="Times New Roman" w:hAnsi="Calibri" w:cs="Times New Roman"/>
                <w:color w:val="000000"/>
                <w:sz w:val="16"/>
                <w:szCs w:val="16"/>
                <w:lang w:val="en-GB"/>
              </w:rPr>
              <w:t>36,</w:t>
            </w:r>
            <w:r w:rsidRPr="00A97312">
              <w:rPr>
                <w:rFonts w:ascii="Calibri" w:eastAsia="Times New Roman" w:hAnsi="Calibri" w:cs="Times New Roman"/>
                <w:color w:val="000000"/>
                <w:sz w:val="16"/>
                <w:szCs w:val="16"/>
                <w:lang w:val="en-GB"/>
              </w:rPr>
              <w:t xml:space="preserve"> 42, 43, 44</w:t>
            </w:r>
          </w:p>
        </w:tc>
        <w:tc>
          <w:tcPr>
            <w:tcW w:w="720" w:type="dxa"/>
          </w:tcPr>
          <w:p w14:paraId="0FF5466A" w14:textId="456D4EA6" w:rsidR="006E77E9" w:rsidRPr="00A97312" w:rsidRDefault="0009461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7</w:t>
            </w:r>
          </w:p>
        </w:tc>
      </w:tr>
      <w:tr w:rsidR="006E77E9" w:rsidRPr="00A97312" w14:paraId="2B4833CD" w14:textId="77777777" w:rsidTr="00834140">
        <w:trPr>
          <w:trHeight w:val="300"/>
        </w:trPr>
        <w:tc>
          <w:tcPr>
            <w:tcW w:w="1146" w:type="dxa"/>
            <w:shd w:val="clear" w:color="auto" w:fill="auto"/>
            <w:noWrap/>
            <w:vAlign w:val="bottom"/>
            <w:hideMark/>
          </w:tcPr>
          <w:p w14:paraId="0A0E5F8C" w14:textId="4150F9C6"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Wagner</w:t>
            </w:r>
            <w:r w:rsidR="00D17FC7" w:rsidRPr="00D17FC7">
              <w:rPr>
                <w:rFonts w:ascii="Calibri" w:eastAsia="Times New Roman" w:hAnsi="Calibri" w:cs="Times New Roman"/>
                <w:color w:val="000000"/>
                <w:sz w:val="16"/>
                <w:szCs w:val="16"/>
                <w:lang w:val="en-GB"/>
              </w:rPr>
              <w:t>, P.D.</w:t>
            </w:r>
            <w:r w:rsidR="00D17FC7" w:rsidRPr="00D17FC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43v0gn55f","properties":{"formattedCitation":"(134)","plainCitation":"(134)","noteIndex":0},"citationItems":[{"id":2992,"uris":["http://zotero.org/users/3447303/items/A7TXL6YV"],"uri":["http://zotero.org/users/3447303/items/A7TXL6YV"],"itemData":{"id":2992,"type":"article-journal","title":"Maintaining the integrity of peer review","container-title":"Journal of Applied Physiology","page":"479-480","volume":"120","issue":"5","archive_location":"WOS:000371442900001","ISSN":"8750-7587","journalAbbreviation":"J. Appl. Physiol.","language":"English","author":[{"family":"Wagner","given":"P. D."},{"family":"Bates","given":"J. H. T."}],"issued":{"date-parts":[["2016",3]]}}}],"schema":"https://github.com/citation-style-language/schema/raw/master/csl-citation.json"} </w:instrText>
            </w:r>
            <w:r w:rsidR="00D17FC7" w:rsidRPr="00D17FC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4)</w:t>
            </w:r>
            <w:r w:rsidR="00D17FC7" w:rsidRPr="00D17FC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4744304" w14:textId="77777777" w:rsidR="006E77E9" w:rsidRPr="00D17FC7" w:rsidRDefault="006E77E9" w:rsidP="001744FB">
            <w:pPr>
              <w:spacing w:after="0" w:line="240" w:lineRule="auto"/>
              <w:ind w:right="-376"/>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B3BE364" w14:textId="7B6C19BD"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38F6599" w14:textId="77777777" w:rsidR="006E77E9" w:rsidRPr="00D17FC7" w:rsidRDefault="006E77E9" w:rsidP="001744FB">
            <w:pPr>
              <w:spacing w:after="0" w:line="240" w:lineRule="auto"/>
              <w:ind w:right="-108"/>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Journal of Applied Physiology</w:t>
            </w:r>
          </w:p>
        </w:tc>
        <w:tc>
          <w:tcPr>
            <w:tcW w:w="630" w:type="dxa"/>
            <w:shd w:val="clear" w:color="auto" w:fill="auto"/>
            <w:noWrap/>
            <w:vAlign w:val="bottom"/>
            <w:hideMark/>
          </w:tcPr>
          <w:p w14:paraId="4F395222"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6510BAFD" w14:textId="7D2474E6"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Editorial</w:t>
            </w:r>
          </w:p>
        </w:tc>
        <w:tc>
          <w:tcPr>
            <w:tcW w:w="1350" w:type="dxa"/>
          </w:tcPr>
          <w:p w14:paraId="7AF0DD77" w14:textId="7AA58487" w:rsidR="005F0767" w:rsidRPr="00D17FC7" w:rsidRDefault="005F0767"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Unbiased and ethical professionals,</w:t>
            </w:r>
          </w:p>
          <w:p w14:paraId="1CF2DE5F" w14:textId="77777777" w:rsidR="006E77E9" w:rsidRPr="00D17FC7" w:rsidRDefault="00A357AF"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Reliable professionals,</w:t>
            </w:r>
          </w:p>
          <w:p w14:paraId="6B2651AA" w14:textId="77777777" w:rsidR="005F0767" w:rsidRPr="00D17FC7" w:rsidRDefault="005F0767"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Skilled critics,</w:t>
            </w:r>
          </w:p>
          <w:p w14:paraId="2D97B9FF" w14:textId="77777777" w:rsidR="005F0767" w:rsidRPr="00D17FC7" w:rsidRDefault="005F0767"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Respectful communicators,</w:t>
            </w:r>
          </w:p>
          <w:p w14:paraId="69E13CF8" w14:textId="77777777" w:rsidR="005F0767" w:rsidRPr="00D17FC7" w:rsidRDefault="005F0767"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Advisors,</w:t>
            </w:r>
          </w:p>
          <w:p w14:paraId="4DE2778B" w14:textId="5E75C257" w:rsidR="005F0767" w:rsidRPr="00D17FC7" w:rsidRDefault="005F0767"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769B2D53" w14:textId="77777777" w:rsidR="006E77E9" w:rsidRPr="00D17FC7" w:rsidRDefault="005F0767"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 xml:space="preserve">13, 14, 18, 20, 21, 27, </w:t>
            </w:r>
            <w:r w:rsidR="00A357AF" w:rsidRPr="00D17FC7">
              <w:rPr>
                <w:rFonts w:ascii="Calibri" w:eastAsia="Times New Roman" w:hAnsi="Calibri" w:cs="Times New Roman"/>
                <w:color w:val="000000"/>
                <w:sz w:val="16"/>
                <w:szCs w:val="16"/>
                <w:lang w:val="en-GB"/>
              </w:rPr>
              <w:t xml:space="preserve">35, </w:t>
            </w:r>
            <w:r w:rsidRPr="00D17FC7">
              <w:rPr>
                <w:rFonts w:ascii="Calibri" w:eastAsia="Times New Roman" w:hAnsi="Calibri" w:cs="Times New Roman"/>
                <w:color w:val="000000"/>
                <w:sz w:val="16"/>
                <w:szCs w:val="16"/>
                <w:lang w:val="en-GB"/>
              </w:rPr>
              <w:t>42, 47, 60,</w:t>
            </w:r>
          </w:p>
          <w:p w14:paraId="0410DE1A" w14:textId="08E9FBEA" w:rsidR="005F0767" w:rsidRPr="00D17FC7" w:rsidRDefault="005F0767"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71, 74</w:t>
            </w:r>
          </w:p>
        </w:tc>
        <w:tc>
          <w:tcPr>
            <w:tcW w:w="720" w:type="dxa"/>
          </w:tcPr>
          <w:p w14:paraId="16252D51" w14:textId="77777777" w:rsidR="006E77E9" w:rsidRPr="00D17FC7" w:rsidRDefault="006E77E9" w:rsidP="001744FB">
            <w:pPr>
              <w:spacing w:after="0" w:line="240" w:lineRule="auto"/>
              <w:rPr>
                <w:rFonts w:ascii="Calibri" w:eastAsia="Times New Roman" w:hAnsi="Calibri" w:cs="Times New Roman"/>
                <w:color w:val="000000"/>
                <w:sz w:val="16"/>
                <w:szCs w:val="16"/>
                <w:lang w:val="en-GB"/>
              </w:rPr>
            </w:pPr>
            <w:r w:rsidRPr="00D17FC7">
              <w:rPr>
                <w:rFonts w:ascii="Calibri" w:eastAsia="Times New Roman" w:hAnsi="Calibri" w:cs="Times New Roman"/>
                <w:color w:val="000000"/>
                <w:sz w:val="16"/>
                <w:szCs w:val="16"/>
                <w:lang w:val="en-GB"/>
              </w:rPr>
              <w:t>12</w:t>
            </w:r>
          </w:p>
        </w:tc>
      </w:tr>
      <w:tr w:rsidR="006E77E9" w:rsidRPr="00A97312" w14:paraId="68BECD74" w14:textId="77777777" w:rsidTr="00834140">
        <w:trPr>
          <w:trHeight w:val="300"/>
        </w:trPr>
        <w:tc>
          <w:tcPr>
            <w:tcW w:w="1146" w:type="dxa"/>
            <w:shd w:val="clear" w:color="auto" w:fill="auto"/>
            <w:noWrap/>
            <w:vAlign w:val="bottom"/>
            <w:hideMark/>
          </w:tcPr>
          <w:p w14:paraId="0BF7FBDE" w14:textId="0AF96CFC"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lastRenderedPageBreak/>
              <w:t>Wick, G.</w:t>
            </w:r>
            <w:r w:rsidR="000C2892">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KqX6B7zH","properties":{"formattedCitation":"(135)","plainCitation":"(135)","noteIndex":0},"citationItems":[{"id":5653,"uris":["http://zotero.org/users/3447303/items/SNHCFWGC"],"uri":["http://zotero.org/users/3447303/items/SNHCFWGC"],"itemData":{"id":5653,"type":"article-journal","title":"The peer review system - Still no alternative in sight","container-title":"International Archives of Allergy and Immunology","page":"1-2","volume":"109","issue":"1","archive_location":"WOS:A1996TL93100001","ISSN":"1018-2438","journalAbbreviation":"Int. Arch. Allergy Immunol.","language":"English","author":[{"family":"Wick","given":"G."}],"issued":{"date-parts":[["1996",1]]}}}],"schema":"https://github.com/citation-style-language/schema/raw/master/csl-citation.json"} </w:instrText>
            </w:r>
            <w:r w:rsidR="000C2892">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5)</w:t>
            </w:r>
            <w:r w:rsidR="000C2892">
              <w:rPr>
                <w:rFonts w:ascii="Calibri" w:eastAsia="Times New Roman" w:hAnsi="Calibri" w:cs="Times New Roman"/>
                <w:color w:val="000000"/>
                <w:sz w:val="16"/>
                <w:szCs w:val="16"/>
                <w:lang w:val="en-GB"/>
              </w:rPr>
              <w:fldChar w:fldCharType="end"/>
            </w:r>
          </w:p>
          <w:p w14:paraId="4386368F" w14:textId="77777777" w:rsidR="00B10464" w:rsidRPr="00DA41FD" w:rsidRDefault="00B10464" w:rsidP="001744FB">
            <w:pPr>
              <w:spacing w:after="0" w:line="240" w:lineRule="auto"/>
              <w:rPr>
                <w:rFonts w:ascii="Calibri" w:eastAsia="Times New Roman" w:hAnsi="Calibri" w:cs="Times New Roman"/>
                <w:color w:val="000000"/>
                <w:sz w:val="16"/>
                <w:szCs w:val="16"/>
                <w:lang w:val="en-GB"/>
              </w:rPr>
            </w:pPr>
          </w:p>
          <w:p w14:paraId="0EE7EDA9" w14:textId="77777777" w:rsidR="00B10464" w:rsidRPr="00DA41FD" w:rsidRDefault="00B10464" w:rsidP="001744FB">
            <w:pPr>
              <w:spacing w:after="0" w:line="240" w:lineRule="auto"/>
              <w:rPr>
                <w:rFonts w:ascii="Calibri" w:eastAsia="Times New Roman" w:hAnsi="Calibri" w:cs="Times New Roman"/>
                <w:color w:val="000000"/>
                <w:sz w:val="16"/>
                <w:szCs w:val="16"/>
                <w:lang w:val="en-GB"/>
              </w:rPr>
            </w:pPr>
          </w:p>
          <w:p w14:paraId="72951A79" w14:textId="77777777" w:rsidR="00B10464" w:rsidRPr="00DA41FD" w:rsidRDefault="00B10464" w:rsidP="001744FB">
            <w:pPr>
              <w:spacing w:after="0" w:line="240" w:lineRule="auto"/>
              <w:rPr>
                <w:rFonts w:ascii="Calibri" w:eastAsia="Times New Roman" w:hAnsi="Calibri" w:cs="Times New Roman"/>
                <w:color w:val="000000"/>
                <w:sz w:val="16"/>
                <w:szCs w:val="16"/>
                <w:lang w:val="en-GB"/>
              </w:rPr>
            </w:pPr>
          </w:p>
          <w:p w14:paraId="5D2588FE" w14:textId="77777777" w:rsidR="00B10464" w:rsidRPr="00DA41FD" w:rsidRDefault="00B10464" w:rsidP="001744FB">
            <w:pPr>
              <w:spacing w:after="0" w:line="240" w:lineRule="auto"/>
              <w:rPr>
                <w:rFonts w:ascii="Calibri" w:eastAsia="Times New Roman" w:hAnsi="Calibri" w:cs="Times New Roman"/>
                <w:color w:val="000000"/>
                <w:sz w:val="16"/>
                <w:szCs w:val="16"/>
                <w:lang w:val="en-GB"/>
              </w:rPr>
            </w:pPr>
          </w:p>
        </w:tc>
        <w:tc>
          <w:tcPr>
            <w:tcW w:w="993" w:type="dxa"/>
            <w:shd w:val="clear" w:color="auto" w:fill="auto"/>
            <w:noWrap/>
            <w:vAlign w:val="bottom"/>
            <w:hideMark/>
          </w:tcPr>
          <w:p w14:paraId="04056DFD" w14:textId="3ADA1B51"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ustria</w:t>
            </w:r>
          </w:p>
        </w:tc>
        <w:tc>
          <w:tcPr>
            <w:tcW w:w="910" w:type="dxa"/>
            <w:shd w:val="clear" w:color="auto" w:fill="auto"/>
            <w:noWrap/>
            <w:vAlign w:val="bottom"/>
            <w:hideMark/>
          </w:tcPr>
          <w:p w14:paraId="5F594419" w14:textId="5C56B808"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E964DF7"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International Archives of Allergy and Immunology</w:t>
            </w:r>
          </w:p>
        </w:tc>
        <w:tc>
          <w:tcPr>
            <w:tcW w:w="630" w:type="dxa"/>
            <w:shd w:val="clear" w:color="auto" w:fill="auto"/>
            <w:noWrap/>
            <w:vAlign w:val="bottom"/>
            <w:hideMark/>
          </w:tcPr>
          <w:p w14:paraId="673A099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996</w:t>
            </w:r>
          </w:p>
        </w:tc>
        <w:tc>
          <w:tcPr>
            <w:tcW w:w="1080" w:type="dxa"/>
            <w:shd w:val="clear" w:color="auto" w:fill="auto"/>
            <w:noWrap/>
            <w:vAlign w:val="bottom"/>
            <w:hideMark/>
          </w:tcPr>
          <w:p w14:paraId="388EF8A4" w14:textId="05DF014C"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68A61E8D" w14:textId="77777777" w:rsidR="006E77E9" w:rsidRPr="00A97312" w:rsidRDefault="005F0767"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491238A6" w14:textId="574173C9" w:rsidR="005F0767" w:rsidRPr="00A97312" w:rsidRDefault="005F0767"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5FE57F0C" w14:textId="77640AEC" w:rsidR="005F0767" w:rsidRPr="00A97312" w:rsidRDefault="005F0767"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0247D68A" w14:textId="23D98D3B" w:rsidR="006E77E9" w:rsidRPr="00A97312" w:rsidRDefault="005F0767"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5, 42, 43, 59, 60</w:t>
            </w:r>
          </w:p>
        </w:tc>
        <w:tc>
          <w:tcPr>
            <w:tcW w:w="720" w:type="dxa"/>
          </w:tcPr>
          <w:p w14:paraId="18FE242F"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w:t>
            </w:r>
          </w:p>
        </w:tc>
      </w:tr>
      <w:tr w:rsidR="006E77E9" w:rsidRPr="00A97312" w14:paraId="09D9CF43" w14:textId="77777777" w:rsidTr="00834140">
        <w:trPr>
          <w:trHeight w:val="300"/>
        </w:trPr>
        <w:tc>
          <w:tcPr>
            <w:tcW w:w="1146" w:type="dxa"/>
            <w:shd w:val="clear" w:color="auto" w:fill="auto"/>
            <w:noWrap/>
            <w:vAlign w:val="bottom"/>
            <w:hideMark/>
          </w:tcPr>
          <w:p w14:paraId="7ADCDCB0" w14:textId="43045EC1"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Wierzbinski</w:t>
            </w:r>
            <w:proofErr w:type="spellEnd"/>
            <w:r w:rsidRPr="00DA41FD">
              <w:rPr>
                <w:rFonts w:ascii="Calibri" w:eastAsia="Times New Roman" w:hAnsi="Calibri" w:cs="Times New Roman"/>
                <w:color w:val="000000"/>
                <w:sz w:val="16"/>
                <w:szCs w:val="16"/>
                <w:lang w:val="en-GB"/>
              </w:rPr>
              <w:t>-Cross, H.</w:t>
            </w:r>
            <w:r w:rsidR="000C2892">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oJ4TrQ1s","properties":{"formattedCitation":"(136)","plainCitation":"(136)","noteIndex":0},"citationItems":[{"id":2957,"uris":["http://zotero.org/users/3447303/items/INAP76S2"],"uri":["http://zotero.org/users/3447303/items/INAP76S2"],"itemData":{"id":2957,"type":"article-journal","title":"Peer Review","container-title":"Journal for Nurses in Professional Development","page":"102-104","volume":"33","issue":"2","archive":"Scopus","abstract":"Peer review for publication is fundamental to science-based fields, and nursing is no exception. Peer review provides benefits to the reviewer and the author(s) of the reviewed work. The purpose of this article is to provide readers with an explanation of how the peer review process works, what the responsibilities of a peer reviewer are, how to get involved in peer review, and the benefits of the review process. Copyright © 2017 Wolters Kluwer Health, Inc. All rights reserved.","DOI":"10.1097/NND.0000000000000327","ISSN":"21699798 (ISSN)","language":"English","author":[{"family":"Wierzbinski-Cross","given":"H."}],"issued":{"date-parts":[["2017"]]}}}],"schema":"https://github.com/citation-style-language/schema/raw/master/csl-citation.json"} </w:instrText>
            </w:r>
            <w:r w:rsidR="000C2892">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6)</w:t>
            </w:r>
            <w:r w:rsidR="000C2892">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60B4E51"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AC82EFF" w14:textId="0503C22F"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CBFE7F7"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for Nurses in Professional Development</w:t>
            </w:r>
          </w:p>
        </w:tc>
        <w:tc>
          <w:tcPr>
            <w:tcW w:w="630" w:type="dxa"/>
            <w:shd w:val="clear" w:color="auto" w:fill="auto"/>
            <w:noWrap/>
            <w:vAlign w:val="bottom"/>
            <w:hideMark/>
          </w:tcPr>
          <w:p w14:paraId="1932EE56"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7</w:t>
            </w:r>
          </w:p>
        </w:tc>
        <w:tc>
          <w:tcPr>
            <w:tcW w:w="1080" w:type="dxa"/>
            <w:shd w:val="clear" w:color="auto" w:fill="auto"/>
            <w:noWrap/>
            <w:vAlign w:val="bottom"/>
            <w:hideMark/>
          </w:tcPr>
          <w:p w14:paraId="51EE199B" w14:textId="7C3D489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21268B35" w14:textId="56166F38" w:rsidR="00E20954" w:rsidRPr="00A97312" w:rsidRDefault="00E2095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Dutiful/altruistic towards scientific community,</w:t>
            </w:r>
          </w:p>
          <w:p w14:paraId="57176C79" w14:textId="35B5912F" w:rsidR="00E20954" w:rsidRPr="00A97312" w:rsidRDefault="00E2095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Familiar with journal,</w:t>
            </w:r>
          </w:p>
          <w:p w14:paraId="6F04FCE1" w14:textId="0436EFF1" w:rsidR="00E20954" w:rsidRPr="00A97312" w:rsidRDefault="00E2095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Unbiased and ethical professionals,</w:t>
            </w:r>
          </w:p>
          <w:p w14:paraId="4A9F9078" w14:textId="11C83C3D" w:rsidR="00E20954" w:rsidRPr="00A97312" w:rsidRDefault="00E2095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650BA8B2" w14:textId="118F89C0" w:rsidR="006E77E9" w:rsidRPr="00A97312" w:rsidRDefault="00787455"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08712B9E" w14:textId="4AA43DC7" w:rsidR="00E20954" w:rsidRPr="00A97312" w:rsidRDefault="00E2095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p w14:paraId="15B7868A" w14:textId="3C58B1C5" w:rsidR="00E20954" w:rsidRPr="00A97312" w:rsidRDefault="00E2095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Advisors</w:t>
            </w:r>
          </w:p>
        </w:tc>
        <w:tc>
          <w:tcPr>
            <w:tcW w:w="720" w:type="dxa"/>
            <w:shd w:val="clear" w:color="auto" w:fill="auto"/>
            <w:noWrap/>
            <w:vAlign w:val="bottom"/>
          </w:tcPr>
          <w:p w14:paraId="3CB11E12" w14:textId="52B2E19B" w:rsidR="006E77E9" w:rsidRPr="00A97312" w:rsidRDefault="00E2095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4, 11, 13, 14, 16, 19, 31, </w:t>
            </w:r>
            <w:r w:rsidR="00A357AF" w:rsidRPr="00A97312">
              <w:rPr>
                <w:rFonts w:ascii="Calibri" w:eastAsia="Times New Roman" w:hAnsi="Calibri" w:cs="Times New Roman"/>
                <w:color w:val="000000"/>
                <w:sz w:val="16"/>
                <w:szCs w:val="16"/>
                <w:lang w:val="en-GB"/>
              </w:rPr>
              <w:t xml:space="preserve">35, </w:t>
            </w:r>
            <w:r w:rsidR="00787455" w:rsidRPr="00A97312">
              <w:rPr>
                <w:rFonts w:ascii="Calibri" w:eastAsia="Times New Roman" w:hAnsi="Calibri" w:cs="Times New Roman"/>
                <w:color w:val="000000"/>
                <w:sz w:val="16"/>
                <w:szCs w:val="16"/>
                <w:lang w:val="en-GB"/>
              </w:rPr>
              <w:t xml:space="preserve">36, </w:t>
            </w:r>
            <w:r w:rsidRPr="00A97312">
              <w:rPr>
                <w:rFonts w:ascii="Calibri" w:eastAsia="Times New Roman" w:hAnsi="Calibri" w:cs="Times New Roman"/>
                <w:color w:val="000000"/>
                <w:sz w:val="16"/>
                <w:szCs w:val="16"/>
                <w:lang w:val="en-GB"/>
              </w:rPr>
              <w:t>43, 52, 71</w:t>
            </w:r>
          </w:p>
        </w:tc>
        <w:tc>
          <w:tcPr>
            <w:tcW w:w="720" w:type="dxa"/>
          </w:tcPr>
          <w:p w14:paraId="71DB6C62" w14:textId="77777777" w:rsidR="006E77E9" w:rsidRPr="00A97312" w:rsidRDefault="007D30AC"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2</w:t>
            </w:r>
          </w:p>
        </w:tc>
      </w:tr>
      <w:tr w:rsidR="006E77E9" w:rsidRPr="00A97312" w14:paraId="7675ADF0" w14:textId="77777777" w:rsidTr="00834140">
        <w:trPr>
          <w:trHeight w:val="300"/>
        </w:trPr>
        <w:tc>
          <w:tcPr>
            <w:tcW w:w="1146" w:type="dxa"/>
            <w:shd w:val="clear" w:color="auto" w:fill="auto"/>
            <w:noWrap/>
            <w:vAlign w:val="bottom"/>
            <w:hideMark/>
          </w:tcPr>
          <w:p w14:paraId="03F0E0EF" w14:textId="207B3B3E"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hAnsi="Calibri" w:cs="Times New Roman"/>
                <w:sz w:val="16"/>
                <w:szCs w:val="16"/>
                <w:lang w:val="en-GB"/>
              </w:rPr>
              <w:t>Wilder, R. S.</w:t>
            </w:r>
            <w:r w:rsidR="000C2892">
              <w:rPr>
                <w:rFonts w:ascii="Calibri" w:hAnsi="Calibri" w:cs="Times New Roman"/>
                <w:sz w:val="16"/>
                <w:szCs w:val="16"/>
                <w:lang w:val="en-GB"/>
              </w:rPr>
              <w:fldChar w:fldCharType="begin"/>
            </w:r>
            <w:r w:rsidR="00707F26">
              <w:rPr>
                <w:rFonts w:ascii="Calibri" w:hAnsi="Calibri" w:cs="Times New Roman"/>
                <w:sz w:val="16"/>
                <w:szCs w:val="16"/>
                <w:lang w:val="en-GB"/>
              </w:rPr>
              <w:instrText xml:space="preserve"> ADDIN ZOTERO_ITEM CSL_CITATION {"citationID":"qawNWXC2","properties":{"formattedCitation":"(137)","plainCitation":"(137)","noteIndex":0},"citationItems":[{"id":3377,"uris":["http://zotero.org/users/3447303/items/BHV939HX"],"uri":["http://zotero.org/users/3447303/items/BHV939HX"],"itemData":{"id":3377,"type":"article-journal","title":"Becoming a reviewer for a peer-reviewed journal","container-title":"Journal of Dental Hygiene","page":"262","volume":"88","issue":"5","source":"Ovid Technologies","archive":"MEDLINE","archive_location":"25325720","ISSN":"1553-0205","journalAbbreviation":"J Dent Hyg","language":"English","author":[{"family":"Wilder","given":"Rebecca S."}],"issued":{"date-parts":[["2014",10]]}}}],"schema":"https://github.com/citation-style-language/schema/raw/master/csl-citation.json"} </w:instrText>
            </w:r>
            <w:r w:rsidR="000C2892">
              <w:rPr>
                <w:rFonts w:ascii="Calibri" w:hAnsi="Calibri" w:cs="Times New Roman"/>
                <w:sz w:val="16"/>
                <w:szCs w:val="16"/>
                <w:lang w:val="en-GB"/>
              </w:rPr>
              <w:fldChar w:fldCharType="separate"/>
            </w:r>
            <w:r w:rsidR="00707F26" w:rsidRPr="00707F26">
              <w:rPr>
                <w:rFonts w:ascii="Calibri" w:hAnsi="Calibri" w:cs="Calibri"/>
                <w:sz w:val="16"/>
              </w:rPr>
              <w:t>(137)</w:t>
            </w:r>
            <w:r w:rsidR="000C2892">
              <w:rPr>
                <w:rFonts w:ascii="Calibri" w:hAnsi="Calibri" w:cs="Times New Roman"/>
                <w:sz w:val="16"/>
                <w:szCs w:val="16"/>
                <w:lang w:val="en-GB"/>
              </w:rPr>
              <w:fldChar w:fldCharType="end"/>
            </w:r>
          </w:p>
        </w:tc>
        <w:tc>
          <w:tcPr>
            <w:tcW w:w="993" w:type="dxa"/>
            <w:shd w:val="clear" w:color="auto" w:fill="auto"/>
            <w:noWrap/>
            <w:vAlign w:val="bottom"/>
            <w:hideMark/>
          </w:tcPr>
          <w:p w14:paraId="4AF1EF04"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E6B3D27" w14:textId="19E2C985"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315CCB2"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Dental Hygiene</w:t>
            </w:r>
          </w:p>
        </w:tc>
        <w:tc>
          <w:tcPr>
            <w:tcW w:w="630" w:type="dxa"/>
            <w:shd w:val="clear" w:color="auto" w:fill="auto"/>
            <w:noWrap/>
            <w:vAlign w:val="bottom"/>
            <w:hideMark/>
          </w:tcPr>
          <w:p w14:paraId="665AA619"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3EA2FA54" w14:textId="2C59BF12"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6867972F" w14:textId="0A03E185" w:rsidR="00C27693" w:rsidRPr="00A97312" w:rsidRDefault="00C2769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58B350FB" w14:textId="51EF65D6" w:rsidR="006E77E9" w:rsidRPr="00A97312" w:rsidRDefault="00F2253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0D6A3BEA" w14:textId="58FB1F3C" w:rsidR="00E20954" w:rsidRPr="00A97312" w:rsidRDefault="00E2095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tc>
        <w:tc>
          <w:tcPr>
            <w:tcW w:w="720" w:type="dxa"/>
            <w:shd w:val="clear" w:color="auto" w:fill="auto"/>
            <w:noWrap/>
            <w:vAlign w:val="bottom"/>
          </w:tcPr>
          <w:p w14:paraId="416ACF77" w14:textId="68229742" w:rsidR="006E77E9" w:rsidRPr="00A97312" w:rsidRDefault="00C2769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1,</w:t>
            </w:r>
            <w:r w:rsidR="008206C7" w:rsidRPr="00A97312">
              <w:rPr>
                <w:rFonts w:ascii="Calibri" w:eastAsia="Times New Roman" w:hAnsi="Calibri" w:cs="Times New Roman"/>
                <w:color w:val="000000"/>
                <w:sz w:val="16"/>
                <w:szCs w:val="16"/>
                <w:lang w:val="en-GB"/>
              </w:rPr>
              <w:t xml:space="preserve"> 2,</w:t>
            </w:r>
            <w:r w:rsidRPr="00A97312">
              <w:rPr>
                <w:rFonts w:ascii="Calibri" w:eastAsia="Times New Roman" w:hAnsi="Calibri" w:cs="Times New Roman"/>
                <w:color w:val="000000"/>
                <w:sz w:val="16"/>
                <w:szCs w:val="16"/>
                <w:lang w:val="en-GB"/>
              </w:rPr>
              <w:t xml:space="preserve"> </w:t>
            </w:r>
            <w:r w:rsidR="00A357AF" w:rsidRPr="00A97312">
              <w:rPr>
                <w:rFonts w:ascii="Calibri" w:eastAsia="Times New Roman" w:hAnsi="Calibri" w:cs="Times New Roman"/>
                <w:color w:val="000000"/>
                <w:sz w:val="16"/>
                <w:szCs w:val="16"/>
                <w:lang w:val="en-GB"/>
              </w:rPr>
              <w:t xml:space="preserve">35, </w:t>
            </w:r>
            <w:r w:rsidR="00F2253F" w:rsidRPr="00A97312">
              <w:rPr>
                <w:rFonts w:ascii="Calibri" w:eastAsia="Times New Roman" w:hAnsi="Calibri" w:cs="Times New Roman"/>
                <w:color w:val="000000"/>
                <w:sz w:val="16"/>
                <w:szCs w:val="16"/>
                <w:lang w:val="en-GB"/>
              </w:rPr>
              <w:t>38,</w:t>
            </w:r>
          </w:p>
          <w:p w14:paraId="3F8939DA" w14:textId="5ABFE857" w:rsidR="00E20954" w:rsidRPr="00A97312" w:rsidRDefault="00E2095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57, 58</w:t>
            </w:r>
          </w:p>
        </w:tc>
        <w:tc>
          <w:tcPr>
            <w:tcW w:w="720" w:type="dxa"/>
          </w:tcPr>
          <w:p w14:paraId="0E7D42BB"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6</w:t>
            </w:r>
          </w:p>
        </w:tc>
      </w:tr>
      <w:tr w:rsidR="006E77E9" w:rsidRPr="00A97312" w14:paraId="7B45F390" w14:textId="77777777" w:rsidTr="00834140">
        <w:trPr>
          <w:trHeight w:val="300"/>
        </w:trPr>
        <w:tc>
          <w:tcPr>
            <w:tcW w:w="1146" w:type="dxa"/>
            <w:shd w:val="clear" w:color="auto" w:fill="auto"/>
            <w:noWrap/>
            <w:vAlign w:val="bottom"/>
            <w:hideMark/>
          </w:tcPr>
          <w:p w14:paraId="1B9EBE42" w14:textId="1E28D614"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Wolf, L. A.</w:t>
            </w:r>
            <w:r w:rsidR="000C2892">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wa1CYbl6","properties":{"formattedCitation":"(138)","plainCitation":"(138)","noteIndex":0},"citationItems":[{"id":2987,"uris":["http://zotero.org/users/3447303/items/NNC4JH52"],"uri":["http://zotero.org/users/3447303/items/NNC4JH52"],"itemData":{"id":2987,"type":"article-journal","title":"The Peer Review Process","container-title":"Journal of Emergency Nursing","page":"454-456","volume":"42","issue":"5","archive_location":"WOS:000385490700018","ISSN":"0099-1767","journalAbbreviation":"J. Emerg. Nurs.","language":"English","author":[{"family":"Wolf","given":"L. A."}],"issued":{"date-parts":[["2016",9]]}}}],"schema":"https://github.com/citation-style-language/schema/raw/master/csl-citation.json"} </w:instrText>
            </w:r>
            <w:r w:rsidR="000C2892">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8)</w:t>
            </w:r>
            <w:r w:rsidR="000C2892">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3F5BD5F"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56EC5B7" w14:textId="1211BAFC"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5A40660"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Emergency Nursing</w:t>
            </w:r>
          </w:p>
        </w:tc>
        <w:tc>
          <w:tcPr>
            <w:tcW w:w="630" w:type="dxa"/>
            <w:shd w:val="clear" w:color="auto" w:fill="auto"/>
            <w:noWrap/>
            <w:vAlign w:val="bottom"/>
            <w:hideMark/>
          </w:tcPr>
          <w:p w14:paraId="70956551"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2E5CC977" w14:textId="4D3F20A0"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77894516" w14:textId="09D3741E" w:rsidR="006E77E9" w:rsidRPr="00A97312" w:rsidRDefault="00C2769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38A9A995" w14:textId="1F823181" w:rsidR="00E20954" w:rsidRPr="00A97312" w:rsidRDefault="00E20954"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5FDB7A51" w14:textId="10E85974" w:rsidR="006E77E9" w:rsidRPr="00A97312" w:rsidRDefault="00C2769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38532A" w:rsidRPr="00A97312">
              <w:rPr>
                <w:rFonts w:ascii="Calibri" w:eastAsia="Times New Roman" w:hAnsi="Calibri" w:cs="Times New Roman"/>
                <w:color w:val="000000"/>
                <w:sz w:val="16"/>
                <w:szCs w:val="16"/>
                <w:lang w:val="en-GB"/>
              </w:rPr>
              <w:t xml:space="preserve">3, </w:t>
            </w:r>
            <w:r w:rsidR="00E20954" w:rsidRPr="00A97312">
              <w:rPr>
                <w:rFonts w:ascii="Calibri" w:eastAsia="Times New Roman" w:hAnsi="Calibri" w:cs="Times New Roman"/>
                <w:color w:val="000000"/>
                <w:sz w:val="16"/>
                <w:szCs w:val="16"/>
                <w:lang w:val="en-GB"/>
              </w:rPr>
              <w:t>43</w:t>
            </w:r>
          </w:p>
        </w:tc>
        <w:tc>
          <w:tcPr>
            <w:tcW w:w="720" w:type="dxa"/>
          </w:tcPr>
          <w:p w14:paraId="01F05051" w14:textId="77777777" w:rsidR="006E77E9" w:rsidRPr="00A97312" w:rsidRDefault="006C1AA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w:t>
            </w:r>
          </w:p>
        </w:tc>
      </w:tr>
      <w:tr w:rsidR="006E77E9" w:rsidRPr="00A97312" w14:paraId="188F921F" w14:textId="77777777" w:rsidTr="00834140">
        <w:trPr>
          <w:trHeight w:val="300"/>
        </w:trPr>
        <w:tc>
          <w:tcPr>
            <w:tcW w:w="1146" w:type="dxa"/>
            <w:shd w:val="clear" w:color="auto" w:fill="auto"/>
            <w:noWrap/>
            <w:vAlign w:val="bottom"/>
            <w:hideMark/>
          </w:tcPr>
          <w:p w14:paraId="459DC7BC" w14:textId="101A5C26" w:rsidR="006E77E9" w:rsidRPr="00DA41FD" w:rsidRDefault="006E77E9" w:rsidP="001744FB">
            <w:pPr>
              <w:spacing w:after="0" w:line="240" w:lineRule="auto"/>
              <w:rPr>
                <w:rFonts w:ascii="Calibri" w:eastAsia="Times New Roman" w:hAnsi="Calibri" w:cs="Times New Roman"/>
                <w:color w:val="000000"/>
                <w:sz w:val="16"/>
                <w:szCs w:val="16"/>
                <w:lang w:val="en-GB"/>
              </w:rPr>
            </w:pPr>
            <w:r w:rsidRPr="00DA41FD">
              <w:rPr>
                <w:rFonts w:ascii="Calibri" w:eastAsia="Times New Roman" w:hAnsi="Calibri" w:cs="Times New Roman"/>
                <w:color w:val="000000"/>
                <w:sz w:val="16"/>
                <w:szCs w:val="16"/>
                <w:lang w:val="en-GB"/>
              </w:rPr>
              <w:t>Young, S. N.</w:t>
            </w:r>
            <w:r w:rsidR="000C2892">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cFwRACnT","properties":{"formattedCitation":"(139)","plainCitation":"(139)","noteIndex":0},"citationItems":[{"id":5047,"uris":["http://zotero.org/users/3447303/items/REG5GNQH"],"uri":["http://zotero.org/users/3447303/items/REG5GNQH"],"itemData":{"id":5047,"type":"article-journal","title":"Peer review of manuscripts: theory and practice","container-title":"Journal of Psychiatry &amp; Neuroscience","page":"327-330","volume":"28","issue":"5","archive_location":"WOS:000185423700001","ISSN":"1180-4882","journalAbbreviation":"J. Psychiatry Neurosci.","language":"English","author":[{"family":"Young","given":"S. N."}],"issued":{"date-parts":[["2003",9]]}}}],"schema":"https://github.com/citation-style-language/schema/raw/master/csl-citation.json"} </w:instrText>
            </w:r>
            <w:r w:rsidR="000C2892">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9)</w:t>
            </w:r>
            <w:r w:rsidR="000C2892">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10461C5" w14:textId="5E4DC896"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3027A0AD" w14:textId="691517D4"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B4BEC14"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Journal of Psychiatry &amp; Neuroscience</w:t>
            </w:r>
          </w:p>
        </w:tc>
        <w:tc>
          <w:tcPr>
            <w:tcW w:w="630" w:type="dxa"/>
            <w:shd w:val="clear" w:color="auto" w:fill="auto"/>
            <w:noWrap/>
            <w:vAlign w:val="bottom"/>
            <w:hideMark/>
          </w:tcPr>
          <w:p w14:paraId="2AACB64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03</w:t>
            </w:r>
          </w:p>
        </w:tc>
        <w:tc>
          <w:tcPr>
            <w:tcW w:w="1080" w:type="dxa"/>
            <w:shd w:val="clear" w:color="auto" w:fill="auto"/>
            <w:noWrap/>
            <w:vAlign w:val="bottom"/>
            <w:hideMark/>
          </w:tcPr>
          <w:p w14:paraId="3EDA6557" w14:textId="69400B16"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594E1BCC" w14:textId="58F63A7C" w:rsidR="00C27693" w:rsidRPr="00A97312" w:rsidRDefault="00C2769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Proficient experts in their field,</w:t>
            </w:r>
          </w:p>
          <w:p w14:paraId="4298F3CB" w14:textId="792E8BAC" w:rsidR="00F250EB" w:rsidRPr="00A97312" w:rsidRDefault="00E22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1E00559D" w14:textId="09B14384" w:rsidR="009E4171" w:rsidRPr="00A97312" w:rsidRDefault="009E417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spectful communicators,</w:t>
            </w:r>
          </w:p>
          <w:p w14:paraId="3AE5DABC" w14:textId="67B7AB73" w:rsidR="009E4171" w:rsidRPr="00A97312" w:rsidRDefault="009E4171"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viewers should not</w:t>
            </w:r>
          </w:p>
        </w:tc>
        <w:tc>
          <w:tcPr>
            <w:tcW w:w="720" w:type="dxa"/>
            <w:shd w:val="clear" w:color="auto" w:fill="auto"/>
            <w:noWrap/>
            <w:vAlign w:val="bottom"/>
          </w:tcPr>
          <w:p w14:paraId="1F05379D" w14:textId="4D5731D7" w:rsidR="006E77E9" w:rsidRPr="00A97312" w:rsidRDefault="00C27693"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1, </w:t>
            </w:r>
            <w:r w:rsidR="00E2270D" w:rsidRPr="00A97312">
              <w:rPr>
                <w:rFonts w:ascii="Calibri" w:eastAsia="Times New Roman" w:hAnsi="Calibri" w:cs="Times New Roman"/>
                <w:color w:val="000000"/>
                <w:sz w:val="16"/>
                <w:szCs w:val="16"/>
                <w:lang w:val="en-GB"/>
              </w:rPr>
              <w:t xml:space="preserve">37, </w:t>
            </w:r>
            <w:r w:rsidR="009E4171" w:rsidRPr="00A97312">
              <w:rPr>
                <w:rFonts w:ascii="Calibri" w:eastAsia="Times New Roman" w:hAnsi="Calibri" w:cs="Times New Roman"/>
                <w:color w:val="000000"/>
                <w:sz w:val="16"/>
                <w:szCs w:val="16"/>
                <w:lang w:val="en-GB"/>
              </w:rPr>
              <w:t>61, 72</w:t>
            </w:r>
          </w:p>
        </w:tc>
        <w:tc>
          <w:tcPr>
            <w:tcW w:w="720" w:type="dxa"/>
          </w:tcPr>
          <w:p w14:paraId="2633494B" w14:textId="77777777" w:rsidR="006E77E9" w:rsidRPr="00A97312" w:rsidRDefault="006C1AA2"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4</w:t>
            </w:r>
          </w:p>
        </w:tc>
      </w:tr>
      <w:tr w:rsidR="006E77E9" w:rsidRPr="00A97312" w14:paraId="4928E3BF" w14:textId="77777777" w:rsidTr="00834140">
        <w:trPr>
          <w:trHeight w:val="300"/>
        </w:trPr>
        <w:tc>
          <w:tcPr>
            <w:tcW w:w="1146" w:type="dxa"/>
            <w:shd w:val="clear" w:color="auto" w:fill="auto"/>
            <w:noWrap/>
            <w:vAlign w:val="bottom"/>
            <w:hideMark/>
          </w:tcPr>
          <w:p w14:paraId="56E57ADD" w14:textId="282A0812" w:rsidR="006E77E9" w:rsidRPr="00DA41FD" w:rsidRDefault="006E77E9" w:rsidP="001744FB">
            <w:pPr>
              <w:spacing w:after="0" w:line="240" w:lineRule="auto"/>
              <w:rPr>
                <w:rFonts w:ascii="Calibri" w:eastAsia="Times New Roman" w:hAnsi="Calibri" w:cs="Times New Roman"/>
                <w:color w:val="000000"/>
                <w:sz w:val="16"/>
                <w:szCs w:val="16"/>
                <w:lang w:val="en-GB"/>
              </w:rPr>
            </w:pPr>
            <w:proofErr w:type="spellStart"/>
            <w:r w:rsidRPr="00DA41FD">
              <w:rPr>
                <w:rFonts w:ascii="Calibri" w:eastAsia="Times New Roman" w:hAnsi="Calibri" w:cs="Times New Roman"/>
                <w:color w:val="000000"/>
                <w:sz w:val="16"/>
                <w:szCs w:val="16"/>
                <w:lang w:val="en-GB"/>
              </w:rPr>
              <w:t>Zinsky</w:t>
            </w:r>
            <w:proofErr w:type="spellEnd"/>
            <w:r w:rsidRPr="00DA41FD">
              <w:rPr>
                <w:rFonts w:ascii="Calibri" w:eastAsia="Times New Roman" w:hAnsi="Calibri" w:cs="Times New Roman"/>
                <w:color w:val="000000"/>
                <w:sz w:val="16"/>
                <w:szCs w:val="16"/>
                <w:lang w:val="en-GB"/>
              </w:rPr>
              <w:t>, R.</w:t>
            </w:r>
            <w:r w:rsidR="000C2892">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cktdf2ww","properties":{"formattedCitation":"(140)","plainCitation":"(140)","noteIndex":0},"citationItems":[{"id":3374,"uris":["http://zotero.org/users/3447303/items/VR6QXGZL"],"uri":["http://zotero.org/users/3447303/items/VR6QXGZL"],"itemData":{"id":3374,"type":"article-journal","title":"Doing Science: Peer reviewing","container-title":"Breathe","page":"337-340","volume":"10","issue":"4","source":"Ovid Technologies","archive":"Embase","archive_location":"600737543","DOI":"10.1183/20734735.104214","ISSN":"1810-6838 2073-4735","language":"English","author":[{"family":"Zinsky","given":"R."},{"family":"Skoczynski","given":"S."},{"family":"Jacinto","given":"T."},{"family":"Bjerg","given":"A."}],"issued":{"date-parts":[["2014",12]]}}}],"schema":"https://github.com/citation-style-language/schema/raw/master/csl-citation.json"} </w:instrText>
            </w:r>
            <w:r w:rsidR="000C2892">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40)</w:t>
            </w:r>
            <w:r w:rsidR="000C2892">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CA754B1" w14:textId="77777777" w:rsidR="006E77E9" w:rsidRPr="00A97312" w:rsidRDefault="006E77E9" w:rsidP="001744FB">
            <w:pPr>
              <w:spacing w:after="0" w:line="240" w:lineRule="auto"/>
              <w:ind w:right="-376"/>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Germany</w:t>
            </w:r>
          </w:p>
        </w:tc>
        <w:tc>
          <w:tcPr>
            <w:tcW w:w="910" w:type="dxa"/>
            <w:shd w:val="clear" w:color="auto" w:fill="auto"/>
            <w:noWrap/>
            <w:vAlign w:val="bottom"/>
            <w:hideMark/>
          </w:tcPr>
          <w:p w14:paraId="7A68CD0F" w14:textId="7077E682"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18FB296" w14:textId="77777777" w:rsidR="006E77E9" w:rsidRPr="00A97312" w:rsidRDefault="006E77E9" w:rsidP="001744FB">
            <w:pPr>
              <w:spacing w:after="0" w:line="240" w:lineRule="auto"/>
              <w:ind w:right="-108"/>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Breathe</w:t>
            </w:r>
          </w:p>
        </w:tc>
        <w:tc>
          <w:tcPr>
            <w:tcW w:w="630" w:type="dxa"/>
            <w:shd w:val="clear" w:color="auto" w:fill="auto"/>
            <w:noWrap/>
            <w:vAlign w:val="bottom"/>
            <w:hideMark/>
          </w:tcPr>
          <w:p w14:paraId="20C2DAF8"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6E571197" w14:textId="42D2F4F9"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Editorial</w:t>
            </w:r>
          </w:p>
        </w:tc>
        <w:tc>
          <w:tcPr>
            <w:tcW w:w="1350" w:type="dxa"/>
          </w:tcPr>
          <w:p w14:paraId="3EAF1749" w14:textId="320CD617" w:rsidR="005052EF" w:rsidRPr="00A97312" w:rsidRDefault="005052E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elf-critical professionals,</w:t>
            </w:r>
          </w:p>
          <w:p w14:paraId="1EE91D18" w14:textId="317DFDD5" w:rsidR="006E77E9" w:rsidRPr="00A97312" w:rsidRDefault="00E2270D"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Reliable professionals,</w:t>
            </w:r>
          </w:p>
          <w:p w14:paraId="1D4AC239" w14:textId="472D6810" w:rsidR="005052EF" w:rsidRPr="00A97312" w:rsidRDefault="005052E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Skilled critics</w:t>
            </w:r>
          </w:p>
        </w:tc>
        <w:tc>
          <w:tcPr>
            <w:tcW w:w="720" w:type="dxa"/>
            <w:shd w:val="clear" w:color="auto" w:fill="auto"/>
            <w:noWrap/>
            <w:vAlign w:val="bottom"/>
          </w:tcPr>
          <w:p w14:paraId="5809BBA1" w14:textId="372A2E16" w:rsidR="006E77E9" w:rsidRPr="00A97312" w:rsidRDefault="005052EF"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 xml:space="preserve">31, </w:t>
            </w:r>
            <w:r w:rsidR="00E2270D" w:rsidRPr="00A97312">
              <w:rPr>
                <w:rFonts w:ascii="Calibri" w:eastAsia="Times New Roman" w:hAnsi="Calibri" w:cs="Times New Roman"/>
                <w:color w:val="000000"/>
                <w:sz w:val="16"/>
                <w:szCs w:val="16"/>
                <w:lang w:val="en-GB"/>
              </w:rPr>
              <w:t xml:space="preserve">37, </w:t>
            </w:r>
            <w:r w:rsidRPr="00A97312">
              <w:rPr>
                <w:rFonts w:ascii="Calibri" w:eastAsia="Times New Roman" w:hAnsi="Calibri" w:cs="Times New Roman"/>
                <w:color w:val="000000"/>
                <w:sz w:val="16"/>
                <w:szCs w:val="16"/>
                <w:lang w:val="en-GB"/>
              </w:rPr>
              <w:t>43</w:t>
            </w:r>
          </w:p>
        </w:tc>
        <w:tc>
          <w:tcPr>
            <w:tcW w:w="720" w:type="dxa"/>
          </w:tcPr>
          <w:p w14:paraId="086FEECD" w14:textId="77777777" w:rsidR="006E77E9" w:rsidRPr="00A97312" w:rsidRDefault="006E77E9" w:rsidP="001744FB">
            <w:pPr>
              <w:spacing w:after="0" w:line="240" w:lineRule="auto"/>
              <w:rPr>
                <w:rFonts w:ascii="Calibri" w:eastAsia="Times New Roman" w:hAnsi="Calibri" w:cs="Times New Roman"/>
                <w:color w:val="000000"/>
                <w:sz w:val="16"/>
                <w:szCs w:val="16"/>
                <w:lang w:val="en-GB"/>
              </w:rPr>
            </w:pPr>
            <w:r w:rsidRPr="00A97312">
              <w:rPr>
                <w:rFonts w:ascii="Calibri" w:eastAsia="Times New Roman" w:hAnsi="Calibri" w:cs="Times New Roman"/>
                <w:color w:val="000000"/>
                <w:sz w:val="16"/>
                <w:szCs w:val="16"/>
                <w:lang w:val="en-GB"/>
              </w:rPr>
              <w:t>3</w:t>
            </w:r>
          </w:p>
        </w:tc>
      </w:tr>
      <w:tr w:rsidR="006E77E9" w:rsidRPr="00C333F9" w14:paraId="443BA764" w14:textId="77777777" w:rsidTr="00834140">
        <w:trPr>
          <w:trHeight w:val="300"/>
        </w:trPr>
        <w:tc>
          <w:tcPr>
            <w:tcW w:w="1146" w:type="dxa"/>
            <w:shd w:val="clear" w:color="auto" w:fill="auto"/>
            <w:noWrap/>
            <w:vAlign w:val="bottom"/>
            <w:hideMark/>
          </w:tcPr>
          <w:p w14:paraId="40B5F5D8" w14:textId="77777777" w:rsidR="006E77E9" w:rsidRPr="00BD1BA8" w:rsidRDefault="006E77E9" w:rsidP="001E7B49">
            <w:pPr>
              <w:spacing w:after="0" w:line="240" w:lineRule="auto"/>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 xml:space="preserve">Total </w:t>
            </w:r>
          </w:p>
        </w:tc>
        <w:tc>
          <w:tcPr>
            <w:tcW w:w="993" w:type="dxa"/>
            <w:shd w:val="clear" w:color="auto" w:fill="auto"/>
            <w:noWrap/>
            <w:vAlign w:val="bottom"/>
            <w:hideMark/>
          </w:tcPr>
          <w:p w14:paraId="1FA5490C" w14:textId="77777777" w:rsidR="006E77E9" w:rsidRPr="00BD1BA8" w:rsidRDefault="006E77E9" w:rsidP="001E7B49">
            <w:pPr>
              <w:spacing w:after="0" w:line="240" w:lineRule="auto"/>
              <w:ind w:right="-376"/>
              <w:rPr>
                <w:rFonts w:ascii="Calibri" w:eastAsia="Times New Roman" w:hAnsi="Calibri" w:cs="Times New Roman"/>
                <w:color w:val="000000"/>
                <w:sz w:val="16"/>
                <w:szCs w:val="16"/>
                <w:lang w:val="en-GB"/>
              </w:rPr>
            </w:pPr>
          </w:p>
        </w:tc>
        <w:tc>
          <w:tcPr>
            <w:tcW w:w="910" w:type="dxa"/>
            <w:shd w:val="clear" w:color="auto" w:fill="auto"/>
            <w:noWrap/>
            <w:vAlign w:val="bottom"/>
            <w:hideMark/>
          </w:tcPr>
          <w:p w14:paraId="22F00237" w14:textId="77777777" w:rsidR="006E77E9" w:rsidRPr="00BD1BA8" w:rsidRDefault="006E77E9" w:rsidP="001E7B49">
            <w:pPr>
              <w:spacing w:after="0" w:line="240" w:lineRule="auto"/>
              <w:rPr>
                <w:rFonts w:ascii="Calibri" w:eastAsia="Times New Roman" w:hAnsi="Calibri" w:cs="Times New Roman"/>
                <w:color w:val="000000"/>
                <w:sz w:val="16"/>
                <w:szCs w:val="16"/>
                <w:lang w:val="en-GB"/>
              </w:rPr>
            </w:pPr>
          </w:p>
        </w:tc>
        <w:tc>
          <w:tcPr>
            <w:tcW w:w="1260" w:type="dxa"/>
            <w:shd w:val="clear" w:color="auto" w:fill="auto"/>
            <w:noWrap/>
            <w:vAlign w:val="bottom"/>
            <w:hideMark/>
          </w:tcPr>
          <w:p w14:paraId="6C91BBF0" w14:textId="77777777" w:rsidR="006E77E9" w:rsidRPr="00BD1BA8" w:rsidRDefault="006E77E9" w:rsidP="001E7B49">
            <w:pPr>
              <w:spacing w:after="0" w:line="240" w:lineRule="auto"/>
              <w:ind w:right="-108"/>
              <w:rPr>
                <w:rFonts w:ascii="Calibri" w:eastAsia="Times New Roman" w:hAnsi="Calibri" w:cs="Times New Roman"/>
                <w:color w:val="000000"/>
                <w:sz w:val="16"/>
                <w:szCs w:val="16"/>
                <w:lang w:val="en-GB"/>
              </w:rPr>
            </w:pPr>
          </w:p>
        </w:tc>
        <w:tc>
          <w:tcPr>
            <w:tcW w:w="630" w:type="dxa"/>
            <w:shd w:val="clear" w:color="auto" w:fill="auto"/>
            <w:noWrap/>
            <w:vAlign w:val="bottom"/>
            <w:hideMark/>
          </w:tcPr>
          <w:p w14:paraId="2DE3DCBA" w14:textId="77777777" w:rsidR="006E77E9" w:rsidRPr="00BD1BA8" w:rsidRDefault="006E77E9" w:rsidP="001E7B49">
            <w:pPr>
              <w:spacing w:after="0" w:line="240" w:lineRule="auto"/>
              <w:rPr>
                <w:rFonts w:ascii="Calibri" w:eastAsia="Times New Roman" w:hAnsi="Calibri" w:cs="Times New Roman"/>
                <w:color w:val="000000"/>
                <w:sz w:val="16"/>
                <w:szCs w:val="16"/>
                <w:lang w:val="en-GB"/>
              </w:rPr>
            </w:pPr>
          </w:p>
        </w:tc>
        <w:tc>
          <w:tcPr>
            <w:tcW w:w="1080" w:type="dxa"/>
            <w:shd w:val="clear" w:color="auto" w:fill="auto"/>
            <w:noWrap/>
            <w:vAlign w:val="bottom"/>
            <w:hideMark/>
          </w:tcPr>
          <w:p w14:paraId="19978CD6" w14:textId="77777777" w:rsidR="006E77E9" w:rsidRPr="00BD1BA8" w:rsidRDefault="006E77E9" w:rsidP="001E7B49">
            <w:pPr>
              <w:spacing w:after="0" w:line="240" w:lineRule="auto"/>
              <w:rPr>
                <w:rFonts w:ascii="Calibri" w:eastAsia="Times New Roman" w:hAnsi="Calibri" w:cs="Times New Roman"/>
                <w:color w:val="000000"/>
                <w:sz w:val="16"/>
                <w:szCs w:val="16"/>
                <w:lang w:val="en-GB"/>
              </w:rPr>
            </w:pPr>
          </w:p>
        </w:tc>
        <w:tc>
          <w:tcPr>
            <w:tcW w:w="1350" w:type="dxa"/>
          </w:tcPr>
          <w:p w14:paraId="6602A93C" w14:textId="77777777" w:rsidR="006E77E9" w:rsidRPr="00BD1BA8" w:rsidRDefault="006E77E9" w:rsidP="001E7B49">
            <w:pPr>
              <w:spacing w:after="0" w:line="240" w:lineRule="auto"/>
              <w:rPr>
                <w:rFonts w:ascii="Calibri" w:eastAsia="Times New Roman" w:hAnsi="Calibri" w:cs="Times New Roman"/>
                <w:color w:val="000000"/>
                <w:sz w:val="16"/>
                <w:szCs w:val="16"/>
                <w:lang w:val="en-GB"/>
              </w:rPr>
            </w:pPr>
          </w:p>
        </w:tc>
        <w:tc>
          <w:tcPr>
            <w:tcW w:w="720" w:type="dxa"/>
            <w:shd w:val="clear" w:color="auto" w:fill="auto"/>
            <w:noWrap/>
            <w:vAlign w:val="bottom"/>
            <w:hideMark/>
          </w:tcPr>
          <w:p w14:paraId="0F23452E" w14:textId="77777777" w:rsidR="006E77E9" w:rsidRPr="00BD1BA8" w:rsidRDefault="006E77E9" w:rsidP="001E7B49">
            <w:pPr>
              <w:spacing w:after="0" w:line="240" w:lineRule="auto"/>
              <w:rPr>
                <w:rFonts w:ascii="Calibri" w:eastAsia="Times New Roman" w:hAnsi="Calibri" w:cs="Times New Roman"/>
                <w:color w:val="000000"/>
                <w:sz w:val="16"/>
                <w:szCs w:val="16"/>
                <w:lang w:val="en-GB"/>
              </w:rPr>
            </w:pPr>
          </w:p>
        </w:tc>
        <w:tc>
          <w:tcPr>
            <w:tcW w:w="720" w:type="dxa"/>
          </w:tcPr>
          <w:p w14:paraId="5721BC24" w14:textId="703288CF" w:rsidR="006E77E9" w:rsidRPr="00C333F9" w:rsidRDefault="00A55F58" w:rsidP="001E7B49">
            <w:pPr>
              <w:spacing w:after="0" w:line="240" w:lineRule="auto"/>
              <w:rPr>
                <w:rFonts w:ascii="Calibri" w:eastAsia="Times New Roman" w:hAnsi="Calibri" w:cs="Times New Roman"/>
                <w:color w:val="000000"/>
                <w:sz w:val="16"/>
                <w:szCs w:val="16"/>
                <w:lang w:val="en-GB"/>
              </w:rPr>
            </w:pPr>
            <w:r>
              <w:rPr>
                <w:rFonts w:ascii="Calibri" w:eastAsia="Times New Roman" w:hAnsi="Calibri" w:cs="Times New Roman"/>
                <w:color w:val="000000"/>
                <w:sz w:val="16"/>
                <w:szCs w:val="16"/>
                <w:lang w:val="en-GB"/>
              </w:rPr>
              <w:t>884</w:t>
            </w:r>
          </w:p>
        </w:tc>
      </w:tr>
    </w:tbl>
    <w:p w14:paraId="3F9179E6" w14:textId="77777777" w:rsidR="00BB1E3D" w:rsidRPr="00BB1E3D" w:rsidRDefault="00BB1E3D" w:rsidP="00BB1E3D">
      <w:pPr>
        <w:spacing w:after="0"/>
        <w:rPr>
          <w:rFonts w:ascii="Calibri" w:hAnsi="Calibri" w:cs="Times New Roman"/>
          <w:sz w:val="16"/>
          <w:szCs w:val="16"/>
          <w:lang w:val="en-GB"/>
        </w:rPr>
      </w:pPr>
      <w:r w:rsidRPr="00BB1E3D">
        <w:rPr>
          <w:rFonts w:ascii="Calibri" w:hAnsi="Calibri" w:cs="Times New Roman"/>
          <w:sz w:val="16"/>
          <w:szCs w:val="16"/>
          <w:vertAlign w:val="superscript"/>
          <w:lang w:val="en-GB"/>
        </w:rPr>
        <w:t>B</w:t>
      </w:r>
      <w:r w:rsidRPr="00BB1E3D">
        <w:rPr>
          <w:rFonts w:ascii="Calibri" w:hAnsi="Calibri" w:cs="Times New Roman"/>
          <w:sz w:val="16"/>
          <w:szCs w:val="16"/>
          <w:lang w:val="en-GB"/>
        </w:rPr>
        <w:t xml:space="preserve"> Corresponds to item number from the list of roles (Table 3)</w:t>
      </w:r>
    </w:p>
    <w:p w14:paraId="4AFE4CD6" w14:textId="77777777" w:rsidR="009F6D89" w:rsidRDefault="00BB1E3D" w:rsidP="00BB1E3D">
      <w:pPr>
        <w:spacing w:after="0"/>
        <w:rPr>
          <w:rFonts w:ascii="Calibri" w:hAnsi="Calibri" w:cs="Times New Roman"/>
          <w:sz w:val="16"/>
          <w:szCs w:val="16"/>
          <w:lang w:val="en-GB"/>
        </w:rPr>
      </w:pPr>
      <w:r w:rsidRPr="00BB1E3D">
        <w:rPr>
          <w:rFonts w:ascii="Calibri" w:hAnsi="Calibri" w:cs="Times New Roman"/>
          <w:sz w:val="16"/>
          <w:szCs w:val="16"/>
          <w:vertAlign w:val="superscript"/>
          <w:lang w:val="en-GB"/>
        </w:rPr>
        <w:t>C</w:t>
      </w:r>
      <w:r w:rsidRPr="00BB1E3D">
        <w:rPr>
          <w:rFonts w:ascii="Calibri" w:hAnsi="Calibri" w:cs="Times New Roman"/>
          <w:sz w:val="16"/>
          <w:szCs w:val="16"/>
          <w:lang w:val="en-GB"/>
        </w:rPr>
        <w:t xml:space="preserve"> Number of extracted roles statements</w:t>
      </w:r>
    </w:p>
    <w:p w14:paraId="18D6973E" w14:textId="77777777" w:rsidR="007661A8" w:rsidRDefault="007661A8">
      <w:pPr>
        <w:rPr>
          <w:rFonts w:ascii="Calibri" w:hAnsi="Calibri" w:cs="Times New Roman"/>
          <w:sz w:val="16"/>
          <w:szCs w:val="16"/>
          <w:lang w:val="en-GB"/>
        </w:rPr>
      </w:pPr>
    </w:p>
    <w:p w14:paraId="7B74F5C5" w14:textId="77777777" w:rsidR="007661A8" w:rsidRDefault="007661A8">
      <w:pPr>
        <w:rPr>
          <w:rFonts w:ascii="Calibri" w:hAnsi="Calibri" w:cs="Times New Roman"/>
          <w:sz w:val="16"/>
          <w:szCs w:val="16"/>
          <w:lang w:val="en-GB"/>
        </w:rPr>
      </w:pPr>
    </w:p>
    <w:p w14:paraId="51057503" w14:textId="77777777" w:rsidR="007661A8" w:rsidRDefault="007661A8">
      <w:pPr>
        <w:rPr>
          <w:rFonts w:ascii="Calibri" w:hAnsi="Calibri" w:cs="Times New Roman"/>
          <w:sz w:val="16"/>
          <w:szCs w:val="16"/>
          <w:lang w:val="en-GB"/>
        </w:rPr>
      </w:pPr>
    </w:p>
    <w:p w14:paraId="5966C409" w14:textId="77777777" w:rsidR="007661A8" w:rsidRDefault="007661A8">
      <w:pPr>
        <w:rPr>
          <w:rFonts w:ascii="Calibri" w:hAnsi="Calibri" w:cs="Times New Roman"/>
          <w:sz w:val="16"/>
          <w:szCs w:val="16"/>
          <w:lang w:val="en-GB"/>
        </w:rPr>
      </w:pPr>
    </w:p>
    <w:p w14:paraId="567B8634" w14:textId="77777777" w:rsidR="007661A8" w:rsidRDefault="007661A8">
      <w:pPr>
        <w:rPr>
          <w:rFonts w:ascii="Calibri" w:hAnsi="Calibri" w:cs="Times New Roman"/>
          <w:sz w:val="16"/>
          <w:szCs w:val="16"/>
          <w:lang w:val="en-GB"/>
        </w:rPr>
      </w:pPr>
    </w:p>
    <w:p w14:paraId="5BD8592C" w14:textId="77777777" w:rsidR="007661A8" w:rsidRDefault="007661A8">
      <w:pPr>
        <w:rPr>
          <w:rFonts w:ascii="Calibri" w:hAnsi="Calibri" w:cs="Times New Roman"/>
          <w:sz w:val="16"/>
          <w:szCs w:val="16"/>
          <w:lang w:val="en-GB"/>
        </w:rPr>
      </w:pPr>
    </w:p>
    <w:p w14:paraId="15E1D67C" w14:textId="77777777" w:rsidR="007661A8" w:rsidRDefault="007661A8">
      <w:pPr>
        <w:rPr>
          <w:rFonts w:ascii="Calibri" w:hAnsi="Calibri" w:cs="Times New Roman"/>
          <w:sz w:val="16"/>
          <w:szCs w:val="16"/>
          <w:lang w:val="en-GB"/>
        </w:rPr>
      </w:pPr>
    </w:p>
    <w:p w14:paraId="13EE234C" w14:textId="77777777" w:rsidR="007661A8" w:rsidRDefault="007661A8">
      <w:pPr>
        <w:rPr>
          <w:rFonts w:ascii="Calibri" w:hAnsi="Calibri" w:cs="Times New Roman"/>
          <w:sz w:val="16"/>
          <w:szCs w:val="16"/>
          <w:lang w:val="en-GB"/>
        </w:rPr>
      </w:pPr>
    </w:p>
    <w:p w14:paraId="31CCE2B1" w14:textId="77777777" w:rsidR="007661A8" w:rsidRDefault="007661A8">
      <w:pPr>
        <w:rPr>
          <w:rFonts w:ascii="Calibri" w:hAnsi="Calibri" w:cs="Times New Roman"/>
          <w:sz w:val="16"/>
          <w:szCs w:val="16"/>
          <w:lang w:val="en-GB"/>
        </w:rPr>
      </w:pPr>
    </w:p>
    <w:p w14:paraId="1C21701A" w14:textId="77777777" w:rsidR="007661A8" w:rsidRDefault="007661A8">
      <w:pPr>
        <w:rPr>
          <w:rFonts w:ascii="Calibri" w:hAnsi="Calibri" w:cs="Times New Roman"/>
          <w:sz w:val="16"/>
          <w:szCs w:val="16"/>
          <w:lang w:val="en-GB"/>
        </w:rPr>
      </w:pPr>
    </w:p>
    <w:p w14:paraId="75B4D5B4" w14:textId="236B6F2D" w:rsidR="007661A8" w:rsidRPr="00732B80" w:rsidRDefault="007661A8" w:rsidP="007661A8">
      <w:pPr>
        <w:rPr>
          <w:rFonts w:ascii="Calibri" w:hAnsi="Calibri" w:cs="Times New Roman"/>
          <w:sz w:val="16"/>
          <w:szCs w:val="16"/>
          <w:lang w:val="en-GB"/>
        </w:rPr>
      </w:pPr>
      <w:r>
        <w:rPr>
          <w:rFonts w:ascii="Calibri" w:hAnsi="Calibri" w:cs="Times New Roman"/>
          <w:b/>
          <w:sz w:val="16"/>
          <w:szCs w:val="16"/>
          <w:lang w:val="en-GB"/>
        </w:rPr>
        <w:lastRenderedPageBreak/>
        <w:t>Table 2</w:t>
      </w:r>
      <w:r>
        <w:rPr>
          <w:rFonts w:ascii="Calibri" w:hAnsi="Calibri" w:cs="Times New Roman"/>
          <w:sz w:val="16"/>
          <w:szCs w:val="16"/>
          <w:lang w:val="en-GB"/>
        </w:rPr>
        <w:t xml:space="preserve"> Tasks</w:t>
      </w:r>
      <w:r w:rsidRPr="00732B80">
        <w:rPr>
          <w:rFonts w:ascii="Calibri" w:hAnsi="Calibri" w:cs="Times New Roman"/>
          <w:sz w:val="16"/>
          <w:szCs w:val="16"/>
          <w:lang w:val="en-GB"/>
        </w:rPr>
        <w:t xml:space="preserve"> identified in </w:t>
      </w:r>
      <w:r>
        <w:rPr>
          <w:rFonts w:ascii="Calibri" w:hAnsi="Calibri" w:cs="Times New Roman"/>
          <w:sz w:val="16"/>
          <w:szCs w:val="16"/>
          <w:lang w:val="en-GB"/>
        </w:rPr>
        <w:t>b</w:t>
      </w:r>
      <w:r w:rsidRPr="00732B80">
        <w:rPr>
          <w:rFonts w:ascii="Calibri" w:hAnsi="Calibri" w:cs="Times New Roman"/>
          <w:sz w:val="16"/>
          <w:szCs w:val="16"/>
          <w:lang w:val="en-GB"/>
        </w:rPr>
        <w:t xml:space="preserve">ook chapters, commentaries, editorials, letters, perspectives, and tutorials </w:t>
      </w:r>
    </w:p>
    <w:tbl>
      <w:tblPr>
        <w:tblW w:w="9113"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6"/>
        <w:gridCol w:w="993"/>
        <w:gridCol w:w="910"/>
        <w:gridCol w:w="1260"/>
        <w:gridCol w:w="630"/>
        <w:gridCol w:w="1080"/>
        <w:gridCol w:w="1677"/>
        <w:gridCol w:w="708"/>
        <w:gridCol w:w="709"/>
      </w:tblGrid>
      <w:tr w:rsidR="007661A8" w:rsidRPr="00BD1BA8" w14:paraId="509B2A28" w14:textId="77777777" w:rsidTr="00FE2B18">
        <w:trPr>
          <w:trHeight w:val="300"/>
        </w:trPr>
        <w:tc>
          <w:tcPr>
            <w:tcW w:w="1146" w:type="dxa"/>
            <w:shd w:val="clear" w:color="auto" w:fill="7F7F7F" w:themeFill="text1" w:themeFillTint="80"/>
            <w:noWrap/>
            <w:vAlign w:val="bottom"/>
            <w:hideMark/>
          </w:tcPr>
          <w:p w14:paraId="357745FD" w14:textId="77777777" w:rsidR="007661A8" w:rsidRPr="00BD1BA8" w:rsidRDefault="007661A8" w:rsidP="00821371">
            <w:pPr>
              <w:tabs>
                <w:tab w:val="left" w:pos="613"/>
              </w:tabs>
              <w:spacing w:after="0" w:line="240" w:lineRule="auto"/>
              <w:ind w:right="176"/>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Author</w:t>
            </w:r>
          </w:p>
        </w:tc>
        <w:tc>
          <w:tcPr>
            <w:tcW w:w="993" w:type="dxa"/>
            <w:shd w:val="clear" w:color="auto" w:fill="7F7F7F" w:themeFill="text1" w:themeFillTint="80"/>
            <w:noWrap/>
            <w:vAlign w:val="bottom"/>
            <w:hideMark/>
          </w:tcPr>
          <w:p w14:paraId="3BC4CE75" w14:textId="77777777" w:rsidR="007661A8" w:rsidRPr="00BD1BA8" w:rsidRDefault="007661A8" w:rsidP="00821371">
            <w:pPr>
              <w:spacing w:after="0" w:line="240" w:lineRule="auto"/>
              <w:ind w:right="-376"/>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Country</w:t>
            </w:r>
          </w:p>
        </w:tc>
        <w:tc>
          <w:tcPr>
            <w:tcW w:w="910" w:type="dxa"/>
            <w:shd w:val="clear" w:color="auto" w:fill="7F7F7F" w:themeFill="text1" w:themeFillTint="80"/>
            <w:noWrap/>
            <w:vAlign w:val="bottom"/>
            <w:hideMark/>
          </w:tcPr>
          <w:p w14:paraId="0831264A" w14:textId="77777777" w:rsidR="007661A8" w:rsidRPr="00BD1BA8" w:rsidRDefault="007661A8" w:rsidP="00821371">
            <w:pPr>
              <w:spacing w:after="0" w:line="240" w:lineRule="auto"/>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Language</w:t>
            </w:r>
          </w:p>
        </w:tc>
        <w:tc>
          <w:tcPr>
            <w:tcW w:w="1260" w:type="dxa"/>
            <w:shd w:val="clear" w:color="auto" w:fill="7F7F7F" w:themeFill="text1" w:themeFillTint="80"/>
            <w:noWrap/>
            <w:vAlign w:val="bottom"/>
            <w:hideMark/>
          </w:tcPr>
          <w:p w14:paraId="609698CE" w14:textId="77777777" w:rsidR="007661A8" w:rsidRPr="00BD1BA8" w:rsidRDefault="007661A8" w:rsidP="00821371">
            <w:pPr>
              <w:spacing w:after="0" w:line="240" w:lineRule="auto"/>
              <w:ind w:right="-108"/>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Journal</w:t>
            </w:r>
          </w:p>
        </w:tc>
        <w:tc>
          <w:tcPr>
            <w:tcW w:w="630" w:type="dxa"/>
            <w:shd w:val="clear" w:color="auto" w:fill="7F7F7F" w:themeFill="text1" w:themeFillTint="80"/>
            <w:noWrap/>
            <w:vAlign w:val="bottom"/>
            <w:hideMark/>
          </w:tcPr>
          <w:p w14:paraId="0C711252" w14:textId="77777777" w:rsidR="007661A8" w:rsidRPr="00BD1BA8" w:rsidRDefault="007661A8" w:rsidP="00821371">
            <w:pPr>
              <w:spacing w:after="0" w:line="240" w:lineRule="auto"/>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Year</w:t>
            </w:r>
          </w:p>
        </w:tc>
        <w:tc>
          <w:tcPr>
            <w:tcW w:w="1080" w:type="dxa"/>
            <w:shd w:val="clear" w:color="auto" w:fill="7F7F7F" w:themeFill="text1" w:themeFillTint="80"/>
            <w:noWrap/>
            <w:vAlign w:val="bottom"/>
            <w:hideMark/>
          </w:tcPr>
          <w:p w14:paraId="68D89473" w14:textId="77777777" w:rsidR="007661A8" w:rsidRPr="00BD1BA8" w:rsidRDefault="007661A8" w:rsidP="00821371">
            <w:pPr>
              <w:spacing w:after="0" w:line="240" w:lineRule="auto"/>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Design</w:t>
            </w:r>
          </w:p>
        </w:tc>
        <w:tc>
          <w:tcPr>
            <w:tcW w:w="1677" w:type="dxa"/>
            <w:shd w:val="clear" w:color="auto" w:fill="7F7F7F" w:themeFill="text1" w:themeFillTint="80"/>
          </w:tcPr>
          <w:p w14:paraId="57C3F69D" w14:textId="77777777" w:rsidR="007661A8" w:rsidRPr="00BD1BA8" w:rsidRDefault="007661A8" w:rsidP="00821371">
            <w:pPr>
              <w:spacing w:after="0" w:line="240" w:lineRule="auto"/>
              <w:ind w:right="37"/>
              <w:rPr>
                <w:rFonts w:ascii="Calibri" w:eastAsia="Times New Roman" w:hAnsi="Calibri" w:cs="Times New Roman"/>
                <w:b/>
                <w:color w:val="000000"/>
                <w:sz w:val="16"/>
                <w:szCs w:val="16"/>
                <w:lang w:val="en-GB"/>
              </w:rPr>
            </w:pPr>
            <w:r w:rsidRPr="00BD1BA8">
              <w:rPr>
                <w:rFonts w:ascii="Calibri" w:eastAsia="Times New Roman" w:hAnsi="Calibri" w:cs="Times New Roman"/>
                <w:b/>
                <w:color w:val="000000"/>
                <w:sz w:val="16"/>
                <w:szCs w:val="16"/>
                <w:lang w:val="en-GB"/>
              </w:rPr>
              <w:t>Theme(s)</w:t>
            </w:r>
          </w:p>
        </w:tc>
        <w:tc>
          <w:tcPr>
            <w:tcW w:w="708" w:type="dxa"/>
            <w:shd w:val="clear" w:color="auto" w:fill="7F7F7F" w:themeFill="text1" w:themeFillTint="80"/>
            <w:noWrap/>
            <w:vAlign w:val="bottom"/>
            <w:hideMark/>
          </w:tcPr>
          <w:p w14:paraId="13D8C206" w14:textId="650AA0CC" w:rsidR="004046C3" w:rsidRPr="004046C3" w:rsidRDefault="001F7FB6" w:rsidP="00821371">
            <w:pPr>
              <w:spacing w:after="0" w:line="240" w:lineRule="auto"/>
              <w:ind w:right="37"/>
              <w:rPr>
                <w:rFonts w:ascii="Calibri" w:eastAsia="Times New Roman" w:hAnsi="Calibri" w:cs="Times New Roman"/>
                <w:b/>
                <w:color w:val="000000"/>
                <w:sz w:val="16"/>
                <w:szCs w:val="16"/>
                <w:lang w:val="en-GB"/>
              </w:rPr>
            </w:pPr>
            <w:r>
              <w:rPr>
                <w:rFonts w:ascii="Calibri" w:eastAsia="Times New Roman" w:hAnsi="Calibri" w:cs="Times New Roman"/>
                <w:b/>
                <w:color w:val="000000"/>
                <w:sz w:val="16"/>
                <w:szCs w:val="16"/>
                <w:lang w:val="en-GB"/>
              </w:rPr>
              <w:t>Task</w:t>
            </w:r>
            <w:r w:rsidR="004046C3">
              <w:rPr>
                <w:rFonts w:ascii="Calibri" w:eastAsia="Times New Roman" w:hAnsi="Calibri" w:cs="Times New Roman"/>
                <w:b/>
                <w:color w:val="000000"/>
                <w:sz w:val="16"/>
                <w:szCs w:val="16"/>
                <w:lang w:val="en-GB"/>
              </w:rPr>
              <w:t>s</w:t>
            </w:r>
          </w:p>
        </w:tc>
        <w:tc>
          <w:tcPr>
            <w:tcW w:w="709" w:type="dxa"/>
            <w:shd w:val="clear" w:color="auto" w:fill="7F7F7F" w:themeFill="text1" w:themeFillTint="80"/>
          </w:tcPr>
          <w:p w14:paraId="7D98239D" w14:textId="5D6370CC" w:rsidR="007661A8" w:rsidRPr="00BD1BA8" w:rsidRDefault="001F7FB6" w:rsidP="00821371">
            <w:pPr>
              <w:spacing w:after="0" w:line="240" w:lineRule="auto"/>
              <w:ind w:right="37"/>
              <w:rPr>
                <w:rFonts w:ascii="Calibri" w:eastAsia="Times New Roman" w:hAnsi="Calibri" w:cs="Times New Roman"/>
                <w:b/>
                <w:color w:val="000000"/>
                <w:sz w:val="16"/>
                <w:szCs w:val="16"/>
                <w:lang w:val="en-GB"/>
              </w:rPr>
            </w:pPr>
            <w:r>
              <w:rPr>
                <w:rFonts w:ascii="Calibri" w:eastAsia="Times New Roman" w:hAnsi="Calibri" w:cs="Times New Roman"/>
                <w:b/>
                <w:color w:val="000000"/>
                <w:sz w:val="16"/>
                <w:szCs w:val="16"/>
                <w:lang w:val="en-GB"/>
              </w:rPr>
              <w:t>#</w:t>
            </w:r>
            <w:r w:rsidR="007661A8" w:rsidRPr="00BD1BA8">
              <w:rPr>
                <w:rFonts w:ascii="Calibri" w:eastAsia="Times New Roman" w:hAnsi="Calibri" w:cs="Times New Roman"/>
                <w:b/>
                <w:color w:val="000000"/>
                <w:sz w:val="16"/>
                <w:szCs w:val="16"/>
                <w:lang w:val="en-GB"/>
              </w:rPr>
              <w:t xml:space="preserve"> </w:t>
            </w:r>
            <w:r>
              <w:rPr>
                <w:rFonts w:ascii="Calibri" w:eastAsia="Times New Roman" w:hAnsi="Calibri" w:cs="Times New Roman"/>
                <w:b/>
                <w:color w:val="000000"/>
                <w:sz w:val="16"/>
                <w:szCs w:val="16"/>
                <w:lang w:val="en-GB"/>
              </w:rPr>
              <w:t>of task</w:t>
            </w:r>
            <w:r w:rsidR="00FE2B18">
              <w:rPr>
                <w:rFonts w:ascii="Calibri" w:eastAsia="Times New Roman" w:hAnsi="Calibri" w:cs="Times New Roman"/>
                <w:b/>
                <w:color w:val="000000"/>
                <w:sz w:val="16"/>
                <w:szCs w:val="16"/>
                <w:lang w:val="en-GB"/>
              </w:rPr>
              <w:t>s</w:t>
            </w:r>
          </w:p>
        </w:tc>
      </w:tr>
      <w:tr w:rsidR="007661A8" w:rsidRPr="004F4E45" w14:paraId="35893619" w14:textId="77777777" w:rsidTr="00FE2B18">
        <w:trPr>
          <w:trHeight w:val="300"/>
        </w:trPr>
        <w:tc>
          <w:tcPr>
            <w:tcW w:w="1146" w:type="dxa"/>
            <w:shd w:val="clear" w:color="auto" w:fill="auto"/>
            <w:noWrap/>
            <w:vAlign w:val="bottom"/>
            <w:hideMark/>
          </w:tcPr>
          <w:p w14:paraId="6BAD1E90" w14:textId="50AB179A"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Alam</w:t>
            </w:r>
            <w:proofErr w:type="spellEnd"/>
            <w:r w:rsidRPr="004F4E45">
              <w:rPr>
                <w:rFonts w:ascii="Calibri" w:eastAsia="Times New Roman" w:hAnsi="Calibri" w:cs="Times New Roman"/>
                <w:color w:val="000000"/>
                <w:sz w:val="16"/>
                <w:szCs w:val="16"/>
                <w:lang w:val="en-GB"/>
              </w:rPr>
              <w:t>, S</w:t>
            </w:r>
            <w:r w:rsidR="00645DDB">
              <w:rPr>
                <w:rFonts w:ascii="Calibri" w:eastAsia="Times New Roman" w:hAnsi="Calibri" w:cs="Times New Roman"/>
                <w:color w:val="000000"/>
                <w:sz w:val="16"/>
                <w:szCs w:val="16"/>
                <w:lang w:val="en-GB"/>
              </w:rPr>
              <w:t>.</w:t>
            </w:r>
            <w:r w:rsidR="00645DDB">
              <w:rPr>
                <w:rFonts w:ascii="Calibri" w:eastAsia="Times New Roman" w:hAnsi="Calibri" w:cs="Times New Roman"/>
                <w:color w:val="000000"/>
                <w:sz w:val="16"/>
                <w:szCs w:val="16"/>
                <w:lang w:val="en-GB"/>
              </w:rPr>
              <w:fldChar w:fldCharType="begin"/>
            </w:r>
            <w:r w:rsidR="00645DDB">
              <w:rPr>
                <w:rFonts w:ascii="Calibri" w:eastAsia="Times New Roman" w:hAnsi="Calibri" w:cs="Times New Roman"/>
                <w:color w:val="000000"/>
                <w:sz w:val="16"/>
                <w:szCs w:val="16"/>
                <w:lang w:val="en-GB"/>
              </w:rPr>
              <w:instrText xml:space="preserve"> ADDIN ZOTERO_ITEM CSL_CITATION {"citationID":"TWDN7ImL","properties":{"formattedCitation":"(1)","plainCitation":"(1)","noteIndex":0},"citationItems":[{"id":3367,"uris":["http://zotero.org/users/3447303/items/36JZ7N7S"],"uri":["http://zotero.org/users/3447303/items/36JZ7N7S"],"itemData":{"id":3367,"type":"article-journal","title":"Peer review: tips from field experts for junior reviewers","container-title":"Bmc Medicine","volume":"13","archive_location":"WOS:000364005700001","abstract":"This editorial introduces a series of tutorials by experts, who provide tips and advice for junior reviewers on how to conduct peer review based on specific study designs. The aim of these articles is to provide an easy-to-use, quick reference for those who are seeking more guidance on how to peer review biomedical research papers. Unlike previous tips and guides on peer review, this series is the first to provide advice from experts for those in their specific fields.","ISSN":"1741-7015","journalAbbreviation":"BMC Med.","language":"English","author":[{"family":"Alam","given":"S."},{"family":"Patel","given":"J."}],"issued":{"date-parts":[["2015",11]]}}}],"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645DDB" w:rsidRPr="00645DDB">
              <w:rPr>
                <w:rFonts w:ascii="Calibri" w:hAnsi="Calibri" w:cs="Calibri"/>
                <w:sz w:val="16"/>
              </w:rPr>
              <w:t>(1)</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B7A78F0"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547E8E7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62D42A1"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MC Medicine</w:t>
            </w:r>
          </w:p>
        </w:tc>
        <w:tc>
          <w:tcPr>
            <w:tcW w:w="630" w:type="dxa"/>
            <w:shd w:val="clear" w:color="auto" w:fill="auto"/>
            <w:noWrap/>
            <w:vAlign w:val="bottom"/>
            <w:hideMark/>
          </w:tcPr>
          <w:p w14:paraId="6161DF9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02CAD004"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E54FADC" w14:textId="3F759846" w:rsidR="004046C3" w:rsidRPr="004F4E45" w:rsidRDefault="004046C3" w:rsidP="001744FB">
            <w:pPr>
              <w:spacing w:after="0" w:line="240" w:lineRule="auto"/>
            </w:pPr>
            <w:r w:rsidRPr="004F4E45">
              <w:rPr>
                <w:rFonts w:ascii="Calibri" w:eastAsia="Times New Roman" w:hAnsi="Calibri" w:cs="Times New Roman"/>
                <w:color w:val="000000"/>
                <w:sz w:val="16"/>
                <w:szCs w:val="16"/>
                <w:lang w:val="en-GB"/>
              </w:rPr>
              <w:t xml:space="preserve">Organization and approach to </w:t>
            </w:r>
            <w:r w:rsidR="005269D9" w:rsidRPr="004F4E45">
              <w:rPr>
                <w:rFonts w:ascii="Calibri" w:eastAsia="Times New Roman" w:hAnsi="Calibri" w:cs="Times New Roman"/>
                <w:color w:val="000000"/>
                <w:sz w:val="16"/>
                <w:szCs w:val="16"/>
                <w:lang w:val="en-GB"/>
              </w:rPr>
              <w:t>review,</w:t>
            </w:r>
          </w:p>
          <w:p w14:paraId="1209E191" w14:textId="1D5F9B8F" w:rsidR="00FE2B18" w:rsidRPr="004F4E45" w:rsidRDefault="002B13EE" w:rsidP="001744FB">
            <w:pPr>
              <w:spacing w:after="0" w:line="240" w:lineRule="auto"/>
            </w:pPr>
            <w:r w:rsidRPr="004F4E45">
              <w:rPr>
                <w:rFonts w:ascii="Calibri" w:eastAsia="Times New Roman" w:hAnsi="Calibri" w:cs="Times New Roman"/>
                <w:color w:val="000000"/>
                <w:sz w:val="16"/>
                <w:szCs w:val="16"/>
                <w:lang w:val="en-GB"/>
              </w:rPr>
              <w:t>Methods,</w:t>
            </w:r>
          </w:p>
          <w:p w14:paraId="03A1D915" w14:textId="551E2E20" w:rsidR="00D12587" w:rsidRPr="004F4E45" w:rsidRDefault="007731B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iscussion/</w:t>
            </w:r>
            <w:r w:rsidR="00FE2B18" w:rsidRPr="004F4E45">
              <w:rPr>
                <w:rFonts w:ascii="Calibri" w:eastAsia="Times New Roman" w:hAnsi="Calibri" w:cs="Times New Roman"/>
                <w:color w:val="000000"/>
                <w:sz w:val="16"/>
                <w:szCs w:val="16"/>
                <w:lang w:val="en-GB"/>
              </w:rPr>
              <w:t>Conclusion</w:t>
            </w:r>
          </w:p>
        </w:tc>
        <w:tc>
          <w:tcPr>
            <w:tcW w:w="708" w:type="dxa"/>
            <w:shd w:val="clear" w:color="auto" w:fill="auto"/>
            <w:noWrap/>
            <w:vAlign w:val="bottom"/>
          </w:tcPr>
          <w:p w14:paraId="7311A110" w14:textId="2942201B"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B82066" w:rsidRPr="004F4E45">
              <w:rPr>
                <w:rFonts w:ascii="Calibri" w:eastAsia="Times New Roman" w:hAnsi="Calibri" w:cs="Times New Roman"/>
                <w:color w:val="000000"/>
                <w:sz w:val="16"/>
                <w:szCs w:val="16"/>
                <w:lang w:val="en-GB"/>
              </w:rPr>
              <w:t xml:space="preserve">6, </w:t>
            </w:r>
            <w:r w:rsidR="002B13EE" w:rsidRPr="004F4E45">
              <w:rPr>
                <w:rFonts w:ascii="Calibri" w:eastAsia="Times New Roman" w:hAnsi="Calibri" w:cs="Times New Roman"/>
                <w:color w:val="000000"/>
                <w:sz w:val="16"/>
                <w:szCs w:val="16"/>
                <w:lang w:val="en-GB"/>
              </w:rPr>
              <w:t xml:space="preserve">30, </w:t>
            </w:r>
            <w:r w:rsidR="00430C50" w:rsidRPr="004F4E45">
              <w:rPr>
                <w:rFonts w:ascii="Calibri" w:eastAsia="Times New Roman" w:hAnsi="Calibri" w:cs="Times New Roman"/>
                <w:color w:val="000000"/>
                <w:sz w:val="16"/>
                <w:szCs w:val="16"/>
                <w:lang w:val="en-GB"/>
              </w:rPr>
              <w:t xml:space="preserve">38, </w:t>
            </w:r>
            <w:r w:rsidR="00324601" w:rsidRPr="004F4E45">
              <w:rPr>
                <w:rFonts w:ascii="Calibri" w:eastAsia="Times New Roman" w:hAnsi="Calibri" w:cs="Times New Roman"/>
                <w:color w:val="000000"/>
                <w:sz w:val="16"/>
                <w:szCs w:val="16"/>
                <w:lang w:val="en-GB"/>
              </w:rPr>
              <w:t xml:space="preserve">42, </w:t>
            </w:r>
            <w:r w:rsidR="00FE2B18" w:rsidRPr="004F4E45">
              <w:rPr>
                <w:rFonts w:ascii="Calibri" w:eastAsia="Times New Roman" w:hAnsi="Calibri" w:cs="Times New Roman"/>
                <w:color w:val="000000"/>
                <w:sz w:val="16"/>
                <w:szCs w:val="16"/>
                <w:lang w:val="en-GB"/>
              </w:rPr>
              <w:t>50</w:t>
            </w:r>
          </w:p>
        </w:tc>
        <w:tc>
          <w:tcPr>
            <w:tcW w:w="709" w:type="dxa"/>
          </w:tcPr>
          <w:p w14:paraId="065CE9FD"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6</w:t>
            </w:r>
          </w:p>
        </w:tc>
      </w:tr>
      <w:tr w:rsidR="007661A8" w:rsidRPr="004F4E45" w14:paraId="2DB581EB" w14:textId="77777777" w:rsidTr="00FE2B18">
        <w:trPr>
          <w:trHeight w:val="300"/>
        </w:trPr>
        <w:tc>
          <w:tcPr>
            <w:tcW w:w="1146" w:type="dxa"/>
            <w:shd w:val="clear" w:color="auto" w:fill="auto"/>
            <w:noWrap/>
            <w:vAlign w:val="bottom"/>
            <w:hideMark/>
          </w:tcPr>
          <w:p w14:paraId="6BED36D8" w14:textId="5F7515F6"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llen, T. W.</w:t>
            </w:r>
            <w:r w:rsidR="00645DDB">
              <w:rPr>
                <w:rFonts w:ascii="Calibri" w:eastAsia="Times New Roman" w:hAnsi="Calibri" w:cs="Times New Roman"/>
                <w:color w:val="000000"/>
                <w:sz w:val="16"/>
                <w:szCs w:val="16"/>
                <w:lang w:val="en-GB"/>
              </w:rPr>
              <w:fldChar w:fldCharType="begin"/>
            </w:r>
            <w:r w:rsidR="00645DDB">
              <w:rPr>
                <w:rFonts w:ascii="Calibri" w:eastAsia="Times New Roman" w:hAnsi="Calibri" w:cs="Times New Roman"/>
                <w:color w:val="000000"/>
                <w:sz w:val="16"/>
                <w:szCs w:val="16"/>
                <w:lang w:val="en-GB"/>
              </w:rPr>
              <w:instrText xml:space="preserve"> ADDIN ZOTERO_ITEM CSL_CITATION {"citationID":"vZ5lS5Vu","properties":{"formattedCitation":"(2)","plainCitation":"(2)","noteIndex":0},"citationItems":[{"id":531,"uris":["http://zotero.org/users/3447303/items/5XRQ86DI"],"uri":["http://zotero.org/users/3447303/items/5XRQ86DI"],"itemData":{"id":531,"type":"article-journal","title":"Peer review guidance: how do you write a good review?","container-title":"JAOA: Journal of the American Osteopathic Association","page":"916-920","volume":"113","issue":"12","source":"EBSCOhost","archive":"rzh","abstract":"Peer review is essential to the quality of scientific publications. As the volume of submissions to these journals increases, the need for an expanding cadre of trained reviewers also increases. Many reviewers do not receive formal training on conducting a peer review or education on the peer review process, however. The author presents an overview of the peer review process and provides guidance for conducting high-quality reviews of manuscripts submitted to The Journal of the American Osteopathic Association and other scientific journals.","DOI":"10.7556/jaoa.2013.070","ISSN":"0098-6151","journalAbbreviation":"JAOA: Journal of the American Osteopathic Association","author":[{"family":"Allen","given":"Thomas Wesley"}],"issued":{"date-parts":[["2013",12]]}}}],"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645DDB" w:rsidRPr="00645DDB">
              <w:rPr>
                <w:rFonts w:ascii="Calibri" w:hAnsi="Calibri" w:cs="Calibri"/>
                <w:sz w:val="16"/>
              </w:rPr>
              <w:t>(2)</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65DED8A"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C6E7E5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5F23DE1"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he Journal of the American Osteopathic Association</w:t>
            </w:r>
          </w:p>
        </w:tc>
        <w:tc>
          <w:tcPr>
            <w:tcW w:w="630" w:type="dxa"/>
            <w:shd w:val="clear" w:color="auto" w:fill="auto"/>
            <w:noWrap/>
            <w:vAlign w:val="bottom"/>
            <w:hideMark/>
          </w:tcPr>
          <w:p w14:paraId="093CABE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779B2AC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mmentary</w:t>
            </w:r>
          </w:p>
        </w:tc>
        <w:tc>
          <w:tcPr>
            <w:tcW w:w="1677" w:type="dxa"/>
          </w:tcPr>
          <w:p w14:paraId="6018DAA6" w14:textId="77777777" w:rsidR="007661A8" w:rsidRPr="004F4E45" w:rsidRDefault="00DC12A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0EB953B9" w14:textId="77DF8687" w:rsidR="00581F49"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r w:rsidR="00E51D6F" w:rsidRPr="004F4E45">
              <w:t xml:space="preserve"> </w:t>
            </w:r>
            <w:r w:rsidR="00E51D6F" w:rsidRPr="004F4E45">
              <w:rPr>
                <w:rFonts w:ascii="Calibri" w:eastAsia="Times New Roman" w:hAnsi="Calibri" w:cs="Times New Roman"/>
                <w:color w:val="000000"/>
                <w:sz w:val="16"/>
                <w:szCs w:val="16"/>
                <w:lang w:val="en-GB"/>
              </w:rPr>
              <w:t>References,</w:t>
            </w:r>
          </w:p>
          <w:p w14:paraId="3041D315" w14:textId="5538D11E" w:rsidR="00581F49"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5BBB46CD" w14:textId="7FBB5146" w:rsidR="00581F49" w:rsidRPr="004F4E45" w:rsidRDefault="0025596F"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10A6B2A2" w14:textId="3CCFC02A" w:rsidR="00E83387" w:rsidRPr="004F4E45" w:rsidRDefault="00581F4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61F99FC" w14:textId="5029E16A" w:rsidR="007661A8" w:rsidRPr="004F4E45" w:rsidRDefault="00DC12A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r w:rsidR="00E83387" w:rsidRPr="004F4E45">
              <w:rPr>
                <w:rFonts w:ascii="Calibri" w:eastAsia="Times New Roman" w:hAnsi="Calibri" w:cs="Times New Roman"/>
                <w:color w:val="000000"/>
                <w:sz w:val="16"/>
                <w:szCs w:val="16"/>
                <w:lang w:val="en-GB"/>
              </w:rPr>
              <w:t xml:space="preserve"> 11, </w:t>
            </w:r>
            <w:r w:rsidR="00CA5FAD" w:rsidRPr="004F4E45">
              <w:rPr>
                <w:rFonts w:ascii="Calibri" w:eastAsia="Times New Roman" w:hAnsi="Calibri" w:cs="Times New Roman"/>
                <w:color w:val="000000"/>
                <w:sz w:val="16"/>
                <w:szCs w:val="16"/>
                <w:lang w:val="en-GB"/>
              </w:rPr>
              <w:t xml:space="preserve">12, </w:t>
            </w:r>
            <w:r w:rsidR="005B6E1F" w:rsidRPr="004F4E45">
              <w:rPr>
                <w:rFonts w:ascii="Calibri" w:eastAsia="Times New Roman" w:hAnsi="Calibri" w:cs="Times New Roman"/>
                <w:color w:val="000000"/>
                <w:sz w:val="16"/>
                <w:szCs w:val="16"/>
                <w:lang w:val="en-GB"/>
              </w:rPr>
              <w:t xml:space="preserve">13, </w:t>
            </w:r>
            <w:r w:rsidR="007C71CB" w:rsidRPr="004F4E45">
              <w:rPr>
                <w:rFonts w:ascii="Calibri" w:eastAsia="Times New Roman" w:hAnsi="Calibri" w:cs="Times New Roman"/>
                <w:color w:val="000000"/>
                <w:sz w:val="16"/>
                <w:szCs w:val="16"/>
                <w:lang w:val="en-GB"/>
              </w:rPr>
              <w:t xml:space="preserve">14, </w:t>
            </w:r>
            <w:r w:rsidR="00326EEF" w:rsidRPr="004F4E45">
              <w:rPr>
                <w:rFonts w:ascii="Calibri" w:eastAsia="Times New Roman" w:hAnsi="Calibri" w:cs="Times New Roman"/>
                <w:color w:val="000000"/>
                <w:sz w:val="16"/>
                <w:szCs w:val="16"/>
                <w:lang w:val="en-GB"/>
              </w:rPr>
              <w:t xml:space="preserve">17, </w:t>
            </w:r>
            <w:r w:rsidR="00796C79" w:rsidRPr="004F4E45">
              <w:rPr>
                <w:rFonts w:ascii="Calibri" w:eastAsia="Times New Roman" w:hAnsi="Calibri" w:cs="Times New Roman"/>
                <w:color w:val="000000"/>
                <w:sz w:val="16"/>
                <w:szCs w:val="16"/>
                <w:lang w:val="en-GB"/>
              </w:rPr>
              <w:t xml:space="preserve">18, </w:t>
            </w:r>
            <w:r w:rsidR="00E51D6F" w:rsidRPr="004F4E45">
              <w:rPr>
                <w:rFonts w:ascii="Calibri" w:eastAsia="Times New Roman" w:hAnsi="Calibri" w:cs="Times New Roman"/>
                <w:color w:val="000000"/>
                <w:sz w:val="16"/>
                <w:szCs w:val="16"/>
                <w:lang w:val="en-GB"/>
              </w:rPr>
              <w:t>56,</w:t>
            </w:r>
            <w:r w:rsidR="005E4FE4" w:rsidRPr="004F4E45">
              <w:rPr>
                <w:rFonts w:ascii="Calibri" w:eastAsia="Times New Roman" w:hAnsi="Calibri" w:cs="Times New Roman"/>
                <w:color w:val="000000"/>
                <w:sz w:val="16"/>
                <w:szCs w:val="16"/>
                <w:lang w:val="en-GB"/>
              </w:rPr>
              <w:t xml:space="preserve"> 57,</w:t>
            </w:r>
            <w:r w:rsidR="0025596F" w:rsidRPr="004F4E45">
              <w:rPr>
                <w:rFonts w:ascii="Calibri" w:eastAsia="Times New Roman" w:hAnsi="Calibri" w:cs="Times New Roman"/>
                <w:color w:val="000000"/>
                <w:sz w:val="16"/>
                <w:szCs w:val="16"/>
                <w:lang w:val="en-GB"/>
              </w:rPr>
              <w:t xml:space="preserve"> 62,</w:t>
            </w:r>
            <w:r w:rsidR="00A16F5A" w:rsidRPr="004F4E45">
              <w:rPr>
                <w:rFonts w:ascii="Calibri" w:eastAsia="Times New Roman" w:hAnsi="Calibri" w:cs="Times New Roman"/>
                <w:color w:val="000000"/>
                <w:sz w:val="16"/>
                <w:szCs w:val="16"/>
                <w:lang w:val="en-GB"/>
              </w:rPr>
              <w:t xml:space="preserve"> 64, </w:t>
            </w:r>
            <w:r w:rsidR="00581F49" w:rsidRPr="004F4E45">
              <w:rPr>
                <w:rFonts w:ascii="Calibri" w:eastAsia="Times New Roman" w:hAnsi="Calibri" w:cs="Times New Roman"/>
                <w:color w:val="000000"/>
                <w:sz w:val="16"/>
                <w:szCs w:val="16"/>
                <w:lang w:val="en-GB"/>
              </w:rPr>
              <w:t>71</w:t>
            </w:r>
          </w:p>
        </w:tc>
        <w:tc>
          <w:tcPr>
            <w:tcW w:w="709" w:type="dxa"/>
          </w:tcPr>
          <w:p w14:paraId="65634E08"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2</w:t>
            </w:r>
          </w:p>
        </w:tc>
      </w:tr>
      <w:tr w:rsidR="007661A8" w:rsidRPr="004F4E45" w14:paraId="6926F23C" w14:textId="77777777" w:rsidTr="00FE2B18">
        <w:trPr>
          <w:trHeight w:val="300"/>
        </w:trPr>
        <w:tc>
          <w:tcPr>
            <w:tcW w:w="1146" w:type="dxa"/>
            <w:shd w:val="clear" w:color="auto" w:fill="auto"/>
            <w:noWrap/>
            <w:vAlign w:val="bottom"/>
            <w:hideMark/>
          </w:tcPr>
          <w:p w14:paraId="2745D543" w14:textId="784F1079"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llen, T. W.</w:t>
            </w:r>
            <w:r w:rsidR="00645DDB">
              <w:rPr>
                <w:rFonts w:ascii="Calibri" w:eastAsia="Times New Roman" w:hAnsi="Calibri" w:cs="Times New Roman"/>
                <w:color w:val="000000"/>
                <w:sz w:val="16"/>
                <w:szCs w:val="16"/>
                <w:lang w:val="en-GB"/>
              </w:rPr>
              <w:fldChar w:fldCharType="begin"/>
            </w:r>
            <w:r w:rsidR="00645DDB">
              <w:rPr>
                <w:rFonts w:ascii="Calibri" w:eastAsia="Times New Roman" w:hAnsi="Calibri" w:cs="Times New Roman"/>
                <w:color w:val="000000"/>
                <w:sz w:val="16"/>
                <w:szCs w:val="16"/>
                <w:lang w:val="en-GB"/>
              </w:rPr>
              <w:instrText xml:space="preserve"> ADDIN ZOTERO_ITEM CSL_CITATION {"citationID":"fQAZEjXs","properties":{"formattedCitation":"(3)","plainCitation":"(3)","noteIndex":0},"citationItems":[{"id":3528,"uris":["http://zotero.org/users/3447303/items/9N6WNC6X"],"uri":["http://zotero.org/users/3447303/items/9N6WNC6X"],"itemData":{"id":3528,"type":"article-journal","title":"Conducting Proper Peer Review for a Journal","container-title":"Bariatric Surgical Practice and Patient Care","page":"18-20","volume":"9","issue":"1","archive_location":"WOS:000332841800004","abstract":"There is a historical context as well as a scientific approach to conducting a proper journal peer review. With the increasing number of manuscripts submitted by investigators, and the multitude of solicitations for articles by journals, the traffic and speed of peer-reviewed publications can overwhelm the scientific process of verifying the presented information. This treatise highlights the roles and rights of a journal expert peer reviewer, and offers a checklist for anyone reading through a journal before and after it has been published.","ISSN":"2168-023X","journalAbbreviation":"Bariatr. Surg. Pract. Patient Care","language":"English","author":[{"family":"Allen","given":"T. W."}],"issued":{"date-parts":[["2014",3]]}}}],"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645DDB" w:rsidRPr="00645DDB">
              <w:rPr>
                <w:rFonts w:ascii="Calibri" w:hAnsi="Calibri" w:cs="Calibri"/>
                <w:sz w:val="16"/>
              </w:rPr>
              <w:t>(3)</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D132A5B" w14:textId="71B98A6E" w:rsidR="007661A8" w:rsidRPr="004F4E45" w:rsidRDefault="007661A8" w:rsidP="001744FB">
            <w:pPr>
              <w:spacing w:after="0" w:line="240" w:lineRule="auto"/>
              <w:ind w:left="-108"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234CB5A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0E2BF22"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ariatric Surgical Practice and Patient Care</w:t>
            </w:r>
          </w:p>
        </w:tc>
        <w:tc>
          <w:tcPr>
            <w:tcW w:w="630" w:type="dxa"/>
            <w:shd w:val="clear" w:color="auto" w:fill="auto"/>
            <w:noWrap/>
            <w:vAlign w:val="bottom"/>
            <w:hideMark/>
          </w:tcPr>
          <w:p w14:paraId="25CB5CE9"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05B81D2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3491A1C" w14:textId="76007F84" w:rsidR="004046C3" w:rsidRPr="004F4E45" w:rsidRDefault="006145D0" w:rsidP="001744FB">
            <w:pPr>
              <w:spacing w:after="0" w:line="240" w:lineRule="auto"/>
            </w:pPr>
            <w:r w:rsidRPr="004F4E45">
              <w:rPr>
                <w:rFonts w:ascii="Calibri" w:eastAsia="Times New Roman" w:hAnsi="Calibri" w:cs="Times New Roman"/>
                <w:color w:val="000000"/>
                <w:sz w:val="16"/>
                <w:szCs w:val="16"/>
                <w:lang w:val="en-GB"/>
              </w:rPr>
              <w:t xml:space="preserve">Organization and approach to review, </w:t>
            </w:r>
            <w:r w:rsidR="003E4F9F" w:rsidRPr="004F4E45">
              <w:rPr>
                <w:rFonts w:ascii="Calibri" w:eastAsia="Times New Roman" w:hAnsi="Calibri" w:cs="Times New Roman"/>
                <w:color w:val="000000"/>
                <w:sz w:val="16"/>
                <w:szCs w:val="16"/>
                <w:lang w:val="en-GB"/>
              </w:rPr>
              <w:t>Results,</w:t>
            </w:r>
          </w:p>
          <w:p w14:paraId="44CB7271" w14:textId="3CE8FAA7" w:rsidR="002959FE" w:rsidRPr="004F4E45" w:rsidRDefault="007731B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iscussion/</w:t>
            </w:r>
            <w:r w:rsidR="00581F49" w:rsidRPr="004F4E45">
              <w:rPr>
                <w:rFonts w:ascii="Calibri" w:eastAsia="Times New Roman" w:hAnsi="Calibri" w:cs="Times New Roman"/>
                <w:color w:val="000000"/>
                <w:sz w:val="16"/>
                <w:szCs w:val="16"/>
                <w:lang w:val="en-GB"/>
              </w:rPr>
              <w:t>Conclusion</w:t>
            </w:r>
          </w:p>
        </w:tc>
        <w:tc>
          <w:tcPr>
            <w:tcW w:w="708" w:type="dxa"/>
            <w:shd w:val="clear" w:color="auto" w:fill="auto"/>
            <w:noWrap/>
            <w:vAlign w:val="bottom"/>
          </w:tcPr>
          <w:p w14:paraId="4BF239B6" w14:textId="569873A9" w:rsidR="007661A8" w:rsidRPr="004F4E45" w:rsidRDefault="006145D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9, </w:t>
            </w:r>
            <w:r w:rsidR="003E4F9F" w:rsidRPr="004F4E45">
              <w:rPr>
                <w:rFonts w:ascii="Calibri" w:eastAsia="Times New Roman" w:hAnsi="Calibri" w:cs="Times New Roman"/>
                <w:color w:val="000000"/>
                <w:sz w:val="16"/>
                <w:szCs w:val="16"/>
                <w:lang w:val="en-GB"/>
              </w:rPr>
              <w:t>46,</w:t>
            </w:r>
            <w:r w:rsidR="00581F49" w:rsidRPr="004F4E45">
              <w:rPr>
                <w:rFonts w:ascii="Calibri" w:eastAsia="Times New Roman" w:hAnsi="Calibri" w:cs="Times New Roman"/>
                <w:color w:val="000000"/>
                <w:sz w:val="16"/>
                <w:szCs w:val="16"/>
                <w:lang w:val="en-GB"/>
              </w:rPr>
              <w:t xml:space="preserve"> 50</w:t>
            </w:r>
          </w:p>
        </w:tc>
        <w:tc>
          <w:tcPr>
            <w:tcW w:w="709" w:type="dxa"/>
          </w:tcPr>
          <w:p w14:paraId="269CD1BC"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p>
        </w:tc>
      </w:tr>
      <w:tr w:rsidR="007661A8" w:rsidRPr="004F4E45" w14:paraId="01C7111F" w14:textId="77777777" w:rsidTr="00FE2B18">
        <w:trPr>
          <w:trHeight w:val="300"/>
        </w:trPr>
        <w:tc>
          <w:tcPr>
            <w:tcW w:w="1146" w:type="dxa"/>
            <w:shd w:val="clear" w:color="auto" w:fill="auto"/>
            <w:noWrap/>
            <w:vAlign w:val="bottom"/>
            <w:hideMark/>
          </w:tcPr>
          <w:p w14:paraId="1627D8F1" w14:textId="2E08E9C3"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Andersson</w:t>
            </w:r>
            <w:proofErr w:type="spellEnd"/>
            <w:r w:rsidRPr="004F4E45">
              <w:rPr>
                <w:rFonts w:ascii="Calibri" w:eastAsia="Times New Roman" w:hAnsi="Calibri" w:cs="Times New Roman"/>
                <w:color w:val="000000"/>
                <w:sz w:val="16"/>
                <w:szCs w:val="16"/>
                <w:lang w:val="en-GB"/>
              </w:rPr>
              <w:t>, K.-E.</w:t>
            </w:r>
            <w:r w:rsidR="00645DDB">
              <w:rPr>
                <w:rFonts w:ascii="Calibri" w:eastAsia="Times New Roman" w:hAnsi="Calibri" w:cs="Times New Roman"/>
                <w:color w:val="000000"/>
                <w:sz w:val="16"/>
                <w:szCs w:val="16"/>
                <w:lang w:val="en-GB"/>
              </w:rPr>
              <w:fldChar w:fldCharType="begin"/>
            </w:r>
            <w:r w:rsidR="00645DDB">
              <w:rPr>
                <w:rFonts w:ascii="Calibri" w:eastAsia="Times New Roman" w:hAnsi="Calibri" w:cs="Times New Roman"/>
                <w:color w:val="000000"/>
                <w:sz w:val="16"/>
                <w:szCs w:val="16"/>
                <w:lang w:val="en-GB"/>
              </w:rPr>
              <w:instrText xml:space="preserve"> ADDIN ZOTERO_ITEM CSL_CITATION {"citationID":"t0kuTIOF","properties":{"formattedCitation":"(4)","plainCitation":"(4)","noteIndex":0},"citationItems":[{"id":4226,"uris":["http://zotero.org/users/3447303/items/RQ4644SD"],"uri":["http://zotero.org/users/3447303/items/RQ4644SD"],"itemData":{"id":4226,"type":"article-journal","title":"Peer Review: \"A Critique of the Critics\"","container-title":"Journal of Urology","page":"777-778","volume":"186","issue":"3","archive_location":"WOS:000293688300001","ISSN":"0022-5347","journalAbbreviation":"J. Urol.","language":"English","author":[{"family":"Andersson","given":"K. E."}],"issued":{"date-parts":[["2011",9]]}}}],"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645DDB" w:rsidRPr="00645DDB">
              <w:rPr>
                <w:rFonts w:ascii="Calibri" w:hAnsi="Calibri" w:cs="Calibri"/>
                <w:sz w:val="16"/>
              </w:rPr>
              <w:t>(4)</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1BA53AB"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enmark</w:t>
            </w:r>
          </w:p>
        </w:tc>
        <w:tc>
          <w:tcPr>
            <w:tcW w:w="910" w:type="dxa"/>
            <w:shd w:val="clear" w:color="auto" w:fill="auto"/>
            <w:noWrap/>
            <w:vAlign w:val="bottom"/>
            <w:hideMark/>
          </w:tcPr>
          <w:p w14:paraId="342890D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349CAD9"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he Journal of Urology</w:t>
            </w:r>
          </w:p>
        </w:tc>
        <w:tc>
          <w:tcPr>
            <w:tcW w:w="630" w:type="dxa"/>
            <w:shd w:val="clear" w:color="auto" w:fill="auto"/>
            <w:noWrap/>
            <w:vAlign w:val="bottom"/>
            <w:hideMark/>
          </w:tcPr>
          <w:p w14:paraId="10F79D8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066334D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EA0F7C9" w14:textId="77777777" w:rsidR="007661A8" w:rsidRPr="004F4E45" w:rsidRDefault="00326EE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p>
          <w:p w14:paraId="78306833" w14:textId="77777777" w:rsidR="009140D3" w:rsidRPr="004F4E45" w:rsidRDefault="009140D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itle is accurate,</w:t>
            </w:r>
          </w:p>
          <w:p w14:paraId="38D69420" w14:textId="0C28D7FA" w:rsidR="00581F49" w:rsidRPr="004F4E45" w:rsidRDefault="00EB2FB8" w:rsidP="001744FB">
            <w:pPr>
              <w:spacing w:after="0" w:line="240" w:lineRule="auto"/>
            </w:pPr>
            <w:r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515E17" w:rsidRPr="004F4E45">
              <w:t xml:space="preserve"> </w:t>
            </w:r>
            <w:r w:rsidR="00515E17" w:rsidRPr="004F4E45">
              <w:rPr>
                <w:rFonts w:ascii="Calibri" w:eastAsia="Times New Roman" w:hAnsi="Calibri" w:cs="Times New Roman"/>
                <w:color w:val="000000"/>
                <w:sz w:val="16"/>
                <w:szCs w:val="16"/>
                <w:lang w:val="en-GB"/>
              </w:rPr>
              <w:t>Methods,</w:t>
            </w:r>
          </w:p>
          <w:p w14:paraId="632D4D05" w14:textId="15F25063" w:rsidR="00581F49"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p>
          <w:p w14:paraId="73487485" w14:textId="6EA5A163" w:rsidR="004046C3" w:rsidRPr="004F4E45" w:rsidRDefault="007731B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iscussion/</w:t>
            </w:r>
          </w:p>
          <w:p w14:paraId="26EDD134" w14:textId="27FB722B" w:rsidR="00EB2FB8" w:rsidRPr="004F4E45" w:rsidRDefault="007731B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nclusion,</w:t>
            </w:r>
            <w:r w:rsidR="00E51D6F" w:rsidRPr="004F4E45">
              <w:t xml:space="preserve"> </w:t>
            </w:r>
            <w:r w:rsidR="00581F49" w:rsidRPr="004F4E45">
              <w:rPr>
                <w:rFonts w:ascii="Calibri" w:eastAsia="Times New Roman" w:hAnsi="Calibri" w:cs="Times New Roman"/>
                <w:color w:val="000000"/>
                <w:sz w:val="16"/>
                <w:szCs w:val="16"/>
                <w:lang w:val="en-GB"/>
              </w:rPr>
              <w:t>References</w:t>
            </w:r>
          </w:p>
        </w:tc>
        <w:tc>
          <w:tcPr>
            <w:tcW w:w="708" w:type="dxa"/>
            <w:shd w:val="clear" w:color="auto" w:fill="auto"/>
            <w:noWrap/>
            <w:vAlign w:val="bottom"/>
          </w:tcPr>
          <w:p w14:paraId="0C7F6FDE" w14:textId="0C02B325" w:rsidR="007661A8" w:rsidRPr="004F4E45" w:rsidRDefault="00326EE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7, </w:t>
            </w:r>
            <w:r w:rsidR="00796C79" w:rsidRPr="004F4E45">
              <w:rPr>
                <w:rFonts w:ascii="Calibri" w:eastAsia="Times New Roman" w:hAnsi="Calibri" w:cs="Times New Roman"/>
                <w:color w:val="000000"/>
                <w:sz w:val="16"/>
                <w:szCs w:val="16"/>
                <w:lang w:val="en-GB"/>
              </w:rPr>
              <w:t xml:space="preserve">18, </w:t>
            </w:r>
            <w:r w:rsidR="009140D3" w:rsidRPr="004F4E45">
              <w:rPr>
                <w:rFonts w:ascii="Calibri" w:eastAsia="Times New Roman" w:hAnsi="Calibri" w:cs="Times New Roman"/>
                <w:color w:val="000000"/>
                <w:sz w:val="16"/>
                <w:szCs w:val="16"/>
                <w:lang w:val="en-GB"/>
              </w:rPr>
              <w:t xml:space="preserve">21, </w:t>
            </w:r>
            <w:r w:rsidR="00EB2FB8" w:rsidRPr="004F4E45">
              <w:rPr>
                <w:rFonts w:ascii="Calibri" w:eastAsia="Times New Roman" w:hAnsi="Calibri" w:cs="Times New Roman"/>
                <w:color w:val="000000"/>
                <w:sz w:val="16"/>
                <w:szCs w:val="16"/>
                <w:lang w:val="en-GB"/>
              </w:rPr>
              <w:t xml:space="preserve">22, </w:t>
            </w:r>
            <w:r w:rsidR="006B0408" w:rsidRPr="004F4E45">
              <w:rPr>
                <w:rFonts w:ascii="Calibri" w:eastAsia="Times New Roman" w:hAnsi="Calibri" w:cs="Times New Roman"/>
                <w:color w:val="000000"/>
                <w:sz w:val="16"/>
                <w:szCs w:val="16"/>
                <w:lang w:val="en-GB"/>
              </w:rPr>
              <w:t xml:space="preserve">23, </w:t>
            </w:r>
            <w:r w:rsidR="00A32889" w:rsidRPr="004F4E45">
              <w:rPr>
                <w:rFonts w:ascii="Calibri" w:eastAsia="Times New Roman" w:hAnsi="Calibri" w:cs="Times New Roman"/>
                <w:color w:val="000000"/>
                <w:sz w:val="16"/>
                <w:szCs w:val="16"/>
                <w:lang w:val="en-GB"/>
              </w:rPr>
              <w:t xml:space="preserve">26, </w:t>
            </w:r>
            <w:r w:rsidR="00553E43" w:rsidRPr="004F4E45">
              <w:rPr>
                <w:rFonts w:ascii="Calibri" w:eastAsia="Times New Roman" w:hAnsi="Calibri" w:cs="Times New Roman"/>
                <w:color w:val="000000"/>
                <w:sz w:val="16"/>
                <w:szCs w:val="16"/>
                <w:lang w:val="en-GB"/>
              </w:rPr>
              <w:t xml:space="preserve">28, </w:t>
            </w:r>
            <w:r w:rsidR="00515E17" w:rsidRPr="004F4E45">
              <w:rPr>
                <w:rFonts w:ascii="Calibri" w:eastAsia="Times New Roman" w:hAnsi="Calibri" w:cs="Times New Roman"/>
                <w:color w:val="000000"/>
                <w:sz w:val="16"/>
                <w:szCs w:val="16"/>
                <w:lang w:val="en-GB"/>
              </w:rPr>
              <w:t>31,</w:t>
            </w:r>
            <w:r w:rsidR="007246A0" w:rsidRPr="004F4E45">
              <w:rPr>
                <w:rFonts w:ascii="Calibri" w:eastAsia="Times New Roman" w:hAnsi="Calibri" w:cs="Times New Roman"/>
                <w:color w:val="000000"/>
                <w:sz w:val="16"/>
                <w:szCs w:val="16"/>
                <w:lang w:val="en-GB"/>
              </w:rPr>
              <w:t xml:space="preserve"> 33, </w:t>
            </w:r>
            <w:r w:rsidR="00846E39" w:rsidRPr="004F4E45">
              <w:rPr>
                <w:rFonts w:ascii="Calibri" w:eastAsia="Times New Roman" w:hAnsi="Calibri" w:cs="Times New Roman"/>
                <w:color w:val="000000"/>
                <w:sz w:val="16"/>
                <w:szCs w:val="16"/>
                <w:lang w:val="en-GB"/>
              </w:rPr>
              <w:t>36,</w:t>
            </w:r>
            <w:r w:rsidR="00456AFF" w:rsidRPr="004F4E45">
              <w:rPr>
                <w:rFonts w:ascii="Calibri" w:eastAsia="Times New Roman" w:hAnsi="Calibri" w:cs="Times New Roman"/>
                <w:color w:val="000000"/>
                <w:sz w:val="16"/>
                <w:szCs w:val="16"/>
                <w:lang w:val="en-GB"/>
              </w:rPr>
              <w:t xml:space="preserve"> 41, </w:t>
            </w:r>
            <w:r w:rsidR="00713D80" w:rsidRPr="004F4E45">
              <w:rPr>
                <w:rFonts w:ascii="Calibri" w:eastAsia="Times New Roman" w:hAnsi="Calibri" w:cs="Times New Roman"/>
                <w:color w:val="000000"/>
                <w:sz w:val="16"/>
                <w:szCs w:val="16"/>
                <w:lang w:val="en-GB"/>
              </w:rPr>
              <w:t xml:space="preserve">45, </w:t>
            </w:r>
            <w:r w:rsidR="003E4F9F" w:rsidRPr="004F4E45">
              <w:rPr>
                <w:rFonts w:ascii="Calibri" w:eastAsia="Times New Roman" w:hAnsi="Calibri" w:cs="Times New Roman"/>
                <w:color w:val="000000"/>
                <w:sz w:val="16"/>
                <w:szCs w:val="16"/>
                <w:lang w:val="en-GB"/>
              </w:rPr>
              <w:t>46,</w:t>
            </w:r>
            <w:r w:rsidR="00203C8F" w:rsidRPr="004F4E45">
              <w:rPr>
                <w:rFonts w:ascii="Calibri" w:eastAsia="Times New Roman" w:hAnsi="Calibri" w:cs="Times New Roman"/>
                <w:color w:val="000000"/>
                <w:sz w:val="16"/>
                <w:szCs w:val="16"/>
                <w:lang w:val="en-GB"/>
              </w:rPr>
              <w:t xml:space="preserve"> 47, </w:t>
            </w:r>
            <w:r w:rsidR="00FB4384" w:rsidRPr="004F4E45">
              <w:rPr>
                <w:rFonts w:ascii="Calibri" w:eastAsia="Times New Roman" w:hAnsi="Calibri" w:cs="Times New Roman"/>
                <w:color w:val="000000"/>
                <w:sz w:val="16"/>
                <w:szCs w:val="16"/>
                <w:lang w:val="en-GB"/>
              </w:rPr>
              <w:t>49,</w:t>
            </w:r>
            <w:r w:rsidR="007731B9" w:rsidRPr="004F4E45">
              <w:rPr>
                <w:rFonts w:ascii="Calibri" w:eastAsia="Times New Roman" w:hAnsi="Calibri" w:cs="Times New Roman"/>
                <w:color w:val="000000"/>
                <w:sz w:val="16"/>
                <w:szCs w:val="16"/>
                <w:lang w:val="en-GB"/>
              </w:rPr>
              <w:t xml:space="preserve"> 50, </w:t>
            </w:r>
            <w:r w:rsidR="003A5E5F" w:rsidRPr="004F4E45">
              <w:rPr>
                <w:rFonts w:ascii="Calibri" w:eastAsia="Times New Roman" w:hAnsi="Calibri" w:cs="Times New Roman"/>
                <w:color w:val="000000"/>
                <w:sz w:val="16"/>
                <w:szCs w:val="16"/>
                <w:lang w:val="en-GB"/>
              </w:rPr>
              <w:t>51,</w:t>
            </w:r>
            <w:r w:rsidR="002A4F2C" w:rsidRPr="004F4E45">
              <w:rPr>
                <w:rFonts w:ascii="Calibri" w:eastAsia="Times New Roman" w:hAnsi="Calibri" w:cs="Times New Roman"/>
                <w:color w:val="000000"/>
                <w:sz w:val="16"/>
                <w:szCs w:val="16"/>
                <w:lang w:val="en-GB"/>
              </w:rPr>
              <w:t xml:space="preserve"> 54, </w:t>
            </w:r>
            <w:r w:rsidR="00581F49" w:rsidRPr="004F4E45">
              <w:rPr>
                <w:rFonts w:ascii="Calibri" w:eastAsia="Times New Roman" w:hAnsi="Calibri" w:cs="Times New Roman"/>
                <w:color w:val="000000"/>
                <w:sz w:val="16"/>
                <w:szCs w:val="16"/>
                <w:lang w:val="en-GB"/>
              </w:rPr>
              <w:t>56</w:t>
            </w:r>
          </w:p>
        </w:tc>
        <w:tc>
          <w:tcPr>
            <w:tcW w:w="709" w:type="dxa"/>
          </w:tcPr>
          <w:p w14:paraId="0FF33F10"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w:t>
            </w:r>
          </w:p>
        </w:tc>
      </w:tr>
      <w:tr w:rsidR="007661A8" w:rsidRPr="004F4E45" w14:paraId="560FCD16" w14:textId="77777777" w:rsidTr="00FE2B18">
        <w:trPr>
          <w:trHeight w:val="300"/>
        </w:trPr>
        <w:tc>
          <w:tcPr>
            <w:tcW w:w="1146" w:type="dxa"/>
            <w:shd w:val="clear" w:color="auto" w:fill="auto"/>
            <w:noWrap/>
            <w:vAlign w:val="bottom"/>
            <w:hideMark/>
          </w:tcPr>
          <w:p w14:paraId="4CE8909A" w14:textId="2A996053"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Bacchetti</w:t>
            </w:r>
            <w:proofErr w:type="spellEnd"/>
            <w:r w:rsidRPr="004F4E45">
              <w:rPr>
                <w:rFonts w:ascii="Calibri" w:eastAsia="Times New Roman" w:hAnsi="Calibri" w:cs="Times New Roman"/>
                <w:color w:val="000000"/>
                <w:sz w:val="16"/>
                <w:szCs w:val="16"/>
                <w:lang w:val="en-GB"/>
              </w:rPr>
              <w:t>, P.</w:t>
            </w:r>
            <w:r w:rsidR="00645DDB">
              <w:rPr>
                <w:rFonts w:ascii="Calibri" w:eastAsia="Times New Roman" w:hAnsi="Calibri" w:cs="Times New Roman"/>
                <w:color w:val="000000"/>
                <w:sz w:val="16"/>
                <w:szCs w:val="16"/>
                <w:lang w:val="en-GB"/>
              </w:rPr>
              <w:fldChar w:fldCharType="begin"/>
            </w:r>
            <w:r w:rsidR="00645DDB">
              <w:rPr>
                <w:rFonts w:ascii="Calibri" w:eastAsia="Times New Roman" w:hAnsi="Calibri" w:cs="Times New Roman"/>
                <w:color w:val="000000"/>
                <w:sz w:val="16"/>
                <w:szCs w:val="16"/>
                <w:lang w:val="en-GB"/>
              </w:rPr>
              <w:instrText xml:space="preserve"> ADDIN ZOTERO_ITEM CSL_CITATION {"citationID":"i5gUR2Ho","properties":{"formattedCitation":"(5)","plainCitation":"(5)","noteIndex":0},"citationItems":[{"id":5269,"uris":["http://zotero.org/users/3447303/items/2PFJ2CN7"],"uri":["http://zotero.org/users/3447303/items/2PFJ2CN7"],"itemData":{"id":5269,"type":"article-journal","title":"Peer review of statistics in medical research: the other problem","container-title":"British Medical Journal","page":"1271-1273","volume":"324","issue":"7348","archive_location":"WOS:000175894900027","ISSN":"0959-535X","journalAbbreviation":"Br. Med. J.","language":"English","author":[{"family":"Bacchetti","given":"P."}],"issued":{"date-parts":[["2002",5]]}}}],"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645DDB" w:rsidRPr="00645DDB">
              <w:rPr>
                <w:rFonts w:ascii="Calibri" w:hAnsi="Calibri" w:cs="Calibri"/>
                <w:sz w:val="16"/>
              </w:rPr>
              <w:t>(5)</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1004296"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207286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7A665FD"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MJ</w:t>
            </w:r>
          </w:p>
        </w:tc>
        <w:tc>
          <w:tcPr>
            <w:tcW w:w="630" w:type="dxa"/>
            <w:shd w:val="clear" w:color="auto" w:fill="auto"/>
            <w:noWrap/>
            <w:vAlign w:val="bottom"/>
            <w:hideMark/>
          </w:tcPr>
          <w:p w14:paraId="45A381F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2</w:t>
            </w:r>
          </w:p>
        </w:tc>
        <w:tc>
          <w:tcPr>
            <w:tcW w:w="1080" w:type="dxa"/>
            <w:shd w:val="clear" w:color="auto" w:fill="auto"/>
            <w:noWrap/>
            <w:vAlign w:val="bottom"/>
            <w:hideMark/>
          </w:tcPr>
          <w:p w14:paraId="2CBCA4B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1E0E4C9" w14:textId="5E9F495D" w:rsidR="007F6199" w:rsidRPr="004F4E45" w:rsidRDefault="005269D9"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BD5089" w:rsidRPr="004F4E45">
              <w:t xml:space="preserve"> </w:t>
            </w:r>
            <w:r w:rsidR="00BD5089" w:rsidRPr="004F4E45">
              <w:rPr>
                <w:rFonts w:ascii="Calibri" w:eastAsia="Times New Roman" w:hAnsi="Calibri" w:cs="Times New Roman"/>
                <w:color w:val="000000"/>
                <w:sz w:val="16"/>
                <w:szCs w:val="16"/>
                <w:lang w:val="en-GB"/>
              </w:rPr>
              <w:t>Methods,</w:t>
            </w:r>
          </w:p>
          <w:p w14:paraId="529210ED" w14:textId="0386A1D5" w:rsidR="00881D63" w:rsidRPr="004F4E45" w:rsidRDefault="007731B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iscussion/</w:t>
            </w:r>
            <w:r w:rsidR="007F6199" w:rsidRPr="004F4E45">
              <w:rPr>
                <w:rFonts w:ascii="Calibri" w:eastAsia="Times New Roman" w:hAnsi="Calibri" w:cs="Times New Roman"/>
                <w:color w:val="000000"/>
                <w:sz w:val="16"/>
                <w:szCs w:val="16"/>
                <w:lang w:val="en-GB"/>
              </w:rPr>
              <w:t>Conclusion</w:t>
            </w:r>
          </w:p>
        </w:tc>
        <w:tc>
          <w:tcPr>
            <w:tcW w:w="708" w:type="dxa"/>
            <w:shd w:val="clear" w:color="auto" w:fill="auto"/>
            <w:noWrap/>
            <w:vAlign w:val="bottom"/>
          </w:tcPr>
          <w:p w14:paraId="48A04098" w14:textId="1FCE5419"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w:t>
            </w:r>
            <w:r w:rsidR="00BD5089" w:rsidRPr="004F4E45">
              <w:rPr>
                <w:rFonts w:ascii="Calibri" w:eastAsia="Times New Roman" w:hAnsi="Calibri" w:cs="Times New Roman"/>
                <w:color w:val="000000"/>
                <w:sz w:val="16"/>
                <w:szCs w:val="16"/>
                <w:lang w:val="en-GB"/>
              </w:rPr>
              <w:t xml:space="preserve"> 34,</w:t>
            </w:r>
            <w:r w:rsidR="007F6199" w:rsidRPr="004F4E45">
              <w:rPr>
                <w:rFonts w:ascii="Calibri" w:eastAsia="Times New Roman" w:hAnsi="Calibri" w:cs="Times New Roman"/>
                <w:color w:val="000000"/>
                <w:sz w:val="16"/>
                <w:szCs w:val="16"/>
                <w:lang w:val="en-GB"/>
              </w:rPr>
              <w:t xml:space="preserve"> 50</w:t>
            </w:r>
          </w:p>
        </w:tc>
        <w:tc>
          <w:tcPr>
            <w:tcW w:w="709" w:type="dxa"/>
          </w:tcPr>
          <w:p w14:paraId="46DAE1A8"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p>
        </w:tc>
      </w:tr>
      <w:tr w:rsidR="007661A8" w:rsidRPr="004F4E45" w14:paraId="3A234BB3" w14:textId="77777777" w:rsidTr="00FE2B18">
        <w:trPr>
          <w:trHeight w:val="300"/>
        </w:trPr>
        <w:tc>
          <w:tcPr>
            <w:tcW w:w="1146" w:type="dxa"/>
            <w:shd w:val="clear" w:color="auto" w:fill="auto"/>
            <w:noWrap/>
            <w:vAlign w:val="bottom"/>
            <w:hideMark/>
          </w:tcPr>
          <w:p w14:paraId="373BA3C7" w14:textId="497CF85B" w:rsidR="007661A8" w:rsidRPr="005C13AE" w:rsidRDefault="007661A8" w:rsidP="001744FB">
            <w:pPr>
              <w:spacing w:after="0" w:line="240" w:lineRule="auto"/>
              <w:rPr>
                <w:rFonts w:ascii="Calibri" w:eastAsia="Times New Roman" w:hAnsi="Calibri" w:cs="Times New Roman"/>
                <w:color w:val="000000"/>
                <w:sz w:val="16"/>
                <w:szCs w:val="16"/>
                <w:lang w:val="en-GB"/>
              </w:rPr>
            </w:pPr>
            <w:r w:rsidRPr="005C13AE">
              <w:rPr>
                <w:rFonts w:ascii="Calibri" w:eastAsia="Times New Roman" w:hAnsi="Calibri" w:cs="Times New Roman"/>
                <w:color w:val="000000"/>
                <w:sz w:val="16"/>
                <w:szCs w:val="16"/>
                <w:lang w:val="en-GB"/>
              </w:rPr>
              <w:t>Baker, D. J.</w:t>
            </w:r>
            <w:r w:rsidR="005C13AE" w:rsidRPr="005C13AE">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ai880i5fh2","properties":{"formattedCitation":"(6)","plainCitation":"(6)","noteIndex":0},"citationItems":[{"id":3363,"uris":["http://zotero.org/users/3447303/items/R7U8UYUR"],"uri":["http://zotero.org/users/3447303/items/R7U8UYUR"],"itemData":{"id":3363,"type":"article-journal","title":"Artistry of Peer Review","container-title":"Aorn Journal","page":"4-11","volume":"101","issue":"1","archive_location":"WOS:000373440200006","ISSN":"0001-2092","journalAbbreviation":"Aorn J.","language":"English","author":[{"family":"Baker","given":"J. D."}],"issued":{"date-parts":[["2015",1]]}}}],"schema":"https://github.com/citation-style-language/schema/raw/master/csl-citation.json"} </w:instrText>
            </w:r>
            <w:r w:rsidR="005C13AE" w:rsidRPr="005C13AE">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szCs w:val="24"/>
              </w:rPr>
              <w:t>(6)</w:t>
            </w:r>
            <w:r w:rsidR="005C13AE" w:rsidRPr="005C13AE">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606DA85" w14:textId="77777777" w:rsidR="007661A8" w:rsidRPr="005C13AE" w:rsidRDefault="007661A8" w:rsidP="001744FB">
            <w:pPr>
              <w:spacing w:after="0" w:line="240" w:lineRule="auto"/>
              <w:ind w:right="-376"/>
              <w:rPr>
                <w:rFonts w:ascii="Calibri" w:eastAsia="Times New Roman" w:hAnsi="Calibri" w:cs="Times New Roman"/>
                <w:color w:val="000000"/>
                <w:sz w:val="16"/>
                <w:szCs w:val="16"/>
                <w:lang w:val="en-GB"/>
              </w:rPr>
            </w:pPr>
            <w:r w:rsidRPr="005C13AE">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FF9CFE5" w14:textId="77777777" w:rsidR="007661A8" w:rsidRPr="005C13AE" w:rsidRDefault="007661A8" w:rsidP="001744FB">
            <w:pPr>
              <w:spacing w:after="0" w:line="240" w:lineRule="auto"/>
              <w:rPr>
                <w:rFonts w:ascii="Calibri" w:eastAsia="Times New Roman" w:hAnsi="Calibri" w:cs="Times New Roman"/>
                <w:color w:val="000000"/>
                <w:sz w:val="16"/>
                <w:szCs w:val="16"/>
                <w:lang w:val="en-GB"/>
              </w:rPr>
            </w:pPr>
            <w:r w:rsidRPr="005C13AE">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DA96B25" w14:textId="77777777" w:rsidR="007661A8" w:rsidRPr="005C13AE" w:rsidRDefault="007661A8" w:rsidP="001744FB">
            <w:pPr>
              <w:spacing w:after="0" w:line="240" w:lineRule="auto"/>
              <w:ind w:right="-108"/>
              <w:rPr>
                <w:rFonts w:ascii="Calibri" w:eastAsia="Times New Roman" w:hAnsi="Calibri" w:cs="Times New Roman"/>
                <w:color w:val="000000"/>
                <w:sz w:val="16"/>
                <w:szCs w:val="16"/>
                <w:lang w:val="en-GB"/>
              </w:rPr>
            </w:pPr>
            <w:r w:rsidRPr="005C13AE">
              <w:rPr>
                <w:rFonts w:ascii="Calibri" w:eastAsia="Times New Roman" w:hAnsi="Calibri" w:cs="Times New Roman"/>
                <w:color w:val="000000"/>
                <w:sz w:val="16"/>
                <w:szCs w:val="16"/>
                <w:lang w:val="en-GB"/>
              </w:rPr>
              <w:t xml:space="preserve">Association of </w:t>
            </w:r>
            <w:proofErr w:type="spellStart"/>
            <w:r w:rsidRPr="005C13AE">
              <w:rPr>
                <w:rFonts w:ascii="Calibri" w:eastAsia="Times New Roman" w:hAnsi="Calibri" w:cs="Times New Roman"/>
                <w:color w:val="000000"/>
                <w:sz w:val="16"/>
                <w:szCs w:val="16"/>
                <w:lang w:val="en-GB"/>
              </w:rPr>
              <w:t>periOperative</w:t>
            </w:r>
            <w:proofErr w:type="spellEnd"/>
            <w:r w:rsidRPr="005C13AE">
              <w:rPr>
                <w:rFonts w:ascii="Calibri" w:eastAsia="Times New Roman" w:hAnsi="Calibri" w:cs="Times New Roman"/>
                <w:color w:val="000000"/>
                <w:sz w:val="16"/>
                <w:szCs w:val="16"/>
                <w:lang w:val="en-GB"/>
              </w:rPr>
              <w:t xml:space="preserve"> Registered Nurses Journal</w:t>
            </w:r>
          </w:p>
        </w:tc>
        <w:tc>
          <w:tcPr>
            <w:tcW w:w="630" w:type="dxa"/>
            <w:shd w:val="clear" w:color="auto" w:fill="auto"/>
            <w:noWrap/>
            <w:vAlign w:val="bottom"/>
            <w:hideMark/>
          </w:tcPr>
          <w:p w14:paraId="278033F3" w14:textId="77777777" w:rsidR="007661A8" w:rsidRPr="005C13AE" w:rsidRDefault="007661A8" w:rsidP="001744FB">
            <w:pPr>
              <w:spacing w:after="0" w:line="240" w:lineRule="auto"/>
              <w:rPr>
                <w:rFonts w:ascii="Calibri" w:eastAsia="Times New Roman" w:hAnsi="Calibri" w:cs="Times New Roman"/>
                <w:color w:val="000000"/>
                <w:sz w:val="16"/>
                <w:szCs w:val="16"/>
                <w:lang w:val="en-GB"/>
              </w:rPr>
            </w:pPr>
            <w:r w:rsidRPr="005C13AE">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7C55AC05" w14:textId="77777777" w:rsidR="007661A8" w:rsidRPr="005C13AE" w:rsidRDefault="007661A8" w:rsidP="001744FB">
            <w:pPr>
              <w:spacing w:after="0" w:line="240" w:lineRule="auto"/>
              <w:rPr>
                <w:rFonts w:ascii="Calibri" w:eastAsia="Times New Roman" w:hAnsi="Calibri" w:cs="Times New Roman"/>
                <w:color w:val="000000"/>
                <w:sz w:val="16"/>
                <w:szCs w:val="16"/>
                <w:lang w:val="en-GB"/>
              </w:rPr>
            </w:pPr>
            <w:r w:rsidRPr="005C13AE">
              <w:rPr>
                <w:rFonts w:ascii="Calibri" w:eastAsia="Times New Roman" w:hAnsi="Calibri" w:cs="Times New Roman"/>
                <w:color w:val="000000"/>
                <w:sz w:val="16"/>
                <w:szCs w:val="16"/>
                <w:lang w:val="en-GB"/>
              </w:rPr>
              <w:t>Editorial</w:t>
            </w:r>
          </w:p>
        </w:tc>
        <w:tc>
          <w:tcPr>
            <w:tcW w:w="1677" w:type="dxa"/>
          </w:tcPr>
          <w:p w14:paraId="0A7BE78A" w14:textId="5A509A84" w:rsidR="007F6199" w:rsidRPr="005C13AE" w:rsidRDefault="000473FC" w:rsidP="001744FB">
            <w:pPr>
              <w:spacing w:after="0" w:line="240" w:lineRule="auto"/>
            </w:pPr>
            <w:r w:rsidRPr="005C13AE">
              <w:rPr>
                <w:rFonts w:ascii="Calibri" w:eastAsia="Times New Roman" w:hAnsi="Calibri" w:cs="Times New Roman"/>
                <w:color w:val="000000"/>
                <w:sz w:val="16"/>
                <w:szCs w:val="16"/>
                <w:lang w:val="en-GB"/>
              </w:rPr>
              <w:t>Organization and approach to review,</w:t>
            </w:r>
            <w:r w:rsidR="00E83387" w:rsidRPr="005C13AE">
              <w:t xml:space="preserve"> </w:t>
            </w:r>
            <w:r w:rsidR="00E83387" w:rsidRPr="005C13AE">
              <w:rPr>
                <w:rFonts w:ascii="Calibri" w:eastAsia="Times New Roman" w:hAnsi="Calibri" w:cs="Times New Roman"/>
                <w:color w:val="000000"/>
                <w:sz w:val="16"/>
                <w:szCs w:val="16"/>
                <w:lang w:val="en-GB"/>
              </w:rPr>
              <w:t>Make general comments,</w:t>
            </w:r>
          </w:p>
          <w:p w14:paraId="296284E1" w14:textId="2AB4F4E9" w:rsidR="007661A8" w:rsidRPr="005C13AE" w:rsidRDefault="007F6199" w:rsidP="001744FB">
            <w:pPr>
              <w:spacing w:after="0" w:line="240" w:lineRule="auto"/>
              <w:rPr>
                <w:rFonts w:ascii="Calibri" w:eastAsia="Times New Roman" w:hAnsi="Calibri" w:cs="Times New Roman"/>
                <w:color w:val="000000"/>
                <w:sz w:val="16"/>
                <w:szCs w:val="16"/>
                <w:lang w:val="en-GB"/>
              </w:rPr>
            </w:pPr>
            <w:r w:rsidRPr="005C13AE">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43907EFC" w14:textId="381620E2" w:rsidR="007661A8" w:rsidRPr="005C13AE" w:rsidRDefault="000473FC" w:rsidP="001744FB">
            <w:pPr>
              <w:spacing w:after="0" w:line="240" w:lineRule="auto"/>
              <w:rPr>
                <w:rFonts w:ascii="Calibri" w:eastAsia="Times New Roman" w:hAnsi="Calibri" w:cs="Times New Roman"/>
                <w:color w:val="000000"/>
                <w:sz w:val="16"/>
                <w:szCs w:val="16"/>
                <w:lang w:val="en-GB"/>
              </w:rPr>
            </w:pPr>
            <w:r w:rsidRPr="005C13AE">
              <w:rPr>
                <w:rFonts w:ascii="Calibri" w:eastAsia="Times New Roman" w:hAnsi="Calibri" w:cs="Times New Roman"/>
                <w:color w:val="000000"/>
                <w:sz w:val="16"/>
                <w:szCs w:val="16"/>
                <w:lang w:val="en-GB"/>
              </w:rPr>
              <w:t xml:space="preserve">5, </w:t>
            </w:r>
            <w:r w:rsidR="00E83387" w:rsidRPr="005C13AE">
              <w:rPr>
                <w:rFonts w:ascii="Calibri" w:eastAsia="Times New Roman" w:hAnsi="Calibri" w:cs="Times New Roman"/>
                <w:color w:val="000000"/>
                <w:sz w:val="16"/>
                <w:szCs w:val="16"/>
                <w:lang w:val="en-GB"/>
              </w:rPr>
              <w:t xml:space="preserve">11, </w:t>
            </w:r>
            <w:r w:rsidR="007C71CB" w:rsidRPr="005C13AE">
              <w:rPr>
                <w:rFonts w:ascii="Calibri" w:eastAsia="Times New Roman" w:hAnsi="Calibri" w:cs="Times New Roman"/>
                <w:color w:val="000000"/>
                <w:sz w:val="16"/>
                <w:szCs w:val="16"/>
                <w:lang w:val="en-GB"/>
              </w:rPr>
              <w:t xml:space="preserve">14, </w:t>
            </w:r>
            <w:r w:rsidR="00326EEF" w:rsidRPr="005C13AE">
              <w:rPr>
                <w:rFonts w:ascii="Calibri" w:eastAsia="Times New Roman" w:hAnsi="Calibri" w:cs="Times New Roman"/>
                <w:color w:val="000000"/>
                <w:sz w:val="16"/>
                <w:szCs w:val="16"/>
                <w:lang w:val="en-GB"/>
              </w:rPr>
              <w:t xml:space="preserve">17, </w:t>
            </w:r>
            <w:r w:rsidR="00040F79" w:rsidRPr="005C13AE">
              <w:rPr>
                <w:rFonts w:ascii="Calibri" w:eastAsia="Times New Roman" w:hAnsi="Calibri" w:cs="Times New Roman"/>
                <w:color w:val="000000"/>
                <w:sz w:val="16"/>
                <w:szCs w:val="16"/>
                <w:lang w:val="en-GB"/>
              </w:rPr>
              <w:t>70,</w:t>
            </w:r>
            <w:r w:rsidR="00BF6163" w:rsidRPr="005C13AE">
              <w:rPr>
                <w:rFonts w:ascii="Calibri" w:eastAsia="Times New Roman" w:hAnsi="Calibri" w:cs="Times New Roman"/>
                <w:color w:val="000000"/>
                <w:sz w:val="16"/>
                <w:szCs w:val="16"/>
                <w:lang w:val="en-GB"/>
              </w:rPr>
              <w:t xml:space="preserve"> 71, </w:t>
            </w:r>
            <w:r w:rsidR="007F6199" w:rsidRPr="005C13AE">
              <w:rPr>
                <w:rFonts w:ascii="Calibri" w:eastAsia="Times New Roman" w:hAnsi="Calibri" w:cs="Times New Roman"/>
                <w:color w:val="000000"/>
                <w:sz w:val="16"/>
                <w:szCs w:val="16"/>
                <w:lang w:val="en-GB"/>
              </w:rPr>
              <w:t>72</w:t>
            </w:r>
          </w:p>
        </w:tc>
        <w:tc>
          <w:tcPr>
            <w:tcW w:w="709" w:type="dxa"/>
          </w:tcPr>
          <w:p w14:paraId="19645BD2" w14:textId="77777777" w:rsidR="007661A8" w:rsidRPr="005C13AE" w:rsidRDefault="00CB5E9F" w:rsidP="001744FB">
            <w:pPr>
              <w:spacing w:after="0" w:line="240" w:lineRule="auto"/>
              <w:rPr>
                <w:rFonts w:ascii="Calibri" w:eastAsia="Times New Roman" w:hAnsi="Calibri" w:cs="Times New Roman"/>
                <w:color w:val="000000"/>
                <w:sz w:val="16"/>
                <w:szCs w:val="16"/>
                <w:lang w:val="en-GB"/>
              </w:rPr>
            </w:pPr>
            <w:r w:rsidRPr="005C13AE">
              <w:rPr>
                <w:rFonts w:ascii="Calibri" w:eastAsia="Times New Roman" w:hAnsi="Calibri" w:cs="Times New Roman"/>
                <w:color w:val="000000"/>
                <w:sz w:val="16"/>
                <w:szCs w:val="16"/>
                <w:lang w:val="en-GB"/>
              </w:rPr>
              <w:t>7</w:t>
            </w:r>
          </w:p>
        </w:tc>
      </w:tr>
      <w:tr w:rsidR="007661A8" w:rsidRPr="004F4E45" w14:paraId="5881CD2E" w14:textId="77777777" w:rsidTr="00FE2B18">
        <w:trPr>
          <w:trHeight w:val="300"/>
        </w:trPr>
        <w:tc>
          <w:tcPr>
            <w:tcW w:w="1146" w:type="dxa"/>
            <w:shd w:val="clear" w:color="auto" w:fill="auto"/>
            <w:noWrap/>
            <w:vAlign w:val="bottom"/>
            <w:hideMark/>
          </w:tcPr>
          <w:p w14:paraId="771BE5A5" w14:textId="11929E58"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ernstein, J.</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9ZW1sqEm","properties":{"formattedCitation":"(7)","plainCitation":"(7)","noteIndex":0},"citationItems":[{"id":3715,"uris":["http://zotero.org/users/3447303/items/ZDKW6UJT"],"uri":["http://zotero.org/users/3447303/items/ZDKW6UJT"],"itemData":{"id":3715,"type":"article-journal","title":"Free for Service: The Inadequate Incentives for Quality Peer Review","container-title":"Clinical Orthopaedics and Related Research","page":"3093-3097","volume":"471","issue":"10","archive_location":"WOS:000324323900006","ISSN":"0009-921X","journalAbbreviation":"Clin. Orthop. Rel. Res.","language":"English","author":[{"family":"Bernstein","given":"J."},{"family":"Wager","given":"E."},{"family":"Heckman","given":"J. D."},{"family":"Zeller","given":"J. L."}],"issued":{"date-parts":[["2013",10]]}}}],"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445E00F"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7B14F5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83D25FA"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linical Orthopaedics and Related Research</w:t>
            </w:r>
          </w:p>
        </w:tc>
        <w:tc>
          <w:tcPr>
            <w:tcW w:w="630" w:type="dxa"/>
            <w:shd w:val="clear" w:color="auto" w:fill="auto"/>
            <w:noWrap/>
            <w:vAlign w:val="bottom"/>
            <w:hideMark/>
          </w:tcPr>
          <w:p w14:paraId="1CE6C73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3</w:t>
            </w:r>
          </w:p>
        </w:tc>
        <w:tc>
          <w:tcPr>
            <w:tcW w:w="1080" w:type="dxa"/>
            <w:shd w:val="clear" w:color="auto" w:fill="auto"/>
            <w:noWrap/>
            <w:vAlign w:val="bottom"/>
          </w:tcPr>
          <w:p w14:paraId="5C74F87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mmentary</w:t>
            </w:r>
          </w:p>
        </w:tc>
        <w:tc>
          <w:tcPr>
            <w:tcW w:w="1677" w:type="dxa"/>
          </w:tcPr>
          <w:p w14:paraId="043084CD" w14:textId="6144A386" w:rsidR="007F6199"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30B58EC0" w14:textId="21424943" w:rsidR="007F6199" w:rsidRPr="004F4E45" w:rsidRDefault="003E4F9F" w:rsidP="001744FB">
            <w:pPr>
              <w:spacing w:after="0" w:line="240" w:lineRule="auto"/>
            </w:pPr>
            <w:r w:rsidRPr="004F4E45">
              <w:rPr>
                <w:rFonts w:ascii="Calibri" w:eastAsia="Times New Roman" w:hAnsi="Calibri" w:cs="Times New Roman"/>
                <w:color w:val="000000"/>
                <w:sz w:val="16"/>
                <w:szCs w:val="16"/>
                <w:lang w:val="en-GB"/>
              </w:rPr>
              <w:t>Results,</w:t>
            </w:r>
          </w:p>
          <w:p w14:paraId="2C553AE8" w14:textId="305C6222" w:rsidR="002959FE" w:rsidRPr="004F4E45" w:rsidRDefault="007731B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iscussion/</w:t>
            </w:r>
            <w:proofErr w:type="spellStart"/>
            <w:r w:rsidR="007F6199" w:rsidRPr="004F4E45">
              <w:rPr>
                <w:rFonts w:ascii="Calibri" w:eastAsia="Times New Roman" w:hAnsi="Calibri" w:cs="Times New Roman"/>
                <w:color w:val="000000"/>
                <w:sz w:val="16"/>
                <w:szCs w:val="16"/>
                <w:lang w:val="en-GB"/>
              </w:rPr>
              <w:t>ConclusionReferences</w:t>
            </w:r>
            <w:proofErr w:type="spellEnd"/>
          </w:p>
        </w:tc>
        <w:tc>
          <w:tcPr>
            <w:tcW w:w="708" w:type="dxa"/>
            <w:shd w:val="clear" w:color="auto" w:fill="auto"/>
            <w:noWrap/>
            <w:vAlign w:val="bottom"/>
          </w:tcPr>
          <w:p w14:paraId="5CC1A9FA" w14:textId="4AF59634"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3E4F9F" w:rsidRPr="004F4E45">
              <w:rPr>
                <w:rFonts w:ascii="Calibri" w:eastAsia="Times New Roman" w:hAnsi="Calibri" w:cs="Times New Roman"/>
                <w:color w:val="000000"/>
                <w:sz w:val="16"/>
                <w:szCs w:val="16"/>
                <w:lang w:val="en-GB"/>
              </w:rPr>
              <w:t>46,</w:t>
            </w:r>
            <w:r w:rsidR="00E51D6F" w:rsidRPr="004F4E45">
              <w:rPr>
                <w:rFonts w:ascii="Calibri" w:eastAsia="Times New Roman" w:hAnsi="Calibri" w:cs="Times New Roman"/>
                <w:color w:val="000000"/>
                <w:sz w:val="16"/>
                <w:szCs w:val="16"/>
                <w:lang w:val="en-GB"/>
              </w:rPr>
              <w:t xml:space="preserve"> 50,</w:t>
            </w:r>
            <w:r w:rsidR="003E4F9F" w:rsidRPr="004F4E45">
              <w:rPr>
                <w:rFonts w:ascii="Calibri" w:eastAsia="Times New Roman" w:hAnsi="Calibri" w:cs="Times New Roman"/>
                <w:color w:val="000000"/>
                <w:sz w:val="16"/>
                <w:szCs w:val="16"/>
                <w:lang w:val="en-GB"/>
              </w:rPr>
              <w:t xml:space="preserve"> </w:t>
            </w:r>
            <w:r w:rsidR="00E51D6F" w:rsidRPr="004F4E45">
              <w:rPr>
                <w:rFonts w:ascii="Calibri" w:eastAsia="Times New Roman" w:hAnsi="Calibri" w:cs="Times New Roman"/>
                <w:color w:val="000000"/>
                <w:sz w:val="16"/>
                <w:szCs w:val="16"/>
                <w:lang w:val="en-GB"/>
              </w:rPr>
              <w:t>56</w:t>
            </w:r>
          </w:p>
        </w:tc>
        <w:tc>
          <w:tcPr>
            <w:tcW w:w="709" w:type="dxa"/>
          </w:tcPr>
          <w:p w14:paraId="0CA2B18B"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7661A8" w:rsidRPr="004F4E45" w14:paraId="6D07D779" w14:textId="77777777" w:rsidTr="00FE2B18">
        <w:trPr>
          <w:trHeight w:val="300"/>
        </w:trPr>
        <w:tc>
          <w:tcPr>
            <w:tcW w:w="1146" w:type="dxa"/>
            <w:shd w:val="clear" w:color="auto" w:fill="auto"/>
            <w:noWrap/>
            <w:vAlign w:val="bottom"/>
            <w:hideMark/>
          </w:tcPr>
          <w:p w14:paraId="06A93395" w14:textId="0EF0B0B9"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Berquist</w:t>
            </w:r>
            <w:proofErr w:type="spellEnd"/>
            <w:r w:rsidRPr="004F4E45">
              <w:rPr>
                <w:rFonts w:ascii="Calibri" w:eastAsia="Times New Roman" w:hAnsi="Calibri" w:cs="Times New Roman"/>
                <w:color w:val="000000"/>
                <w:sz w:val="16"/>
                <w:szCs w:val="16"/>
                <w:lang w:val="en-GB"/>
              </w:rPr>
              <w:t>, T.</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x7y0MMmy","properties":{"formattedCitation":"(8)","plainCitation":"(8)","noteIndex":0},"citationItems":[{"id":3523,"uris":["http://zotero.org/users/3447303/items/5JTEVGXI"],"uri":["http://zotero.org/users/3447303/items/5JTEVGXI"],"itemData":{"id":3523,"type":"article-journal","title":"Peer Review: Should We Modify Our Process?","container-title":"American Journal of Roentgenology","page":"463-464","volume":"202","issue":"3","archive_location":"WOS:000332510900020","ISSN":"0361-803X","journalAbbreviation":"Am. J. Roentgenol.","language":"English","author":[{"family":"Berquist","given":"T. H."}],"issued":{"date-parts":[["2014",3]]}}}],"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42C94C0"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D53576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14BDE9B"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American Journal of </w:t>
            </w:r>
            <w:proofErr w:type="spellStart"/>
            <w:r w:rsidRPr="004F4E45">
              <w:rPr>
                <w:rFonts w:ascii="Calibri" w:eastAsia="Times New Roman" w:hAnsi="Calibri" w:cs="Times New Roman"/>
                <w:color w:val="000000"/>
                <w:sz w:val="16"/>
                <w:szCs w:val="16"/>
                <w:lang w:val="en-GB"/>
              </w:rPr>
              <w:t>Roentgenology</w:t>
            </w:r>
            <w:proofErr w:type="spellEnd"/>
          </w:p>
        </w:tc>
        <w:tc>
          <w:tcPr>
            <w:tcW w:w="630" w:type="dxa"/>
            <w:shd w:val="clear" w:color="auto" w:fill="auto"/>
            <w:noWrap/>
            <w:vAlign w:val="bottom"/>
            <w:hideMark/>
          </w:tcPr>
          <w:p w14:paraId="36A7CD4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5E7A147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C713CD5" w14:textId="19206F3F" w:rsidR="007661A8" w:rsidRPr="004F4E45" w:rsidRDefault="0015164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6F37720C" w14:textId="2FDF5DC5" w:rsidR="007661A8" w:rsidRPr="004F4E45" w:rsidRDefault="0015164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3D1F18D1"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7661A8" w:rsidRPr="004F4E45" w14:paraId="23307DEB" w14:textId="77777777" w:rsidTr="00FE2B18">
        <w:trPr>
          <w:trHeight w:val="300"/>
        </w:trPr>
        <w:tc>
          <w:tcPr>
            <w:tcW w:w="1146" w:type="dxa"/>
            <w:shd w:val="clear" w:color="auto" w:fill="auto"/>
            <w:noWrap/>
            <w:vAlign w:val="bottom"/>
            <w:hideMark/>
          </w:tcPr>
          <w:p w14:paraId="60E23D15" w14:textId="3DE060DE"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andon, D.</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U9qH7S4P","properties":{"formattedCitation":"(9)","plainCitation":"(9)","noteIndex":0},"citationItems":[{"id":3346,"uris":["http://zotero.org/users/3447303/items/NXQFTDZG"],"uri":["http://zotero.org/users/3447303/items/NXQFTDZG"],"itemData":{"id":3346,"type":"article-journal","title":"Conducting a Peer Review Novice or Expert","container-title":"Advances in Neonatal Care","page":"365-366","volume":"15","issue":"6","archive_location":"WOS:000369891300002","ISSN":"1536-0903","journalAbbreviation":"Adv. Neonatal Care","language":"English","author":[{"family":"Brandon","given":"D."},{"family":"McGrath","given":"J. M."}],"issued":{"date-parts":[["2015",12]]}}}],"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9)</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24E3FD8"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EF42CE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86BF8FB"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dvances in Neonatal Care</w:t>
            </w:r>
          </w:p>
        </w:tc>
        <w:tc>
          <w:tcPr>
            <w:tcW w:w="630" w:type="dxa"/>
            <w:shd w:val="clear" w:color="auto" w:fill="auto"/>
            <w:noWrap/>
            <w:vAlign w:val="bottom"/>
            <w:hideMark/>
          </w:tcPr>
          <w:p w14:paraId="513B854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7374FBA9"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2F6B630" w14:textId="0701534E" w:rsidR="00151643" w:rsidRPr="004F4E45" w:rsidRDefault="005B6E1F" w:rsidP="001744FB">
            <w:pPr>
              <w:spacing w:after="0" w:line="240" w:lineRule="auto"/>
            </w:pPr>
            <w:r w:rsidRPr="004F4E45">
              <w:rPr>
                <w:rFonts w:ascii="Calibri" w:eastAsia="Times New Roman" w:hAnsi="Calibri" w:cs="Times New Roman"/>
                <w:color w:val="000000"/>
                <w:sz w:val="16"/>
                <w:szCs w:val="16"/>
                <w:lang w:val="en-GB"/>
              </w:rPr>
              <w:t>Make general comments,</w:t>
            </w:r>
          </w:p>
          <w:p w14:paraId="5854BDF6" w14:textId="58E58125" w:rsidR="00151643" w:rsidRPr="004F4E45" w:rsidRDefault="0025596F"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7E94FE7E" w14:textId="5AEAD2A8" w:rsidR="007661A8" w:rsidRPr="004F4E45" w:rsidRDefault="0015164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4F435C3" w14:textId="15314FC6" w:rsidR="007661A8" w:rsidRPr="004F4E45" w:rsidRDefault="005B6E1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3, </w:t>
            </w:r>
            <w:r w:rsidR="0025596F" w:rsidRPr="004F4E45">
              <w:rPr>
                <w:rFonts w:ascii="Calibri" w:eastAsia="Times New Roman" w:hAnsi="Calibri" w:cs="Times New Roman"/>
                <w:color w:val="000000"/>
                <w:sz w:val="16"/>
                <w:szCs w:val="16"/>
                <w:lang w:val="en-GB"/>
              </w:rPr>
              <w:t>62,</w:t>
            </w:r>
            <w:r w:rsidR="00C121C9" w:rsidRPr="004F4E45">
              <w:rPr>
                <w:rFonts w:ascii="Calibri" w:eastAsia="Times New Roman" w:hAnsi="Calibri" w:cs="Times New Roman"/>
                <w:color w:val="000000"/>
                <w:sz w:val="16"/>
                <w:szCs w:val="16"/>
                <w:lang w:val="en-GB"/>
              </w:rPr>
              <w:t xml:space="preserve"> 63, </w:t>
            </w:r>
            <w:r w:rsidR="00151643" w:rsidRPr="004F4E45">
              <w:rPr>
                <w:rFonts w:ascii="Calibri" w:eastAsia="Times New Roman" w:hAnsi="Calibri" w:cs="Times New Roman"/>
                <w:color w:val="000000"/>
                <w:sz w:val="16"/>
                <w:szCs w:val="16"/>
                <w:lang w:val="en-GB"/>
              </w:rPr>
              <w:t>70</w:t>
            </w:r>
          </w:p>
        </w:tc>
        <w:tc>
          <w:tcPr>
            <w:tcW w:w="709" w:type="dxa"/>
          </w:tcPr>
          <w:p w14:paraId="17BF5BC6"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7661A8" w:rsidRPr="004F4E45" w14:paraId="2664E499" w14:textId="77777777" w:rsidTr="00FE2B18">
        <w:trPr>
          <w:trHeight w:val="300"/>
        </w:trPr>
        <w:tc>
          <w:tcPr>
            <w:tcW w:w="1146" w:type="dxa"/>
            <w:shd w:val="clear" w:color="auto" w:fill="auto"/>
            <w:noWrap/>
            <w:vAlign w:val="bottom"/>
            <w:hideMark/>
          </w:tcPr>
          <w:p w14:paraId="165B62AF" w14:textId="20724DF0"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ock, W. J.</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8r7aTVAI","properties":{"formattedCitation":"(10)","plainCitation":"(10)","noteIndex":0},"citationItems":[{"id":3515,"uris":["http://zotero.org/users/3447303/items/W6F3VJIT"],"uri":["http://zotero.org/users/3447303/items/W6F3VJIT"],"itemData":{"id":3515,"type":"article-journal","title":"Strengthening the Peer Review Process for the International Journal of Toxicology","container-title":"International Journal of Toxicology","page":"351-352","volume":"33","issue":"5","archive_location":"WOS:000343796500001","ISSN":"1091-5818","journalAbbreviation":"Int. J. Toxicol.","language":"English","author":[{"family":"Brock","given":"W. J."}],"issued":{"date-parts":[["2014",9]]}}}],"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0)</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AE5A3E6"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6CD7D9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4586EFC"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nternational Journal of Toxicology</w:t>
            </w:r>
          </w:p>
        </w:tc>
        <w:tc>
          <w:tcPr>
            <w:tcW w:w="630" w:type="dxa"/>
            <w:shd w:val="clear" w:color="auto" w:fill="auto"/>
            <w:noWrap/>
            <w:vAlign w:val="bottom"/>
            <w:hideMark/>
          </w:tcPr>
          <w:p w14:paraId="7FA6A4E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3711B073"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58FE715" w14:textId="77777777" w:rsidR="00C75CA2"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7AAA8455" w14:textId="52614301" w:rsidR="00151643"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r w:rsidR="007731B9" w:rsidRPr="004F4E45">
              <w:t xml:space="preserve"> </w:t>
            </w:r>
            <w:r w:rsidR="007731B9" w:rsidRPr="004F4E45">
              <w:rPr>
                <w:rFonts w:ascii="Calibri" w:eastAsia="Times New Roman" w:hAnsi="Calibri" w:cs="Times New Roman"/>
                <w:color w:val="000000"/>
                <w:sz w:val="16"/>
                <w:szCs w:val="16"/>
                <w:lang w:val="en-GB"/>
              </w:rPr>
              <w:t>Discussion/</w:t>
            </w:r>
            <w:r w:rsidR="00151643" w:rsidRPr="004F4E45">
              <w:rPr>
                <w:rFonts w:ascii="Calibri" w:eastAsia="Times New Roman" w:hAnsi="Calibri" w:cs="Times New Roman"/>
                <w:color w:val="000000"/>
                <w:sz w:val="16"/>
                <w:szCs w:val="16"/>
                <w:lang w:val="en-GB"/>
              </w:rPr>
              <w:t>Conclusion</w:t>
            </w:r>
          </w:p>
          <w:p w14:paraId="43170DF6" w14:textId="60F67B5C" w:rsidR="00E83387" w:rsidRPr="004F4E45" w:rsidRDefault="0015164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ddress ethical aspects</w:t>
            </w:r>
          </w:p>
        </w:tc>
        <w:tc>
          <w:tcPr>
            <w:tcW w:w="708" w:type="dxa"/>
            <w:shd w:val="clear" w:color="auto" w:fill="auto"/>
            <w:noWrap/>
            <w:vAlign w:val="bottom"/>
          </w:tcPr>
          <w:p w14:paraId="667F6B55" w14:textId="77984FEA"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E83387" w:rsidRPr="004F4E45">
              <w:rPr>
                <w:rFonts w:ascii="Calibri" w:eastAsia="Times New Roman" w:hAnsi="Calibri" w:cs="Times New Roman"/>
                <w:color w:val="000000"/>
                <w:sz w:val="16"/>
                <w:szCs w:val="16"/>
                <w:lang w:val="en-GB"/>
              </w:rPr>
              <w:t>11,</w:t>
            </w:r>
            <w:r w:rsidR="007731B9" w:rsidRPr="004F4E45">
              <w:rPr>
                <w:rFonts w:ascii="Calibri" w:eastAsia="Times New Roman" w:hAnsi="Calibri" w:cs="Times New Roman"/>
                <w:color w:val="000000"/>
                <w:sz w:val="16"/>
                <w:szCs w:val="16"/>
                <w:lang w:val="en-GB"/>
              </w:rPr>
              <w:t xml:space="preserve"> 50,</w:t>
            </w:r>
            <w:r w:rsidR="00151643" w:rsidRPr="004F4E45">
              <w:rPr>
                <w:rFonts w:ascii="Calibri" w:eastAsia="Times New Roman" w:hAnsi="Calibri" w:cs="Times New Roman"/>
                <w:color w:val="000000"/>
                <w:sz w:val="16"/>
                <w:szCs w:val="16"/>
                <w:lang w:val="en-GB"/>
              </w:rPr>
              <w:t xml:space="preserve"> 57</w:t>
            </w:r>
          </w:p>
        </w:tc>
        <w:tc>
          <w:tcPr>
            <w:tcW w:w="709" w:type="dxa"/>
          </w:tcPr>
          <w:p w14:paraId="41459B55"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7661A8" w:rsidRPr="004F4E45" w14:paraId="1837EB30" w14:textId="77777777" w:rsidTr="00FE2B18">
        <w:trPr>
          <w:trHeight w:val="300"/>
        </w:trPr>
        <w:tc>
          <w:tcPr>
            <w:tcW w:w="1146" w:type="dxa"/>
            <w:shd w:val="clear" w:color="auto" w:fill="auto"/>
            <w:noWrap/>
            <w:vAlign w:val="bottom"/>
            <w:hideMark/>
          </w:tcPr>
          <w:p w14:paraId="07A27776" w14:textId="28068835"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yrne, R.</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ktgey7Bf","properties":{"formattedCitation":"(11)","plainCitation":"(11)","noteIndex":0},"citationItems":[{"id":3150,"uris":["http://zotero.org/users/3447303/items/AZCNH4KY"],"uri":["http://zotero.org/users/3447303/items/AZCNH4KY"],"itemData":{"id":3150,"type":"article-journal","title":"Peer review at EuroIntervention - a rough guide and an expression of thanks","container-title":"Eurointervention","page":"1197-+","volume":"12","issue":"10","archive_location":"WOS:000390981500001","ISSN":"1774-024X","journalAbbreviation":"EuroIntervention","language":"English","author":[{"family":"Byrne","given":"R. A."}],"issued":{"date-parts":[["2016",11]]}}}],"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1)</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ECD8DFB"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ECCC52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0B44376"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EuroIntervention</w:t>
            </w:r>
            <w:proofErr w:type="spellEnd"/>
          </w:p>
        </w:tc>
        <w:tc>
          <w:tcPr>
            <w:tcW w:w="630" w:type="dxa"/>
            <w:shd w:val="clear" w:color="auto" w:fill="auto"/>
            <w:noWrap/>
            <w:vAlign w:val="bottom"/>
            <w:hideMark/>
          </w:tcPr>
          <w:p w14:paraId="1E8CB4A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16FA1EC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4EDA6CD" w14:textId="77777777"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7360EC38" w14:textId="293EBE4B" w:rsidR="002D6529"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753319B1" w14:textId="47610D4F" w:rsidR="00E83387" w:rsidRPr="004F4E45" w:rsidRDefault="002D652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446D8583" w14:textId="78F02F55"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896A5C" w:rsidRPr="004F4E45">
              <w:rPr>
                <w:rFonts w:ascii="Calibri" w:eastAsia="Times New Roman" w:hAnsi="Calibri" w:cs="Times New Roman"/>
                <w:color w:val="000000"/>
                <w:sz w:val="16"/>
                <w:szCs w:val="16"/>
                <w:lang w:val="en-GB"/>
              </w:rPr>
              <w:t xml:space="preserve">3, </w:t>
            </w:r>
            <w:r w:rsidR="006145D0" w:rsidRPr="004F4E45">
              <w:rPr>
                <w:rFonts w:ascii="Calibri" w:eastAsia="Times New Roman" w:hAnsi="Calibri" w:cs="Times New Roman"/>
                <w:color w:val="000000"/>
                <w:sz w:val="16"/>
                <w:szCs w:val="16"/>
                <w:lang w:val="en-GB"/>
              </w:rPr>
              <w:t xml:space="preserve">10, </w:t>
            </w:r>
            <w:r w:rsidR="00E83387"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5B6E1F" w:rsidRPr="004F4E45">
              <w:rPr>
                <w:rFonts w:ascii="Calibri" w:eastAsia="Times New Roman" w:hAnsi="Calibri" w:cs="Times New Roman"/>
                <w:color w:val="000000"/>
                <w:sz w:val="16"/>
                <w:szCs w:val="16"/>
                <w:lang w:val="en-GB"/>
              </w:rPr>
              <w:t>13,</w:t>
            </w:r>
            <w:r w:rsidR="00326EEF" w:rsidRPr="004F4E45">
              <w:rPr>
                <w:rFonts w:ascii="Calibri" w:eastAsia="Times New Roman" w:hAnsi="Calibri" w:cs="Times New Roman"/>
                <w:color w:val="000000"/>
                <w:sz w:val="16"/>
                <w:szCs w:val="16"/>
                <w:lang w:val="en-GB"/>
              </w:rPr>
              <w:t xml:space="preserve"> 17,</w:t>
            </w:r>
            <w:r w:rsidR="005B6E1F" w:rsidRPr="004F4E45">
              <w:rPr>
                <w:rFonts w:ascii="Calibri" w:eastAsia="Times New Roman" w:hAnsi="Calibri" w:cs="Times New Roman"/>
                <w:color w:val="000000"/>
                <w:sz w:val="16"/>
                <w:szCs w:val="16"/>
                <w:lang w:val="en-GB"/>
              </w:rPr>
              <w:t xml:space="preserve"> </w:t>
            </w:r>
            <w:r w:rsidR="002D6529" w:rsidRPr="004F4E45">
              <w:rPr>
                <w:rFonts w:ascii="Calibri" w:eastAsia="Times New Roman" w:hAnsi="Calibri" w:cs="Times New Roman"/>
                <w:color w:val="000000"/>
                <w:sz w:val="16"/>
                <w:szCs w:val="16"/>
                <w:lang w:val="en-GB"/>
              </w:rPr>
              <w:t>70</w:t>
            </w:r>
          </w:p>
        </w:tc>
        <w:tc>
          <w:tcPr>
            <w:tcW w:w="709" w:type="dxa"/>
          </w:tcPr>
          <w:p w14:paraId="38A7CB88"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8</w:t>
            </w:r>
          </w:p>
        </w:tc>
      </w:tr>
      <w:tr w:rsidR="007661A8" w:rsidRPr="004F4E45" w14:paraId="4539D971" w14:textId="77777777" w:rsidTr="00FE2B18">
        <w:trPr>
          <w:trHeight w:val="300"/>
        </w:trPr>
        <w:tc>
          <w:tcPr>
            <w:tcW w:w="1146" w:type="dxa"/>
            <w:shd w:val="clear" w:color="auto" w:fill="auto"/>
            <w:noWrap/>
            <w:vAlign w:val="bottom"/>
            <w:hideMark/>
          </w:tcPr>
          <w:p w14:paraId="34464E8E" w14:textId="0ADDE5AC"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Campion, E. W.</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yXSCzbGx","properties":{"formattedCitation":"(12)","plainCitation":"(12)","noteIndex":0},"citationItems":[{"id":5405,"uris":["http://zotero.org/users/3447303/items/3EMVTM7Z"],"uri":["http://zotero.org/users/3447303/items/3EMVTM7Z"],"itemData":{"id":5405,"type":"article-journal","title":"Tracking the peer-review process","container-title":"New England Journal of Medicine","page":"1485-1486","volume":"343","issue":"20","archive_location":"WOS:000165271300009","ISSN":"0028-4793","journalAbbreviation":"N. Engl. J. Med.","language":"English","author":[{"family":"Campion","given":"E. W."},{"family":"Curfman","given":"G. D."},{"family":"Drazen","given":"J. M."}],"issued":{"date-parts":[["2000",11]]}}}],"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2)</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8406752"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9C85E14"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6CDDBF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ew England Journal of Medicine</w:t>
            </w:r>
          </w:p>
        </w:tc>
        <w:tc>
          <w:tcPr>
            <w:tcW w:w="630" w:type="dxa"/>
            <w:shd w:val="clear" w:color="auto" w:fill="auto"/>
            <w:noWrap/>
            <w:vAlign w:val="bottom"/>
            <w:hideMark/>
          </w:tcPr>
          <w:p w14:paraId="227C5D23"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0</w:t>
            </w:r>
          </w:p>
        </w:tc>
        <w:tc>
          <w:tcPr>
            <w:tcW w:w="1080" w:type="dxa"/>
            <w:shd w:val="clear" w:color="auto" w:fill="auto"/>
            <w:noWrap/>
            <w:vAlign w:val="bottom"/>
            <w:hideMark/>
          </w:tcPr>
          <w:p w14:paraId="180DC95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AC713AC" w14:textId="67170781" w:rsidR="002D6529"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63F26007" w14:textId="19065C51" w:rsidR="007661A8" w:rsidRPr="004F4E45" w:rsidRDefault="002D652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45AE0AE" w14:textId="31D7D70E"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5B6E1F" w:rsidRPr="004F4E45">
              <w:rPr>
                <w:rFonts w:ascii="Calibri" w:eastAsia="Times New Roman" w:hAnsi="Calibri" w:cs="Times New Roman"/>
                <w:color w:val="000000"/>
                <w:sz w:val="16"/>
                <w:szCs w:val="16"/>
                <w:lang w:val="en-GB"/>
              </w:rPr>
              <w:t xml:space="preserve">13, </w:t>
            </w:r>
            <w:r w:rsidR="005C7679" w:rsidRPr="004F4E45">
              <w:rPr>
                <w:rFonts w:ascii="Calibri" w:eastAsia="Times New Roman" w:hAnsi="Calibri" w:cs="Times New Roman"/>
                <w:color w:val="000000"/>
                <w:sz w:val="16"/>
                <w:szCs w:val="16"/>
                <w:lang w:val="en-GB"/>
              </w:rPr>
              <w:t xml:space="preserve">15, </w:t>
            </w:r>
            <w:r w:rsidR="00796C79" w:rsidRPr="004F4E45">
              <w:rPr>
                <w:rFonts w:ascii="Calibri" w:eastAsia="Times New Roman" w:hAnsi="Calibri" w:cs="Times New Roman"/>
                <w:color w:val="000000"/>
                <w:sz w:val="16"/>
                <w:szCs w:val="16"/>
                <w:lang w:val="en-GB"/>
              </w:rPr>
              <w:t>18,</w:t>
            </w:r>
            <w:r w:rsidR="002D6529" w:rsidRPr="004F4E45">
              <w:rPr>
                <w:rFonts w:ascii="Calibri" w:eastAsia="Times New Roman" w:hAnsi="Calibri" w:cs="Times New Roman"/>
                <w:color w:val="000000"/>
                <w:sz w:val="16"/>
                <w:szCs w:val="16"/>
                <w:lang w:val="en-GB"/>
              </w:rPr>
              <w:t xml:space="preserve"> 70</w:t>
            </w:r>
          </w:p>
        </w:tc>
        <w:tc>
          <w:tcPr>
            <w:tcW w:w="709" w:type="dxa"/>
          </w:tcPr>
          <w:p w14:paraId="0D6A61E2"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r>
      <w:tr w:rsidR="007661A8" w:rsidRPr="004F4E45" w14:paraId="62A8B9BE" w14:textId="77777777" w:rsidTr="00FE2B18">
        <w:trPr>
          <w:trHeight w:val="300"/>
        </w:trPr>
        <w:tc>
          <w:tcPr>
            <w:tcW w:w="1146" w:type="dxa"/>
            <w:shd w:val="clear" w:color="auto" w:fill="auto"/>
            <w:noWrap/>
            <w:vAlign w:val="bottom"/>
            <w:hideMark/>
          </w:tcPr>
          <w:p w14:paraId="5757A2AF" w14:textId="07A483D3"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Carrió</w:t>
            </w:r>
            <w:proofErr w:type="spellEnd"/>
            <w:r w:rsidRPr="004F4E45">
              <w:rPr>
                <w:rFonts w:ascii="Calibri" w:eastAsia="Times New Roman" w:hAnsi="Calibri" w:cs="Times New Roman"/>
                <w:color w:val="000000"/>
                <w:sz w:val="16"/>
                <w:szCs w:val="16"/>
                <w:lang w:val="en-GB"/>
              </w:rPr>
              <w:t>, I.</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LTxas9Dl","properties":{"formattedCitation":"(13)","plainCitation":"(13)","noteIndex":0},"citationItems":[{"id":4853,"uris":["http://zotero.org/users/3447303/items/N9B2SNMN"],"uri":["http://zotero.org/users/3447303/items/N9B2SNMN"],"itemData":{"id":4853,"type":"article-journal","title":"On cloning research, peer review and the possibility of fraud","container-title":"European Journal of Nuclear Medicine and Molecular Imaging","page":"235-236","volume":"33","issue":"3","archive_location":"WOS:000236032100001","ISSN":"1619-7070","journalAbbreviation":"Eur. J. Nucl. Med. Mol. Imaging","language":"English","author":[{"family":"Carrio","given":"I."}],"issued":{"date-parts":[["2006",3]]}}}],"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3)</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808FD39"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Spain</w:t>
            </w:r>
          </w:p>
        </w:tc>
        <w:tc>
          <w:tcPr>
            <w:tcW w:w="910" w:type="dxa"/>
            <w:shd w:val="clear" w:color="auto" w:fill="auto"/>
            <w:noWrap/>
            <w:vAlign w:val="bottom"/>
            <w:hideMark/>
          </w:tcPr>
          <w:p w14:paraId="6BE751E4"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43D7E0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uropean Journal of Nuclear Medicine and Molecular Imaging</w:t>
            </w:r>
          </w:p>
        </w:tc>
        <w:tc>
          <w:tcPr>
            <w:tcW w:w="630" w:type="dxa"/>
            <w:shd w:val="clear" w:color="auto" w:fill="auto"/>
            <w:noWrap/>
            <w:vAlign w:val="bottom"/>
            <w:hideMark/>
          </w:tcPr>
          <w:p w14:paraId="6618C974"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6</w:t>
            </w:r>
          </w:p>
        </w:tc>
        <w:tc>
          <w:tcPr>
            <w:tcW w:w="1080" w:type="dxa"/>
            <w:shd w:val="clear" w:color="auto" w:fill="auto"/>
            <w:noWrap/>
            <w:vAlign w:val="bottom"/>
            <w:hideMark/>
          </w:tcPr>
          <w:p w14:paraId="5FF54B1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11FCEBD" w14:textId="77777777" w:rsidR="002D6529" w:rsidRPr="004F4E45" w:rsidRDefault="002F6F40" w:rsidP="001744FB">
            <w:pPr>
              <w:spacing w:after="0" w:line="240" w:lineRule="auto"/>
            </w:pPr>
            <w:r w:rsidRPr="004F4E45">
              <w:rPr>
                <w:rFonts w:ascii="Calibri" w:eastAsia="Times New Roman" w:hAnsi="Calibri" w:cs="Times New Roman"/>
                <w:color w:val="000000"/>
                <w:sz w:val="16"/>
                <w:szCs w:val="16"/>
                <w:lang w:val="en-GB"/>
              </w:rPr>
              <w:t xml:space="preserve">Organization and approach to review, </w:t>
            </w:r>
            <w:r w:rsidR="00E83387" w:rsidRPr="004F4E45">
              <w:rPr>
                <w:rFonts w:ascii="Calibri" w:eastAsia="Times New Roman" w:hAnsi="Calibri" w:cs="Times New Roman"/>
                <w:color w:val="000000"/>
                <w:sz w:val="16"/>
                <w:szCs w:val="16"/>
                <w:lang w:val="en-GB"/>
              </w:rPr>
              <w:t>Make general comments,</w:t>
            </w:r>
          </w:p>
          <w:p w14:paraId="47C4B830" w14:textId="167E3AA1" w:rsidR="007661A8" w:rsidRPr="004F4E45" w:rsidRDefault="002D652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0DAE3E0" w14:textId="6118E83B"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E83387" w:rsidRPr="004F4E45">
              <w:rPr>
                <w:rFonts w:ascii="Calibri" w:eastAsia="Times New Roman" w:hAnsi="Calibri" w:cs="Times New Roman"/>
                <w:color w:val="000000"/>
                <w:sz w:val="16"/>
                <w:szCs w:val="16"/>
                <w:lang w:val="en-GB"/>
              </w:rPr>
              <w:t xml:space="preserve">11, </w:t>
            </w:r>
            <w:r w:rsidR="005C7679" w:rsidRPr="004F4E45">
              <w:rPr>
                <w:rFonts w:ascii="Calibri" w:eastAsia="Times New Roman" w:hAnsi="Calibri" w:cs="Times New Roman"/>
                <w:color w:val="000000"/>
                <w:sz w:val="16"/>
                <w:szCs w:val="16"/>
                <w:lang w:val="en-GB"/>
              </w:rPr>
              <w:t xml:space="preserve">15, </w:t>
            </w:r>
            <w:r w:rsidR="002D6529" w:rsidRPr="004F4E45">
              <w:rPr>
                <w:rFonts w:ascii="Calibri" w:eastAsia="Times New Roman" w:hAnsi="Calibri" w:cs="Times New Roman"/>
                <w:color w:val="000000"/>
                <w:sz w:val="16"/>
                <w:szCs w:val="16"/>
                <w:lang w:val="en-GB"/>
              </w:rPr>
              <w:t>70</w:t>
            </w:r>
          </w:p>
        </w:tc>
        <w:tc>
          <w:tcPr>
            <w:tcW w:w="709" w:type="dxa"/>
          </w:tcPr>
          <w:p w14:paraId="4864EB6E"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7661A8" w:rsidRPr="004F4E45" w14:paraId="3934070C" w14:textId="77777777" w:rsidTr="00FE2B18">
        <w:trPr>
          <w:trHeight w:val="300"/>
        </w:trPr>
        <w:tc>
          <w:tcPr>
            <w:tcW w:w="1146" w:type="dxa"/>
            <w:shd w:val="clear" w:color="auto" w:fill="auto"/>
            <w:noWrap/>
            <w:vAlign w:val="bottom"/>
            <w:hideMark/>
          </w:tcPr>
          <w:p w14:paraId="7DEAA59B" w14:textId="73A5406F"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hew, F.</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NGei5mPQ","properties":{"formattedCitation":"(14)","plainCitation":"(14)","noteIndex":0},"citationItems":[{"id":6095,"uris":["http://zotero.org/users/3447303/items/AZMLLRSZ"],"uri":["http://zotero.org/users/3447303/items/AZMLLRSZ"],"itemData":{"id":6095,"type":"article-journal","title":"Manuscript Peer-Review - General Concepts and the Ajr Process","container-title":"American Journal of Roentgenology","page":"409-411","volume":"160","issue":"2","archive_location":"WOS:A1993KK57700044","ISSN":"0361-803X","journalAbbreviation":"Am. J. Roentgenol.","language":"English","author":[{"family":"Chew","given":"F. S."}],"issued":{"date-parts":[["1993",2]]}}}],"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4)</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DE0279E"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B5C991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A68CB4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merican Journal of Radiology</w:t>
            </w:r>
          </w:p>
        </w:tc>
        <w:tc>
          <w:tcPr>
            <w:tcW w:w="630" w:type="dxa"/>
            <w:shd w:val="clear" w:color="auto" w:fill="auto"/>
            <w:noWrap/>
            <w:vAlign w:val="bottom"/>
            <w:hideMark/>
          </w:tcPr>
          <w:p w14:paraId="214B8C8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2</w:t>
            </w:r>
          </w:p>
        </w:tc>
        <w:tc>
          <w:tcPr>
            <w:tcW w:w="1080" w:type="dxa"/>
            <w:shd w:val="clear" w:color="auto" w:fill="auto"/>
            <w:noWrap/>
            <w:vAlign w:val="bottom"/>
            <w:hideMark/>
          </w:tcPr>
          <w:p w14:paraId="6A5A1ABC"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B28E66B" w14:textId="77777777" w:rsidR="007661A8" w:rsidRPr="004F4E45" w:rsidRDefault="00DC12A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15F5F86F" w14:textId="7987CBE8" w:rsidR="002D6529"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515E17" w:rsidRPr="004F4E45">
              <w:t xml:space="preserve"> </w:t>
            </w:r>
            <w:r w:rsidR="00515E17" w:rsidRPr="004F4E45">
              <w:rPr>
                <w:rFonts w:ascii="Calibri" w:eastAsia="Times New Roman" w:hAnsi="Calibri" w:cs="Times New Roman"/>
                <w:color w:val="000000"/>
                <w:sz w:val="16"/>
                <w:szCs w:val="16"/>
                <w:lang w:val="en-GB"/>
              </w:rPr>
              <w:t>Methods,</w:t>
            </w:r>
          </w:p>
          <w:p w14:paraId="69F7941E" w14:textId="1C0564BA" w:rsidR="004046C3" w:rsidRPr="004F4E45" w:rsidRDefault="007731B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iscussion/</w:t>
            </w:r>
          </w:p>
          <w:p w14:paraId="0CEA290D" w14:textId="69A680A2" w:rsidR="002D6529" w:rsidRPr="004F4E45" w:rsidRDefault="007731B9" w:rsidP="001744FB">
            <w:pPr>
              <w:spacing w:after="0" w:line="240" w:lineRule="auto"/>
            </w:pPr>
            <w:r w:rsidRPr="004F4E45">
              <w:rPr>
                <w:rFonts w:ascii="Calibri" w:eastAsia="Times New Roman" w:hAnsi="Calibri" w:cs="Times New Roman"/>
                <w:color w:val="000000"/>
                <w:sz w:val="16"/>
                <w:szCs w:val="16"/>
                <w:lang w:val="en-GB"/>
              </w:rPr>
              <w:t>Conclusion,</w:t>
            </w:r>
          </w:p>
          <w:p w14:paraId="61EE00D1" w14:textId="33A1C2B6" w:rsidR="002D6529"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726DBB5D" w14:textId="2B0A7DD3" w:rsidR="00CA5FAD" w:rsidRPr="004F4E45" w:rsidRDefault="002D652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6B9C8A8" w14:textId="5AFA98E8" w:rsidR="007661A8" w:rsidRPr="004F4E45" w:rsidRDefault="00DC12A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6145D0" w:rsidRPr="004F4E45">
              <w:rPr>
                <w:rFonts w:ascii="Calibri" w:eastAsia="Times New Roman" w:hAnsi="Calibri" w:cs="Times New Roman"/>
                <w:color w:val="000000"/>
                <w:sz w:val="16"/>
                <w:szCs w:val="16"/>
                <w:lang w:val="en-GB"/>
              </w:rPr>
              <w:t xml:space="preserve">10, </w:t>
            </w:r>
            <w:r w:rsidR="00CA5FAD" w:rsidRPr="004F4E45">
              <w:rPr>
                <w:rFonts w:ascii="Calibri" w:eastAsia="Times New Roman" w:hAnsi="Calibri" w:cs="Times New Roman"/>
                <w:color w:val="000000"/>
                <w:sz w:val="16"/>
                <w:szCs w:val="16"/>
                <w:lang w:val="en-GB"/>
              </w:rPr>
              <w:t xml:space="preserve">12, </w:t>
            </w:r>
            <w:r w:rsidR="007C71CB" w:rsidRPr="004F4E45">
              <w:rPr>
                <w:rFonts w:ascii="Calibri" w:eastAsia="Times New Roman" w:hAnsi="Calibri" w:cs="Times New Roman"/>
                <w:color w:val="000000"/>
                <w:sz w:val="16"/>
                <w:szCs w:val="16"/>
                <w:lang w:val="en-GB"/>
              </w:rPr>
              <w:t xml:space="preserve">14, </w:t>
            </w:r>
            <w:r w:rsidR="00A32889" w:rsidRPr="004F4E45">
              <w:rPr>
                <w:rFonts w:ascii="Calibri" w:eastAsia="Times New Roman" w:hAnsi="Calibri" w:cs="Times New Roman"/>
                <w:color w:val="000000"/>
                <w:sz w:val="16"/>
                <w:szCs w:val="16"/>
                <w:lang w:val="en-GB"/>
              </w:rPr>
              <w:t xml:space="preserve">26, </w:t>
            </w:r>
            <w:r w:rsidR="00515E17" w:rsidRPr="004F4E45">
              <w:rPr>
                <w:rFonts w:ascii="Calibri" w:eastAsia="Times New Roman" w:hAnsi="Calibri" w:cs="Times New Roman"/>
                <w:color w:val="000000"/>
                <w:sz w:val="16"/>
                <w:szCs w:val="16"/>
                <w:lang w:val="en-GB"/>
              </w:rPr>
              <w:t>31,</w:t>
            </w:r>
            <w:r w:rsidR="00846E39" w:rsidRPr="004F4E45">
              <w:rPr>
                <w:rFonts w:ascii="Calibri" w:eastAsia="Times New Roman" w:hAnsi="Calibri" w:cs="Times New Roman"/>
                <w:color w:val="000000"/>
                <w:sz w:val="16"/>
                <w:szCs w:val="16"/>
                <w:lang w:val="en-GB"/>
              </w:rPr>
              <w:t xml:space="preserve"> 36, </w:t>
            </w:r>
            <w:r w:rsidR="00424C29" w:rsidRPr="004F4E45">
              <w:rPr>
                <w:rFonts w:ascii="Calibri" w:eastAsia="Times New Roman" w:hAnsi="Calibri" w:cs="Times New Roman"/>
                <w:color w:val="000000"/>
                <w:sz w:val="16"/>
                <w:szCs w:val="16"/>
                <w:lang w:val="en-GB"/>
              </w:rPr>
              <w:t>37,</w:t>
            </w:r>
            <w:r w:rsidR="007731B9" w:rsidRPr="004F4E45">
              <w:rPr>
                <w:rFonts w:ascii="Calibri" w:eastAsia="Times New Roman" w:hAnsi="Calibri" w:cs="Times New Roman"/>
                <w:color w:val="000000"/>
                <w:sz w:val="16"/>
                <w:szCs w:val="16"/>
                <w:lang w:val="en-GB"/>
              </w:rPr>
              <w:t xml:space="preserve"> 50, </w:t>
            </w:r>
            <w:r w:rsidR="005E4FE4" w:rsidRPr="004F4E45">
              <w:rPr>
                <w:rFonts w:ascii="Calibri" w:eastAsia="Times New Roman" w:hAnsi="Calibri" w:cs="Times New Roman"/>
                <w:color w:val="000000"/>
                <w:sz w:val="16"/>
                <w:szCs w:val="16"/>
                <w:lang w:val="en-GB"/>
              </w:rPr>
              <w:t>57,</w:t>
            </w:r>
            <w:r w:rsidR="002D6529" w:rsidRPr="004F4E45">
              <w:rPr>
                <w:rFonts w:ascii="Calibri" w:eastAsia="Times New Roman" w:hAnsi="Calibri" w:cs="Times New Roman"/>
                <w:color w:val="000000"/>
                <w:sz w:val="16"/>
                <w:szCs w:val="16"/>
                <w:lang w:val="en-GB"/>
              </w:rPr>
              <w:t xml:space="preserve"> 70</w:t>
            </w:r>
          </w:p>
        </w:tc>
        <w:tc>
          <w:tcPr>
            <w:tcW w:w="709" w:type="dxa"/>
          </w:tcPr>
          <w:p w14:paraId="5053C832"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1</w:t>
            </w:r>
          </w:p>
        </w:tc>
      </w:tr>
      <w:tr w:rsidR="007661A8" w:rsidRPr="004F4E45" w14:paraId="1A8BE822" w14:textId="77777777" w:rsidTr="00FE2B18">
        <w:trPr>
          <w:trHeight w:val="300"/>
        </w:trPr>
        <w:tc>
          <w:tcPr>
            <w:tcW w:w="1146" w:type="dxa"/>
            <w:shd w:val="clear" w:color="auto" w:fill="auto"/>
            <w:noWrap/>
            <w:vAlign w:val="bottom"/>
            <w:hideMark/>
          </w:tcPr>
          <w:p w14:paraId="1BFF2BE2" w14:textId="0F8D9753"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hristensen, N. B.</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J7FG1otT","properties":{"formattedCitation":"(15)","plainCitation":"(15)","noteIndex":0},"citationItems":[{"id":4354,"uris":["http://zotero.org/users/3447303/items/NF5FI9JS"],"uri":["http://zotero.org/users/3447303/items/NF5FI9JS"],"itemData":{"id":4354,"type":"article-journal","title":"How to Peer Review","container-title":"International Journal of Urology","page":"754-754","volume":"17","issue":"9","archive_location":"WOS:000281209000001","ISSN":"0919-8172","journalAbbreviation":"Int. J. Urol.","language":"English","author":[{"family":"Christensen","given":"N. B."},{"family":"Yokomizo","given":"A."}],"issued":{"date-parts":[["2010",9]]}}}],"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5)</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7432C62"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70A76A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777CB33"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nternational Journal of</w:t>
            </w:r>
          </w:p>
          <w:p w14:paraId="59BB4322"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rology</w:t>
            </w:r>
          </w:p>
        </w:tc>
        <w:tc>
          <w:tcPr>
            <w:tcW w:w="630" w:type="dxa"/>
            <w:shd w:val="clear" w:color="auto" w:fill="auto"/>
            <w:noWrap/>
            <w:vAlign w:val="bottom"/>
            <w:hideMark/>
          </w:tcPr>
          <w:p w14:paraId="000B66D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0</w:t>
            </w:r>
          </w:p>
        </w:tc>
        <w:tc>
          <w:tcPr>
            <w:tcW w:w="1080" w:type="dxa"/>
            <w:shd w:val="clear" w:color="auto" w:fill="auto"/>
            <w:noWrap/>
            <w:vAlign w:val="bottom"/>
            <w:hideMark/>
          </w:tcPr>
          <w:p w14:paraId="5075FB4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3C56B8D" w14:textId="5FB77D42" w:rsidR="002D6529" w:rsidRPr="004F4E45" w:rsidRDefault="00E83387" w:rsidP="001744FB">
            <w:pPr>
              <w:spacing w:after="0" w:line="240" w:lineRule="auto"/>
            </w:pPr>
            <w:proofErr w:type="spellStart"/>
            <w:r w:rsidRPr="004F4E45">
              <w:rPr>
                <w:rFonts w:ascii="Calibri" w:hAnsi="Calibri" w:cs="Calibri"/>
                <w:sz w:val="16"/>
                <w:szCs w:val="16"/>
              </w:rPr>
              <w:t>Make</w:t>
            </w:r>
            <w:proofErr w:type="spellEnd"/>
            <w:r w:rsidRPr="004F4E45">
              <w:rPr>
                <w:rFonts w:ascii="Calibri" w:hAnsi="Calibri" w:cs="Calibri"/>
                <w:sz w:val="16"/>
                <w:szCs w:val="16"/>
              </w:rPr>
              <w:t xml:space="preserve"> </w:t>
            </w:r>
            <w:proofErr w:type="spellStart"/>
            <w:r w:rsidRPr="004F4E45">
              <w:rPr>
                <w:rFonts w:ascii="Calibri" w:hAnsi="Calibri" w:cs="Calibri"/>
                <w:sz w:val="16"/>
                <w:szCs w:val="16"/>
              </w:rPr>
              <w:t>general</w:t>
            </w:r>
            <w:proofErr w:type="spellEnd"/>
            <w:r w:rsidRPr="004F4E45">
              <w:rPr>
                <w:rFonts w:ascii="Calibri" w:hAnsi="Calibri" w:cs="Calibri"/>
                <w:sz w:val="16"/>
                <w:szCs w:val="16"/>
              </w:rPr>
              <w:t xml:space="preserve"> </w:t>
            </w:r>
            <w:proofErr w:type="spellStart"/>
            <w:r w:rsidRPr="004F4E45">
              <w:rPr>
                <w:rFonts w:ascii="Calibri" w:hAnsi="Calibri" w:cs="Calibri"/>
                <w:sz w:val="16"/>
                <w:szCs w:val="16"/>
              </w:rPr>
              <w:t>comments</w:t>
            </w:r>
            <w:proofErr w:type="spellEnd"/>
            <w:r w:rsidRPr="004F4E45">
              <w:rPr>
                <w:rFonts w:ascii="Calibri" w:hAnsi="Calibri" w:cs="Calibri"/>
                <w:sz w:val="16"/>
                <w:szCs w:val="16"/>
              </w:rPr>
              <w:t>,</w:t>
            </w:r>
          </w:p>
          <w:p w14:paraId="263CF735" w14:textId="6A622F82" w:rsidR="00646730" w:rsidRPr="004F4E45" w:rsidRDefault="009140D3" w:rsidP="001744FB">
            <w:pPr>
              <w:spacing w:after="0" w:line="240" w:lineRule="auto"/>
              <w:rPr>
                <w:rFonts w:ascii="Calibri" w:hAnsi="Calibri" w:cs="Calibri"/>
                <w:sz w:val="16"/>
                <w:szCs w:val="16"/>
              </w:rPr>
            </w:pPr>
            <w:proofErr w:type="spellStart"/>
            <w:r w:rsidRPr="004F4E45">
              <w:rPr>
                <w:rFonts w:ascii="Calibri" w:hAnsi="Calibri" w:cs="Calibri"/>
                <w:sz w:val="16"/>
                <w:szCs w:val="16"/>
              </w:rPr>
              <w:t>Title</w:t>
            </w:r>
            <w:proofErr w:type="spellEnd"/>
            <w:r w:rsidRPr="004F4E45">
              <w:rPr>
                <w:rFonts w:ascii="Calibri" w:hAnsi="Calibri" w:cs="Calibri"/>
                <w:sz w:val="16"/>
                <w:szCs w:val="16"/>
              </w:rPr>
              <w:t xml:space="preserve"> </w:t>
            </w:r>
            <w:proofErr w:type="spellStart"/>
            <w:r w:rsidRPr="004F4E45">
              <w:rPr>
                <w:rFonts w:ascii="Calibri" w:hAnsi="Calibri" w:cs="Calibri"/>
                <w:sz w:val="16"/>
                <w:szCs w:val="16"/>
              </w:rPr>
              <w:t>is</w:t>
            </w:r>
            <w:proofErr w:type="spellEnd"/>
            <w:r w:rsidRPr="004F4E45">
              <w:rPr>
                <w:rFonts w:ascii="Calibri" w:hAnsi="Calibri" w:cs="Calibri"/>
                <w:sz w:val="16"/>
                <w:szCs w:val="16"/>
              </w:rPr>
              <w:t xml:space="preserve"> </w:t>
            </w:r>
            <w:proofErr w:type="spellStart"/>
            <w:r w:rsidRPr="004F4E45">
              <w:rPr>
                <w:rFonts w:ascii="Calibri" w:hAnsi="Calibri" w:cs="Calibri"/>
                <w:sz w:val="16"/>
                <w:szCs w:val="16"/>
              </w:rPr>
              <w:t>accurate</w:t>
            </w:r>
            <w:proofErr w:type="spellEnd"/>
            <w:r w:rsidRPr="004F4E45">
              <w:rPr>
                <w:rFonts w:ascii="Calibri" w:hAnsi="Calibri" w:cs="Calibri"/>
                <w:sz w:val="16"/>
                <w:szCs w:val="16"/>
              </w:rPr>
              <w:t>,</w:t>
            </w:r>
            <w:r w:rsidR="00424C29" w:rsidRPr="004F4E45">
              <w:t xml:space="preserve"> </w:t>
            </w:r>
            <w:proofErr w:type="spellStart"/>
            <w:r w:rsidR="00424C29" w:rsidRPr="004F4E45">
              <w:rPr>
                <w:sz w:val="16"/>
                <w:szCs w:val="16"/>
              </w:rPr>
              <w:t>Methods</w:t>
            </w:r>
            <w:proofErr w:type="spellEnd"/>
            <w:r w:rsidR="00424C29" w:rsidRPr="004F4E45">
              <w:rPr>
                <w:sz w:val="16"/>
                <w:szCs w:val="16"/>
              </w:rPr>
              <w:t>,</w:t>
            </w:r>
          </w:p>
          <w:p w14:paraId="626FA268" w14:textId="1D4D2F36" w:rsidR="002D6529" w:rsidRPr="004F4E45" w:rsidRDefault="00EB2FB8" w:rsidP="001744FB">
            <w:pPr>
              <w:spacing w:after="0" w:line="240" w:lineRule="auto"/>
            </w:pPr>
            <w:r w:rsidRPr="004F4E45">
              <w:rPr>
                <w:rFonts w:ascii="Calibri" w:hAnsi="Calibri" w:cs="Calibri"/>
                <w:sz w:val="16"/>
                <w:szCs w:val="16"/>
              </w:rPr>
              <w:t>Abstract,</w:t>
            </w:r>
            <w:r w:rsidR="00A32889" w:rsidRPr="004F4E45">
              <w:t xml:space="preserve"> </w:t>
            </w:r>
            <w:r w:rsidR="00A32889" w:rsidRPr="004F4E45">
              <w:rPr>
                <w:rFonts w:ascii="Calibri" w:hAnsi="Calibri" w:cs="Calibri"/>
                <w:sz w:val="16"/>
                <w:szCs w:val="16"/>
              </w:rPr>
              <w:t>Introduction,</w:t>
            </w:r>
            <w:r w:rsidR="00875EC4" w:rsidRPr="004F4E45">
              <w:t xml:space="preserve"> </w:t>
            </w:r>
            <w:proofErr w:type="spellStart"/>
            <w:r w:rsidR="00875EC4" w:rsidRPr="004F4E45">
              <w:rPr>
                <w:rFonts w:ascii="Calibri" w:hAnsi="Calibri" w:cs="Calibri"/>
                <w:sz w:val="16"/>
                <w:szCs w:val="16"/>
              </w:rPr>
              <w:t>Methods</w:t>
            </w:r>
            <w:proofErr w:type="spellEnd"/>
            <w:r w:rsidR="00875EC4" w:rsidRPr="004F4E45">
              <w:rPr>
                <w:rFonts w:ascii="Calibri" w:hAnsi="Calibri" w:cs="Calibri"/>
                <w:sz w:val="16"/>
                <w:szCs w:val="16"/>
              </w:rPr>
              <w:t>,</w:t>
            </w:r>
          </w:p>
          <w:p w14:paraId="562027DB" w14:textId="3518E31D" w:rsidR="002D6529" w:rsidRPr="004F4E45" w:rsidRDefault="00713D80" w:rsidP="001744FB">
            <w:pPr>
              <w:spacing w:after="0" w:line="240" w:lineRule="auto"/>
            </w:pPr>
            <w:proofErr w:type="spellStart"/>
            <w:r w:rsidRPr="004F4E45">
              <w:rPr>
                <w:rFonts w:ascii="Calibri" w:hAnsi="Calibri" w:cs="Calibri"/>
                <w:sz w:val="16"/>
                <w:szCs w:val="16"/>
              </w:rPr>
              <w:t>Results</w:t>
            </w:r>
            <w:proofErr w:type="spellEnd"/>
            <w:r w:rsidRPr="004F4E45">
              <w:rPr>
                <w:rFonts w:ascii="Calibri" w:hAnsi="Calibri" w:cs="Calibri"/>
                <w:sz w:val="16"/>
                <w:szCs w:val="16"/>
              </w:rPr>
              <w:t>,</w:t>
            </w:r>
          </w:p>
          <w:p w14:paraId="5391D844" w14:textId="16CDA7BB" w:rsidR="002D6529" w:rsidRPr="004F4E45" w:rsidRDefault="007731B9" w:rsidP="001744FB">
            <w:pPr>
              <w:spacing w:after="0" w:line="240" w:lineRule="auto"/>
            </w:pPr>
            <w:r w:rsidRPr="004F4E45">
              <w:rPr>
                <w:rFonts w:ascii="Calibri" w:hAnsi="Calibri" w:cs="Calibri"/>
                <w:sz w:val="16"/>
                <w:szCs w:val="16"/>
              </w:rPr>
              <w:t>Discussion/</w:t>
            </w:r>
            <w:proofErr w:type="spellStart"/>
            <w:r w:rsidR="002D6529" w:rsidRPr="004F4E45">
              <w:rPr>
                <w:rFonts w:ascii="Calibri" w:hAnsi="Calibri" w:cs="Calibri"/>
                <w:sz w:val="16"/>
                <w:szCs w:val="16"/>
              </w:rPr>
              <w:t>Conclusion</w:t>
            </w:r>
            <w:r w:rsidR="00E51D6F" w:rsidRPr="004F4E45">
              <w:rPr>
                <w:rFonts w:ascii="Calibri" w:hAnsi="Calibri" w:cs="Calibri"/>
                <w:sz w:val="16"/>
                <w:szCs w:val="16"/>
              </w:rPr>
              <w:t>References</w:t>
            </w:r>
            <w:proofErr w:type="spellEnd"/>
            <w:r w:rsidR="00E51D6F" w:rsidRPr="004F4E45">
              <w:rPr>
                <w:rFonts w:ascii="Calibri" w:hAnsi="Calibri" w:cs="Calibri"/>
                <w:sz w:val="16"/>
                <w:szCs w:val="16"/>
              </w:rPr>
              <w:t>,</w:t>
            </w:r>
          </w:p>
          <w:p w14:paraId="4D761549" w14:textId="628E912B" w:rsidR="00EB2FB8" w:rsidRPr="004F4E45" w:rsidRDefault="002D6529" w:rsidP="001744FB">
            <w:pPr>
              <w:spacing w:after="0" w:line="240" w:lineRule="auto"/>
              <w:rPr>
                <w:rFonts w:ascii="Calibri" w:hAnsi="Calibri" w:cs="Calibri"/>
                <w:sz w:val="16"/>
                <w:szCs w:val="16"/>
              </w:rPr>
            </w:pPr>
            <w:proofErr w:type="spellStart"/>
            <w:r w:rsidRPr="004F4E45">
              <w:rPr>
                <w:rFonts w:ascii="Calibri" w:hAnsi="Calibri" w:cs="Calibri"/>
                <w:sz w:val="16"/>
                <w:szCs w:val="16"/>
              </w:rPr>
              <w:t>Address</w:t>
            </w:r>
            <w:proofErr w:type="spellEnd"/>
            <w:r w:rsidRPr="004F4E45">
              <w:rPr>
                <w:rFonts w:ascii="Calibri" w:hAnsi="Calibri" w:cs="Calibri"/>
                <w:sz w:val="16"/>
                <w:szCs w:val="16"/>
              </w:rPr>
              <w:t xml:space="preserve"> </w:t>
            </w:r>
            <w:proofErr w:type="spellStart"/>
            <w:r w:rsidRPr="004F4E45">
              <w:rPr>
                <w:rFonts w:ascii="Calibri" w:hAnsi="Calibri" w:cs="Calibri"/>
                <w:sz w:val="16"/>
                <w:szCs w:val="16"/>
              </w:rPr>
              <w:t>ethical</w:t>
            </w:r>
            <w:proofErr w:type="spellEnd"/>
            <w:r w:rsidRPr="004F4E45">
              <w:rPr>
                <w:rFonts w:ascii="Calibri" w:hAnsi="Calibri" w:cs="Calibri"/>
                <w:sz w:val="16"/>
                <w:szCs w:val="16"/>
              </w:rPr>
              <w:t xml:space="preserve"> aspects</w:t>
            </w:r>
          </w:p>
        </w:tc>
        <w:tc>
          <w:tcPr>
            <w:tcW w:w="708" w:type="dxa"/>
            <w:shd w:val="clear" w:color="auto" w:fill="auto"/>
            <w:noWrap/>
            <w:vAlign w:val="bottom"/>
          </w:tcPr>
          <w:p w14:paraId="461B7A6B" w14:textId="6AA85C64"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5B6E1F" w:rsidRPr="004F4E45">
              <w:rPr>
                <w:rFonts w:ascii="Calibri" w:eastAsia="Times New Roman" w:hAnsi="Calibri" w:cs="Times New Roman"/>
                <w:color w:val="000000"/>
                <w:sz w:val="16"/>
                <w:szCs w:val="16"/>
                <w:lang w:val="en-GB"/>
              </w:rPr>
              <w:t xml:space="preserve">13, </w:t>
            </w:r>
            <w:r w:rsidR="005C7679" w:rsidRPr="004F4E45">
              <w:rPr>
                <w:rFonts w:ascii="Calibri" w:eastAsia="Times New Roman" w:hAnsi="Calibri" w:cs="Times New Roman"/>
                <w:color w:val="000000"/>
                <w:sz w:val="16"/>
                <w:szCs w:val="16"/>
                <w:lang w:val="en-GB"/>
              </w:rPr>
              <w:t xml:space="preserve">15, </w:t>
            </w:r>
            <w:r w:rsidR="00326EEF" w:rsidRPr="004F4E45">
              <w:rPr>
                <w:rFonts w:ascii="Calibri" w:eastAsia="Times New Roman" w:hAnsi="Calibri" w:cs="Times New Roman"/>
                <w:color w:val="000000"/>
                <w:sz w:val="16"/>
                <w:szCs w:val="16"/>
                <w:lang w:val="en-GB"/>
              </w:rPr>
              <w:t xml:space="preserve">17, </w:t>
            </w:r>
            <w:r w:rsidR="00753B84" w:rsidRPr="004F4E45">
              <w:rPr>
                <w:rFonts w:ascii="Calibri" w:eastAsia="Times New Roman" w:hAnsi="Calibri" w:cs="Times New Roman"/>
                <w:color w:val="000000"/>
                <w:sz w:val="16"/>
                <w:szCs w:val="16"/>
                <w:lang w:val="en-GB"/>
              </w:rPr>
              <w:t xml:space="preserve">19, </w:t>
            </w:r>
            <w:r w:rsidR="009140D3" w:rsidRPr="004F4E45">
              <w:rPr>
                <w:rFonts w:ascii="Calibri" w:eastAsia="Times New Roman" w:hAnsi="Calibri" w:cs="Times New Roman"/>
                <w:color w:val="000000"/>
                <w:sz w:val="16"/>
                <w:szCs w:val="16"/>
                <w:lang w:val="en-GB"/>
              </w:rPr>
              <w:t xml:space="preserve">21, </w:t>
            </w:r>
            <w:r w:rsidR="00EB2FB8" w:rsidRPr="004F4E45">
              <w:rPr>
                <w:rFonts w:ascii="Calibri" w:eastAsia="Times New Roman" w:hAnsi="Calibri" w:cs="Times New Roman"/>
                <w:color w:val="000000"/>
                <w:sz w:val="16"/>
                <w:szCs w:val="16"/>
                <w:lang w:val="en-GB"/>
              </w:rPr>
              <w:t xml:space="preserve">22, </w:t>
            </w:r>
            <w:r w:rsidR="00A32889" w:rsidRPr="004F4E45">
              <w:rPr>
                <w:rFonts w:ascii="Calibri" w:eastAsia="Times New Roman" w:hAnsi="Calibri" w:cs="Times New Roman"/>
                <w:color w:val="000000"/>
                <w:sz w:val="16"/>
                <w:szCs w:val="16"/>
                <w:lang w:val="en-GB"/>
              </w:rPr>
              <w:t xml:space="preserve">26, </w:t>
            </w:r>
            <w:r w:rsidR="00424C29" w:rsidRPr="004F4E45">
              <w:rPr>
                <w:rFonts w:ascii="Calibri" w:eastAsia="Times New Roman" w:hAnsi="Calibri" w:cs="Times New Roman"/>
                <w:color w:val="000000"/>
                <w:sz w:val="16"/>
                <w:szCs w:val="16"/>
                <w:lang w:val="en-GB"/>
              </w:rPr>
              <w:t>37,</w:t>
            </w:r>
            <w:r w:rsidR="00875EC4" w:rsidRPr="004F4E45">
              <w:rPr>
                <w:rFonts w:ascii="Calibri" w:eastAsia="Times New Roman" w:hAnsi="Calibri" w:cs="Times New Roman"/>
                <w:color w:val="000000"/>
                <w:sz w:val="16"/>
                <w:szCs w:val="16"/>
                <w:lang w:val="en-GB"/>
              </w:rPr>
              <w:t xml:space="preserve"> 40, </w:t>
            </w:r>
            <w:r w:rsidR="00713D80" w:rsidRPr="004F4E45">
              <w:rPr>
                <w:rFonts w:ascii="Calibri" w:eastAsia="Times New Roman" w:hAnsi="Calibri" w:cs="Times New Roman"/>
                <w:color w:val="000000"/>
                <w:sz w:val="16"/>
                <w:szCs w:val="16"/>
                <w:lang w:val="en-GB"/>
              </w:rPr>
              <w:t>45,</w:t>
            </w:r>
            <w:r w:rsidR="007731B9" w:rsidRPr="004F4E45">
              <w:rPr>
                <w:rFonts w:ascii="Calibri" w:eastAsia="Times New Roman" w:hAnsi="Calibri" w:cs="Times New Roman"/>
                <w:color w:val="000000"/>
                <w:sz w:val="16"/>
                <w:szCs w:val="16"/>
                <w:lang w:val="en-GB"/>
              </w:rPr>
              <w:t xml:space="preserve"> 50,</w:t>
            </w:r>
            <w:r w:rsidR="002A4F2C" w:rsidRPr="004F4E45">
              <w:rPr>
                <w:rFonts w:ascii="Calibri" w:eastAsia="Times New Roman" w:hAnsi="Calibri" w:cs="Times New Roman"/>
                <w:color w:val="000000"/>
                <w:sz w:val="16"/>
                <w:szCs w:val="16"/>
                <w:lang w:val="en-GB"/>
              </w:rPr>
              <w:t xml:space="preserve"> 54, </w:t>
            </w:r>
            <w:r w:rsidR="00E51D6F" w:rsidRPr="004F4E45">
              <w:rPr>
                <w:rFonts w:ascii="Calibri" w:eastAsia="Times New Roman" w:hAnsi="Calibri" w:cs="Times New Roman"/>
                <w:color w:val="000000"/>
                <w:sz w:val="16"/>
                <w:szCs w:val="16"/>
                <w:lang w:val="en-GB"/>
              </w:rPr>
              <w:t xml:space="preserve">56, </w:t>
            </w:r>
            <w:r w:rsidR="006E1673" w:rsidRPr="004F4E45">
              <w:rPr>
                <w:rFonts w:ascii="Calibri" w:eastAsia="Times New Roman" w:hAnsi="Calibri" w:cs="Times New Roman"/>
                <w:color w:val="000000"/>
                <w:sz w:val="16"/>
                <w:szCs w:val="16"/>
                <w:lang w:val="en-GB"/>
              </w:rPr>
              <w:t xml:space="preserve">58, </w:t>
            </w:r>
            <w:r w:rsidR="002D6529" w:rsidRPr="004F4E45">
              <w:rPr>
                <w:rFonts w:ascii="Calibri" w:eastAsia="Times New Roman" w:hAnsi="Calibri" w:cs="Times New Roman"/>
                <w:color w:val="000000"/>
                <w:sz w:val="16"/>
                <w:szCs w:val="16"/>
                <w:lang w:val="en-GB"/>
              </w:rPr>
              <w:t>67</w:t>
            </w:r>
          </w:p>
        </w:tc>
        <w:tc>
          <w:tcPr>
            <w:tcW w:w="709" w:type="dxa"/>
          </w:tcPr>
          <w:p w14:paraId="2734401A" w14:textId="6F532FB7" w:rsidR="007661A8" w:rsidRPr="004F4E45" w:rsidRDefault="002D652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7</w:t>
            </w:r>
          </w:p>
        </w:tc>
      </w:tr>
      <w:tr w:rsidR="007661A8" w:rsidRPr="004F4E45" w14:paraId="14C49BB3" w14:textId="77777777" w:rsidTr="00FE2B18">
        <w:trPr>
          <w:trHeight w:val="300"/>
        </w:trPr>
        <w:tc>
          <w:tcPr>
            <w:tcW w:w="1146" w:type="dxa"/>
            <w:shd w:val="clear" w:color="auto" w:fill="auto"/>
            <w:noWrap/>
            <w:vAlign w:val="bottom"/>
            <w:hideMark/>
          </w:tcPr>
          <w:p w14:paraId="04552D28" w14:textId="7C8D57C2"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lark, R.</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huK8EI1Z","properties":{"formattedCitation":"(16)","plainCitation":"(16)","noteIndex":0},"citationItems":[{"id":4054,"uris":["http://zotero.org/users/3447303/items/95XGI4HB"],"uri":["http://zotero.org/users/3447303/items/95XGI4HB"],"itemData":{"id":4054,"type":"article-journal","title":"Peer review: a view based on recent experience as an author and reviewer","container-title":"British Dental Journal","page":"153-154","volume":"213","issue":"4","archive_location":"WOS:000308036500013","abstract":"Peer review is an important stage in academic publishing, as a form of quality control to maintain the integrity of both the articles and the journals they appear in. However, the confidential nature of the relationship between reviewer and author does not necessarily benefit the system; with some reviewers using their anonymity to give unnecessary, injudicious comment. This paper explores the motives behind the reviewer's comments and how peer review could be improved by openness and honesty.","ISSN":"0007-0610","journalAbbreviation":"Br. Dent. J.","language":"English","author":[{"family":"Clark","given":"R. K. F."}],"issued":{"date-parts":[["2012",8]]}}}],"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6)</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2B211F9"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1468716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5D2234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itish Dental Journal</w:t>
            </w:r>
          </w:p>
        </w:tc>
        <w:tc>
          <w:tcPr>
            <w:tcW w:w="630" w:type="dxa"/>
            <w:shd w:val="clear" w:color="auto" w:fill="auto"/>
            <w:noWrap/>
            <w:vAlign w:val="bottom"/>
            <w:hideMark/>
          </w:tcPr>
          <w:p w14:paraId="69A0257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3FCB56A6"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6C7EC27" w14:textId="590382E1" w:rsidR="007661A8" w:rsidRPr="004F4E45" w:rsidRDefault="0047720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6EBB89CE" w14:textId="11701F81" w:rsidR="007661A8" w:rsidRPr="004F4E45" w:rsidRDefault="0047720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2BA28492"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7661A8" w:rsidRPr="004F4E45" w14:paraId="19CF454A" w14:textId="77777777" w:rsidTr="00FE2B18">
        <w:trPr>
          <w:trHeight w:val="300"/>
        </w:trPr>
        <w:tc>
          <w:tcPr>
            <w:tcW w:w="1146" w:type="dxa"/>
            <w:shd w:val="clear" w:color="auto" w:fill="auto"/>
            <w:noWrap/>
            <w:vAlign w:val="bottom"/>
            <w:hideMark/>
          </w:tcPr>
          <w:p w14:paraId="5595E084" w14:textId="3B745B42"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larke, S. P.</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YtRLx5a2","properties":{"formattedCitation":"(17)","plainCitation":"(17)","noteIndex":0},"citationItems":[{"id":4850,"uris":["http://zotero.org/users/3447303/items/C2DTPFV8"],"uri":["http://zotero.org/users/3447303/items/C2DTPFV8"],"itemData":{"id":4850,"type":"article-journal","title":"Reviewing peer review: the three reviewers you meet at submission time","container-title":"Canadian Journal of Nursing Research","page":"5-9","volume":"38","issue":"4","source":"Ovid Technologies","archive":"MEDLINE","archive_location":"17342873","ISSN":"0844-5621","journalAbbreviation":"Can J Nurs Res","language":"English","author":[{"family":"Clarke","given":"Sean P."}],"issued":{"date-parts":[["2006",12]]}}}],"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7)</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1D31486"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49C73A16"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B0C3CEC"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ian Journal of Nursing Research</w:t>
            </w:r>
          </w:p>
        </w:tc>
        <w:tc>
          <w:tcPr>
            <w:tcW w:w="630" w:type="dxa"/>
            <w:shd w:val="clear" w:color="auto" w:fill="auto"/>
            <w:noWrap/>
            <w:vAlign w:val="bottom"/>
            <w:hideMark/>
          </w:tcPr>
          <w:p w14:paraId="1F8A2F4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6</w:t>
            </w:r>
          </w:p>
        </w:tc>
        <w:tc>
          <w:tcPr>
            <w:tcW w:w="1080" w:type="dxa"/>
            <w:shd w:val="clear" w:color="auto" w:fill="auto"/>
            <w:noWrap/>
            <w:vAlign w:val="bottom"/>
            <w:hideMark/>
          </w:tcPr>
          <w:p w14:paraId="1343C4D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9E2C84B" w14:textId="413D069C" w:rsidR="007661A8"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w:t>
            </w:r>
            <w:r w:rsidR="0011633C" w:rsidRPr="004F4E45">
              <w:rPr>
                <w:rFonts w:ascii="Calibri" w:eastAsia="Times New Roman" w:hAnsi="Calibri" w:cs="Times New Roman"/>
                <w:color w:val="000000"/>
                <w:sz w:val="16"/>
                <w:szCs w:val="16"/>
                <w:lang w:val="en-GB"/>
              </w:rPr>
              <w:t>nization and approach to review</w:t>
            </w:r>
          </w:p>
        </w:tc>
        <w:tc>
          <w:tcPr>
            <w:tcW w:w="708" w:type="dxa"/>
            <w:shd w:val="clear" w:color="auto" w:fill="auto"/>
            <w:noWrap/>
            <w:vAlign w:val="bottom"/>
          </w:tcPr>
          <w:p w14:paraId="7C2A9F76" w14:textId="6A40301C" w:rsidR="007661A8"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11633C" w:rsidRPr="004F4E45">
              <w:rPr>
                <w:rFonts w:ascii="Calibri" w:eastAsia="Times New Roman" w:hAnsi="Calibri" w:cs="Times New Roman"/>
                <w:color w:val="000000"/>
                <w:sz w:val="16"/>
                <w:szCs w:val="16"/>
                <w:lang w:val="en-GB"/>
              </w:rPr>
              <w:t>6</w:t>
            </w:r>
          </w:p>
        </w:tc>
        <w:tc>
          <w:tcPr>
            <w:tcW w:w="709" w:type="dxa"/>
          </w:tcPr>
          <w:p w14:paraId="0A34773E"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w:t>
            </w:r>
          </w:p>
        </w:tc>
      </w:tr>
      <w:tr w:rsidR="007661A8" w:rsidRPr="004F4E45" w14:paraId="008338AA" w14:textId="77777777" w:rsidTr="00FE2B18">
        <w:trPr>
          <w:trHeight w:val="300"/>
        </w:trPr>
        <w:tc>
          <w:tcPr>
            <w:tcW w:w="1146" w:type="dxa"/>
            <w:shd w:val="clear" w:color="auto" w:fill="auto"/>
            <w:noWrap/>
            <w:vAlign w:val="bottom"/>
            <w:hideMark/>
          </w:tcPr>
          <w:p w14:paraId="3FA1F176" w14:textId="5BF6DC38"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tton, P.</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ljazPpUa","properties":{"formattedCitation":"(18)","plainCitation":"(18)","noteIndex":0},"citationItems":[{"id":5984,"uris":["http://zotero.org/users/3447303/items/2AHEKN6D"],"uri":["http://zotero.org/users/3447303/items/2AHEKN6D"],"itemData":{"id":5984,"type":"article-journal","title":"Flaws Documented, Reforms Debated at Congress on Journal Peer-Review (Vol 270, Pg 2775, 1993)","container-title":"Jama-Journal of the American Medical Association","page":"11-11","volume":"272","issue":"1","archive_location":"WOS:A1994NU48500006","ISSN":"0098-7484","journalAbbreviation":"JAMA-J. Am. Med. Assoc.","language":"English","author":[{"family":"Cotton","given":"P."}],"issued":{"date-parts":[["1994",7]]}}}],"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8)</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2B923F1"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3A4B9D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17AD036"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AMA</w:t>
            </w:r>
          </w:p>
        </w:tc>
        <w:tc>
          <w:tcPr>
            <w:tcW w:w="630" w:type="dxa"/>
            <w:shd w:val="clear" w:color="auto" w:fill="auto"/>
            <w:noWrap/>
            <w:vAlign w:val="bottom"/>
            <w:hideMark/>
          </w:tcPr>
          <w:p w14:paraId="0F9296A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4</w:t>
            </w:r>
          </w:p>
        </w:tc>
        <w:tc>
          <w:tcPr>
            <w:tcW w:w="1080" w:type="dxa"/>
            <w:shd w:val="clear" w:color="auto" w:fill="auto"/>
            <w:noWrap/>
            <w:vAlign w:val="bottom"/>
            <w:hideMark/>
          </w:tcPr>
          <w:p w14:paraId="05AAB2B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306CAE1" w14:textId="77777777" w:rsidR="00E00F60"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76719F94" w14:textId="57ED4FA7" w:rsidR="0011633C"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p>
          <w:p w14:paraId="10456B20" w14:textId="4615A604" w:rsidR="0011633C" w:rsidRPr="004F4E45" w:rsidRDefault="00515E17" w:rsidP="001744FB">
            <w:pPr>
              <w:spacing w:after="0" w:line="240" w:lineRule="auto"/>
            </w:pPr>
            <w:r w:rsidRPr="004F4E45">
              <w:rPr>
                <w:rFonts w:ascii="Calibri" w:eastAsia="Times New Roman" w:hAnsi="Calibri" w:cs="Times New Roman"/>
                <w:color w:val="000000"/>
                <w:sz w:val="16"/>
                <w:szCs w:val="16"/>
                <w:lang w:val="en-GB"/>
              </w:rPr>
              <w:t>Methods,</w:t>
            </w:r>
          </w:p>
          <w:p w14:paraId="064CDE69" w14:textId="6A3BB638" w:rsidR="0011633C" w:rsidRPr="004F4E45" w:rsidRDefault="007731B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iscussion/</w:t>
            </w:r>
            <w:r w:rsidR="0011633C" w:rsidRPr="004F4E45">
              <w:rPr>
                <w:rFonts w:ascii="Calibri" w:eastAsia="Times New Roman" w:hAnsi="Calibri" w:cs="Times New Roman"/>
                <w:color w:val="000000"/>
                <w:sz w:val="16"/>
                <w:szCs w:val="16"/>
                <w:lang w:val="en-GB"/>
              </w:rPr>
              <w:t>Conclusion</w:t>
            </w:r>
          </w:p>
          <w:p w14:paraId="27E36B0C" w14:textId="1380CE98" w:rsidR="00CA5FAD" w:rsidRPr="004F4E45" w:rsidRDefault="00A16F5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Assess </w:t>
            </w:r>
            <w:r w:rsidR="0011633C" w:rsidRPr="004F4E45">
              <w:rPr>
                <w:rFonts w:ascii="Calibri" w:eastAsia="Times New Roman" w:hAnsi="Calibri" w:cs="Times New Roman"/>
                <w:color w:val="000000"/>
                <w:sz w:val="16"/>
                <w:szCs w:val="16"/>
                <w:lang w:val="en-GB"/>
              </w:rPr>
              <w:t>manuscript presentation</w:t>
            </w:r>
          </w:p>
        </w:tc>
        <w:tc>
          <w:tcPr>
            <w:tcW w:w="708" w:type="dxa"/>
            <w:shd w:val="clear" w:color="auto" w:fill="auto"/>
            <w:noWrap/>
            <w:vAlign w:val="bottom"/>
          </w:tcPr>
          <w:p w14:paraId="5A8E7A68" w14:textId="478EB3F4" w:rsidR="00430C50"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CA5FAD" w:rsidRPr="004F4E45">
              <w:rPr>
                <w:rFonts w:ascii="Calibri" w:eastAsia="Times New Roman" w:hAnsi="Calibri" w:cs="Times New Roman"/>
                <w:color w:val="000000"/>
                <w:sz w:val="16"/>
                <w:szCs w:val="16"/>
                <w:lang w:val="en-GB"/>
              </w:rPr>
              <w:t xml:space="preserve">12, </w:t>
            </w:r>
            <w:r w:rsidR="00326EEF" w:rsidRPr="004F4E45">
              <w:rPr>
                <w:rFonts w:ascii="Calibri" w:eastAsia="Times New Roman" w:hAnsi="Calibri" w:cs="Times New Roman"/>
                <w:color w:val="000000"/>
                <w:sz w:val="16"/>
                <w:szCs w:val="16"/>
                <w:lang w:val="en-GB"/>
              </w:rPr>
              <w:t xml:space="preserve">17, </w:t>
            </w:r>
            <w:r w:rsidR="00515E17" w:rsidRPr="004F4E45">
              <w:rPr>
                <w:rFonts w:ascii="Calibri" w:eastAsia="Times New Roman" w:hAnsi="Calibri" w:cs="Times New Roman"/>
                <w:color w:val="000000"/>
                <w:sz w:val="16"/>
                <w:szCs w:val="16"/>
                <w:lang w:val="en-GB"/>
              </w:rPr>
              <w:t>31,</w:t>
            </w:r>
            <w:r w:rsidR="00CF1C35" w:rsidRPr="004F4E45">
              <w:rPr>
                <w:rFonts w:ascii="Calibri" w:eastAsia="Times New Roman" w:hAnsi="Calibri" w:cs="Times New Roman"/>
                <w:color w:val="000000"/>
                <w:sz w:val="16"/>
                <w:szCs w:val="16"/>
                <w:lang w:val="en-GB"/>
              </w:rPr>
              <w:t xml:space="preserve"> 32, </w:t>
            </w:r>
            <w:r w:rsidR="00BD5089" w:rsidRPr="004F4E45">
              <w:rPr>
                <w:rFonts w:ascii="Calibri" w:eastAsia="Times New Roman" w:hAnsi="Calibri" w:cs="Times New Roman"/>
                <w:color w:val="000000"/>
                <w:sz w:val="16"/>
                <w:szCs w:val="16"/>
                <w:lang w:val="en-GB"/>
              </w:rPr>
              <w:t xml:space="preserve">34, </w:t>
            </w:r>
            <w:r w:rsidR="00846E39" w:rsidRPr="004F4E45">
              <w:rPr>
                <w:rFonts w:ascii="Calibri" w:eastAsia="Times New Roman" w:hAnsi="Calibri" w:cs="Times New Roman"/>
                <w:color w:val="000000"/>
                <w:sz w:val="16"/>
                <w:szCs w:val="16"/>
                <w:lang w:val="en-GB"/>
              </w:rPr>
              <w:t xml:space="preserve">36, </w:t>
            </w:r>
            <w:r w:rsidR="00424C29" w:rsidRPr="004F4E45">
              <w:rPr>
                <w:rFonts w:ascii="Calibri" w:eastAsia="Times New Roman" w:hAnsi="Calibri" w:cs="Times New Roman"/>
                <w:color w:val="000000"/>
                <w:sz w:val="16"/>
                <w:szCs w:val="16"/>
                <w:lang w:val="en-GB"/>
              </w:rPr>
              <w:t xml:space="preserve">37, </w:t>
            </w:r>
            <w:r w:rsidR="00430C50" w:rsidRPr="004F4E45">
              <w:rPr>
                <w:rFonts w:ascii="Calibri" w:eastAsia="Times New Roman" w:hAnsi="Calibri" w:cs="Times New Roman"/>
                <w:color w:val="000000"/>
                <w:sz w:val="16"/>
                <w:szCs w:val="16"/>
                <w:lang w:val="en-GB"/>
              </w:rPr>
              <w:t>38,</w:t>
            </w:r>
            <w:r w:rsidR="00456AFF" w:rsidRPr="004F4E45">
              <w:rPr>
                <w:rFonts w:ascii="Calibri" w:eastAsia="Times New Roman" w:hAnsi="Calibri" w:cs="Times New Roman"/>
                <w:color w:val="000000"/>
                <w:sz w:val="16"/>
                <w:szCs w:val="16"/>
                <w:lang w:val="en-GB"/>
              </w:rPr>
              <w:t xml:space="preserve"> 41, </w:t>
            </w:r>
            <w:r w:rsidR="00324601" w:rsidRPr="004F4E45">
              <w:rPr>
                <w:rFonts w:ascii="Calibri" w:eastAsia="Times New Roman" w:hAnsi="Calibri" w:cs="Times New Roman"/>
                <w:color w:val="000000"/>
                <w:sz w:val="16"/>
                <w:szCs w:val="16"/>
                <w:lang w:val="en-GB"/>
              </w:rPr>
              <w:t>42,</w:t>
            </w:r>
            <w:r w:rsidR="007731B9" w:rsidRPr="004F4E45">
              <w:rPr>
                <w:rFonts w:ascii="Calibri" w:eastAsia="Times New Roman" w:hAnsi="Calibri" w:cs="Times New Roman"/>
                <w:color w:val="000000"/>
                <w:sz w:val="16"/>
                <w:szCs w:val="16"/>
                <w:lang w:val="en-GB"/>
              </w:rPr>
              <w:t xml:space="preserve"> 50,</w:t>
            </w:r>
            <w:r w:rsidR="002C765D" w:rsidRPr="004F4E45">
              <w:rPr>
                <w:rFonts w:ascii="Calibri" w:eastAsia="Times New Roman" w:hAnsi="Calibri" w:cs="Times New Roman"/>
                <w:color w:val="000000"/>
                <w:sz w:val="16"/>
                <w:szCs w:val="16"/>
                <w:lang w:val="en-GB"/>
              </w:rPr>
              <w:t xml:space="preserve"> 53,</w:t>
            </w:r>
            <w:r w:rsidR="0011633C" w:rsidRPr="004F4E45">
              <w:rPr>
                <w:rFonts w:ascii="Calibri" w:eastAsia="Times New Roman" w:hAnsi="Calibri" w:cs="Times New Roman"/>
                <w:color w:val="000000"/>
                <w:sz w:val="16"/>
                <w:szCs w:val="16"/>
                <w:lang w:val="en-GB"/>
              </w:rPr>
              <w:t xml:space="preserve"> 64</w:t>
            </w:r>
          </w:p>
        </w:tc>
        <w:tc>
          <w:tcPr>
            <w:tcW w:w="709" w:type="dxa"/>
          </w:tcPr>
          <w:p w14:paraId="26FAD9D3"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4</w:t>
            </w:r>
          </w:p>
        </w:tc>
      </w:tr>
      <w:tr w:rsidR="007661A8" w:rsidRPr="004F4E45" w14:paraId="4EB0789B" w14:textId="77777777" w:rsidTr="00FE2B18">
        <w:trPr>
          <w:trHeight w:val="300"/>
        </w:trPr>
        <w:tc>
          <w:tcPr>
            <w:tcW w:w="1146" w:type="dxa"/>
            <w:shd w:val="clear" w:color="auto" w:fill="auto"/>
            <w:noWrap/>
            <w:vAlign w:val="bottom"/>
            <w:hideMark/>
          </w:tcPr>
          <w:p w14:paraId="45219066" w14:textId="50F0B81D"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well, J. M.</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dtGZ6dj2","properties":{"formattedCitation":"(19)","plainCitation":"(19)","noteIndex":0},"citationItems":[{"id":3509,"uris":["http://zotero.org/users/3447303/items/WAVM5XEG"],"uri":["http://zotero.org/users/3447303/items/WAVM5XEG"],"itemData":{"id":3509,"type":"article-journal","title":"Importance of Peer Review","container-title":"Journal of School Nursing","page":"394-395","volume":"30","issue":"6","archive_location":"WOS:000346500300001","ISSN":"1059-8405","journalAbbreviation":"J. Sch. Nurs.","language":"English","author":[{"family":"Cowell","given":"J. M."}],"issued":{"date-parts":[["2014",12]]}}}],"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19)</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3AD6D34"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1F432229"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D823032"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he Journal of School Nursing</w:t>
            </w:r>
          </w:p>
        </w:tc>
        <w:tc>
          <w:tcPr>
            <w:tcW w:w="630" w:type="dxa"/>
            <w:shd w:val="clear" w:color="auto" w:fill="auto"/>
            <w:noWrap/>
            <w:vAlign w:val="bottom"/>
            <w:hideMark/>
          </w:tcPr>
          <w:p w14:paraId="367FDBE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62253DB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3938220" w14:textId="489A82F0" w:rsidR="0011633C" w:rsidRPr="004F4E45" w:rsidRDefault="005C7679" w:rsidP="001744FB">
            <w:pPr>
              <w:spacing w:after="0" w:line="240" w:lineRule="auto"/>
            </w:pPr>
            <w:r w:rsidRPr="004F4E45">
              <w:rPr>
                <w:rFonts w:ascii="Calibri" w:eastAsia="Times New Roman" w:hAnsi="Calibri" w:cs="Times New Roman"/>
                <w:color w:val="000000"/>
                <w:sz w:val="16"/>
                <w:szCs w:val="16"/>
                <w:lang w:val="en-GB"/>
              </w:rPr>
              <w:t>Make general comments,</w:t>
            </w:r>
          </w:p>
          <w:p w14:paraId="243CA779" w14:textId="6A9E0F38" w:rsidR="0011633C" w:rsidRPr="004F4E45" w:rsidRDefault="00515E17" w:rsidP="001744FB">
            <w:pPr>
              <w:spacing w:after="0" w:line="240" w:lineRule="auto"/>
            </w:pPr>
            <w:r w:rsidRPr="004F4E45">
              <w:rPr>
                <w:rFonts w:ascii="Calibri" w:eastAsia="Times New Roman" w:hAnsi="Calibri" w:cs="Times New Roman"/>
                <w:color w:val="000000"/>
                <w:sz w:val="16"/>
                <w:szCs w:val="16"/>
                <w:lang w:val="en-GB"/>
              </w:rPr>
              <w:t>Methods,</w:t>
            </w:r>
          </w:p>
          <w:p w14:paraId="1B193691" w14:textId="284532DA" w:rsidR="00E00F60" w:rsidRPr="004F4E45" w:rsidRDefault="0011633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314F0C14" w14:textId="4CBAD5F9" w:rsidR="007661A8" w:rsidRPr="004F4E45" w:rsidRDefault="005C767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5, </w:t>
            </w:r>
            <w:r w:rsidR="00326EEF" w:rsidRPr="004F4E45">
              <w:rPr>
                <w:rFonts w:ascii="Calibri" w:eastAsia="Times New Roman" w:hAnsi="Calibri" w:cs="Times New Roman"/>
                <w:color w:val="000000"/>
                <w:sz w:val="16"/>
                <w:szCs w:val="16"/>
                <w:lang w:val="en-GB"/>
              </w:rPr>
              <w:t xml:space="preserve">17, </w:t>
            </w:r>
            <w:r w:rsidR="00515E17" w:rsidRPr="004F4E45">
              <w:rPr>
                <w:rFonts w:ascii="Calibri" w:eastAsia="Times New Roman" w:hAnsi="Calibri" w:cs="Times New Roman"/>
                <w:color w:val="000000"/>
                <w:sz w:val="16"/>
                <w:szCs w:val="16"/>
                <w:lang w:val="en-GB"/>
              </w:rPr>
              <w:t xml:space="preserve">31, </w:t>
            </w:r>
            <w:r w:rsidR="00AB0E28" w:rsidRPr="004F4E45">
              <w:rPr>
                <w:rFonts w:ascii="Calibri" w:eastAsia="Times New Roman" w:hAnsi="Calibri" w:cs="Times New Roman"/>
                <w:color w:val="000000"/>
                <w:sz w:val="16"/>
                <w:szCs w:val="16"/>
                <w:lang w:val="en-GB"/>
              </w:rPr>
              <w:t>43,</w:t>
            </w:r>
            <w:r w:rsidR="0011633C" w:rsidRPr="004F4E45">
              <w:rPr>
                <w:rFonts w:ascii="Calibri" w:eastAsia="Times New Roman" w:hAnsi="Calibri" w:cs="Times New Roman"/>
                <w:color w:val="000000"/>
                <w:sz w:val="16"/>
                <w:szCs w:val="16"/>
                <w:lang w:val="en-GB"/>
              </w:rPr>
              <w:t xml:space="preserve"> 64</w:t>
            </w:r>
          </w:p>
        </w:tc>
        <w:tc>
          <w:tcPr>
            <w:tcW w:w="709" w:type="dxa"/>
          </w:tcPr>
          <w:p w14:paraId="408F25F8"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r>
      <w:tr w:rsidR="007661A8" w:rsidRPr="004F4E45" w14:paraId="423DA7A5" w14:textId="77777777" w:rsidTr="00FE2B18">
        <w:trPr>
          <w:trHeight w:val="300"/>
        </w:trPr>
        <w:tc>
          <w:tcPr>
            <w:tcW w:w="1146" w:type="dxa"/>
            <w:shd w:val="clear" w:color="auto" w:fill="auto"/>
            <w:noWrap/>
            <w:vAlign w:val="bottom"/>
            <w:hideMark/>
          </w:tcPr>
          <w:p w14:paraId="630FA028" w14:textId="66E07EDE"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well, J. M.</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JtTf8p9","properties":{"formattedCitation":"(20)","plainCitation":"(20)","noteIndex":0},"citationItems":[{"id":3339,"uris":["http://zotero.org/users/3447303/items/6B86HUL6"],"uri":["http://zotero.org/users/3447303/items/6B86HUL6"],"itemData":{"id":3339,"type":"article-journal","title":"Peer-Review Responsibility","container-title":"Journal of School Nursing","page":"395","volume":"31","issue":"6","source":"Ovid Technologies","archive":"MEDLINE","archive_location":"26561573","DOI":"10.1177/1059840515615377","ISSN":"1546-8364","journalAbbreviation":"J Sch Nurs","language":"English","author":[{"family":"Cowell","given":"Julia Muennich"}],"issued":{"date-parts":[["2015",12]]}}}],"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0)</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980142B"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1929633"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F9927E7"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he Journal of School Nursing</w:t>
            </w:r>
          </w:p>
        </w:tc>
        <w:tc>
          <w:tcPr>
            <w:tcW w:w="630" w:type="dxa"/>
            <w:shd w:val="clear" w:color="auto" w:fill="auto"/>
            <w:noWrap/>
            <w:vAlign w:val="bottom"/>
            <w:hideMark/>
          </w:tcPr>
          <w:p w14:paraId="519C88A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7D346B2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E3D4777" w14:textId="77777777" w:rsidR="00A03FF1"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0F8CF2E8" w14:textId="079FEE70" w:rsidR="007C71CB" w:rsidRPr="004F4E45" w:rsidRDefault="007C71CB"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r w:rsidR="003A5E5F" w:rsidRPr="004F4E45">
              <w:t xml:space="preserve"> </w:t>
            </w:r>
            <w:r w:rsidR="003A5E5F" w:rsidRPr="004F4E45">
              <w:rPr>
                <w:rFonts w:ascii="Calibri" w:eastAsia="Times New Roman" w:hAnsi="Calibri" w:cs="Times New Roman"/>
                <w:color w:val="000000"/>
                <w:sz w:val="16"/>
                <w:szCs w:val="16"/>
                <w:lang w:val="en-GB"/>
              </w:rPr>
              <w:t>Discussion/</w:t>
            </w:r>
            <w:r w:rsidR="0011633C" w:rsidRPr="004F4E45">
              <w:rPr>
                <w:rFonts w:ascii="Calibri" w:eastAsia="Times New Roman" w:hAnsi="Calibri" w:cs="Times New Roman"/>
                <w:color w:val="000000"/>
                <w:sz w:val="16"/>
                <w:szCs w:val="16"/>
                <w:lang w:val="en-GB"/>
              </w:rPr>
              <w:t>Conclusion</w:t>
            </w:r>
          </w:p>
        </w:tc>
        <w:tc>
          <w:tcPr>
            <w:tcW w:w="708" w:type="dxa"/>
            <w:shd w:val="clear" w:color="auto" w:fill="auto"/>
            <w:noWrap/>
            <w:vAlign w:val="bottom"/>
          </w:tcPr>
          <w:p w14:paraId="2D4F588B" w14:textId="36AF8A3F" w:rsidR="007661A8"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7C71CB" w:rsidRPr="004F4E45">
              <w:rPr>
                <w:rFonts w:ascii="Calibri" w:eastAsia="Times New Roman" w:hAnsi="Calibri" w:cs="Times New Roman"/>
                <w:color w:val="000000"/>
                <w:sz w:val="16"/>
                <w:szCs w:val="16"/>
                <w:lang w:val="en-GB"/>
              </w:rPr>
              <w:t>14,</w:t>
            </w:r>
            <w:r w:rsidR="003A5E5F" w:rsidRPr="004F4E45">
              <w:rPr>
                <w:rFonts w:ascii="Calibri" w:eastAsia="Times New Roman" w:hAnsi="Calibri" w:cs="Times New Roman"/>
                <w:color w:val="000000"/>
                <w:sz w:val="16"/>
                <w:szCs w:val="16"/>
                <w:lang w:val="en-GB"/>
              </w:rPr>
              <w:t xml:space="preserve"> 51, </w:t>
            </w:r>
            <w:r w:rsidR="0011633C" w:rsidRPr="004F4E45">
              <w:rPr>
                <w:rFonts w:ascii="Calibri" w:eastAsia="Times New Roman" w:hAnsi="Calibri" w:cs="Times New Roman"/>
                <w:color w:val="000000"/>
                <w:sz w:val="16"/>
                <w:szCs w:val="16"/>
                <w:lang w:val="en-GB"/>
              </w:rPr>
              <w:t>53</w:t>
            </w:r>
          </w:p>
        </w:tc>
        <w:tc>
          <w:tcPr>
            <w:tcW w:w="709" w:type="dxa"/>
          </w:tcPr>
          <w:p w14:paraId="5804910E"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7661A8" w:rsidRPr="004F4E45" w14:paraId="1B3F538E" w14:textId="77777777" w:rsidTr="00FE2B18">
        <w:trPr>
          <w:trHeight w:val="300"/>
        </w:trPr>
        <w:tc>
          <w:tcPr>
            <w:tcW w:w="1146" w:type="dxa"/>
            <w:shd w:val="clear" w:color="auto" w:fill="auto"/>
            <w:noWrap/>
            <w:vAlign w:val="bottom"/>
            <w:hideMark/>
          </w:tcPr>
          <w:p w14:paraId="52552B73" w14:textId="592C3452"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rawford, S.</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i6vsaQx0","properties":{"formattedCitation":"(21)","plainCitation":"(21)","noteIndex":0},"citationItems":[{"id":6452,"uris":["http://zotero.org/users/3447303/items/ELCN2MP6"],"uri":["http://zotero.org/users/3447303/items/ELCN2MP6"],"itemData":{"id":6452,"type":"article-journal","title":"Peer review and the evaluation of manuscripts","container-title":"Bulletin of the Medical Library Association","page":"75-7","volume":"76","issue":"1","source":"Ovid Technologies","archive":"MEDLINE","archive_location":"3370379","ISSN":"0025-7338","journalAbbreviation":"Bull Med Libr Assoc","language":"English","author":[{"family":"Crawford","given":"S."}],"issued":{"date-parts":[["1988",1]]}}}],"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1)</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870B1B2"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65DC81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6D2E131"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ulletin of the Medical Library Association</w:t>
            </w:r>
          </w:p>
        </w:tc>
        <w:tc>
          <w:tcPr>
            <w:tcW w:w="630" w:type="dxa"/>
            <w:shd w:val="clear" w:color="auto" w:fill="auto"/>
            <w:noWrap/>
            <w:vAlign w:val="bottom"/>
            <w:hideMark/>
          </w:tcPr>
          <w:p w14:paraId="7315FAC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88</w:t>
            </w:r>
          </w:p>
        </w:tc>
        <w:tc>
          <w:tcPr>
            <w:tcW w:w="1080" w:type="dxa"/>
            <w:shd w:val="clear" w:color="auto" w:fill="auto"/>
            <w:noWrap/>
            <w:vAlign w:val="bottom"/>
            <w:hideMark/>
          </w:tcPr>
          <w:p w14:paraId="2D42864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B22CF58" w14:textId="07577618" w:rsidR="0011633C" w:rsidRPr="004F4E45" w:rsidRDefault="007C71CB" w:rsidP="001744FB">
            <w:pPr>
              <w:spacing w:after="0" w:line="240" w:lineRule="auto"/>
            </w:pPr>
            <w:r w:rsidRPr="004F4E45">
              <w:rPr>
                <w:rFonts w:ascii="Calibri" w:eastAsia="Times New Roman" w:hAnsi="Calibri" w:cs="Times New Roman"/>
                <w:color w:val="000000"/>
                <w:sz w:val="16"/>
                <w:szCs w:val="16"/>
                <w:lang w:val="en-GB"/>
              </w:rPr>
              <w:t>Make general comments,</w:t>
            </w:r>
          </w:p>
          <w:p w14:paraId="0C7EC493" w14:textId="415A3D14" w:rsidR="0011633C" w:rsidRPr="004F4E45" w:rsidRDefault="00424C29" w:rsidP="001744FB">
            <w:pPr>
              <w:spacing w:after="0" w:line="240" w:lineRule="auto"/>
            </w:pPr>
            <w:r w:rsidRPr="004F4E45">
              <w:rPr>
                <w:rFonts w:ascii="Calibri" w:eastAsia="Times New Roman" w:hAnsi="Calibri" w:cs="Times New Roman"/>
                <w:color w:val="000000"/>
                <w:sz w:val="16"/>
                <w:szCs w:val="16"/>
                <w:lang w:val="en-GB"/>
              </w:rPr>
              <w:t>Methods,</w:t>
            </w:r>
            <w:r w:rsidR="007731B9" w:rsidRPr="004F4E45">
              <w:t xml:space="preserve"> </w:t>
            </w:r>
            <w:r w:rsidR="0011633C" w:rsidRPr="004F4E45">
              <w:rPr>
                <w:rFonts w:ascii="Calibri" w:eastAsia="Times New Roman" w:hAnsi="Calibri" w:cs="Times New Roman"/>
                <w:color w:val="000000"/>
                <w:sz w:val="16"/>
                <w:szCs w:val="16"/>
                <w:lang w:val="en-GB"/>
              </w:rPr>
              <w:t>Discussion/</w:t>
            </w:r>
            <w:proofErr w:type="spellStart"/>
            <w:r w:rsidR="0011633C" w:rsidRPr="004F4E45">
              <w:rPr>
                <w:rFonts w:ascii="Calibri" w:eastAsia="Times New Roman" w:hAnsi="Calibri" w:cs="Times New Roman"/>
                <w:color w:val="000000"/>
                <w:sz w:val="16"/>
                <w:szCs w:val="16"/>
                <w:lang w:val="en-GB"/>
              </w:rPr>
              <w:t>Conclusion</w:t>
            </w:r>
            <w:r w:rsidR="00C121C9" w:rsidRPr="004F4E45">
              <w:rPr>
                <w:rFonts w:ascii="Calibri" w:eastAsia="Times New Roman" w:hAnsi="Calibri" w:cs="Times New Roman"/>
                <w:color w:val="000000"/>
                <w:sz w:val="16"/>
                <w:szCs w:val="16"/>
                <w:lang w:val="en-GB"/>
              </w:rPr>
              <w:t>Assess</w:t>
            </w:r>
            <w:proofErr w:type="spellEnd"/>
            <w:r w:rsidR="00C121C9" w:rsidRPr="004F4E45">
              <w:rPr>
                <w:rFonts w:ascii="Calibri" w:eastAsia="Times New Roman" w:hAnsi="Calibri" w:cs="Times New Roman"/>
                <w:color w:val="000000"/>
                <w:sz w:val="16"/>
                <w:szCs w:val="16"/>
                <w:lang w:val="en-GB"/>
              </w:rPr>
              <w:t xml:space="preserve"> manuscript presentation,</w:t>
            </w:r>
          </w:p>
          <w:p w14:paraId="2C1E696B" w14:textId="4E614C26" w:rsidR="007661A8" w:rsidRPr="004F4E45" w:rsidRDefault="0011633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25BF0311" w14:textId="3DE5F13F" w:rsidR="007661A8" w:rsidRPr="004F4E45" w:rsidRDefault="007C71CB"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4, </w:t>
            </w:r>
            <w:r w:rsidR="005C7679" w:rsidRPr="004F4E45">
              <w:rPr>
                <w:rFonts w:ascii="Calibri" w:eastAsia="Times New Roman" w:hAnsi="Calibri" w:cs="Times New Roman"/>
                <w:color w:val="000000"/>
                <w:sz w:val="16"/>
                <w:szCs w:val="16"/>
                <w:lang w:val="en-GB"/>
              </w:rPr>
              <w:t xml:space="preserve">15, 16, </w:t>
            </w:r>
            <w:r w:rsidR="00424C29" w:rsidRPr="004F4E45">
              <w:rPr>
                <w:rFonts w:ascii="Calibri" w:eastAsia="Times New Roman" w:hAnsi="Calibri" w:cs="Times New Roman"/>
                <w:color w:val="000000"/>
                <w:sz w:val="16"/>
                <w:szCs w:val="16"/>
                <w:lang w:val="en-GB"/>
              </w:rPr>
              <w:t xml:space="preserve">37, </w:t>
            </w:r>
            <w:r w:rsidR="007731B9" w:rsidRPr="004F4E45">
              <w:rPr>
                <w:rFonts w:ascii="Calibri" w:eastAsia="Times New Roman" w:hAnsi="Calibri" w:cs="Times New Roman"/>
                <w:color w:val="000000"/>
                <w:sz w:val="16"/>
                <w:szCs w:val="16"/>
                <w:lang w:val="en-GB"/>
              </w:rPr>
              <w:t xml:space="preserve">50, </w:t>
            </w:r>
            <w:r w:rsidR="003A5E5F" w:rsidRPr="004F4E45">
              <w:rPr>
                <w:rFonts w:ascii="Calibri" w:eastAsia="Times New Roman" w:hAnsi="Calibri" w:cs="Times New Roman"/>
                <w:color w:val="000000"/>
                <w:sz w:val="16"/>
                <w:szCs w:val="16"/>
                <w:lang w:val="en-GB"/>
              </w:rPr>
              <w:t>51,</w:t>
            </w:r>
            <w:r w:rsidR="00C121C9" w:rsidRPr="004F4E45">
              <w:rPr>
                <w:rFonts w:ascii="Calibri" w:eastAsia="Times New Roman" w:hAnsi="Calibri" w:cs="Times New Roman"/>
                <w:color w:val="000000"/>
                <w:sz w:val="16"/>
                <w:szCs w:val="16"/>
                <w:lang w:val="en-GB"/>
              </w:rPr>
              <w:t xml:space="preserve"> 63,</w:t>
            </w:r>
            <w:r w:rsidR="00A16F5A" w:rsidRPr="004F4E45">
              <w:rPr>
                <w:rFonts w:ascii="Calibri" w:eastAsia="Times New Roman" w:hAnsi="Calibri" w:cs="Times New Roman"/>
                <w:color w:val="000000"/>
                <w:sz w:val="16"/>
                <w:szCs w:val="16"/>
                <w:lang w:val="en-GB"/>
              </w:rPr>
              <w:t xml:space="preserve"> 64,</w:t>
            </w:r>
            <w:r w:rsidR="001039DD" w:rsidRPr="004F4E45">
              <w:rPr>
                <w:rFonts w:ascii="Calibri" w:eastAsia="Times New Roman" w:hAnsi="Calibri" w:cs="Times New Roman"/>
                <w:color w:val="000000"/>
                <w:sz w:val="16"/>
                <w:szCs w:val="16"/>
                <w:lang w:val="en-GB"/>
              </w:rPr>
              <w:t xml:space="preserve"> 66, </w:t>
            </w:r>
            <w:r w:rsidR="00040F79" w:rsidRPr="004F4E45">
              <w:rPr>
                <w:rFonts w:ascii="Calibri" w:eastAsia="Times New Roman" w:hAnsi="Calibri" w:cs="Times New Roman"/>
                <w:color w:val="000000"/>
                <w:sz w:val="16"/>
                <w:szCs w:val="16"/>
                <w:lang w:val="en-GB"/>
              </w:rPr>
              <w:t>70,</w:t>
            </w:r>
            <w:r w:rsidR="0011633C" w:rsidRPr="004F4E45">
              <w:rPr>
                <w:rFonts w:ascii="Calibri" w:eastAsia="Times New Roman" w:hAnsi="Calibri" w:cs="Times New Roman"/>
                <w:color w:val="000000"/>
                <w:sz w:val="16"/>
                <w:szCs w:val="16"/>
                <w:lang w:val="en-GB"/>
              </w:rPr>
              <w:t xml:space="preserve"> 71</w:t>
            </w:r>
          </w:p>
        </w:tc>
        <w:tc>
          <w:tcPr>
            <w:tcW w:w="709" w:type="dxa"/>
          </w:tcPr>
          <w:p w14:paraId="2BE56ACF"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1</w:t>
            </w:r>
          </w:p>
        </w:tc>
      </w:tr>
      <w:tr w:rsidR="007661A8" w:rsidRPr="004F4E45" w14:paraId="0945F77B" w14:textId="77777777" w:rsidTr="00FE2B18">
        <w:trPr>
          <w:trHeight w:val="300"/>
        </w:trPr>
        <w:tc>
          <w:tcPr>
            <w:tcW w:w="1146" w:type="dxa"/>
            <w:shd w:val="clear" w:color="auto" w:fill="auto"/>
            <w:noWrap/>
            <w:vAlign w:val="bottom"/>
            <w:hideMark/>
          </w:tcPr>
          <w:p w14:paraId="67752595" w14:textId="5E0ADE2E"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ummings, P.</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arLdD0Qu","properties":{"formattedCitation":"(22)","plainCitation":"(22)","noteIndex":0},"citationItems":[{"id":5243,"uris":["http://zotero.org/users/3447303/items/VGJNRMVV"],"uri":["http://zotero.org/users/3447303/items/VGJNRMVV"],"itemData":{"id":5243,"type":"article-journal","title":"Reviewing manuscripts for Archives of Pediatrics &amp; Adolescent Medicine","container-title":"Archives of Pediatrics &amp; Adolescent Medicine","page":"11-3","volume":"156","issue":"1","source":"Ovid Technologies","archive":"MEDLINE","archive_location":"11772184","ISSN":"1072-4710","journalAbbreviation":"Arch Pediatr Adolesc Med","language":"English","author":[{"family":"Cummings","given":"Peter"},{"family":"Rivara","given":"Frederick P."}],"issued":{"date-parts":[["2002",1]]}}}],"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2)</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42FAB69"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03CF8C4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C461F71"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Archives of </w:t>
            </w:r>
            <w:proofErr w:type="spellStart"/>
            <w:r w:rsidRPr="004F4E45">
              <w:rPr>
                <w:rFonts w:ascii="Calibri" w:eastAsia="Times New Roman" w:hAnsi="Calibri" w:cs="Times New Roman"/>
                <w:color w:val="000000"/>
                <w:sz w:val="16"/>
                <w:szCs w:val="16"/>
                <w:lang w:val="en-GB"/>
              </w:rPr>
              <w:t>Pediatrics</w:t>
            </w:r>
            <w:proofErr w:type="spellEnd"/>
            <w:r w:rsidRPr="004F4E45">
              <w:rPr>
                <w:rFonts w:ascii="Calibri" w:eastAsia="Times New Roman" w:hAnsi="Calibri" w:cs="Times New Roman"/>
                <w:color w:val="000000"/>
                <w:sz w:val="16"/>
                <w:szCs w:val="16"/>
                <w:lang w:val="en-GB"/>
              </w:rPr>
              <w:t xml:space="preserve"> &amp; Adolescent Medicine</w:t>
            </w:r>
          </w:p>
        </w:tc>
        <w:tc>
          <w:tcPr>
            <w:tcW w:w="630" w:type="dxa"/>
            <w:shd w:val="clear" w:color="auto" w:fill="auto"/>
            <w:noWrap/>
            <w:vAlign w:val="bottom"/>
            <w:hideMark/>
          </w:tcPr>
          <w:p w14:paraId="3931181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2</w:t>
            </w:r>
          </w:p>
        </w:tc>
        <w:tc>
          <w:tcPr>
            <w:tcW w:w="1080" w:type="dxa"/>
            <w:shd w:val="clear" w:color="auto" w:fill="auto"/>
            <w:noWrap/>
            <w:vAlign w:val="bottom"/>
            <w:hideMark/>
          </w:tcPr>
          <w:p w14:paraId="2B76866C"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A569F0E" w14:textId="3964D494" w:rsidR="0011633C" w:rsidRPr="004F4E45" w:rsidRDefault="00B82066" w:rsidP="001744FB">
            <w:pPr>
              <w:spacing w:after="0" w:line="240" w:lineRule="auto"/>
            </w:pPr>
            <w:r w:rsidRPr="004F4E45">
              <w:rPr>
                <w:rFonts w:ascii="Calibri" w:eastAsia="Times New Roman" w:hAnsi="Calibri" w:cs="Times New Roman"/>
                <w:color w:val="000000"/>
                <w:sz w:val="16"/>
                <w:szCs w:val="16"/>
                <w:lang w:val="en-GB"/>
              </w:rPr>
              <w:t xml:space="preserve">Organization and approach to review, </w:t>
            </w:r>
            <w:r w:rsidR="00326EEF" w:rsidRPr="004F4E45">
              <w:rPr>
                <w:rFonts w:ascii="Calibri" w:eastAsia="Times New Roman" w:hAnsi="Calibri" w:cs="Times New Roman"/>
                <w:color w:val="000000"/>
                <w:sz w:val="16"/>
                <w:szCs w:val="16"/>
                <w:lang w:val="en-GB"/>
              </w:rPr>
              <w:t>Make general comments,</w:t>
            </w:r>
          </w:p>
          <w:p w14:paraId="21BBD3FE" w14:textId="6C3C11AC" w:rsidR="0011633C" w:rsidRPr="004F4E45" w:rsidRDefault="009140D3" w:rsidP="001744FB">
            <w:pPr>
              <w:spacing w:after="0" w:line="240" w:lineRule="auto"/>
            </w:pPr>
            <w:r w:rsidRPr="004F4E45">
              <w:rPr>
                <w:rFonts w:ascii="Calibri" w:eastAsia="Times New Roman" w:hAnsi="Calibri" w:cs="Times New Roman"/>
                <w:color w:val="000000"/>
                <w:sz w:val="16"/>
                <w:szCs w:val="16"/>
                <w:lang w:val="en-GB"/>
              </w:rPr>
              <w:t>Title is accurate,</w:t>
            </w:r>
            <w:r w:rsidR="00EB2FB8" w:rsidRPr="004F4E45">
              <w:t xml:space="preserve"> </w:t>
            </w:r>
            <w:r w:rsidR="00EB2FB8"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lastRenderedPageBreak/>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5B405276" w14:textId="46AE2485" w:rsidR="00E51D6F"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11633C" w:rsidRPr="004F4E45">
              <w:rPr>
                <w:rFonts w:ascii="Calibri" w:eastAsia="Times New Roman" w:hAnsi="Calibri" w:cs="Times New Roman"/>
                <w:color w:val="000000"/>
                <w:sz w:val="16"/>
                <w:szCs w:val="16"/>
                <w:lang w:val="en-GB"/>
              </w:rPr>
              <w:t>Discussion/Conclusion</w:t>
            </w:r>
          </w:p>
          <w:p w14:paraId="50EA26CC" w14:textId="577EE081" w:rsidR="0011633C" w:rsidRPr="004F4E45" w:rsidRDefault="00E51D6F" w:rsidP="001744FB">
            <w:pPr>
              <w:spacing w:after="0" w:line="240" w:lineRule="auto"/>
            </w:pPr>
            <w:r w:rsidRPr="004F4E45">
              <w:rPr>
                <w:rFonts w:ascii="Calibri" w:eastAsia="Times New Roman" w:hAnsi="Calibri" w:cs="Times New Roman"/>
                <w:color w:val="000000"/>
                <w:sz w:val="16"/>
                <w:szCs w:val="16"/>
                <w:lang w:val="en-GB"/>
              </w:rPr>
              <w:t>References,</w:t>
            </w:r>
          </w:p>
          <w:p w14:paraId="6CA38A50" w14:textId="397799CB" w:rsidR="0011633C"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45373494" w14:textId="76E0714D" w:rsidR="007661A8" w:rsidRPr="004F4E45" w:rsidRDefault="0011633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1E8EDC6" w14:textId="35C1C10C" w:rsidR="007661A8" w:rsidRPr="004F4E45" w:rsidRDefault="00B8206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 xml:space="preserve">6, </w:t>
            </w:r>
            <w:r w:rsidR="00AF14F3" w:rsidRPr="004F4E45">
              <w:rPr>
                <w:rFonts w:ascii="Calibri" w:eastAsia="Times New Roman" w:hAnsi="Calibri" w:cs="Times New Roman"/>
                <w:color w:val="000000"/>
                <w:sz w:val="16"/>
                <w:szCs w:val="16"/>
                <w:lang w:val="en-GB"/>
              </w:rPr>
              <w:t xml:space="preserve">8, </w:t>
            </w:r>
            <w:r w:rsidR="006145D0" w:rsidRPr="004F4E45">
              <w:rPr>
                <w:rFonts w:ascii="Calibri" w:eastAsia="Times New Roman" w:hAnsi="Calibri" w:cs="Times New Roman"/>
                <w:color w:val="000000"/>
                <w:sz w:val="16"/>
                <w:szCs w:val="16"/>
                <w:lang w:val="en-GB"/>
              </w:rPr>
              <w:t xml:space="preserve">9, </w:t>
            </w:r>
            <w:r w:rsidR="00326EEF" w:rsidRPr="004F4E45">
              <w:rPr>
                <w:rFonts w:ascii="Calibri" w:eastAsia="Times New Roman" w:hAnsi="Calibri" w:cs="Times New Roman"/>
                <w:color w:val="000000"/>
                <w:sz w:val="16"/>
                <w:szCs w:val="16"/>
                <w:lang w:val="en-GB"/>
              </w:rPr>
              <w:t>17,</w:t>
            </w:r>
            <w:r w:rsidR="009140D3" w:rsidRPr="004F4E45">
              <w:rPr>
                <w:rFonts w:ascii="Calibri" w:eastAsia="Times New Roman" w:hAnsi="Calibri" w:cs="Times New Roman"/>
                <w:color w:val="000000"/>
                <w:sz w:val="16"/>
                <w:szCs w:val="16"/>
                <w:lang w:val="en-GB"/>
              </w:rPr>
              <w:t xml:space="preserve"> 21, </w:t>
            </w:r>
            <w:r w:rsidR="00EB2FB8" w:rsidRPr="004F4E45">
              <w:rPr>
                <w:rFonts w:ascii="Calibri" w:eastAsia="Times New Roman" w:hAnsi="Calibri" w:cs="Times New Roman"/>
                <w:color w:val="000000"/>
                <w:sz w:val="16"/>
                <w:szCs w:val="16"/>
                <w:lang w:val="en-GB"/>
              </w:rPr>
              <w:t xml:space="preserve">22, </w:t>
            </w:r>
            <w:r w:rsidR="006B0408" w:rsidRPr="004F4E45">
              <w:rPr>
                <w:rFonts w:ascii="Calibri" w:eastAsia="Times New Roman" w:hAnsi="Calibri" w:cs="Times New Roman"/>
                <w:color w:val="000000"/>
                <w:sz w:val="16"/>
                <w:szCs w:val="16"/>
                <w:lang w:val="en-GB"/>
              </w:rPr>
              <w:t xml:space="preserve">23, </w:t>
            </w:r>
            <w:r w:rsidR="00A32889" w:rsidRPr="004F4E45">
              <w:rPr>
                <w:rFonts w:ascii="Calibri" w:eastAsia="Times New Roman" w:hAnsi="Calibri" w:cs="Times New Roman"/>
                <w:color w:val="000000"/>
                <w:sz w:val="16"/>
                <w:szCs w:val="16"/>
                <w:lang w:val="en-GB"/>
              </w:rPr>
              <w:t xml:space="preserve">26, </w:t>
            </w:r>
            <w:r w:rsidR="002B13EE" w:rsidRPr="004F4E45">
              <w:rPr>
                <w:rFonts w:ascii="Calibri" w:eastAsia="Times New Roman" w:hAnsi="Calibri" w:cs="Times New Roman"/>
                <w:color w:val="000000"/>
                <w:sz w:val="16"/>
                <w:szCs w:val="16"/>
                <w:lang w:val="en-GB"/>
              </w:rPr>
              <w:t>30,</w:t>
            </w:r>
            <w:r w:rsidR="00515E17" w:rsidRPr="004F4E45">
              <w:rPr>
                <w:rFonts w:ascii="Calibri" w:eastAsia="Times New Roman" w:hAnsi="Calibri" w:cs="Times New Roman"/>
                <w:color w:val="000000"/>
                <w:sz w:val="16"/>
                <w:szCs w:val="16"/>
                <w:lang w:val="en-GB"/>
              </w:rPr>
              <w:t xml:space="preserve"> 31,</w:t>
            </w:r>
            <w:r w:rsidR="002B13EE" w:rsidRPr="004F4E45">
              <w:rPr>
                <w:rFonts w:ascii="Calibri" w:eastAsia="Times New Roman" w:hAnsi="Calibri" w:cs="Times New Roman"/>
                <w:color w:val="000000"/>
                <w:sz w:val="16"/>
                <w:szCs w:val="16"/>
                <w:lang w:val="en-GB"/>
              </w:rPr>
              <w:t xml:space="preserve"> </w:t>
            </w:r>
            <w:r w:rsidR="00CF1C35" w:rsidRPr="004F4E45">
              <w:rPr>
                <w:rFonts w:ascii="Calibri" w:eastAsia="Times New Roman" w:hAnsi="Calibri" w:cs="Times New Roman"/>
                <w:color w:val="000000"/>
                <w:sz w:val="16"/>
                <w:szCs w:val="16"/>
                <w:lang w:val="en-GB"/>
              </w:rPr>
              <w:t xml:space="preserve">32, </w:t>
            </w:r>
            <w:r w:rsidR="00713D80" w:rsidRPr="004F4E45">
              <w:rPr>
                <w:rFonts w:ascii="Calibri" w:eastAsia="Times New Roman" w:hAnsi="Calibri" w:cs="Times New Roman"/>
                <w:color w:val="000000"/>
                <w:sz w:val="16"/>
                <w:szCs w:val="16"/>
                <w:lang w:val="en-GB"/>
              </w:rPr>
              <w:t xml:space="preserve">45, </w:t>
            </w:r>
            <w:r w:rsidR="003E4F9F" w:rsidRPr="004F4E45">
              <w:rPr>
                <w:rFonts w:ascii="Calibri" w:eastAsia="Times New Roman" w:hAnsi="Calibri" w:cs="Times New Roman"/>
                <w:color w:val="000000"/>
                <w:sz w:val="16"/>
                <w:szCs w:val="16"/>
                <w:lang w:val="en-GB"/>
              </w:rPr>
              <w:t>46,</w:t>
            </w:r>
            <w:r w:rsidR="00203C8F" w:rsidRPr="004F4E45">
              <w:rPr>
                <w:rFonts w:ascii="Calibri" w:eastAsia="Times New Roman" w:hAnsi="Calibri" w:cs="Times New Roman"/>
                <w:color w:val="000000"/>
                <w:sz w:val="16"/>
                <w:szCs w:val="16"/>
                <w:lang w:val="en-GB"/>
              </w:rPr>
              <w:t xml:space="preserve"> </w:t>
            </w:r>
            <w:r w:rsidR="00203C8F" w:rsidRPr="004F4E45">
              <w:rPr>
                <w:rFonts w:ascii="Calibri" w:eastAsia="Times New Roman" w:hAnsi="Calibri" w:cs="Times New Roman"/>
                <w:color w:val="000000"/>
                <w:sz w:val="16"/>
                <w:szCs w:val="16"/>
                <w:lang w:val="en-GB"/>
              </w:rPr>
              <w:lastRenderedPageBreak/>
              <w:t xml:space="preserve">47, </w:t>
            </w:r>
            <w:r w:rsidR="007731B9" w:rsidRPr="004F4E45">
              <w:rPr>
                <w:rFonts w:ascii="Calibri" w:eastAsia="Times New Roman" w:hAnsi="Calibri" w:cs="Times New Roman"/>
                <w:color w:val="000000"/>
                <w:sz w:val="16"/>
                <w:szCs w:val="16"/>
                <w:lang w:val="en-GB"/>
              </w:rPr>
              <w:t>50,</w:t>
            </w:r>
            <w:r w:rsidR="00E51D6F" w:rsidRPr="004F4E45">
              <w:rPr>
                <w:rFonts w:ascii="Calibri" w:eastAsia="Times New Roman" w:hAnsi="Calibri" w:cs="Times New Roman"/>
                <w:color w:val="000000"/>
                <w:sz w:val="16"/>
                <w:szCs w:val="16"/>
                <w:lang w:val="en-GB"/>
              </w:rPr>
              <w:t xml:space="preserve"> 52,</w:t>
            </w:r>
            <w:r w:rsidR="005E4FE4" w:rsidRPr="004F4E45">
              <w:rPr>
                <w:rFonts w:ascii="Calibri" w:eastAsia="Times New Roman" w:hAnsi="Calibri" w:cs="Times New Roman"/>
                <w:color w:val="000000"/>
                <w:sz w:val="16"/>
                <w:szCs w:val="16"/>
                <w:lang w:val="en-GB"/>
              </w:rPr>
              <w:t xml:space="preserve"> </w:t>
            </w:r>
            <w:r w:rsidR="00E51D6F" w:rsidRPr="004F4E45">
              <w:rPr>
                <w:rFonts w:ascii="Calibri" w:eastAsia="Times New Roman" w:hAnsi="Calibri" w:cs="Times New Roman"/>
                <w:color w:val="000000"/>
                <w:sz w:val="16"/>
                <w:szCs w:val="16"/>
                <w:lang w:val="en-GB"/>
              </w:rPr>
              <w:t>56,</w:t>
            </w:r>
            <w:r w:rsidR="005E4FE4" w:rsidRPr="004F4E45">
              <w:rPr>
                <w:rFonts w:ascii="Calibri" w:eastAsia="Times New Roman" w:hAnsi="Calibri" w:cs="Times New Roman"/>
                <w:color w:val="000000"/>
                <w:sz w:val="16"/>
                <w:szCs w:val="16"/>
                <w:lang w:val="en-GB"/>
              </w:rPr>
              <w:t xml:space="preserve"> 57, </w:t>
            </w:r>
            <w:r w:rsidR="00A16F5A" w:rsidRPr="004F4E45">
              <w:rPr>
                <w:rFonts w:ascii="Calibri" w:eastAsia="Times New Roman" w:hAnsi="Calibri" w:cs="Times New Roman"/>
                <w:color w:val="000000"/>
                <w:sz w:val="16"/>
                <w:szCs w:val="16"/>
                <w:lang w:val="en-GB"/>
              </w:rPr>
              <w:t xml:space="preserve">64, </w:t>
            </w:r>
            <w:r w:rsidR="004D6CEC" w:rsidRPr="004F4E45">
              <w:rPr>
                <w:rFonts w:ascii="Calibri" w:eastAsia="Times New Roman" w:hAnsi="Calibri" w:cs="Times New Roman"/>
                <w:color w:val="000000"/>
                <w:sz w:val="16"/>
                <w:szCs w:val="16"/>
                <w:lang w:val="en-GB"/>
              </w:rPr>
              <w:t>65,</w:t>
            </w:r>
            <w:r w:rsidR="003E4F9F" w:rsidRPr="004F4E45">
              <w:rPr>
                <w:rFonts w:ascii="Calibri" w:eastAsia="Times New Roman" w:hAnsi="Calibri" w:cs="Times New Roman"/>
                <w:color w:val="000000"/>
                <w:sz w:val="16"/>
                <w:szCs w:val="16"/>
                <w:lang w:val="en-GB"/>
              </w:rPr>
              <w:t xml:space="preserve"> </w:t>
            </w:r>
            <w:r w:rsidR="002949F0" w:rsidRPr="004F4E45">
              <w:rPr>
                <w:rFonts w:ascii="Calibri" w:eastAsia="Times New Roman" w:hAnsi="Calibri" w:cs="Times New Roman"/>
                <w:color w:val="000000"/>
                <w:sz w:val="16"/>
                <w:szCs w:val="16"/>
                <w:lang w:val="en-GB"/>
              </w:rPr>
              <w:t xml:space="preserve">67, </w:t>
            </w:r>
            <w:r w:rsidR="004D6CEC" w:rsidRPr="004F4E45">
              <w:rPr>
                <w:rFonts w:ascii="Calibri" w:eastAsia="Times New Roman" w:hAnsi="Calibri" w:cs="Times New Roman"/>
                <w:color w:val="000000"/>
                <w:sz w:val="16"/>
                <w:szCs w:val="16"/>
                <w:lang w:val="en-GB"/>
              </w:rPr>
              <w:t xml:space="preserve">68, </w:t>
            </w:r>
            <w:r w:rsidR="0011633C" w:rsidRPr="004F4E45">
              <w:rPr>
                <w:rFonts w:ascii="Calibri" w:eastAsia="Times New Roman" w:hAnsi="Calibri" w:cs="Times New Roman"/>
                <w:color w:val="000000"/>
                <w:sz w:val="16"/>
                <w:szCs w:val="16"/>
                <w:lang w:val="en-GB"/>
              </w:rPr>
              <w:t>70</w:t>
            </w:r>
          </w:p>
        </w:tc>
        <w:tc>
          <w:tcPr>
            <w:tcW w:w="709" w:type="dxa"/>
          </w:tcPr>
          <w:p w14:paraId="0FF6C73C"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23</w:t>
            </w:r>
          </w:p>
        </w:tc>
      </w:tr>
      <w:tr w:rsidR="007661A8" w:rsidRPr="004F4E45" w14:paraId="3015F419" w14:textId="77777777" w:rsidTr="00FE2B18">
        <w:trPr>
          <w:trHeight w:val="300"/>
        </w:trPr>
        <w:tc>
          <w:tcPr>
            <w:tcW w:w="1146" w:type="dxa"/>
            <w:shd w:val="clear" w:color="auto" w:fill="auto"/>
            <w:noWrap/>
            <w:vAlign w:val="bottom"/>
            <w:hideMark/>
          </w:tcPr>
          <w:p w14:paraId="5C33E361" w14:textId="761BE38E"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Cusi</w:t>
            </w:r>
            <w:r w:rsidR="00645DDB">
              <w:rPr>
                <w:rFonts w:ascii="Calibri" w:eastAsia="Times New Roman" w:hAnsi="Calibri" w:cs="Times New Roman"/>
                <w:color w:val="000000"/>
                <w:sz w:val="16"/>
                <w:szCs w:val="16"/>
                <w:lang w:val="en-GB"/>
              </w:rPr>
              <w:t>c</w:t>
            </w:r>
            <w:r w:rsidRPr="004F4E45">
              <w:rPr>
                <w:rFonts w:ascii="Calibri" w:eastAsia="Times New Roman" w:hAnsi="Calibri" w:cs="Times New Roman"/>
                <w:color w:val="000000"/>
                <w:sz w:val="16"/>
                <w:szCs w:val="16"/>
                <w:lang w:val="en-GB"/>
              </w:rPr>
              <w:t>k</w:t>
            </w:r>
            <w:proofErr w:type="spellEnd"/>
            <w:r w:rsidRPr="004F4E45">
              <w:rPr>
                <w:rFonts w:ascii="Calibri" w:eastAsia="Times New Roman" w:hAnsi="Calibri" w:cs="Times New Roman"/>
                <w:color w:val="000000"/>
                <w:sz w:val="16"/>
                <w:szCs w:val="16"/>
                <w:lang w:val="en-GB"/>
              </w:rPr>
              <w:t>, A.</w:t>
            </w:r>
            <w:r w:rsidR="00645DDB">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gVGhQZ8Y","properties":{"formattedCitation":"(23)","plainCitation":"(23)","noteIndex":0},"citationItems":[{"id":3134,"uris":["http://zotero.org/users/3447303/items/YBCT6MED"],"uri":["http://zotero.org/users/3447303/items/YBCT6MED"],"itemData":{"id":3134,"type":"article-journal","title":"Peer review: Least-worst approach or the very best we can do?","container-title":"Australian Occupational Therapy Journal","page":"1-4","volume":"63","issue":"1","archive_location":"WOS:000370175400001","ISSN":"0045-0766","journalAbbreviation":"Aust. Occup. Ther. J.","language":"English","author":[{"family":"Cusick","given":"A."}],"issued":{"date-parts":[["2016",2]]}}}],"schema":"https://github.com/citation-style-language/schema/raw/master/csl-citation.json"} </w:instrText>
            </w:r>
            <w:r w:rsidR="00645DDB">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3)</w:t>
            </w:r>
            <w:r w:rsidR="00645DDB">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DA6D4D5"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143FCBF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E81963A"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ustralian Occupational Therapy Journal</w:t>
            </w:r>
          </w:p>
        </w:tc>
        <w:tc>
          <w:tcPr>
            <w:tcW w:w="630" w:type="dxa"/>
            <w:shd w:val="clear" w:color="auto" w:fill="auto"/>
            <w:noWrap/>
            <w:vAlign w:val="bottom"/>
            <w:hideMark/>
          </w:tcPr>
          <w:p w14:paraId="7C6D2FC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03CF815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AA1FDE3" w14:textId="3C8AD8B4" w:rsidR="007661A8" w:rsidRPr="004F4E45" w:rsidRDefault="003B6F3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4395BD0A" w14:textId="33A98F11" w:rsidR="007661A8" w:rsidRPr="004F4E45" w:rsidRDefault="0066369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0</w:t>
            </w:r>
          </w:p>
        </w:tc>
        <w:tc>
          <w:tcPr>
            <w:tcW w:w="709" w:type="dxa"/>
          </w:tcPr>
          <w:p w14:paraId="6281FEB9" w14:textId="77777777" w:rsidR="007661A8" w:rsidRPr="004F4E45" w:rsidRDefault="00CB5E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w:t>
            </w:r>
          </w:p>
        </w:tc>
      </w:tr>
      <w:tr w:rsidR="007661A8" w:rsidRPr="004F4E45" w14:paraId="7C6A4F48" w14:textId="77777777" w:rsidTr="00FE2B18">
        <w:trPr>
          <w:trHeight w:val="300"/>
        </w:trPr>
        <w:tc>
          <w:tcPr>
            <w:tcW w:w="1146" w:type="dxa"/>
            <w:shd w:val="clear" w:color="auto" w:fill="auto"/>
            <w:noWrap/>
            <w:vAlign w:val="bottom"/>
            <w:hideMark/>
          </w:tcPr>
          <w:p w14:paraId="55422458" w14:textId="50E7904C"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a Cruz, I. C.</w:t>
            </w:r>
            <w:r w:rsidR="00156DE4">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zTqqX7BT","properties":{"formattedCitation":"(24)","plainCitation":"(24)","noteIndex":0},"citationItems":[{"id":4610,"uris":["http://zotero.org/users/3447303/items/YTM4KTMA"],"uri":["http://zotero.org/users/3447303/items/YTM4KTMA"],"itemData":{"id":4610,"type":"article-journal","title":"Peer review: The case of online Brazilian Journal of nursing","container-title":"Online Brazilian Journal of Nursing","volume":"7","issue":"3","archive":"Scopus","abstract":"The article discusses some issues relating to peer review in the evaluation of papers submitted to OBJN. It points out the need to promote discussions about scientific divulgation at Nursing Schools.","URL":"https://www.scopus.com/inward/record.uri?eid=2-s2.0-77953333040&amp;partnerID=40&amp;md5=6bb5b65861b5f7542e86b5f1b9e91e6c","ISSN":"16764285 (ISSN)","language":"Portuguese","author":[{"family":"Cruz","given":"I. C.","non-dropping-particle":"da"}],"issued":{"date-parts":[["2008"]]}}}],"schema":"https://github.com/citation-style-language/schema/raw/master/csl-citation.json"} </w:instrText>
            </w:r>
            <w:r w:rsidR="00156DE4">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4)</w:t>
            </w:r>
            <w:r w:rsidR="00156DE4">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57925D3"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azil</w:t>
            </w:r>
          </w:p>
        </w:tc>
        <w:tc>
          <w:tcPr>
            <w:tcW w:w="910" w:type="dxa"/>
            <w:shd w:val="clear" w:color="auto" w:fill="auto"/>
            <w:noWrap/>
            <w:vAlign w:val="bottom"/>
            <w:hideMark/>
          </w:tcPr>
          <w:p w14:paraId="73ACF20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ortuguese</w:t>
            </w:r>
          </w:p>
        </w:tc>
        <w:tc>
          <w:tcPr>
            <w:tcW w:w="1260" w:type="dxa"/>
            <w:shd w:val="clear" w:color="auto" w:fill="auto"/>
            <w:noWrap/>
            <w:vAlign w:val="bottom"/>
            <w:hideMark/>
          </w:tcPr>
          <w:p w14:paraId="4CCE09B4"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nline Brazilian Journal of Nursing</w:t>
            </w:r>
          </w:p>
        </w:tc>
        <w:tc>
          <w:tcPr>
            <w:tcW w:w="630" w:type="dxa"/>
            <w:shd w:val="clear" w:color="auto" w:fill="auto"/>
            <w:noWrap/>
            <w:vAlign w:val="bottom"/>
            <w:hideMark/>
          </w:tcPr>
          <w:p w14:paraId="17570E5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8</w:t>
            </w:r>
          </w:p>
        </w:tc>
        <w:tc>
          <w:tcPr>
            <w:tcW w:w="1080" w:type="dxa"/>
            <w:shd w:val="clear" w:color="auto" w:fill="auto"/>
            <w:noWrap/>
            <w:vAlign w:val="bottom"/>
            <w:hideMark/>
          </w:tcPr>
          <w:p w14:paraId="01CDF22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D82D727" w14:textId="3C53CDEC" w:rsidR="0066369C"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4581D821" w14:textId="760FB404" w:rsidR="0066369C" w:rsidRPr="004F4E45" w:rsidRDefault="009140D3" w:rsidP="001744FB">
            <w:pPr>
              <w:spacing w:after="0" w:line="240" w:lineRule="auto"/>
            </w:pPr>
            <w:r w:rsidRPr="004F4E45">
              <w:rPr>
                <w:rFonts w:ascii="Calibri" w:eastAsia="Times New Roman" w:hAnsi="Calibri" w:cs="Times New Roman"/>
                <w:color w:val="000000"/>
                <w:sz w:val="16"/>
                <w:szCs w:val="16"/>
                <w:lang w:val="en-GB"/>
              </w:rPr>
              <w:t>Title is accurate,</w:t>
            </w:r>
            <w:r w:rsidR="00EB2FB8" w:rsidRPr="004F4E45">
              <w:t xml:space="preserve"> </w:t>
            </w:r>
            <w:r w:rsidR="00EB2FB8"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707D7FC4" w14:textId="0F588808" w:rsidR="00E51D6F"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66369C" w:rsidRPr="004F4E45">
              <w:rPr>
                <w:rFonts w:ascii="Calibri" w:eastAsia="Times New Roman" w:hAnsi="Calibri" w:cs="Times New Roman"/>
                <w:color w:val="000000"/>
                <w:sz w:val="16"/>
                <w:szCs w:val="16"/>
                <w:lang w:val="en-GB"/>
              </w:rPr>
              <w:t>Discussion/Conclusion</w:t>
            </w:r>
          </w:p>
          <w:p w14:paraId="79A72324" w14:textId="537A0320" w:rsidR="0066369C" w:rsidRPr="004F4E45" w:rsidRDefault="00E51D6F" w:rsidP="001744FB">
            <w:pPr>
              <w:spacing w:after="0" w:line="240" w:lineRule="auto"/>
            </w:pPr>
            <w:r w:rsidRPr="004F4E45">
              <w:rPr>
                <w:rFonts w:ascii="Calibri" w:eastAsia="Times New Roman" w:hAnsi="Calibri" w:cs="Times New Roman"/>
                <w:color w:val="000000"/>
                <w:sz w:val="16"/>
                <w:szCs w:val="16"/>
                <w:lang w:val="en-GB"/>
              </w:rPr>
              <w:t>References,</w:t>
            </w:r>
          </w:p>
          <w:p w14:paraId="1352AD65" w14:textId="0AD6BE44" w:rsidR="0066369C"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69B28049" w14:textId="6B4DEFCC" w:rsidR="0066369C" w:rsidRPr="004F4E45" w:rsidRDefault="00C121C9"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19693E21" w14:textId="39A3B629" w:rsidR="007661A8" w:rsidRPr="004F4E45" w:rsidRDefault="0066369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5814383" w14:textId="3A9795F7"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5B6E1F" w:rsidRPr="004F4E45">
              <w:rPr>
                <w:rFonts w:ascii="Calibri" w:eastAsia="Times New Roman" w:hAnsi="Calibri" w:cs="Times New Roman"/>
                <w:color w:val="000000"/>
                <w:sz w:val="16"/>
                <w:szCs w:val="16"/>
                <w:lang w:val="en-GB"/>
              </w:rPr>
              <w:t xml:space="preserve">13, </w:t>
            </w:r>
            <w:r w:rsidR="005C7679" w:rsidRPr="004F4E45">
              <w:rPr>
                <w:rFonts w:ascii="Calibri" w:eastAsia="Times New Roman" w:hAnsi="Calibri" w:cs="Times New Roman"/>
                <w:color w:val="000000"/>
                <w:sz w:val="16"/>
                <w:szCs w:val="16"/>
                <w:lang w:val="en-GB"/>
              </w:rPr>
              <w:t xml:space="preserve">15, 16, </w:t>
            </w:r>
            <w:r w:rsidR="00326EEF" w:rsidRPr="004F4E45">
              <w:rPr>
                <w:rFonts w:ascii="Calibri" w:eastAsia="Times New Roman" w:hAnsi="Calibri" w:cs="Times New Roman"/>
                <w:color w:val="000000"/>
                <w:sz w:val="16"/>
                <w:szCs w:val="16"/>
                <w:lang w:val="en-GB"/>
              </w:rPr>
              <w:t>17,</w:t>
            </w:r>
            <w:r w:rsidR="009140D3" w:rsidRPr="004F4E45">
              <w:rPr>
                <w:rFonts w:ascii="Calibri" w:eastAsia="Times New Roman" w:hAnsi="Calibri" w:cs="Times New Roman"/>
                <w:color w:val="000000"/>
                <w:sz w:val="16"/>
                <w:szCs w:val="16"/>
                <w:lang w:val="en-GB"/>
              </w:rPr>
              <w:t xml:space="preserve"> 21, </w:t>
            </w:r>
            <w:r w:rsidR="00EB2FB8" w:rsidRPr="004F4E45">
              <w:rPr>
                <w:rFonts w:ascii="Calibri" w:eastAsia="Times New Roman" w:hAnsi="Calibri" w:cs="Times New Roman"/>
                <w:color w:val="000000"/>
                <w:sz w:val="16"/>
                <w:szCs w:val="16"/>
                <w:lang w:val="en-GB"/>
              </w:rPr>
              <w:t>22,</w:t>
            </w:r>
            <w:r w:rsidR="00A32889" w:rsidRPr="004F4E45">
              <w:rPr>
                <w:rFonts w:ascii="Calibri" w:eastAsia="Times New Roman" w:hAnsi="Calibri" w:cs="Times New Roman"/>
                <w:color w:val="000000"/>
                <w:sz w:val="16"/>
                <w:szCs w:val="16"/>
                <w:lang w:val="en-GB"/>
              </w:rPr>
              <w:t xml:space="preserve"> 26, </w:t>
            </w:r>
            <w:r w:rsidR="00553E43" w:rsidRPr="004F4E45">
              <w:rPr>
                <w:rFonts w:ascii="Calibri" w:eastAsia="Times New Roman" w:hAnsi="Calibri" w:cs="Times New Roman"/>
                <w:color w:val="000000"/>
                <w:sz w:val="16"/>
                <w:szCs w:val="16"/>
                <w:lang w:val="en-GB"/>
              </w:rPr>
              <w:t xml:space="preserve">28, </w:t>
            </w:r>
            <w:r w:rsidR="002B13EE" w:rsidRPr="004F4E45">
              <w:rPr>
                <w:rFonts w:ascii="Calibri" w:eastAsia="Times New Roman" w:hAnsi="Calibri" w:cs="Times New Roman"/>
                <w:color w:val="000000"/>
                <w:sz w:val="16"/>
                <w:szCs w:val="16"/>
                <w:lang w:val="en-GB"/>
              </w:rPr>
              <w:t xml:space="preserve">30, </w:t>
            </w:r>
            <w:r w:rsidR="007246A0" w:rsidRPr="004F4E45">
              <w:rPr>
                <w:rFonts w:ascii="Calibri" w:eastAsia="Times New Roman" w:hAnsi="Calibri" w:cs="Times New Roman"/>
                <w:color w:val="000000"/>
                <w:sz w:val="16"/>
                <w:szCs w:val="16"/>
                <w:lang w:val="en-GB"/>
              </w:rPr>
              <w:t>33,</w:t>
            </w:r>
            <w:r w:rsidR="00713D80" w:rsidRPr="004F4E45">
              <w:rPr>
                <w:rFonts w:ascii="Calibri" w:eastAsia="Times New Roman" w:hAnsi="Calibri" w:cs="Times New Roman"/>
                <w:color w:val="000000"/>
                <w:sz w:val="16"/>
                <w:szCs w:val="16"/>
                <w:lang w:val="en-GB"/>
              </w:rPr>
              <w:t xml:space="preserve"> 45, </w:t>
            </w:r>
            <w:r w:rsidR="007731B9" w:rsidRPr="004F4E45">
              <w:rPr>
                <w:rFonts w:ascii="Calibri" w:eastAsia="Times New Roman" w:hAnsi="Calibri" w:cs="Times New Roman"/>
                <w:color w:val="000000"/>
                <w:sz w:val="16"/>
                <w:szCs w:val="16"/>
                <w:lang w:val="en-GB"/>
              </w:rPr>
              <w:t>50,</w:t>
            </w:r>
            <w:r w:rsidR="00F77567" w:rsidRPr="004F4E45">
              <w:rPr>
                <w:rFonts w:ascii="Calibri" w:eastAsia="Times New Roman" w:hAnsi="Calibri" w:cs="Times New Roman"/>
                <w:color w:val="000000"/>
                <w:sz w:val="16"/>
                <w:szCs w:val="16"/>
                <w:lang w:val="en-GB"/>
              </w:rPr>
              <w:t xml:space="preserve"> </w:t>
            </w:r>
            <w:r w:rsidR="0066369C" w:rsidRPr="004F4E45">
              <w:rPr>
                <w:rFonts w:ascii="Calibri" w:eastAsia="Times New Roman" w:hAnsi="Calibri" w:cs="Times New Roman"/>
                <w:color w:val="000000"/>
                <w:sz w:val="16"/>
                <w:szCs w:val="16"/>
                <w:lang w:val="en-GB"/>
              </w:rPr>
              <w:t xml:space="preserve">51, </w:t>
            </w:r>
            <w:r w:rsidR="00F77567" w:rsidRPr="004F4E45">
              <w:rPr>
                <w:rFonts w:ascii="Calibri" w:eastAsia="Times New Roman" w:hAnsi="Calibri" w:cs="Times New Roman"/>
                <w:color w:val="000000"/>
                <w:sz w:val="16"/>
                <w:szCs w:val="16"/>
                <w:lang w:val="en-GB"/>
              </w:rPr>
              <w:t xml:space="preserve">55, </w:t>
            </w:r>
            <w:r w:rsidR="00E51D6F" w:rsidRPr="004F4E45">
              <w:rPr>
                <w:rFonts w:ascii="Calibri" w:eastAsia="Times New Roman" w:hAnsi="Calibri" w:cs="Times New Roman"/>
                <w:color w:val="000000"/>
                <w:sz w:val="16"/>
                <w:szCs w:val="16"/>
                <w:lang w:val="en-GB"/>
              </w:rPr>
              <w:t xml:space="preserve">56, </w:t>
            </w:r>
            <w:r w:rsidR="005E4FE4" w:rsidRPr="004F4E45">
              <w:rPr>
                <w:rFonts w:ascii="Calibri" w:eastAsia="Times New Roman" w:hAnsi="Calibri" w:cs="Times New Roman"/>
                <w:color w:val="000000"/>
                <w:sz w:val="16"/>
                <w:szCs w:val="16"/>
                <w:lang w:val="en-GB"/>
              </w:rPr>
              <w:t xml:space="preserve">57, </w:t>
            </w:r>
            <w:r w:rsidR="00C121C9" w:rsidRPr="004F4E45">
              <w:rPr>
                <w:rFonts w:ascii="Calibri" w:eastAsia="Times New Roman" w:hAnsi="Calibri" w:cs="Times New Roman"/>
                <w:color w:val="000000"/>
                <w:sz w:val="16"/>
                <w:szCs w:val="16"/>
                <w:lang w:val="en-GB"/>
              </w:rPr>
              <w:t xml:space="preserve">63, </w:t>
            </w:r>
            <w:r w:rsidR="00A16F5A" w:rsidRPr="004F4E45">
              <w:rPr>
                <w:rFonts w:ascii="Calibri" w:eastAsia="Times New Roman" w:hAnsi="Calibri" w:cs="Times New Roman"/>
                <w:color w:val="000000"/>
                <w:sz w:val="16"/>
                <w:szCs w:val="16"/>
                <w:lang w:val="en-GB"/>
              </w:rPr>
              <w:t xml:space="preserve">64, </w:t>
            </w:r>
            <w:r w:rsidR="002949F0" w:rsidRPr="004F4E45">
              <w:rPr>
                <w:rFonts w:ascii="Calibri" w:eastAsia="Times New Roman" w:hAnsi="Calibri" w:cs="Times New Roman"/>
                <w:color w:val="000000"/>
                <w:sz w:val="16"/>
                <w:szCs w:val="16"/>
                <w:lang w:val="en-GB"/>
              </w:rPr>
              <w:t xml:space="preserve">67, </w:t>
            </w:r>
            <w:r w:rsidR="0066369C" w:rsidRPr="004F4E45">
              <w:rPr>
                <w:rFonts w:ascii="Calibri" w:eastAsia="Times New Roman" w:hAnsi="Calibri" w:cs="Times New Roman"/>
                <w:color w:val="000000"/>
                <w:sz w:val="16"/>
                <w:szCs w:val="16"/>
                <w:lang w:val="en-GB"/>
              </w:rPr>
              <w:t>72</w:t>
            </w:r>
          </w:p>
        </w:tc>
        <w:tc>
          <w:tcPr>
            <w:tcW w:w="709" w:type="dxa"/>
          </w:tcPr>
          <w:p w14:paraId="7B07FC63" w14:textId="015F97BF" w:rsidR="007661A8" w:rsidRPr="004F4E45" w:rsidRDefault="0066369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2</w:t>
            </w:r>
          </w:p>
        </w:tc>
      </w:tr>
      <w:tr w:rsidR="007661A8" w:rsidRPr="004F4E45" w14:paraId="64A7E831" w14:textId="77777777" w:rsidTr="00FE2B18">
        <w:trPr>
          <w:trHeight w:val="300"/>
        </w:trPr>
        <w:tc>
          <w:tcPr>
            <w:tcW w:w="1146" w:type="dxa"/>
            <w:shd w:val="clear" w:color="auto" w:fill="auto"/>
            <w:noWrap/>
            <w:vAlign w:val="bottom"/>
            <w:hideMark/>
          </w:tcPr>
          <w:p w14:paraId="15707DF6" w14:textId="59708293"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avid, B.</w:t>
            </w:r>
            <w:r w:rsidR="00156DE4">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MTRenJKS","properties":{"formattedCitation":"(25)","plainCitation":"(25)","noteIndex":0},"citationItems":[{"id":3131,"uris":["http://zotero.org/users/3447303/items/6WI7ZBVL"],"uri":["http://zotero.org/users/3447303/items/6WI7ZBVL"],"itemData":{"id":3131,"type":"article-journal","title":"Writing a constructive peer review: a young PI perspective","container-title":"European Journal of Neuroscience","page":"2873-2876","volume":"44","issue":"11","archive_location":"WOS:000392947800001","ISSN":"0953-816X","journalAbbreviation":"Eur. J. Neurosci.","language":"English","author":[{"family":"David","given":"B."},{"family":"Karadottir","given":"R. T."}],"issued":{"date-parts":[["2016",12]]}}}],"schema":"https://github.com/citation-style-language/schema/raw/master/csl-citation.json"} </w:instrText>
            </w:r>
            <w:r w:rsidR="00156DE4">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5)</w:t>
            </w:r>
            <w:r w:rsidR="00156DE4">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79D0323"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7D8E151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ECC79E9"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uropean Journal of Neuroscience</w:t>
            </w:r>
          </w:p>
        </w:tc>
        <w:tc>
          <w:tcPr>
            <w:tcW w:w="630" w:type="dxa"/>
            <w:shd w:val="clear" w:color="auto" w:fill="auto"/>
            <w:noWrap/>
            <w:vAlign w:val="bottom"/>
            <w:hideMark/>
          </w:tcPr>
          <w:p w14:paraId="156DB60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2CED61A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B68ED9B" w14:textId="77777777"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5C8356E3" w14:textId="27F54EAF" w:rsidR="0066369C"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515E17" w:rsidRPr="004F4E45">
              <w:t xml:space="preserve"> </w:t>
            </w:r>
            <w:r w:rsidR="00515E17" w:rsidRPr="004F4E45">
              <w:rPr>
                <w:rFonts w:ascii="Calibri" w:eastAsia="Times New Roman" w:hAnsi="Calibri" w:cs="Times New Roman"/>
                <w:color w:val="000000"/>
                <w:sz w:val="16"/>
                <w:szCs w:val="16"/>
                <w:lang w:val="en-GB"/>
              </w:rPr>
              <w:t>Methods,</w:t>
            </w:r>
          </w:p>
          <w:p w14:paraId="184EEECD" w14:textId="08D866DF" w:rsidR="0066369C" w:rsidRPr="004F4E45" w:rsidRDefault="00203C8F" w:rsidP="001744FB">
            <w:pPr>
              <w:spacing w:after="0" w:line="240" w:lineRule="auto"/>
            </w:pPr>
            <w:r w:rsidRPr="004F4E45">
              <w:rPr>
                <w:rFonts w:ascii="Calibri" w:eastAsia="Times New Roman" w:hAnsi="Calibri" w:cs="Times New Roman"/>
                <w:color w:val="000000"/>
                <w:sz w:val="16"/>
                <w:szCs w:val="16"/>
                <w:lang w:val="en-GB"/>
              </w:rPr>
              <w:t>Results,</w:t>
            </w:r>
            <w:r w:rsidR="005E4FE4" w:rsidRPr="004F4E45">
              <w:t xml:space="preserve"> </w:t>
            </w:r>
            <w:r w:rsidR="005E4FE4" w:rsidRPr="004F4E45">
              <w:rPr>
                <w:rFonts w:ascii="Calibri" w:eastAsia="Times New Roman" w:hAnsi="Calibri" w:cs="Times New Roman"/>
                <w:color w:val="000000"/>
                <w:sz w:val="16"/>
                <w:szCs w:val="16"/>
                <w:lang w:val="en-GB"/>
              </w:rPr>
              <w:t>Address ethical aspects,</w:t>
            </w:r>
            <w:r w:rsidR="0025596F" w:rsidRPr="004F4E45">
              <w:t xml:space="preserve"> </w:t>
            </w:r>
            <w:r w:rsidR="0025596F" w:rsidRPr="004F4E45">
              <w:rPr>
                <w:rFonts w:ascii="Calibri" w:eastAsia="Times New Roman" w:hAnsi="Calibri" w:cs="Times New Roman"/>
                <w:color w:val="000000"/>
                <w:sz w:val="16"/>
                <w:szCs w:val="16"/>
                <w:lang w:val="en-GB"/>
              </w:rPr>
              <w:t>Assess manuscript presentation,</w:t>
            </w:r>
          </w:p>
          <w:p w14:paraId="155C961E" w14:textId="11572926" w:rsidR="00CA5FAD" w:rsidRPr="004F4E45" w:rsidRDefault="0066369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BF7C0DC" w14:textId="66BB2F0F"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896A5C" w:rsidRPr="004F4E45">
              <w:rPr>
                <w:rFonts w:ascii="Calibri" w:eastAsia="Times New Roman" w:hAnsi="Calibri" w:cs="Times New Roman"/>
                <w:color w:val="000000"/>
                <w:sz w:val="16"/>
                <w:szCs w:val="16"/>
                <w:lang w:val="en-GB"/>
              </w:rPr>
              <w:t xml:space="preserve">3, </w:t>
            </w:r>
            <w:r w:rsidR="00D67D75" w:rsidRPr="004F4E45">
              <w:rPr>
                <w:rFonts w:ascii="Calibri" w:eastAsia="Times New Roman" w:hAnsi="Calibri" w:cs="Times New Roman"/>
                <w:color w:val="000000"/>
                <w:sz w:val="16"/>
                <w:szCs w:val="16"/>
                <w:lang w:val="en-GB"/>
              </w:rPr>
              <w:t xml:space="preserve">4, </w:t>
            </w:r>
            <w:r w:rsidR="00CA5FAD" w:rsidRPr="004F4E45">
              <w:rPr>
                <w:rFonts w:ascii="Calibri" w:eastAsia="Times New Roman" w:hAnsi="Calibri" w:cs="Times New Roman"/>
                <w:color w:val="000000"/>
                <w:sz w:val="16"/>
                <w:szCs w:val="16"/>
                <w:lang w:val="en-GB"/>
              </w:rPr>
              <w:t xml:space="preserve">12, </w:t>
            </w:r>
            <w:r w:rsidR="007C71CB" w:rsidRPr="004F4E45">
              <w:rPr>
                <w:rFonts w:ascii="Calibri" w:eastAsia="Times New Roman" w:hAnsi="Calibri" w:cs="Times New Roman"/>
                <w:color w:val="000000"/>
                <w:sz w:val="16"/>
                <w:szCs w:val="16"/>
                <w:lang w:val="en-GB"/>
              </w:rPr>
              <w:t xml:space="preserve">14, </w:t>
            </w:r>
            <w:r w:rsidR="005C7679" w:rsidRPr="004F4E45">
              <w:rPr>
                <w:rFonts w:ascii="Calibri" w:eastAsia="Times New Roman" w:hAnsi="Calibri" w:cs="Times New Roman"/>
                <w:color w:val="000000"/>
                <w:sz w:val="16"/>
                <w:szCs w:val="16"/>
                <w:lang w:val="en-GB"/>
              </w:rPr>
              <w:t xml:space="preserve">16, </w:t>
            </w:r>
            <w:r w:rsidR="00A32889" w:rsidRPr="004F4E45">
              <w:rPr>
                <w:rFonts w:ascii="Calibri" w:eastAsia="Times New Roman" w:hAnsi="Calibri" w:cs="Times New Roman"/>
                <w:color w:val="000000"/>
                <w:sz w:val="16"/>
                <w:szCs w:val="16"/>
                <w:lang w:val="en-GB"/>
              </w:rPr>
              <w:t xml:space="preserve">26, </w:t>
            </w:r>
            <w:r w:rsidR="00515E17" w:rsidRPr="004F4E45">
              <w:rPr>
                <w:rFonts w:ascii="Calibri" w:eastAsia="Times New Roman" w:hAnsi="Calibri" w:cs="Times New Roman"/>
                <w:color w:val="000000"/>
                <w:sz w:val="16"/>
                <w:szCs w:val="16"/>
                <w:lang w:val="en-GB"/>
              </w:rPr>
              <w:t xml:space="preserve">31, </w:t>
            </w:r>
            <w:r w:rsidR="00CF1C35" w:rsidRPr="004F4E45">
              <w:rPr>
                <w:rFonts w:ascii="Calibri" w:eastAsia="Times New Roman" w:hAnsi="Calibri" w:cs="Times New Roman"/>
                <w:color w:val="000000"/>
                <w:sz w:val="16"/>
                <w:szCs w:val="16"/>
                <w:lang w:val="en-GB"/>
              </w:rPr>
              <w:t>32,</w:t>
            </w:r>
            <w:r w:rsidR="007246A0" w:rsidRPr="004F4E45">
              <w:rPr>
                <w:rFonts w:ascii="Calibri" w:eastAsia="Times New Roman" w:hAnsi="Calibri" w:cs="Times New Roman"/>
                <w:color w:val="000000"/>
                <w:sz w:val="16"/>
                <w:szCs w:val="16"/>
                <w:lang w:val="en-GB"/>
              </w:rPr>
              <w:t xml:space="preserve"> 33, </w:t>
            </w:r>
            <w:r w:rsidR="00424C29" w:rsidRPr="004F4E45">
              <w:rPr>
                <w:rFonts w:ascii="Calibri" w:eastAsia="Times New Roman" w:hAnsi="Calibri" w:cs="Times New Roman"/>
                <w:color w:val="000000"/>
                <w:sz w:val="16"/>
                <w:szCs w:val="16"/>
                <w:lang w:val="en-GB"/>
              </w:rPr>
              <w:t>37,</w:t>
            </w:r>
            <w:r w:rsidR="00430C50" w:rsidRPr="004F4E45">
              <w:rPr>
                <w:rFonts w:ascii="Calibri" w:eastAsia="Times New Roman" w:hAnsi="Calibri" w:cs="Times New Roman"/>
                <w:color w:val="000000"/>
                <w:sz w:val="16"/>
                <w:szCs w:val="16"/>
                <w:lang w:val="en-GB"/>
              </w:rPr>
              <w:t xml:space="preserve"> 38,</w:t>
            </w:r>
            <w:r w:rsidR="00424C29" w:rsidRPr="004F4E45">
              <w:rPr>
                <w:rFonts w:ascii="Calibri" w:eastAsia="Times New Roman" w:hAnsi="Calibri" w:cs="Times New Roman"/>
                <w:color w:val="000000"/>
                <w:sz w:val="16"/>
                <w:szCs w:val="16"/>
                <w:lang w:val="en-GB"/>
              </w:rPr>
              <w:t xml:space="preserve"> </w:t>
            </w:r>
            <w:r w:rsidR="00203C8F" w:rsidRPr="004F4E45">
              <w:rPr>
                <w:rFonts w:ascii="Calibri" w:eastAsia="Times New Roman" w:hAnsi="Calibri" w:cs="Times New Roman"/>
                <w:color w:val="000000"/>
                <w:sz w:val="16"/>
                <w:szCs w:val="16"/>
                <w:lang w:val="en-GB"/>
              </w:rPr>
              <w:t xml:space="preserve">47, </w:t>
            </w:r>
            <w:r w:rsidR="005E4FE4" w:rsidRPr="004F4E45">
              <w:rPr>
                <w:rFonts w:ascii="Calibri" w:eastAsia="Times New Roman" w:hAnsi="Calibri" w:cs="Times New Roman"/>
                <w:color w:val="000000"/>
                <w:sz w:val="16"/>
                <w:szCs w:val="16"/>
                <w:lang w:val="en-GB"/>
              </w:rPr>
              <w:t xml:space="preserve">57, </w:t>
            </w:r>
            <w:r w:rsidR="0025596F" w:rsidRPr="004F4E45">
              <w:rPr>
                <w:rFonts w:ascii="Calibri" w:eastAsia="Times New Roman" w:hAnsi="Calibri" w:cs="Times New Roman"/>
                <w:color w:val="000000"/>
                <w:sz w:val="16"/>
                <w:szCs w:val="16"/>
                <w:lang w:val="en-GB"/>
              </w:rPr>
              <w:t>62,</w:t>
            </w:r>
            <w:r w:rsidR="0066369C" w:rsidRPr="004F4E45">
              <w:rPr>
                <w:rFonts w:ascii="Calibri" w:eastAsia="Times New Roman" w:hAnsi="Calibri" w:cs="Times New Roman"/>
                <w:color w:val="000000"/>
                <w:sz w:val="16"/>
                <w:szCs w:val="16"/>
                <w:lang w:val="en-GB"/>
              </w:rPr>
              <w:t xml:space="preserve"> 72</w:t>
            </w:r>
          </w:p>
        </w:tc>
        <w:tc>
          <w:tcPr>
            <w:tcW w:w="709" w:type="dxa"/>
          </w:tcPr>
          <w:p w14:paraId="0AAE8819"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6</w:t>
            </w:r>
          </w:p>
        </w:tc>
      </w:tr>
      <w:tr w:rsidR="007661A8" w:rsidRPr="004F4E45" w14:paraId="63907055" w14:textId="77777777" w:rsidTr="00FE2B18">
        <w:trPr>
          <w:trHeight w:val="300"/>
        </w:trPr>
        <w:tc>
          <w:tcPr>
            <w:tcW w:w="1146" w:type="dxa"/>
            <w:shd w:val="clear" w:color="auto" w:fill="auto"/>
            <w:noWrap/>
            <w:vAlign w:val="bottom"/>
            <w:hideMark/>
          </w:tcPr>
          <w:p w14:paraId="18839A16" w14:textId="4A92D41B"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de </w:t>
            </w:r>
            <w:proofErr w:type="spellStart"/>
            <w:r w:rsidRPr="004F4E45">
              <w:rPr>
                <w:rFonts w:ascii="Calibri" w:eastAsia="Times New Roman" w:hAnsi="Calibri" w:cs="Times New Roman"/>
                <w:color w:val="000000"/>
                <w:sz w:val="16"/>
                <w:szCs w:val="16"/>
                <w:lang w:val="en-GB"/>
              </w:rPr>
              <w:t>Araújo</w:t>
            </w:r>
            <w:proofErr w:type="spellEnd"/>
            <w:r w:rsidRPr="004F4E45">
              <w:rPr>
                <w:rFonts w:ascii="Calibri" w:eastAsia="Times New Roman" w:hAnsi="Calibri" w:cs="Times New Roman"/>
                <w:color w:val="000000"/>
                <w:sz w:val="16"/>
                <w:szCs w:val="16"/>
                <w:lang w:val="en-GB"/>
              </w:rPr>
              <w:t>, C.</w:t>
            </w:r>
            <w:r w:rsidR="00115A9F">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50YMTMpZ","properties":{"formattedCitation":"(26)","plainCitation":"(26)","noteIndex":0},"citationItems":[{"id":4045,"uris":["http://zotero.org/users/3447303/items/5Z5KRKWW"],"uri":["http://zotero.org/users/3447303/items/5Z5KRKWW"],"itemData":{"id":4045,"type":"article-journal","title":"Peer Review: a Constantly-Evolving Scientific Process","container-title":"Arquivos Brasileiros De Cardiologia","page":"E32-E35","volume":"98","issue":"2","archive_location":"WOS:000301076800004","ISSN":"0066-782X","journalAbbreviation":"Arq. Bras. Cardiol.","language":"English","author":[{"family":"Araujo","given":"C. G. S.","non-dropping-particle":"de"}],"issued":{"date-parts":[["2012",2]]}}}],"schema":"https://github.com/citation-style-language/schema/raw/master/csl-citation.json"} </w:instrText>
            </w:r>
            <w:r w:rsidR="00115A9F">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6)</w:t>
            </w:r>
            <w:r w:rsidR="00115A9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BBB0241"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azil</w:t>
            </w:r>
          </w:p>
        </w:tc>
        <w:tc>
          <w:tcPr>
            <w:tcW w:w="910" w:type="dxa"/>
            <w:shd w:val="clear" w:color="auto" w:fill="auto"/>
            <w:noWrap/>
            <w:vAlign w:val="bottom"/>
            <w:hideMark/>
          </w:tcPr>
          <w:p w14:paraId="20523D4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E06639B"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Arquivos</w:t>
            </w:r>
            <w:proofErr w:type="spellEnd"/>
            <w:r w:rsidRPr="004F4E45">
              <w:rPr>
                <w:rFonts w:ascii="Calibri" w:eastAsia="Times New Roman" w:hAnsi="Calibri" w:cs="Times New Roman"/>
                <w:color w:val="000000"/>
                <w:sz w:val="16"/>
                <w:szCs w:val="16"/>
                <w:lang w:val="en-GB"/>
              </w:rPr>
              <w:t xml:space="preserve"> </w:t>
            </w:r>
            <w:proofErr w:type="spellStart"/>
            <w:r w:rsidRPr="004F4E45">
              <w:rPr>
                <w:rFonts w:ascii="Calibri" w:eastAsia="Times New Roman" w:hAnsi="Calibri" w:cs="Times New Roman"/>
                <w:color w:val="000000"/>
                <w:sz w:val="16"/>
                <w:szCs w:val="16"/>
                <w:lang w:val="en-GB"/>
              </w:rPr>
              <w:t>Brasileros</w:t>
            </w:r>
            <w:proofErr w:type="spellEnd"/>
            <w:r w:rsidRPr="004F4E45">
              <w:rPr>
                <w:rFonts w:ascii="Calibri" w:eastAsia="Times New Roman" w:hAnsi="Calibri" w:cs="Times New Roman"/>
                <w:color w:val="000000"/>
                <w:sz w:val="16"/>
                <w:szCs w:val="16"/>
                <w:lang w:val="en-GB"/>
              </w:rPr>
              <w:t xml:space="preserve"> de </w:t>
            </w:r>
            <w:proofErr w:type="spellStart"/>
            <w:r w:rsidRPr="004F4E45">
              <w:rPr>
                <w:rFonts w:ascii="Calibri" w:eastAsia="Times New Roman" w:hAnsi="Calibri" w:cs="Times New Roman"/>
                <w:color w:val="000000"/>
                <w:sz w:val="16"/>
                <w:szCs w:val="16"/>
                <w:lang w:val="en-GB"/>
              </w:rPr>
              <w:t>Cardiololgia</w:t>
            </w:r>
            <w:proofErr w:type="spellEnd"/>
          </w:p>
        </w:tc>
        <w:tc>
          <w:tcPr>
            <w:tcW w:w="630" w:type="dxa"/>
            <w:shd w:val="clear" w:color="auto" w:fill="auto"/>
            <w:noWrap/>
            <w:vAlign w:val="bottom"/>
            <w:hideMark/>
          </w:tcPr>
          <w:p w14:paraId="2627E05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62D72C5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erspective</w:t>
            </w:r>
          </w:p>
        </w:tc>
        <w:tc>
          <w:tcPr>
            <w:tcW w:w="1677" w:type="dxa"/>
          </w:tcPr>
          <w:p w14:paraId="3538825E" w14:textId="77777777" w:rsidR="007661A8" w:rsidRPr="004F4E45" w:rsidRDefault="00DC12A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33C35553" w14:textId="77777777" w:rsidR="00E83387"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p>
          <w:p w14:paraId="43EE9F7A" w14:textId="70EF1D93" w:rsidR="00B72FE3" w:rsidRPr="004F4E45" w:rsidRDefault="009140D3" w:rsidP="001744FB">
            <w:pPr>
              <w:spacing w:after="0" w:line="240" w:lineRule="auto"/>
            </w:pPr>
            <w:r w:rsidRPr="004F4E45">
              <w:rPr>
                <w:rFonts w:ascii="Calibri" w:eastAsia="Times New Roman" w:hAnsi="Calibri" w:cs="Times New Roman"/>
                <w:color w:val="000000"/>
                <w:sz w:val="16"/>
                <w:szCs w:val="16"/>
                <w:lang w:val="en-GB"/>
              </w:rPr>
              <w:t>Title is accurate,</w:t>
            </w:r>
            <w:r w:rsidR="00EB2FB8" w:rsidRPr="004F4E45">
              <w:t xml:space="preserve"> </w:t>
            </w:r>
            <w:r w:rsidR="00EB2FB8" w:rsidRPr="004F4E45">
              <w:rPr>
                <w:rFonts w:ascii="Calibri" w:eastAsia="Times New Roman" w:hAnsi="Calibri" w:cs="Times New Roman"/>
                <w:color w:val="000000"/>
                <w:sz w:val="16"/>
                <w:szCs w:val="16"/>
                <w:lang w:val="en-GB"/>
              </w:rPr>
              <w:t>Abstract,</w:t>
            </w:r>
            <w:r w:rsidR="001D4507" w:rsidRPr="004F4E45">
              <w:t xml:space="preserve"> </w:t>
            </w:r>
            <w:r w:rsidR="001D4507" w:rsidRPr="004F4E45">
              <w:rPr>
                <w:rFonts w:ascii="Calibri" w:eastAsia="Times New Roman" w:hAnsi="Calibri" w:cs="Times New Roman"/>
                <w:color w:val="000000"/>
                <w:sz w:val="16"/>
                <w:szCs w:val="16"/>
                <w:lang w:val="en-GB"/>
              </w:rPr>
              <w:t>Introduction,</w:t>
            </w:r>
            <w:r w:rsidR="007246A0" w:rsidRPr="004F4E45">
              <w:t xml:space="preserve"> </w:t>
            </w:r>
            <w:r w:rsidR="007246A0" w:rsidRPr="004F4E45">
              <w:rPr>
                <w:rFonts w:ascii="Calibri" w:eastAsia="Times New Roman" w:hAnsi="Calibri" w:cs="Times New Roman"/>
                <w:color w:val="000000"/>
                <w:sz w:val="16"/>
                <w:szCs w:val="16"/>
                <w:lang w:val="en-GB"/>
              </w:rPr>
              <w:t>Methods,</w:t>
            </w:r>
          </w:p>
          <w:p w14:paraId="7C408FFC" w14:textId="204E82D2" w:rsidR="00B72FE3"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p>
          <w:p w14:paraId="2441A7A1" w14:textId="7EFD73D9" w:rsidR="00B72FE3" w:rsidRPr="004F4E45" w:rsidRDefault="00E51D6F" w:rsidP="001744FB">
            <w:pPr>
              <w:spacing w:after="0" w:line="240" w:lineRule="auto"/>
            </w:pPr>
            <w:r w:rsidRPr="004F4E45">
              <w:rPr>
                <w:rFonts w:ascii="Calibri" w:eastAsia="Times New Roman" w:hAnsi="Calibri" w:cs="Times New Roman"/>
                <w:color w:val="000000"/>
                <w:sz w:val="16"/>
                <w:szCs w:val="16"/>
                <w:lang w:val="en-GB"/>
              </w:rPr>
              <w:t>References,</w:t>
            </w:r>
          </w:p>
          <w:p w14:paraId="6B2BE525" w14:textId="5C52498F" w:rsidR="00B72FE3" w:rsidRPr="004F4E45" w:rsidRDefault="0025596F"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565DD38D" w14:textId="2293C17E" w:rsidR="009140D3" w:rsidRPr="004F4E45" w:rsidRDefault="00B72FE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889B085" w14:textId="5BDCEB5C" w:rsidR="001D4507" w:rsidRPr="004F4E45" w:rsidRDefault="00DC12A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AF14F3" w:rsidRPr="004F4E45">
              <w:rPr>
                <w:rFonts w:ascii="Calibri" w:eastAsia="Times New Roman" w:hAnsi="Calibri" w:cs="Times New Roman"/>
                <w:color w:val="000000"/>
                <w:sz w:val="16"/>
                <w:szCs w:val="16"/>
                <w:lang w:val="en-GB"/>
              </w:rPr>
              <w:t xml:space="preserve">8, </w:t>
            </w:r>
            <w:r w:rsidR="00E83387"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5C7679" w:rsidRPr="004F4E45">
              <w:rPr>
                <w:rFonts w:ascii="Calibri" w:eastAsia="Times New Roman" w:hAnsi="Calibri" w:cs="Times New Roman"/>
                <w:color w:val="000000"/>
                <w:sz w:val="16"/>
                <w:szCs w:val="16"/>
                <w:lang w:val="en-GB"/>
              </w:rPr>
              <w:t xml:space="preserve">16, </w:t>
            </w:r>
            <w:r w:rsidR="009140D3" w:rsidRPr="004F4E45">
              <w:rPr>
                <w:rFonts w:ascii="Calibri" w:eastAsia="Times New Roman" w:hAnsi="Calibri" w:cs="Times New Roman"/>
                <w:color w:val="000000"/>
                <w:sz w:val="16"/>
                <w:szCs w:val="16"/>
                <w:lang w:val="en-GB"/>
              </w:rPr>
              <w:t xml:space="preserve">21, </w:t>
            </w:r>
            <w:r w:rsidR="00EB2FB8" w:rsidRPr="004F4E45">
              <w:rPr>
                <w:rFonts w:ascii="Calibri" w:eastAsia="Times New Roman" w:hAnsi="Calibri" w:cs="Times New Roman"/>
                <w:color w:val="000000"/>
                <w:sz w:val="16"/>
                <w:szCs w:val="16"/>
                <w:lang w:val="en-GB"/>
              </w:rPr>
              <w:t xml:space="preserve">22, </w:t>
            </w:r>
            <w:r w:rsidR="006B0408" w:rsidRPr="004F4E45">
              <w:rPr>
                <w:rFonts w:ascii="Calibri" w:eastAsia="Times New Roman" w:hAnsi="Calibri" w:cs="Times New Roman"/>
                <w:color w:val="000000"/>
                <w:sz w:val="16"/>
                <w:szCs w:val="16"/>
                <w:lang w:val="en-GB"/>
              </w:rPr>
              <w:t xml:space="preserve">23, </w:t>
            </w:r>
            <w:r w:rsidR="000119A3" w:rsidRPr="004F4E45">
              <w:rPr>
                <w:rFonts w:ascii="Calibri" w:eastAsia="Times New Roman" w:hAnsi="Calibri" w:cs="Times New Roman"/>
                <w:color w:val="000000"/>
                <w:sz w:val="16"/>
                <w:szCs w:val="16"/>
                <w:lang w:val="en-GB"/>
              </w:rPr>
              <w:t xml:space="preserve">25, </w:t>
            </w:r>
            <w:r w:rsidR="001D4507" w:rsidRPr="004F4E45">
              <w:rPr>
                <w:rFonts w:ascii="Calibri" w:eastAsia="Times New Roman" w:hAnsi="Calibri" w:cs="Times New Roman"/>
                <w:color w:val="000000"/>
                <w:sz w:val="16"/>
                <w:szCs w:val="16"/>
                <w:lang w:val="en-GB"/>
              </w:rPr>
              <w:t>27,</w:t>
            </w:r>
            <w:r w:rsidR="002B13EE" w:rsidRPr="004F4E45">
              <w:rPr>
                <w:rFonts w:ascii="Calibri" w:eastAsia="Times New Roman" w:hAnsi="Calibri" w:cs="Times New Roman"/>
                <w:color w:val="000000"/>
                <w:sz w:val="16"/>
                <w:szCs w:val="16"/>
                <w:lang w:val="en-GB"/>
              </w:rPr>
              <w:t xml:space="preserve"> 30, </w:t>
            </w:r>
            <w:r w:rsidR="00515E17" w:rsidRPr="004F4E45">
              <w:rPr>
                <w:rFonts w:ascii="Calibri" w:eastAsia="Times New Roman" w:hAnsi="Calibri" w:cs="Times New Roman"/>
                <w:color w:val="000000"/>
                <w:sz w:val="16"/>
                <w:szCs w:val="16"/>
                <w:lang w:val="en-GB"/>
              </w:rPr>
              <w:t xml:space="preserve">31, </w:t>
            </w:r>
            <w:r w:rsidR="007246A0" w:rsidRPr="004F4E45">
              <w:rPr>
                <w:rFonts w:ascii="Calibri" w:eastAsia="Times New Roman" w:hAnsi="Calibri" w:cs="Times New Roman"/>
                <w:color w:val="000000"/>
                <w:sz w:val="16"/>
                <w:szCs w:val="16"/>
                <w:lang w:val="en-GB"/>
              </w:rPr>
              <w:t xml:space="preserve">33, </w:t>
            </w:r>
            <w:r w:rsidR="00BD5089" w:rsidRPr="004F4E45">
              <w:rPr>
                <w:rFonts w:ascii="Calibri" w:eastAsia="Times New Roman" w:hAnsi="Calibri" w:cs="Times New Roman"/>
                <w:color w:val="000000"/>
                <w:sz w:val="16"/>
                <w:szCs w:val="16"/>
                <w:lang w:val="en-GB"/>
              </w:rPr>
              <w:t xml:space="preserve">34, </w:t>
            </w:r>
            <w:r w:rsidR="00846E39" w:rsidRPr="004F4E45">
              <w:rPr>
                <w:rFonts w:ascii="Calibri" w:eastAsia="Times New Roman" w:hAnsi="Calibri" w:cs="Times New Roman"/>
                <w:color w:val="000000"/>
                <w:sz w:val="16"/>
                <w:szCs w:val="16"/>
                <w:lang w:val="en-GB"/>
              </w:rPr>
              <w:t xml:space="preserve">36, </w:t>
            </w:r>
            <w:r w:rsidR="00713D80" w:rsidRPr="004F4E45">
              <w:rPr>
                <w:rFonts w:ascii="Calibri" w:eastAsia="Times New Roman" w:hAnsi="Calibri" w:cs="Times New Roman"/>
                <w:color w:val="000000"/>
                <w:sz w:val="16"/>
                <w:szCs w:val="16"/>
                <w:lang w:val="en-GB"/>
              </w:rPr>
              <w:t xml:space="preserve">45, </w:t>
            </w:r>
            <w:r w:rsidR="003E4F9F" w:rsidRPr="004F4E45">
              <w:rPr>
                <w:rFonts w:ascii="Calibri" w:eastAsia="Times New Roman" w:hAnsi="Calibri" w:cs="Times New Roman"/>
                <w:color w:val="000000"/>
                <w:sz w:val="16"/>
                <w:szCs w:val="16"/>
                <w:lang w:val="en-GB"/>
              </w:rPr>
              <w:t xml:space="preserve">46, </w:t>
            </w:r>
            <w:r w:rsidR="003A5E5F" w:rsidRPr="004F4E45">
              <w:rPr>
                <w:rFonts w:ascii="Calibri" w:eastAsia="Times New Roman" w:hAnsi="Calibri" w:cs="Times New Roman"/>
                <w:color w:val="000000"/>
                <w:sz w:val="16"/>
                <w:szCs w:val="16"/>
                <w:lang w:val="en-GB"/>
              </w:rPr>
              <w:t xml:space="preserve">51, </w:t>
            </w:r>
            <w:r w:rsidR="00E51D6F" w:rsidRPr="004F4E45">
              <w:rPr>
                <w:rFonts w:ascii="Calibri" w:eastAsia="Times New Roman" w:hAnsi="Calibri" w:cs="Times New Roman"/>
                <w:color w:val="000000"/>
                <w:sz w:val="16"/>
                <w:szCs w:val="16"/>
                <w:lang w:val="en-GB"/>
              </w:rPr>
              <w:t xml:space="preserve">56, </w:t>
            </w:r>
            <w:r w:rsidR="0025596F" w:rsidRPr="004F4E45">
              <w:rPr>
                <w:rFonts w:ascii="Calibri" w:eastAsia="Times New Roman" w:hAnsi="Calibri" w:cs="Times New Roman"/>
                <w:color w:val="000000"/>
                <w:sz w:val="16"/>
                <w:szCs w:val="16"/>
                <w:lang w:val="en-GB"/>
              </w:rPr>
              <w:t xml:space="preserve">62, </w:t>
            </w:r>
            <w:r w:rsidR="00C121C9" w:rsidRPr="004F4E45">
              <w:rPr>
                <w:rFonts w:ascii="Calibri" w:eastAsia="Times New Roman" w:hAnsi="Calibri" w:cs="Times New Roman"/>
                <w:color w:val="000000"/>
                <w:sz w:val="16"/>
                <w:szCs w:val="16"/>
                <w:lang w:val="en-GB"/>
              </w:rPr>
              <w:t xml:space="preserve">63, </w:t>
            </w:r>
            <w:r w:rsidR="00D20BBB" w:rsidRPr="004F4E45">
              <w:rPr>
                <w:rFonts w:ascii="Calibri" w:eastAsia="Times New Roman" w:hAnsi="Calibri" w:cs="Times New Roman"/>
                <w:color w:val="000000"/>
                <w:sz w:val="16"/>
                <w:szCs w:val="16"/>
                <w:lang w:val="en-GB"/>
              </w:rPr>
              <w:t>65,</w:t>
            </w:r>
            <w:r w:rsidR="001039DD" w:rsidRPr="004F4E45">
              <w:rPr>
                <w:rFonts w:ascii="Calibri" w:eastAsia="Times New Roman" w:hAnsi="Calibri" w:cs="Times New Roman"/>
                <w:color w:val="000000"/>
                <w:sz w:val="16"/>
                <w:szCs w:val="16"/>
                <w:lang w:val="en-GB"/>
              </w:rPr>
              <w:t xml:space="preserve"> 66, </w:t>
            </w:r>
            <w:r w:rsidR="002949F0" w:rsidRPr="004F4E45">
              <w:rPr>
                <w:rFonts w:ascii="Calibri" w:eastAsia="Times New Roman" w:hAnsi="Calibri" w:cs="Times New Roman"/>
                <w:color w:val="000000"/>
                <w:sz w:val="16"/>
                <w:szCs w:val="16"/>
                <w:lang w:val="en-GB"/>
              </w:rPr>
              <w:t xml:space="preserve">67, </w:t>
            </w:r>
            <w:r w:rsidR="004D6CEC" w:rsidRPr="004F4E45">
              <w:rPr>
                <w:rFonts w:ascii="Calibri" w:eastAsia="Times New Roman" w:hAnsi="Calibri" w:cs="Times New Roman"/>
                <w:color w:val="000000"/>
                <w:sz w:val="16"/>
                <w:szCs w:val="16"/>
                <w:lang w:val="en-GB"/>
              </w:rPr>
              <w:t xml:space="preserve">68, </w:t>
            </w:r>
            <w:r w:rsidR="00040F79" w:rsidRPr="004F4E45">
              <w:rPr>
                <w:rFonts w:ascii="Calibri" w:eastAsia="Times New Roman" w:hAnsi="Calibri" w:cs="Times New Roman"/>
                <w:color w:val="000000"/>
                <w:sz w:val="16"/>
                <w:szCs w:val="16"/>
                <w:lang w:val="en-GB"/>
              </w:rPr>
              <w:t>70,</w:t>
            </w:r>
            <w:r w:rsidR="00420A3C" w:rsidRPr="004F4E45">
              <w:rPr>
                <w:rFonts w:ascii="Calibri" w:eastAsia="Times New Roman" w:hAnsi="Calibri" w:cs="Times New Roman"/>
                <w:color w:val="000000"/>
                <w:sz w:val="16"/>
                <w:szCs w:val="16"/>
                <w:lang w:val="en-GB"/>
              </w:rPr>
              <w:t xml:space="preserve"> 71,</w:t>
            </w:r>
            <w:r w:rsidR="00B72FE3" w:rsidRPr="004F4E45">
              <w:rPr>
                <w:rFonts w:ascii="Calibri" w:eastAsia="Times New Roman" w:hAnsi="Calibri" w:cs="Times New Roman"/>
                <w:color w:val="000000"/>
                <w:sz w:val="16"/>
                <w:szCs w:val="16"/>
                <w:lang w:val="en-GB"/>
              </w:rPr>
              <w:t xml:space="preserve"> 72</w:t>
            </w:r>
          </w:p>
        </w:tc>
        <w:tc>
          <w:tcPr>
            <w:tcW w:w="709" w:type="dxa"/>
          </w:tcPr>
          <w:p w14:paraId="0545D887" w14:textId="47E24293" w:rsidR="007661A8" w:rsidRPr="004F4E45" w:rsidRDefault="00B72FE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8</w:t>
            </w:r>
          </w:p>
        </w:tc>
      </w:tr>
      <w:tr w:rsidR="007661A8" w:rsidRPr="004F4E45" w14:paraId="0BBBC7C5" w14:textId="77777777" w:rsidTr="00FE2B18">
        <w:trPr>
          <w:trHeight w:val="300"/>
        </w:trPr>
        <w:tc>
          <w:tcPr>
            <w:tcW w:w="1146" w:type="dxa"/>
            <w:shd w:val="clear" w:color="auto" w:fill="auto"/>
            <w:noWrap/>
            <w:vAlign w:val="bottom"/>
            <w:hideMark/>
          </w:tcPr>
          <w:p w14:paraId="37325D0C" w14:textId="69ED3045"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e Hon, F.</w:t>
            </w:r>
            <w:r w:rsidR="00115A9F">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VDYc520p","properties":{"formattedCitation":"(27)","plainCitation":"(27)","noteIndex":0},"citationItems":[{"id":3684,"uris":["http://zotero.org/users/3447303/items/YCHV2XRR"],"uri":["http://zotero.org/users/3447303/items/YCHV2XRR"],"itemData":{"id":3684,"type":"article-journal","title":"Submission of articles to Vaccine: A fast and fair peer review process","container-title":"Vaccine","page":"3207-3208","volume":"31","issue":"32","archive_location":"WOS:000321538200001","ISSN":"0264-410X","journalAbbreviation":"Vaccine","language":"English","author":[{"family":"Hon","given":"F.","non-dropping-particle":"de"},{"family":"Poland","given":"G. A."}],"issued":{"date-parts":[["2013",7]]}}}],"schema":"https://github.com/citation-style-language/schema/raw/master/csl-citation.json"} </w:instrText>
            </w:r>
            <w:r w:rsidR="00115A9F">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7)</w:t>
            </w:r>
            <w:r w:rsidR="00115A9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2286BFB"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etherlands</w:t>
            </w:r>
          </w:p>
        </w:tc>
        <w:tc>
          <w:tcPr>
            <w:tcW w:w="910" w:type="dxa"/>
            <w:shd w:val="clear" w:color="auto" w:fill="auto"/>
            <w:noWrap/>
            <w:vAlign w:val="bottom"/>
            <w:hideMark/>
          </w:tcPr>
          <w:p w14:paraId="03C32EC4"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1E5B99E"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Vaccine</w:t>
            </w:r>
          </w:p>
        </w:tc>
        <w:tc>
          <w:tcPr>
            <w:tcW w:w="630" w:type="dxa"/>
            <w:shd w:val="clear" w:color="auto" w:fill="auto"/>
            <w:noWrap/>
            <w:vAlign w:val="bottom"/>
            <w:hideMark/>
          </w:tcPr>
          <w:p w14:paraId="150EC6E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72F06F8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10206BE" w14:textId="77777777" w:rsidR="007D4A00"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08C40EEB" w14:textId="453DFE4A" w:rsidR="00046AC3"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7246A0" w:rsidRPr="004F4E45">
              <w:t xml:space="preserve"> </w:t>
            </w:r>
            <w:r w:rsidR="007246A0" w:rsidRPr="004F4E45">
              <w:rPr>
                <w:rFonts w:ascii="Calibri" w:eastAsia="Times New Roman" w:hAnsi="Calibri" w:cs="Times New Roman"/>
                <w:color w:val="000000"/>
                <w:sz w:val="16"/>
                <w:szCs w:val="16"/>
                <w:lang w:val="en-GB"/>
              </w:rPr>
              <w:t>Methods,</w:t>
            </w:r>
          </w:p>
          <w:p w14:paraId="3D941CE6" w14:textId="76513CDD" w:rsidR="00046AC3"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046AC3" w:rsidRPr="004F4E45">
              <w:rPr>
                <w:rFonts w:ascii="Calibri" w:eastAsia="Times New Roman" w:hAnsi="Calibri" w:cs="Times New Roman"/>
                <w:color w:val="000000"/>
                <w:sz w:val="16"/>
                <w:szCs w:val="16"/>
                <w:lang w:val="en-GB"/>
              </w:rPr>
              <w:t>Discussion/</w:t>
            </w:r>
            <w:proofErr w:type="spellStart"/>
            <w:r w:rsidR="00046AC3" w:rsidRPr="004F4E45">
              <w:rPr>
                <w:rFonts w:ascii="Calibri" w:eastAsia="Times New Roman" w:hAnsi="Calibri" w:cs="Times New Roman"/>
                <w:color w:val="000000"/>
                <w:sz w:val="16"/>
                <w:szCs w:val="16"/>
                <w:lang w:val="en-GB"/>
              </w:rPr>
              <w:t>Conclusion</w:t>
            </w:r>
            <w:r w:rsidR="005E4FE4" w:rsidRPr="004F4E45">
              <w:rPr>
                <w:rFonts w:ascii="Calibri" w:eastAsia="Times New Roman" w:hAnsi="Calibri" w:cs="Times New Roman"/>
                <w:color w:val="000000"/>
                <w:sz w:val="16"/>
                <w:szCs w:val="16"/>
                <w:lang w:val="en-GB"/>
              </w:rPr>
              <w:t>Address</w:t>
            </w:r>
            <w:proofErr w:type="spellEnd"/>
            <w:r w:rsidR="005E4FE4" w:rsidRPr="004F4E45">
              <w:rPr>
                <w:rFonts w:ascii="Calibri" w:eastAsia="Times New Roman" w:hAnsi="Calibri" w:cs="Times New Roman"/>
                <w:color w:val="000000"/>
                <w:sz w:val="16"/>
                <w:szCs w:val="16"/>
                <w:lang w:val="en-GB"/>
              </w:rPr>
              <w:t xml:space="preserve"> ethical aspects,</w:t>
            </w:r>
          </w:p>
          <w:p w14:paraId="28CED30B" w14:textId="28A3758A" w:rsidR="00CA5FAD" w:rsidRPr="004F4E45" w:rsidRDefault="00046AC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21831CA6" w14:textId="2598DE47"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w:t>
            </w:r>
            <w:r w:rsidR="00CA5FAD" w:rsidRPr="004F4E45">
              <w:rPr>
                <w:rFonts w:ascii="Calibri" w:eastAsia="Times New Roman" w:hAnsi="Calibri" w:cs="Times New Roman"/>
                <w:color w:val="000000"/>
                <w:sz w:val="16"/>
                <w:szCs w:val="16"/>
                <w:lang w:val="en-GB"/>
              </w:rPr>
              <w:t xml:space="preserve"> 12, </w:t>
            </w:r>
            <w:r w:rsidR="005B6E1F" w:rsidRPr="004F4E45">
              <w:rPr>
                <w:rFonts w:ascii="Calibri" w:eastAsia="Times New Roman" w:hAnsi="Calibri" w:cs="Times New Roman"/>
                <w:color w:val="000000"/>
                <w:sz w:val="16"/>
                <w:szCs w:val="16"/>
                <w:lang w:val="en-GB"/>
              </w:rPr>
              <w:t xml:space="preserve">13, </w:t>
            </w:r>
            <w:r w:rsidR="007C71CB" w:rsidRPr="004F4E45">
              <w:rPr>
                <w:rFonts w:ascii="Calibri" w:eastAsia="Times New Roman" w:hAnsi="Calibri" w:cs="Times New Roman"/>
                <w:color w:val="000000"/>
                <w:sz w:val="16"/>
                <w:szCs w:val="16"/>
                <w:lang w:val="en-GB"/>
              </w:rPr>
              <w:t xml:space="preserve">14, </w:t>
            </w:r>
            <w:r w:rsidR="005C7679" w:rsidRPr="004F4E45">
              <w:rPr>
                <w:rFonts w:ascii="Calibri" w:eastAsia="Times New Roman" w:hAnsi="Calibri" w:cs="Times New Roman"/>
                <w:color w:val="000000"/>
                <w:sz w:val="16"/>
                <w:szCs w:val="16"/>
                <w:lang w:val="en-GB"/>
              </w:rPr>
              <w:t xml:space="preserve">16, </w:t>
            </w:r>
            <w:r w:rsidR="00A32889" w:rsidRPr="004F4E45">
              <w:rPr>
                <w:rFonts w:ascii="Calibri" w:eastAsia="Times New Roman" w:hAnsi="Calibri" w:cs="Times New Roman"/>
                <w:color w:val="000000"/>
                <w:sz w:val="16"/>
                <w:szCs w:val="16"/>
                <w:lang w:val="en-GB"/>
              </w:rPr>
              <w:t xml:space="preserve">26, </w:t>
            </w:r>
            <w:r w:rsidR="007246A0" w:rsidRPr="004F4E45">
              <w:rPr>
                <w:rFonts w:ascii="Calibri" w:eastAsia="Times New Roman" w:hAnsi="Calibri" w:cs="Times New Roman"/>
                <w:color w:val="000000"/>
                <w:sz w:val="16"/>
                <w:szCs w:val="16"/>
                <w:lang w:val="en-GB"/>
              </w:rPr>
              <w:t>33,</w:t>
            </w:r>
            <w:r w:rsidR="00713D80" w:rsidRPr="004F4E45">
              <w:rPr>
                <w:rFonts w:ascii="Calibri" w:eastAsia="Times New Roman" w:hAnsi="Calibri" w:cs="Times New Roman"/>
                <w:color w:val="000000"/>
                <w:sz w:val="16"/>
                <w:szCs w:val="16"/>
                <w:lang w:val="en-GB"/>
              </w:rPr>
              <w:t xml:space="preserve"> 45,</w:t>
            </w:r>
            <w:r w:rsidR="007731B9" w:rsidRPr="004F4E45">
              <w:rPr>
                <w:rFonts w:ascii="Calibri" w:eastAsia="Times New Roman" w:hAnsi="Calibri" w:cs="Times New Roman"/>
                <w:color w:val="000000"/>
                <w:sz w:val="16"/>
                <w:szCs w:val="16"/>
                <w:lang w:val="en-GB"/>
              </w:rPr>
              <w:t xml:space="preserve"> 50, </w:t>
            </w:r>
            <w:r w:rsidR="005E4FE4" w:rsidRPr="004F4E45">
              <w:rPr>
                <w:rFonts w:ascii="Calibri" w:eastAsia="Times New Roman" w:hAnsi="Calibri" w:cs="Times New Roman"/>
                <w:color w:val="000000"/>
                <w:sz w:val="16"/>
                <w:szCs w:val="16"/>
                <w:lang w:val="en-GB"/>
              </w:rPr>
              <w:t>57,</w:t>
            </w:r>
            <w:r w:rsidR="00046AC3" w:rsidRPr="004F4E45">
              <w:rPr>
                <w:rFonts w:ascii="Calibri" w:eastAsia="Times New Roman" w:hAnsi="Calibri" w:cs="Times New Roman"/>
                <w:color w:val="000000"/>
                <w:sz w:val="16"/>
                <w:szCs w:val="16"/>
                <w:lang w:val="en-GB"/>
              </w:rPr>
              <w:t xml:space="preserve"> 62</w:t>
            </w:r>
          </w:p>
        </w:tc>
        <w:tc>
          <w:tcPr>
            <w:tcW w:w="709" w:type="dxa"/>
          </w:tcPr>
          <w:p w14:paraId="3DEEC301"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1</w:t>
            </w:r>
          </w:p>
        </w:tc>
      </w:tr>
      <w:tr w:rsidR="007661A8" w:rsidRPr="004F4E45" w14:paraId="00185AAB" w14:textId="77777777" w:rsidTr="00FE2B18">
        <w:trPr>
          <w:trHeight w:val="300"/>
        </w:trPr>
        <w:tc>
          <w:tcPr>
            <w:tcW w:w="1146" w:type="dxa"/>
            <w:shd w:val="clear" w:color="auto" w:fill="auto"/>
            <w:noWrap/>
            <w:vAlign w:val="bottom"/>
            <w:hideMark/>
          </w:tcPr>
          <w:p w14:paraId="3DEB9234" w14:textId="74940429" w:rsidR="007661A8" w:rsidRPr="004F4E45" w:rsidRDefault="007661A8" w:rsidP="001744FB">
            <w:pPr>
              <w:spacing w:after="0" w:line="240" w:lineRule="auto"/>
              <w:ind w:right="-108" w:hanging="96"/>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DeBarr</w:t>
            </w:r>
            <w:proofErr w:type="spellEnd"/>
            <w:r w:rsidRPr="004F4E45">
              <w:rPr>
                <w:rFonts w:ascii="Calibri" w:eastAsia="Times New Roman" w:hAnsi="Calibri" w:cs="Times New Roman"/>
                <w:color w:val="000000"/>
                <w:sz w:val="16"/>
                <w:szCs w:val="16"/>
                <w:lang w:val="en-GB"/>
              </w:rPr>
              <w:t>, K.</w:t>
            </w:r>
            <w:r w:rsidR="00115A9F">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iNG0neiU","properties":{"formattedCitation":"(28)","plainCitation":"(28)","noteIndex":0},"citationItems":[{"id":4728,"uris":["http://zotero.org/users/3447303/items/KTMZV4S7"],"uri":["http://zotero.org/users/3447303/items/KTMZV4S7"],"itemData":{"id":4728,"type":"article-journal","title":"Meaningful peer review","container-title":"Californian Journal of Health Promotion","page":"70-72","volume":"5","issue":"3","source":"EBSCOhost","archive":"rzh","archive_location":"105172167. Language: English. Entry Date: 20100528. Revision Date: 20150711. Publication Type: Journal Article. Journal Subset: Double Blind Peer Reviewed","abstract":"The purpose of peer review is to uphold the integrity of the publishing journal, improve upon research activities and papers, and to further advance knowledge within the field of health education and promotion. This article provides an overview of peer review, some guidelines for accepting review assignments, and guidelines for conducting a thorough review that will serve the journal while assisting authors in making new knowledge accessible.","ISSN":"1545-8717","author":[{"family":"DeBarr","given":"K."}],"issued":{"date-parts":[["2007"]]}}}],"schema":"https://github.com/citation-style-language/schema/raw/master/csl-citation.json"} </w:instrText>
            </w:r>
            <w:r w:rsidR="00115A9F">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8)</w:t>
            </w:r>
            <w:r w:rsidR="00115A9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154B33B"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96C85D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3579E23"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lifornian Journal of Health Promotion</w:t>
            </w:r>
          </w:p>
        </w:tc>
        <w:tc>
          <w:tcPr>
            <w:tcW w:w="630" w:type="dxa"/>
            <w:shd w:val="clear" w:color="auto" w:fill="auto"/>
            <w:noWrap/>
            <w:vAlign w:val="bottom"/>
            <w:hideMark/>
          </w:tcPr>
          <w:p w14:paraId="635A897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23598C6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0F4FBF8" w14:textId="6D7085D6" w:rsidR="00897327" w:rsidRPr="004F4E45" w:rsidRDefault="005C7679" w:rsidP="001744FB">
            <w:pPr>
              <w:spacing w:after="0" w:line="240" w:lineRule="auto"/>
            </w:pPr>
            <w:r w:rsidRPr="004F4E45">
              <w:rPr>
                <w:rFonts w:ascii="Calibri" w:eastAsia="Times New Roman" w:hAnsi="Calibri" w:cs="Times New Roman"/>
                <w:color w:val="000000"/>
                <w:sz w:val="16"/>
                <w:szCs w:val="16"/>
                <w:lang w:val="en-GB"/>
              </w:rPr>
              <w:t>Make general comments,</w:t>
            </w:r>
          </w:p>
          <w:p w14:paraId="526061FA" w14:textId="159EEC9E" w:rsidR="00646730" w:rsidRPr="004F4E45" w:rsidRDefault="009140D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itle is accurate,</w:t>
            </w:r>
            <w:r w:rsidR="00EB2FB8" w:rsidRPr="004F4E45">
              <w:t xml:space="preserve"> </w:t>
            </w:r>
            <w:r w:rsidR="00EB2FB8"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515E17" w:rsidRPr="004F4E45">
              <w:t xml:space="preserve"> </w:t>
            </w:r>
            <w:r w:rsidR="00515E17" w:rsidRPr="004F4E45">
              <w:rPr>
                <w:rFonts w:ascii="Calibri" w:eastAsia="Times New Roman" w:hAnsi="Calibri" w:cs="Times New Roman"/>
                <w:color w:val="000000"/>
                <w:sz w:val="16"/>
                <w:szCs w:val="16"/>
                <w:lang w:val="en-GB"/>
              </w:rPr>
              <w:t>Methods,</w:t>
            </w:r>
            <w:r w:rsidR="007731B9" w:rsidRPr="004F4E45">
              <w:t xml:space="preserve"> </w:t>
            </w:r>
            <w:r w:rsidR="00897327" w:rsidRPr="004F4E45">
              <w:rPr>
                <w:rFonts w:ascii="Calibri" w:eastAsia="Times New Roman" w:hAnsi="Calibri" w:cs="Times New Roman"/>
                <w:color w:val="000000"/>
                <w:sz w:val="16"/>
                <w:szCs w:val="16"/>
                <w:lang w:val="en-GB"/>
              </w:rPr>
              <w:lastRenderedPageBreak/>
              <w:t>Discussion/</w:t>
            </w:r>
            <w:proofErr w:type="spellStart"/>
            <w:r w:rsidR="00897327" w:rsidRPr="004F4E45">
              <w:rPr>
                <w:rFonts w:ascii="Calibri" w:eastAsia="Times New Roman" w:hAnsi="Calibri" w:cs="Times New Roman"/>
                <w:color w:val="000000"/>
                <w:sz w:val="16"/>
                <w:szCs w:val="16"/>
                <w:lang w:val="en-GB"/>
              </w:rPr>
              <w:t>ConclusionAddress</w:t>
            </w:r>
            <w:proofErr w:type="spellEnd"/>
            <w:r w:rsidR="00897327" w:rsidRPr="004F4E45">
              <w:rPr>
                <w:rFonts w:ascii="Calibri" w:eastAsia="Times New Roman" w:hAnsi="Calibri" w:cs="Times New Roman"/>
                <w:color w:val="000000"/>
                <w:sz w:val="16"/>
                <w:szCs w:val="16"/>
                <w:lang w:val="en-GB"/>
              </w:rPr>
              <w:t xml:space="preserve"> ethical aspects</w:t>
            </w:r>
          </w:p>
        </w:tc>
        <w:tc>
          <w:tcPr>
            <w:tcW w:w="708" w:type="dxa"/>
            <w:shd w:val="clear" w:color="auto" w:fill="auto"/>
            <w:noWrap/>
            <w:vAlign w:val="bottom"/>
          </w:tcPr>
          <w:p w14:paraId="569B9680" w14:textId="10CB6725" w:rsidR="007661A8" w:rsidRPr="004F4E45" w:rsidRDefault="005C767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 xml:space="preserve">15, </w:t>
            </w:r>
            <w:r w:rsidR="009140D3" w:rsidRPr="004F4E45">
              <w:rPr>
                <w:rFonts w:ascii="Calibri" w:eastAsia="Times New Roman" w:hAnsi="Calibri" w:cs="Times New Roman"/>
                <w:color w:val="000000"/>
                <w:sz w:val="16"/>
                <w:szCs w:val="16"/>
                <w:lang w:val="en-GB"/>
              </w:rPr>
              <w:t>21,</w:t>
            </w:r>
            <w:r w:rsidR="00EB2FB8" w:rsidRPr="004F4E45">
              <w:rPr>
                <w:rFonts w:ascii="Calibri" w:eastAsia="Times New Roman" w:hAnsi="Calibri" w:cs="Times New Roman"/>
                <w:color w:val="000000"/>
                <w:sz w:val="16"/>
                <w:szCs w:val="16"/>
                <w:lang w:val="en-GB"/>
              </w:rPr>
              <w:t xml:space="preserve"> 22, </w:t>
            </w:r>
            <w:r w:rsidR="006B0408" w:rsidRPr="004F4E45">
              <w:rPr>
                <w:rFonts w:ascii="Calibri" w:eastAsia="Times New Roman" w:hAnsi="Calibri" w:cs="Times New Roman"/>
                <w:color w:val="000000"/>
                <w:sz w:val="16"/>
                <w:szCs w:val="16"/>
                <w:lang w:val="en-GB"/>
              </w:rPr>
              <w:t>23,</w:t>
            </w:r>
            <w:r w:rsidR="00A32889" w:rsidRPr="004F4E45">
              <w:rPr>
                <w:rFonts w:ascii="Calibri" w:eastAsia="Times New Roman" w:hAnsi="Calibri" w:cs="Times New Roman"/>
                <w:color w:val="000000"/>
                <w:sz w:val="16"/>
                <w:szCs w:val="16"/>
                <w:lang w:val="en-GB"/>
              </w:rPr>
              <w:t xml:space="preserve"> 26, </w:t>
            </w:r>
            <w:r w:rsidR="00553E43" w:rsidRPr="004F4E45">
              <w:rPr>
                <w:rFonts w:ascii="Calibri" w:eastAsia="Times New Roman" w:hAnsi="Calibri" w:cs="Times New Roman"/>
                <w:color w:val="000000"/>
                <w:sz w:val="16"/>
                <w:szCs w:val="16"/>
                <w:lang w:val="en-GB"/>
              </w:rPr>
              <w:t xml:space="preserve">28, </w:t>
            </w:r>
            <w:r w:rsidR="00515E17" w:rsidRPr="004F4E45">
              <w:rPr>
                <w:rFonts w:ascii="Calibri" w:eastAsia="Times New Roman" w:hAnsi="Calibri" w:cs="Times New Roman"/>
                <w:color w:val="000000"/>
                <w:sz w:val="16"/>
                <w:szCs w:val="16"/>
                <w:lang w:val="en-GB"/>
              </w:rPr>
              <w:t>31,</w:t>
            </w:r>
            <w:r w:rsidR="00CF1C35" w:rsidRPr="004F4E45">
              <w:rPr>
                <w:rFonts w:ascii="Calibri" w:eastAsia="Times New Roman" w:hAnsi="Calibri" w:cs="Times New Roman"/>
                <w:color w:val="000000"/>
                <w:sz w:val="16"/>
                <w:szCs w:val="16"/>
                <w:lang w:val="en-GB"/>
              </w:rPr>
              <w:t xml:space="preserve"> 32, </w:t>
            </w:r>
            <w:r w:rsidR="00BD5089" w:rsidRPr="004F4E45">
              <w:rPr>
                <w:rFonts w:ascii="Calibri" w:eastAsia="Times New Roman" w:hAnsi="Calibri" w:cs="Times New Roman"/>
                <w:color w:val="000000"/>
                <w:sz w:val="16"/>
                <w:szCs w:val="16"/>
                <w:lang w:val="en-GB"/>
              </w:rPr>
              <w:t>34,</w:t>
            </w:r>
            <w:r w:rsidR="00846E39" w:rsidRPr="004F4E45">
              <w:rPr>
                <w:rFonts w:ascii="Calibri" w:eastAsia="Times New Roman" w:hAnsi="Calibri" w:cs="Times New Roman"/>
                <w:color w:val="000000"/>
                <w:sz w:val="16"/>
                <w:szCs w:val="16"/>
                <w:lang w:val="en-GB"/>
              </w:rPr>
              <w:t xml:space="preserve"> 36,</w:t>
            </w:r>
            <w:r w:rsidR="00424C29" w:rsidRPr="004F4E45">
              <w:rPr>
                <w:rFonts w:ascii="Calibri" w:eastAsia="Times New Roman" w:hAnsi="Calibri" w:cs="Times New Roman"/>
                <w:color w:val="000000"/>
                <w:sz w:val="16"/>
                <w:szCs w:val="16"/>
                <w:lang w:val="en-GB"/>
              </w:rPr>
              <w:t xml:space="preserve"> </w:t>
            </w:r>
            <w:r w:rsidR="00424C29" w:rsidRPr="004F4E45">
              <w:rPr>
                <w:rFonts w:ascii="Calibri" w:eastAsia="Times New Roman" w:hAnsi="Calibri" w:cs="Times New Roman"/>
                <w:color w:val="000000"/>
                <w:sz w:val="16"/>
                <w:szCs w:val="16"/>
                <w:lang w:val="en-GB"/>
              </w:rPr>
              <w:lastRenderedPageBreak/>
              <w:t>37,</w:t>
            </w:r>
            <w:r w:rsidR="00AB0E28" w:rsidRPr="004F4E45">
              <w:rPr>
                <w:rFonts w:ascii="Calibri" w:eastAsia="Times New Roman" w:hAnsi="Calibri" w:cs="Times New Roman"/>
                <w:color w:val="000000"/>
                <w:sz w:val="16"/>
                <w:szCs w:val="16"/>
                <w:lang w:val="en-GB"/>
              </w:rPr>
              <w:t xml:space="preserve"> 43,</w:t>
            </w:r>
            <w:r w:rsidR="007731B9" w:rsidRPr="004F4E45">
              <w:rPr>
                <w:rFonts w:ascii="Calibri" w:eastAsia="Times New Roman" w:hAnsi="Calibri" w:cs="Times New Roman"/>
                <w:color w:val="000000"/>
                <w:sz w:val="16"/>
                <w:szCs w:val="16"/>
                <w:lang w:val="en-GB"/>
              </w:rPr>
              <w:t xml:space="preserve"> 50, </w:t>
            </w:r>
            <w:r w:rsidR="00897327" w:rsidRPr="004F4E45">
              <w:rPr>
                <w:rFonts w:ascii="Calibri" w:eastAsia="Times New Roman" w:hAnsi="Calibri" w:cs="Times New Roman"/>
                <w:color w:val="000000"/>
                <w:sz w:val="16"/>
                <w:szCs w:val="16"/>
                <w:lang w:val="en-GB"/>
              </w:rPr>
              <w:t>58</w:t>
            </w:r>
          </w:p>
        </w:tc>
        <w:tc>
          <w:tcPr>
            <w:tcW w:w="709" w:type="dxa"/>
          </w:tcPr>
          <w:p w14:paraId="29E98ECF"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14</w:t>
            </w:r>
          </w:p>
        </w:tc>
      </w:tr>
      <w:tr w:rsidR="007661A8" w:rsidRPr="004F4E45" w14:paraId="597DD9DE" w14:textId="77777777" w:rsidTr="00FE2B18">
        <w:trPr>
          <w:trHeight w:val="300"/>
        </w:trPr>
        <w:tc>
          <w:tcPr>
            <w:tcW w:w="1146" w:type="dxa"/>
            <w:shd w:val="clear" w:color="auto" w:fill="auto"/>
            <w:noWrap/>
            <w:vAlign w:val="bottom"/>
            <w:hideMark/>
          </w:tcPr>
          <w:p w14:paraId="415AFFD4" w14:textId="1E5F7489"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el Mar, C.</w:t>
            </w:r>
            <w:r w:rsidR="00115A9F">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OLQxEsP","properties":{"formattedCitation":"(29)","plainCitation":"(29)","noteIndex":0},"citationItems":[{"id":440,"uris":["http://zotero.org/users/3447303/items/VUITFHR7"],"uri":["http://zotero.org/users/3447303/items/VUITFHR7"],"itemData":{"id":440,"type":"article-journal","title":"A guide to performing a peer review of randomised controlled trials.","container-title":"BMC Medicine","page":"1-7","volume":"13","source":"EBSCOhost","archive":"rzh","abstract":"Peer review of journal articles is an important step in the research process. Editors rely on the expertise of peer reviewers to properly assess submissions. Yet, peer review quality varies widely and few receive training or guidance in how to approach the task. This paper describes some of the main steps that peer reviewers in general and, in particular, those performing reviewes of randomised controlled trials (RCT), can use when carrying out a review. It can be helpful to begin with a brief read to acquaint yourself with the study, followed by a detailed read and a careful check for flaws. These can be divided into 'major' (problems that must be resolved before publication can be considered) and 'minor' (suggested improvements that are discretionary) flaws. Being aware of the appropriate reporting checklist for the study being reviewed (such as CONSORT and its extensions for RCTs) can also be valuable. Competing interests or prejudices might corrode the review, so ensuring transparency about them is important. Finally, ensuring that the paper's strengths are acknowledged along with a dissection of the weaknesses provides balance and perspective to both authors and editors. Helpful reviews are constructive and improve the quality of the paper. The proper conduct of a peer review is the responsibility of all who accept the role.","DOI":"10.1186/s12916-015-0471-8","ISSN":"1741-7015","journalAbbreviation":"BMC Medicine","author":[{"family":"Del Mar","given":"Chris"},{"family":"Hoffmann","given":"Tammy C."}],"issued":{"date-parts":[["2015",11,2]]}}}],"schema":"https://github.com/citation-style-language/schema/raw/master/csl-citation.json"} </w:instrText>
            </w:r>
            <w:r w:rsidR="00115A9F">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29)</w:t>
            </w:r>
            <w:r w:rsidR="00115A9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B153A36"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58671B0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685E871"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MC Medicine</w:t>
            </w:r>
          </w:p>
        </w:tc>
        <w:tc>
          <w:tcPr>
            <w:tcW w:w="630" w:type="dxa"/>
            <w:shd w:val="clear" w:color="auto" w:fill="auto"/>
            <w:noWrap/>
            <w:vAlign w:val="bottom"/>
            <w:hideMark/>
          </w:tcPr>
          <w:p w14:paraId="5A32F04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6F3964C1" w14:textId="6640A86B"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utorial</w:t>
            </w:r>
          </w:p>
        </w:tc>
        <w:tc>
          <w:tcPr>
            <w:tcW w:w="1677" w:type="dxa"/>
          </w:tcPr>
          <w:p w14:paraId="3B7ED897" w14:textId="5989F0A1" w:rsidR="00646730"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572927D7" w14:textId="1BE12F93" w:rsidR="00897327"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14CB2BB7" w14:textId="714DD372" w:rsidR="00E83387" w:rsidRPr="004F4E45" w:rsidRDefault="00CF1C35" w:rsidP="001744FB">
            <w:pPr>
              <w:spacing w:after="0" w:line="240" w:lineRule="auto"/>
              <w:rPr>
                <w:rFonts w:ascii="Calibri" w:eastAsia="Times New Roman" w:hAnsi="Calibri" w:cs="Times New Roman"/>
                <w:color w:val="000000"/>
                <w:sz w:val="16"/>
                <w:szCs w:val="16"/>
                <w:lang w:val="en-GB"/>
              </w:rPr>
            </w:pPr>
            <w:proofErr w:type="spellStart"/>
            <w:r w:rsidRPr="004F4E45">
              <w:rPr>
                <w:sz w:val="16"/>
                <w:szCs w:val="16"/>
              </w:rPr>
              <w:t>Methods</w:t>
            </w:r>
            <w:proofErr w:type="spellEnd"/>
            <w:r w:rsidRPr="004F4E45">
              <w:rPr>
                <w:sz w:val="16"/>
                <w:szCs w:val="16"/>
              </w:rPr>
              <w:t>,</w:t>
            </w:r>
            <w:r w:rsidR="007731B9" w:rsidRPr="004F4E45">
              <w:t xml:space="preserve"> </w:t>
            </w:r>
            <w:r w:rsidR="00897327" w:rsidRPr="004F4E45">
              <w:rPr>
                <w:sz w:val="16"/>
                <w:szCs w:val="16"/>
              </w:rPr>
              <w:t>Discussion/</w:t>
            </w:r>
            <w:proofErr w:type="spellStart"/>
            <w:r w:rsidR="00897327" w:rsidRPr="004F4E45">
              <w:rPr>
                <w:sz w:val="16"/>
                <w:szCs w:val="16"/>
              </w:rPr>
              <w:t>ConclusionAddress</w:t>
            </w:r>
            <w:proofErr w:type="spellEnd"/>
            <w:r w:rsidR="00897327" w:rsidRPr="004F4E45">
              <w:rPr>
                <w:sz w:val="16"/>
                <w:szCs w:val="16"/>
              </w:rPr>
              <w:t xml:space="preserve"> </w:t>
            </w:r>
            <w:proofErr w:type="spellStart"/>
            <w:r w:rsidR="00897327" w:rsidRPr="004F4E45">
              <w:rPr>
                <w:sz w:val="16"/>
                <w:szCs w:val="16"/>
              </w:rPr>
              <w:t>ethical</w:t>
            </w:r>
            <w:proofErr w:type="spellEnd"/>
            <w:r w:rsidR="00897327" w:rsidRPr="004F4E45">
              <w:rPr>
                <w:sz w:val="16"/>
                <w:szCs w:val="16"/>
              </w:rPr>
              <w:t xml:space="preserve"> aspects</w:t>
            </w:r>
          </w:p>
        </w:tc>
        <w:tc>
          <w:tcPr>
            <w:tcW w:w="708" w:type="dxa"/>
            <w:shd w:val="clear" w:color="auto" w:fill="auto"/>
            <w:noWrap/>
            <w:vAlign w:val="bottom"/>
          </w:tcPr>
          <w:p w14:paraId="5158CB8B" w14:textId="28EAE123"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7D6821" w:rsidRPr="004F4E45">
              <w:rPr>
                <w:rFonts w:ascii="Calibri" w:eastAsia="Times New Roman" w:hAnsi="Calibri" w:cs="Times New Roman"/>
                <w:color w:val="000000"/>
                <w:sz w:val="16"/>
                <w:szCs w:val="16"/>
                <w:lang w:val="en-GB"/>
              </w:rPr>
              <w:t xml:space="preserve">4, </w:t>
            </w:r>
            <w:r w:rsidR="000473FC" w:rsidRPr="004F4E45">
              <w:rPr>
                <w:rFonts w:ascii="Calibri" w:eastAsia="Times New Roman" w:hAnsi="Calibri" w:cs="Times New Roman"/>
                <w:color w:val="000000"/>
                <w:sz w:val="16"/>
                <w:szCs w:val="16"/>
                <w:lang w:val="en-GB"/>
              </w:rPr>
              <w:t xml:space="preserve">5, </w:t>
            </w:r>
            <w:r w:rsidR="00B82066" w:rsidRPr="004F4E45">
              <w:rPr>
                <w:rFonts w:ascii="Calibri" w:eastAsia="Times New Roman" w:hAnsi="Calibri" w:cs="Times New Roman"/>
                <w:color w:val="000000"/>
                <w:sz w:val="16"/>
                <w:szCs w:val="16"/>
                <w:lang w:val="en-GB"/>
              </w:rPr>
              <w:t>6,</w:t>
            </w:r>
            <w:r w:rsidR="00E83387" w:rsidRPr="004F4E45">
              <w:rPr>
                <w:rFonts w:ascii="Calibri" w:eastAsia="Times New Roman" w:hAnsi="Calibri" w:cs="Times New Roman"/>
                <w:color w:val="000000"/>
                <w:sz w:val="16"/>
                <w:szCs w:val="16"/>
                <w:lang w:val="en-GB"/>
              </w:rPr>
              <w:t xml:space="preserve"> 11, </w:t>
            </w:r>
            <w:r w:rsidR="00326EEF" w:rsidRPr="004F4E45">
              <w:rPr>
                <w:rFonts w:ascii="Calibri" w:eastAsia="Times New Roman" w:hAnsi="Calibri" w:cs="Times New Roman"/>
                <w:color w:val="000000"/>
                <w:sz w:val="16"/>
                <w:szCs w:val="16"/>
                <w:lang w:val="en-GB"/>
              </w:rPr>
              <w:t xml:space="preserve">17, </w:t>
            </w:r>
            <w:r w:rsidR="00753B84" w:rsidRPr="004F4E45">
              <w:rPr>
                <w:rFonts w:ascii="Calibri" w:eastAsia="Times New Roman" w:hAnsi="Calibri" w:cs="Times New Roman"/>
                <w:color w:val="000000"/>
                <w:sz w:val="16"/>
                <w:szCs w:val="16"/>
                <w:lang w:val="en-GB"/>
              </w:rPr>
              <w:t xml:space="preserve">19, </w:t>
            </w:r>
            <w:r w:rsidR="00CF1C35" w:rsidRPr="004F4E45">
              <w:rPr>
                <w:rFonts w:ascii="Calibri" w:eastAsia="Times New Roman" w:hAnsi="Calibri" w:cs="Times New Roman"/>
                <w:color w:val="000000"/>
                <w:sz w:val="16"/>
                <w:szCs w:val="16"/>
                <w:lang w:val="en-GB"/>
              </w:rPr>
              <w:t xml:space="preserve">32, </w:t>
            </w:r>
            <w:r w:rsidR="007246A0" w:rsidRPr="004F4E45">
              <w:rPr>
                <w:rFonts w:ascii="Calibri" w:eastAsia="Times New Roman" w:hAnsi="Calibri" w:cs="Times New Roman"/>
                <w:color w:val="000000"/>
                <w:sz w:val="16"/>
                <w:szCs w:val="16"/>
                <w:lang w:val="en-GB"/>
              </w:rPr>
              <w:t>33,</w:t>
            </w:r>
            <w:r w:rsidR="00846E39" w:rsidRPr="004F4E45">
              <w:rPr>
                <w:rFonts w:ascii="Calibri" w:eastAsia="Times New Roman" w:hAnsi="Calibri" w:cs="Times New Roman"/>
                <w:color w:val="000000"/>
                <w:sz w:val="16"/>
                <w:szCs w:val="16"/>
                <w:lang w:val="en-GB"/>
              </w:rPr>
              <w:t xml:space="preserve"> 36, </w:t>
            </w:r>
            <w:r w:rsidR="007731B9" w:rsidRPr="004F4E45">
              <w:rPr>
                <w:rFonts w:ascii="Calibri" w:eastAsia="Times New Roman" w:hAnsi="Calibri" w:cs="Times New Roman"/>
                <w:color w:val="000000"/>
                <w:sz w:val="16"/>
                <w:szCs w:val="16"/>
                <w:lang w:val="en-GB"/>
              </w:rPr>
              <w:t xml:space="preserve">50, </w:t>
            </w:r>
            <w:r w:rsidR="003A4D2B" w:rsidRPr="004F4E45">
              <w:rPr>
                <w:rFonts w:ascii="Calibri" w:eastAsia="Times New Roman" w:hAnsi="Calibri" w:cs="Times New Roman"/>
                <w:color w:val="000000"/>
                <w:sz w:val="16"/>
                <w:szCs w:val="16"/>
                <w:lang w:val="en-GB"/>
              </w:rPr>
              <w:t>52,</w:t>
            </w:r>
            <w:r w:rsidR="00897327" w:rsidRPr="004F4E45">
              <w:rPr>
                <w:rFonts w:ascii="Calibri" w:eastAsia="Times New Roman" w:hAnsi="Calibri" w:cs="Times New Roman"/>
                <w:color w:val="000000"/>
                <w:sz w:val="16"/>
                <w:szCs w:val="16"/>
                <w:lang w:val="en-GB"/>
              </w:rPr>
              <w:t xml:space="preserve"> 58</w:t>
            </w:r>
          </w:p>
        </w:tc>
        <w:tc>
          <w:tcPr>
            <w:tcW w:w="709" w:type="dxa"/>
          </w:tcPr>
          <w:p w14:paraId="568578F3"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3</w:t>
            </w:r>
          </w:p>
        </w:tc>
      </w:tr>
      <w:tr w:rsidR="007661A8" w:rsidRPr="004F4E45" w14:paraId="3A0D9A24" w14:textId="77777777" w:rsidTr="00FE2B18">
        <w:trPr>
          <w:trHeight w:val="300"/>
        </w:trPr>
        <w:tc>
          <w:tcPr>
            <w:tcW w:w="1146" w:type="dxa"/>
            <w:shd w:val="clear" w:color="auto" w:fill="auto"/>
            <w:noWrap/>
            <w:vAlign w:val="bottom"/>
            <w:hideMark/>
          </w:tcPr>
          <w:p w14:paraId="4C1C0073" w14:textId="686EDB48"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Dinis</w:t>
            </w:r>
            <w:proofErr w:type="spellEnd"/>
            <w:r w:rsidRPr="004F4E45">
              <w:rPr>
                <w:rFonts w:ascii="Calibri" w:eastAsia="Times New Roman" w:hAnsi="Calibri" w:cs="Times New Roman"/>
                <w:color w:val="000000"/>
                <w:sz w:val="16"/>
                <w:szCs w:val="16"/>
                <w:lang w:val="en-GB"/>
              </w:rPr>
              <w:t>-Ribeiro, M.</w:t>
            </w:r>
            <w:r w:rsidR="00115A9F">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jY4UrP53","properties":{"formattedCitation":"(30)","plainCitation":"(30)","noteIndex":0},"citationItems":[{"id":3677,"uris":["http://zotero.org/users/3447303/items/6F9MGB2U"],"uri":["http://zotero.org/users/3447303/items/6F9MGB2U"],"itemData":{"id":3677,"type":"article-journal","title":"The Editors' guide for peer review of papers submitted to Endoscopy","container-title":"Endoscopy","page":"48-50","volume":"45","issue":"1","archive_location":"WOS:000312553400008","ISSN":"0013-726X","journalAbbreviation":"Endoscopy","language":"English","author":[{"family":"Dinis-Ribeiro","given":"M."},{"family":"Vakil","given":"N."},{"family":"Ponchon","given":"T."}],"issued":{"date-parts":[["2013",1]]}}}],"schema":"https://github.com/citation-style-language/schema/raw/master/csl-citation.json"} </w:instrText>
            </w:r>
            <w:r w:rsidR="00115A9F">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0)</w:t>
            </w:r>
            <w:r w:rsidR="00115A9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94A1DB5"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ortugal</w:t>
            </w:r>
          </w:p>
        </w:tc>
        <w:tc>
          <w:tcPr>
            <w:tcW w:w="910" w:type="dxa"/>
            <w:shd w:val="clear" w:color="auto" w:fill="auto"/>
            <w:noWrap/>
            <w:vAlign w:val="bottom"/>
            <w:hideMark/>
          </w:tcPr>
          <w:p w14:paraId="5B62921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F8BD81E"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doscopy</w:t>
            </w:r>
          </w:p>
        </w:tc>
        <w:tc>
          <w:tcPr>
            <w:tcW w:w="630" w:type="dxa"/>
            <w:shd w:val="clear" w:color="auto" w:fill="auto"/>
            <w:noWrap/>
            <w:vAlign w:val="bottom"/>
            <w:hideMark/>
          </w:tcPr>
          <w:p w14:paraId="62EEED9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031D628C" w14:textId="55CBC12C"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4A1F465" w14:textId="04BE9D70" w:rsidR="00092D96" w:rsidRPr="004F4E45" w:rsidRDefault="005269D9"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E83387" w:rsidRPr="004F4E45">
              <w:t xml:space="preserve"> </w:t>
            </w:r>
            <w:r w:rsidR="00E83387" w:rsidRPr="004F4E45">
              <w:rPr>
                <w:rFonts w:ascii="Calibri" w:eastAsia="Times New Roman" w:hAnsi="Calibri" w:cs="Times New Roman"/>
                <w:color w:val="000000"/>
                <w:sz w:val="16"/>
                <w:szCs w:val="16"/>
                <w:lang w:val="en-GB"/>
              </w:rPr>
              <w:t>Make general comments,</w:t>
            </w:r>
          </w:p>
          <w:p w14:paraId="2F583E86" w14:textId="1FAA8D1C" w:rsidR="00092D96" w:rsidRPr="004F4E45" w:rsidRDefault="00EB2FB8" w:rsidP="001744FB">
            <w:pPr>
              <w:spacing w:after="0" w:line="240" w:lineRule="auto"/>
            </w:pPr>
            <w:r w:rsidRPr="004F4E45">
              <w:rPr>
                <w:rFonts w:ascii="Calibri" w:eastAsia="Times New Roman" w:hAnsi="Calibri" w:cs="Times New Roman"/>
                <w:color w:val="000000"/>
                <w:sz w:val="16"/>
                <w:szCs w:val="16"/>
                <w:lang w:val="en-GB"/>
              </w:rPr>
              <w:t>Abstract,</w:t>
            </w:r>
            <w:r w:rsidR="00BD5089" w:rsidRPr="004F4E45">
              <w:t xml:space="preserve"> </w:t>
            </w:r>
            <w:r w:rsidR="00BD5089" w:rsidRPr="004F4E45">
              <w:rPr>
                <w:rFonts w:ascii="Calibri" w:eastAsia="Times New Roman" w:hAnsi="Calibri" w:cs="Times New Roman"/>
                <w:color w:val="000000"/>
                <w:sz w:val="16"/>
                <w:szCs w:val="16"/>
                <w:lang w:val="en-GB"/>
              </w:rPr>
              <w:t>Methods,</w:t>
            </w:r>
            <w:r w:rsidR="00713D80" w:rsidRPr="004F4E45">
              <w:t xml:space="preserve"> </w:t>
            </w:r>
            <w:r w:rsidR="00713D80" w:rsidRPr="004F4E45">
              <w:rPr>
                <w:rFonts w:ascii="Calibri" w:eastAsia="Times New Roman" w:hAnsi="Calibri" w:cs="Times New Roman"/>
                <w:color w:val="000000"/>
                <w:sz w:val="16"/>
                <w:szCs w:val="16"/>
                <w:lang w:val="en-GB"/>
              </w:rPr>
              <w:t>Results,</w:t>
            </w:r>
            <w:r w:rsidR="007731B9" w:rsidRPr="004F4E45">
              <w:t xml:space="preserve"> </w:t>
            </w:r>
            <w:r w:rsidR="00092D96" w:rsidRPr="004F4E45">
              <w:rPr>
                <w:rFonts w:ascii="Calibri" w:eastAsia="Times New Roman" w:hAnsi="Calibri" w:cs="Times New Roman"/>
                <w:color w:val="000000"/>
                <w:sz w:val="16"/>
                <w:szCs w:val="16"/>
                <w:lang w:val="en-GB"/>
              </w:rPr>
              <w:t>Discussion/</w:t>
            </w:r>
            <w:proofErr w:type="spellStart"/>
            <w:r w:rsidR="00092D96" w:rsidRPr="004F4E45">
              <w:rPr>
                <w:rFonts w:ascii="Calibri" w:eastAsia="Times New Roman" w:hAnsi="Calibri" w:cs="Times New Roman"/>
                <w:color w:val="000000"/>
                <w:sz w:val="16"/>
                <w:szCs w:val="16"/>
                <w:lang w:val="en-GB"/>
              </w:rPr>
              <w:t>Conclusion</w:t>
            </w:r>
            <w:r w:rsidR="005E4FE4" w:rsidRPr="004F4E45">
              <w:rPr>
                <w:rFonts w:ascii="Calibri" w:eastAsia="Times New Roman" w:hAnsi="Calibri" w:cs="Times New Roman"/>
                <w:color w:val="000000"/>
                <w:sz w:val="16"/>
                <w:szCs w:val="16"/>
                <w:lang w:val="en-GB"/>
              </w:rPr>
              <w:t>Address</w:t>
            </w:r>
            <w:proofErr w:type="spellEnd"/>
            <w:r w:rsidR="005E4FE4" w:rsidRPr="004F4E45">
              <w:rPr>
                <w:rFonts w:ascii="Calibri" w:eastAsia="Times New Roman" w:hAnsi="Calibri" w:cs="Times New Roman"/>
                <w:color w:val="000000"/>
                <w:sz w:val="16"/>
                <w:szCs w:val="16"/>
                <w:lang w:val="en-GB"/>
              </w:rPr>
              <w:t xml:space="preserve"> ethical aspects,</w:t>
            </w:r>
          </w:p>
          <w:p w14:paraId="42175356" w14:textId="6CF42038" w:rsidR="00092D96" w:rsidRPr="004F4E45" w:rsidRDefault="0025596F"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2488DD8E" w14:textId="4FF3B985" w:rsidR="007661A8" w:rsidRPr="004F4E45" w:rsidRDefault="00092D9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1A861BC" w14:textId="6C84F542"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B82066" w:rsidRPr="004F4E45">
              <w:rPr>
                <w:rFonts w:ascii="Calibri" w:eastAsia="Times New Roman" w:hAnsi="Calibri" w:cs="Times New Roman"/>
                <w:color w:val="000000"/>
                <w:sz w:val="16"/>
                <w:szCs w:val="16"/>
                <w:lang w:val="en-GB"/>
              </w:rPr>
              <w:t xml:space="preserve">6, </w:t>
            </w:r>
            <w:r w:rsidR="00E83387" w:rsidRPr="004F4E45">
              <w:rPr>
                <w:rFonts w:ascii="Calibri" w:eastAsia="Times New Roman" w:hAnsi="Calibri" w:cs="Times New Roman"/>
                <w:color w:val="000000"/>
                <w:sz w:val="16"/>
                <w:szCs w:val="16"/>
                <w:lang w:val="en-GB"/>
              </w:rPr>
              <w:t>11,</w:t>
            </w:r>
            <w:r w:rsidR="00CA5FAD" w:rsidRPr="004F4E45">
              <w:rPr>
                <w:rFonts w:ascii="Calibri" w:eastAsia="Times New Roman" w:hAnsi="Calibri" w:cs="Times New Roman"/>
                <w:color w:val="000000"/>
                <w:sz w:val="16"/>
                <w:szCs w:val="16"/>
                <w:lang w:val="en-GB"/>
              </w:rPr>
              <w:t xml:space="preserve"> 12,</w:t>
            </w:r>
            <w:r w:rsidR="00326EEF" w:rsidRPr="004F4E45">
              <w:rPr>
                <w:rFonts w:ascii="Calibri" w:eastAsia="Times New Roman" w:hAnsi="Calibri" w:cs="Times New Roman"/>
                <w:color w:val="000000"/>
                <w:sz w:val="16"/>
                <w:szCs w:val="16"/>
                <w:lang w:val="en-GB"/>
              </w:rPr>
              <w:t xml:space="preserve"> 17,</w:t>
            </w:r>
            <w:r w:rsidR="00EB2FB8" w:rsidRPr="004F4E45">
              <w:rPr>
                <w:rFonts w:ascii="Calibri" w:eastAsia="Times New Roman" w:hAnsi="Calibri" w:cs="Times New Roman"/>
                <w:color w:val="000000"/>
                <w:sz w:val="16"/>
                <w:szCs w:val="16"/>
                <w:lang w:val="en-GB"/>
              </w:rPr>
              <w:t xml:space="preserve"> 22, </w:t>
            </w:r>
            <w:r w:rsidR="006B0408" w:rsidRPr="004F4E45">
              <w:rPr>
                <w:rFonts w:ascii="Calibri" w:eastAsia="Times New Roman" w:hAnsi="Calibri" w:cs="Times New Roman"/>
                <w:color w:val="000000"/>
                <w:sz w:val="16"/>
                <w:szCs w:val="16"/>
                <w:lang w:val="en-GB"/>
              </w:rPr>
              <w:t xml:space="preserve">23, </w:t>
            </w:r>
            <w:r w:rsidR="00BD5089" w:rsidRPr="004F4E45">
              <w:rPr>
                <w:rFonts w:ascii="Calibri" w:eastAsia="Times New Roman" w:hAnsi="Calibri" w:cs="Times New Roman"/>
                <w:color w:val="000000"/>
                <w:sz w:val="16"/>
                <w:szCs w:val="16"/>
                <w:lang w:val="en-GB"/>
              </w:rPr>
              <w:t xml:space="preserve">34, </w:t>
            </w:r>
            <w:r w:rsidR="003A673A" w:rsidRPr="004F4E45">
              <w:rPr>
                <w:rFonts w:ascii="Calibri" w:eastAsia="Times New Roman" w:hAnsi="Calibri" w:cs="Times New Roman"/>
                <w:color w:val="000000"/>
                <w:sz w:val="16"/>
                <w:szCs w:val="16"/>
                <w:lang w:val="en-GB"/>
              </w:rPr>
              <w:t>35,</w:t>
            </w:r>
            <w:r w:rsidR="00AB0E28" w:rsidRPr="004F4E45">
              <w:rPr>
                <w:rFonts w:ascii="Calibri" w:eastAsia="Times New Roman" w:hAnsi="Calibri" w:cs="Times New Roman"/>
                <w:color w:val="000000"/>
                <w:sz w:val="16"/>
                <w:szCs w:val="16"/>
                <w:lang w:val="en-GB"/>
              </w:rPr>
              <w:t xml:space="preserve"> 43,</w:t>
            </w:r>
            <w:r w:rsidR="00713D80" w:rsidRPr="004F4E45">
              <w:rPr>
                <w:rFonts w:ascii="Calibri" w:eastAsia="Times New Roman" w:hAnsi="Calibri" w:cs="Times New Roman"/>
                <w:color w:val="000000"/>
                <w:sz w:val="16"/>
                <w:szCs w:val="16"/>
                <w:lang w:val="en-GB"/>
              </w:rPr>
              <w:t xml:space="preserve"> 45, </w:t>
            </w:r>
            <w:r w:rsidR="003E4F9F" w:rsidRPr="004F4E45">
              <w:rPr>
                <w:rFonts w:ascii="Calibri" w:eastAsia="Times New Roman" w:hAnsi="Calibri" w:cs="Times New Roman"/>
                <w:color w:val="000000"/>
                <w:sz w:val="16"/>
                <w:szCs w:val="16"/>
                <w:lang w:val="en-GB"/>
              </w:rPr>
              <w:t>46,</w:t>
            </w:r>
            <w:r w:rsidR="00203C8F" w:rsidRPr="004F4E45">
              <w:rPr>
                <w:rFonts w:ascii="Calibri" w:eastAsia="Times New Roman" w:hAnsi="Calibri" w:cs="Times New Roman"/>
                <w:color w:val="000000"/>
                <w:sz w:val="16"/>
                <w:szCs w:val="16"/>
                <w:lang w:val="en-GB"/>
              </w:rPr>
              <w:t xml:space="preserve"> 47,</w:t>
            </w:r>
            <w:r w:rsidR="007731B9" w:rsidRPr="004F4E45">
              <w:rPr>
                <w:rFonts w:ascii="Calibri" w:eastAsia="Times New Roman" w:hAnsi="Calibri" w:cs="Times New Roman"/>
                <w:color w:val="000000"/>
                <w:sz w:val="16"/>
                <w:szCs w:val="16"/>
                <w:lang w:val="en-GB"/>
              </w:rPr>
              <w:t xml:space="preserve"> 50,</w:t>
            </w:r>
            <w:r w:rsidR="003A5E5F" w:rsidRPr="004F4E45">
              <w:rPr>
                <w:rFonts w:ascii="Calibri" w:eastAsia="Times New Roman" w:hAnsi="Calibri" w:cs="Times New Roman"/>
                <w:color w:val="000000"/>
                <w:sz w:val="16"/>
                <w:szCs w:val="16"/>
                <w:lang w:val="en-GB"/>
              </w:rPr>
              <w:t xml:space="preserve"> 51, </w:t>
            </w:r>
            <w:r w:rsidR="005E4FE4" w:rsidRPr="004F4E45">
              <w:rPr>
                <w:rFonts w:ascii="Calibri" w:eastAsia="Times New Roman" w:hAnsi="Calibri" w:cs="Times New Roman"/>
                <w:color w:val="000000"/>
                <w:sz w:val="16"/>
                <w:szCs w:val="16"/>
                <w:lang w:val="en-GB"/>
              </w:rPr>
              <w:t>57,</w:t>
            </w:r>
            <w:r w:rsidR="0025596F" w:rsidRPr="004F4E45">
              <w:rPr>
                <w:rFonts w:ascii="Calibri" w:eastAsia="Times New Roman" w:hAnsi="Calibri" w:cs="Times New Roman"/>
                <w:color w:val="000000"/>
                <w:sz w:val="16"/>
                <w:szCs w:val="16"/>
                <w:lang w:val="en-GB"/>
              </w:rPr>
              <w:t xml:space="preserve"> 62, </w:t>
            </w:r>
            <w:r w:rsidR="00A16F5A" w:rsidRPr="004F4E45">
              <w:rPr>
                <w:rFonts w:ascii="Calibri" w:eastAsia="Times New Roman" w:hAnsi="Calibri" w:cs="Times New Roman"/>
                <w:color w:val="000000"/>
                <w:sz w:val="16"/>
                <w:szCs w:val="16"/>
                <w:lang w:val="en-GB"/>
              </w:rPr>
              <w:t xml:space="preserve">64, </w:t>
            </w:r>
            <w:r w:rsidR="00040F79" w:rsidRPr="004F4E45">
              <w:rPr>
                <w:rFonts w:ascii="Calibri" w:eastAsia="Times New Roman" w:hAnsi="Calibri" w:cs="Times New Roman"/>
                <w:color w:val="000000"/>
                <w:sz w:val="16"/>
                <w:szCs w:val="16"/>
                <w:lang w:val="en-GB"/>
              </w:rPr>
              <w:t xml:space="preserve">70, </w:t>
            </w:r>
            <w:r w:rsidR="00092D96" w:rsidRPr="004F4E45">
              <w:rPr>
                <w:rFonts w:ascii="Calibri" w:eastAsia="Times New Roman" w:hAnsi="Calibri" w:cs="Times New Roman"/>
                <w:color w:val="000000"/>
                <w:sz w:val="16"/>
                <w:szCs w:val="16"/>
                <w:lang w:val="en-GB"/>
              </w:rPr>
              <w:t>71</w:t>
            </w:r>
          </w:p>
        </w:tc>
        <w:tc>
          <w:tcPr>
            <w:tcW w:w="709" w:type="dxa"/>
          </w:tcPr>
          <w:p w14:paraId="23BA3846" w14:textId="43C1DAFD"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w:t>
            </w:r>
          </w:p>
        </w:tc>
      </w:tr>
      <w:tr w:rsidR="007661A8" w:rsidRPr="004F4E45" w14:paraId="358572F5" w14:textId="77777777" w:rsidTr="00FE2B18">
        <w:trPr>
          <w:trHeight w:val="300"/>
        </w:trPr>
        <w:tc>
          <w:tcPr>
            <w:tcW w:w="1146" w:type="dxa"/>
            <w:shd w:val="clear" w:color="auto" w:fill="auto"/>
            <w:noWrap/>
            <w:vAlign w:val="bottom"/>
            <w:hideMark/>
          </w:tcPr>
          <w:p w14:paraId="36DF2036" w14:textId="23109CC0"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o Vale, E. S</w:t>
            </w:r>
            <w:r w:rsidR="00115A9F">
              <w:rPr>
                <w:rFonts w:ascii="Calibri" w:eastAsia="Times New Roman" w:hAnsi="Calibri" w:cs="Times New Roman"/>
                <w:color w:val="000000"/>
                <w:sz w:val="16"/>
                <w:szCs w:val="16"/>
                <w:lang w:val="en-GB"/>
              </w:rPr>
              <w:t>.</w:t>
            </w:r>
            <w:r w:rsidR="00115A9F">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5pyiwGrG","properties":{"formattedCitation":"(31)","plainCitation":"(31)","noteIndex":0},"citationItems":[{"id":4608,"uris":["http://zotero.org/users/3447303/items/QP46RY6L"],"uri":["http://zotero.org/users/3447303/items/QP46RY6L"],"itemData":{"id":4608,"type":"article-journal","title":"Obligations and responsibilities of the peer reviewers. [Portuguese] Deveres e responsabilidades dos pareceristas","container-title":"Anais Brasileiros de Dermatologia","page":"281-282","volume":"83","issue":"4","source":"Ovid Technologies","archive":"Embase","archive_location":"352602079","DOI":"10.1590/S0365-05962008000400001","ISSN":"0365-0596 1806-4841","language":"Portuguese","author":[{"family":"Do Vale","given":"E. S."},{"family":"Gontijo","given":"B."},{"family":"Marques","given":"S. A."}],"issued":{"date-parts":[["2008",7]]}}}],"schema":"https://github.com/citation-style-language/schema/raw/master/csl-citation.json"} </w:instrText>
            </w:r>
            <w:r w:rsidR="00115A9F">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1)</w:t>
            </w:r>
            <w:r w:rsidR="00115A9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8E375E2"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azil</w:t>
            </w:r>
          </w:p>
        </w:tc>
        <w:tc>
          <w:tcPr>
            <w:tcW w:w="910" w:type="dxa"/>
            <w:shd w:val="clear" w:color="auto" w:fill="auto"/>
            <w:noWrap/>
            <w:vAlign w:val="bottom"/>
            <w:hideMark/>
          </w:tcPr>
          <w:p w14:paraId="392E36C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ortuguese</w:t>
            </w:r>
          </w:p>
        </w:tc>
        <w:tc>
          <w:tcPr>
            <w:tcW w:w="1260" w:type="dxa"/>
            <w:shd w:val="clear" w:color="auto" w:fill="auto"/>
            <w:noWrap/>
            <w:vAlign w:val="bottom"/>
            <w:hideMark/>
          </w:tcPr>
          <w:p w14:paraId="3CF7EAF9"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Anais </w:t>
            </w:r>
            <w:proofErr w:type="spellStart"/>
            <w:r w:rsidRPr="004F4E45">
              <w:rPr>
                <w:rFonts w:ascii="Calibri" w:eastAsia="Times New Roman" w:hAnsi="Calibri" w:cs="Times New Roman"/>
                <w:color w:val="000000"/>
                <w:sz w:val="16"/>
                <w:szCs w:val="16"/>
                <w:lang w:val="en-GB"/>
              </w:rPr>
              <w:t>Brasileiros</w:t>
            </w:r>
            <w:proofErr w:type="spellEnd"/>
            <w:r w:rsidRPr="004F4E45">
              <w:rPr>
                <w:rFonts w:ascii="Calibri" w:eastAsia="Times New Roman" w:hAnsi="Calibri" w:cs="Times New Roman"/>
                <w:color w:val="000000"/>
                <w:sz w:val="16"/>
                <w:szCs w:val="16"/>
                <w:lang w:val="en-GB"/>
              </w:rPr>
              <w:t xml:space="preserve"> de </w:t>
            </w:r>
            <w:proofErr w:type="spellStart"/>
            <w:r w:rsidRPr="004F4E45">
              <w:rPr>
                <w:rFonts w:ascii="Calibri" w:eastAsia="Times New Roman" w:hAnsi="Calibri" w:cs="Times New Roman"/>
                <w:color w:val="000000"/>
                <w:sz w:val="16"/>
                <w:szCs w:val="16"/>
                <w:lang w:val="en-GB"/>
              </w:rPr>
              <w:t>Dermatologia</w:t>
            </w:r>
            <w:proofErr w:type="spellEnd"/>
          </w:p>
        </w:tc>
        <w:tc>
          <w:tcPr>
            <w:tcW w:w="630" w:type="dxa"/>
            <w:shd w:val="clear" w:color="auto" w:fill="auto"/>
            <w:noWrap/>
            <w:vAlign w:val="bottom"/>
            <w:hideMark/>
          </w:tcPr>
          <w:p w14:paraId="0DFE304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8</w:t>
            </w:r>
          </w:p>
        </w:tc>
        <w:tc>
          <w:tcPr>
            <w:tcW w:w="1080" w:type="dxa"/>
            <w:shd w:val="clear" w:color="auto" w:fill="auto"/>
            <w:noWrap/>
            <w:vAlign w:val="bottom"/>
            <w:hideMark/>
          </w:tcPr>
          <w:p w14:paraId="6B8E8A6D" w14:textId="7EFAF90B"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AD3093B" w14:textId="7D3112BA" w:rsidR="009B365A"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p>
          <w:p w14:paraId="42667116" w14:textId="5EA873F6" w:rsidR="009B365A" w:rsidRPr="004F4E45" w:rsidRDefault="00C121C9"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7F7B630A" w14:textId="4A25963F" w:rsidR="007661A8" w:rsidRPr="004F4E45" w:rsidRDefault="009B365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B937556" w14:textId="7F759116" w:rsidR="007661A8" w:rsidRPr="004F4E45" w:rsidRDefault="00CA5FA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2, </w:t>
            </w:r>
            <w:r w:rsidR="005C7679" w:rsidRPr="004F4E45">
              <w:rPr>
                <w:rFonts w:ascii="Calibri" w:eastAsia="Times New Roman" w:hAnsi="Calibri" w:cs="Times New Roman"/>
                <w:color w:val="000000"/>
                <w:sz w:val="16"/>
                <w:szCs w:val="16"/>
                <w:lang w:val="en-GB"/>
              </w:rPr>
              <w:t xml:space="preserve">15, </w:t>
            </w:r>
            <w:r w:rsidR="00C121C9" w:rsidRPr="004F4E45">
              <w:rPr>
                <w:rFonts w:ascii="Calibri" w:eastAsia="Times New Roman" w:hAnsi="Calibri" w:cs="Times New Roman"/>
                <w:color w:val="000000"/>
                <w:sz w:val="16"/>
                <w:szCs w:val="16"/>
                <w:lang w:val="en-GB"/>
              </w:rPr>
              <w:t xml:space="preserve">63, </w:t>
            </w:r>
            <w:r w:rsidR="009B365A" w:rsidRPr="004F4E45">
              <w:rPr>
                <w:rFonts w:ascii="Calibri" w:eastAsia="Times New Roman" w:hAnsi="Calibri" w:cs="Times New Roman"/>
                <w:color w:val="000000"/>
                <w:sz w:val="16"/>
                <w:szCs w:val="16"/>
                <w:lang w:val="en-GB"/>
              </w:rPr>
              <w:t>71</w:t>
            </w:r>
          </w:p>
        </w:tc>
        <w:tc>
          <w:tcPr>
            <w:tcW w:w="709" w:type="dxa"/>
          </w:tcPr>
          <w:p w14:paraId="23094414"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7661A8" w:rsidRPr="004F4E45" w14:paraId="347734EC" w14:textId="77777777" w:rsidTr="00FE2B18">
        <w:trPr>
          <w:trHeight w:val="300"/>
        </w:trPr>
        <w:tc>
          <w:tcPr>
            <w:tcW w:w="1146" w:type="dxa"/>
            <w:shd w:val="clear" w:color="auto" w:fill="auto"/>
            <w:noWrap/>
            <w:vAlign w:val="bottom"/>
            <w:hideMark/>
          </w:tcPr>
          <w:p w14:paraId="5B97E39D" w14:textId="322F3EE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onato, H.</w:t>
            </w:r>
            <w:r w:rsidR="00115A9F">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75SAUt3k","properties":{"formattedCitation":"(32)","plainCitation":"(32)","noteIndex":0},"citationItems":[{"id":4037,"uris":["http://zotero.org/users/3447303/items/2GVMNMUJ"],"uri":["http://zotero.org/users/3447303/items/2GVMNMUJ"],"itemData":{"id":4037,"type":"article-journal","title":"Acta Medica Portuguesa and Peer-review: Quick and Brutal!","container-title":"Acta Medica Portuguesa","page":"261-262","volume":"25","issue":"5","archive_location":"WOS:000313271400001","ISSN":"1646-0758","journalAbbreviation":"Acta Medica Port.","language":"Portuguese","author":[{"family":"Donato","given":"H."},{"family":"Marinho","given":"R. T."}],"issued":{"date-parts":[["2012",9]]}}}],"schema":"https://github.com/citation-style-language/schema/raw/master/csl-citation.json"} </w:instrText>
            </w:r>
            <w:r w:rsidR="00115A9F">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2)</w:t>
            </w:r>
            <w:r w:rsidR="00115A9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D03EA3B"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ortugal</w:t>
            </w:r>
          </w:p>
        </w:tc>
        <w:tc>
          <w:tcPr>
            <w:tcW w:w="910" w:type="dxa"/>
            <w:shd w:val="clear" w:color="auto" w:fill="auto"/>
            <w:noWrap/>
            <w:vAlign w:val="bottom"/>
            <w:hideMark/>
          </w:tcPr>
          <w:p w14:paraId="4A3DBE5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DBCC309"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Acta</w:t>
            </w:r>
            <w:proofErr w:type="spellEnd"/>
            <w:r w:rsidRPr="004F4E45">
              <w:rPr>
                <w:rFonts w:ascii="Calibri" w:eastAsia="Times New Roman" w:hAnsi="Calibri" w:cs="Times New Roman"/>
                <w:color w:val="000000"/>
                <w:sz w:val="16"/>
                <w:szCs w:val="16"/>
                <w:lang w:val="en-GB"/>
              </w:rPr>
              <w:t xml:space="preserve"> </w:t>
            </w:r>
            <w:proofErr w:type="spellStart"/>
            <w:r w:rsidRPr="004F4E45">
              <w:rPr>
                <w:rFonts w:ascii="Calibri" w:eastAsia="Times New Roman" w:hAnsi="Calibri" w:cs="Times New Roman"/>
                <w:color w:val="000000"/>
                <w:sz w:val="16"/>
                <w:szCs w:val="16"/>
                <w:lang w:val="en-GB"/>
              </w:rPr>
              <w:t>Médica</w:t>
            </w:r>
            <w:proofErr w:type="spellEnd"/>
            <w:r w:rsidRPr="004F4E45">
              <w:rPr>
                <w:rFonts w:ascii="Calibri" w:eastAsia="Times New Roman" w:hAnsi="Calibri" w:cs="Times New Roman"/>
                <w:color w:val="000000"/>
                <w:sz w:val="16"/>
                <w:szCs w:val="16"/>
                <w:lang w:val="en-GB"/>
              </w:rPr>
              <w:t xml:space="preserve"> Portuguesa</w:t>
            </w:r>
          </w:p>
        </w:tc>
        <w:tc>
          <w:tcPr>
            <w:tcW w:w="630" w:type="dxa"/>
            <w:shd w:val="clear" w:color="auto" w:fill="auto"/>
            <w:noWrap/>
            <w:vAlign w:val="bottom"/>
            <w:hideMark/>
          </w:tcPr>
          <w:p w14:paraId="0D93148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5E8733D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3DDA7AA" w14:textId="620A98DE" w:rsidR="007661A8" w:rsidRPr="004F4E45" w:rsidRDefault="009B365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6975DA54" w14:textId="549392B5" w:rsidR="007661A8" w:rsidRPr="004F4E45" w:rsidRDefault="009B365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6945C3D8"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7661A8" w:rsidRPr="004F4E45" w14:paraId="42DA04D7" w14:textId="77777777" w:rsidTr="00FE2B18">
        <w:trPr>
          <w:trHeight w:val="300"/>
        </w:trPr>
        <w:tc>
          <w:tcPr>
            <w:tcW w:w="1146" w:type="dxa"/>
            <w:shd w:val="clear" w:color="auto" w:fill="auto"/>
            <w:noWrap/>
            <w:vAlign w:val="bottom"/>
            <w:hideMark/>
          </w:tcPr>
          <w:p w14:paraId="5C361A73" w14:textId="3BEA0E5A"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Drummon</w:t>
            </w:r>
            <w:proofErr w:type="spellEnd"/>
            <w:r w:rsidRPr="004F4E45">
              <w:rPr>
                <w:rFonts w:ascii="Calibri" w:eastAsia="Times New Roman" w:hAnsi="Calibri" w:cs="Times New Roman"/>
                <w:color w:val="000000"/>
                <w:sz w:val="16"/>
                <w:szCs w:val="16"/>
                <w:lang w:val="en-GB"/>
              </w:rPr>
              <w:t>, A.</w:t>
            </w:r>
            <w:r w:rsidR="00115A9F">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mTXcyHfA","properties":{"formattedCitation":"(33)","plainCitation":"(33)","noteIndex":0},"citationItems":[{"id":5746,"uris":["http://zotero.org/users/3447303/items/RN8ANPFR"],"uri":["http://zotero.org/users/3447303/items/RN8ANPFR"],"itemData":{"id":5746,"type":"webpage","title":"Reviewing a research article","genre":"Professional Ethics &amp; Standards &amp; Liability 3450","abstract":"Provides guidelines for readers interested in learning to formally peer review research papers. The general principles of the review process are covered, including possible issues and questions surrounding the content of the sections. (PsycINFO Database Record (c) 2016 APA, all rights reserved)","URL":"http://ovidsp.ovid.com/ovidweb.cgi?T=JS&amp;PAGE=reference&amp;D=psyc3&amp;NEWS=N&amp;AN=1999-00420-003","author":[{"family":"Drummond","given":"Avril"}],"issued":{"date-parts":[["1996"]]},"accessed":{"date-parts":[["1959",1,1]]}}}],"schema":"https://github.com/citation-style-language/schema/raw/master/csl-citation.json"} </w:instrText>
            </w:r>
            <w:r w:rsidR="00115A9F">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3)</w:t>
            </w:r>
            <w:r w:rsidR="00115A9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2A18A04"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2A3885EF" w14:textId="5C4BE856"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576EA6E"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itish Journal of Occupational Therapy</w:t>
            </w:r>
          </w:p>
        </w:tc>
        <w:tc>
          <w:tcPr>
            <w:tcW w:w="630" w:type="dxa"/>
            <w:shd w:val="clear" w:color="auto" w:fill="auto"/>
            <w:noWrap/>
            <w:vAlign w:val="bottom"/>
            <w:hideMark/>
          </w:tcPr>
          <w:p w14:paraId="4E0C582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6</w:t>
            </w:r>
          </w:p>
        </w:tc>
        <w:tc>
          <w:tcPr>
            <w:tcW w:w="1080" w:type="dxa"/>
            <w:shd w:val="clear" w:color="auto" w:fill="auto"/>
            <w:noWrap/>
            <w:vAlign w:val="bottom"/>
            <w:hideMark/>
          </w:tcPr>
          <w:p w14:paraId="4A9F847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EEE3527" w14:textId="671D0215" w:rsidR="009B365A" w:rsidRPr="004F4E45" w:rsidRDefault="009140D3" w:rsidP="001744FB">
            <w:pPr>
              <w:spacing w:after="0" w:line="240" w:lineRule="auto"/>
            </w:pPr>
            <w:r w:rsidRPr="004F4E45">
              <w:rPr>
                <w:rFonts w:ascii="Calibri" w:eastAsia="Times New Roman" w:hAnsi="Calibri" w:cs="Times New Roman"/>
                <w:color w:val="000000"/>
                <w:sz w:val="16"/>
                <w:szCs w:val="16"/>
                <w:lang w:val="en-GB"/>
              </w:rPr>
              <w:t>Title is accurate,</w:t>
            </w:r>
            <w:r w:rsidR="006B0408" w:rsidRPr="004F4E45">
              <w:t xml:space="preserve"> </w:t>
            </w:r>
            <w:r w:rsidR="006B0408"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44C4B3F1" w14:textId="4C4E3258" w:rsidR="00E51D6F"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9B365A" w:rsidRPr="004F4E45">
              <w:rPr>
                <w:rFonts w:ascii="Calibri" w:eastAsia="Times New Roman" w:hAnsi="Calibri" w:cs="Times New Roman"/>
                <w:color w:val="000000"/>
                <w:sz w:val="16"/>
                <w:szCs w:val="16"/>
                <w:lang w:val="en-GB"/>
              </w:rPr>
              <w:t>Discussion/Conclusion</w:t>
            </w:r>
          </w:p>
          <w:p w14:paraId="7B9F19FB" w14:textId="5EE5CD79" w:rsidR="009B365A" w:rsidRPr="004F4E45" w:rsidRDefault="00E51D6F" w:rsidP="001744FB">
            <w:pPr>
              <w:spacing w:after="0" w:line="240" w:lineRule="auto"/>
            </w:pPr>
            <w:r w:rsidRPr="004F4E45">
              <w:rPr>
                <w:rFonts w:ascii="Calibri" w:eastAsia="Times New Roman" w:hAnsi="Calibri" w:cs="Times New Roman"/>
                <w:color w:val="000000"/>
                <w:sz w:val="16"/>
                <w:szCs w:val="16"/>
                <w:lang w:val="en-GB"/>
              </w:rPr>
              <w:t>References,</w:t>
            </w:r>
          </w:p>
          <w:p w14:paraId="7F13A572" w14:textId="31087FBD" w:rsidR="009B365A" w:rsidRPr="004F4E45" w:rsidRDefault="0025596F"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08FFACE9" w14:textId="2FA66913" w:rsidR="007661A8" w:rsidRPr="004F4E45" w:rsidRDefault="009B365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53991852" w14:textId="2E1934E7" w:rsidR="007661A8" w:rsidRPr="004F4E45" w:rsidRDefault="009140D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1, </w:t>
            </w:r>
            <w:r w:rsidR="00D166CE" w:rsidRPr="004F4E45">
              <w:rPr>
                <w:rFonts w:ascii="Calibri" w:eastAsia="Times New Roman" w:hAnsi="Calibri" w:cs="Times New Roman"/>
                <w:color w:val="000000"/>
                <w:sz w:val="16"/>
                <w:szCs w:val="16"/>
                <w:lang w:val="en-GB"/>
              </w:rPr>
              <w:t xml:space="preserve">22, </w:t>
            </w:r>
            <w:r w:rsidR="006B0408" w:rsidRPr="004F4E45">
              <w:rPr>
                <w:rFonts w:ascii="Calibri" w:eastAsia="Times New Roman" w:hAnsi="Calibri" w:cs="Times New Roman"/>
                <w:color w:val="000000"/>
                <w:sz w:val="16"/>
                <w:szCs w:val="16"/>
                <w:lang w:val="en-GB"/>
              </w:rPr>
              <w:t xml:space="preserve">23, </w:t>
            </w:r>
            <w:r w:rsidR="000119A3" w:rsidRPr="004F4E45">
              <w:rPr>
                <w:rFonts w:ascii="Calibri" w:eastAsia="Times New Roman" w:hAnsi="Calibri" w:cs="Times New Roman"/>
                <w:color w:val="000000"/>
                <w:sz w:val="16"/>
                <w:szCs w:val="16"/>
                <w:lang w:val="en-GB"/>
              </w:rPr>
              <w:t xml:space="preserve">25, </w:t>
            </w:r>
            <w:r w:rsidR="00A32889" w:rsidRPr="004F4E45">
              <w:rPr>
                <w:rFonts w:ascii="Calibri" w:eastAsia="Times New Roman" w:hAnsi="Calibri" w:cs="Times New Roman"/>
                <w:color w:val="000000"/>
                <w:sz w:val="16"/>
                <w:szCs w:val="16"/>
                <w:lang w:val="en-GB"/>
              </w:rPr>
              <w:t xml:space="preserve">26, </w:t>
            </w:r>
            <w:r w:rsidR="001D4507" w:rsidRPr="004F4E45">
              <w:rPr>
                <w:rFonts w:ascii="Calibri" w:eastAsia="Times New Roman" w:hAnsi="Calibri" w:cs="Times New Roman"/>
                <w:color w:val="000000"/>
                <w:sz w:val="16"/>
                <w:szCs w:val="16"/>
                <w:lang w:val="en-GB"/>
              </w:rPr>
              <w:t>27,</w:t>
            </w:r>
            <w:r w:rsidR="00553E43" w:rsidRPr="004F4E45">
              <w:rPr>
                <w:rFonts w:ascii="Calibri" w:eastAsia="Times New Roman" w:hAnsi="Calibri" w:cs="Times New Roman"/>
                <w:color w:val="000000"/>
                <w:sz w:val="16"/>
                <w:szCs w:val="16"/>
                <w:lang w:val="en-GB"/>
              </w:rPr>
              <w:t xml:space="preserve"> 28,</w:t>
            </w:r>
            <w:r w:rsidR="002B13EE" w:rsidRPr="004F4E45">
              <w:rPr>
                <w:rFonts w:ascii="Calibri" w:eastAsia="Times New Roman" w:hAnsi="Calibri" w:cs="Times New Roman"/>
                <w:color w:val="000000"/>
                <w:sz w:val="16"/>
                <w:szCs w:val="16"/>
                <w:lang w:val="en-GB"/>
              </w:rPr>
              <w:t xml:space="preserve"> 29, 30, </w:t>
            </w:r>
            <w:r w:rsidR="00515E17" w:rsidRPr="004F4E45">
              <w:rPr>
                <w:rFonts w:ascii="Calibri" w:eastAsia="Times New Roman" w:hAnsi="Calibri" w:cs="Times New Roman"/>
                <w:color w:val="000000"/>
                <w:sz w:val="16"/>
                <w:szCs w:val="16"/>
                <w:lang w:val="en-GB"/>
              </w:rPr>
              <w:t xml:space="preserve">31, </w:t>
            </w:r>
            <w:r w:rsidR="00CF1C35" w:rsidRPr="004F4E45">
              <w:rPr>
                <w:rFonts w:ascii="Calibri" w:eastAsia="Times New Roman" w:hAnsi="Calibri" w:cs="Times New Roman"/>
                <w:color w:val="000000"/>
                <w:sz w:val="16"/>
                <w:szCs w:val="16"/>
                <w:lang w:val="en-GB"/>
              </w:rPr>
              <w:t xml:space="preserve">32, </w:t>
            </w:r>
            <w:r w:rsidR="007246A0" w:rsidRPr="004F4E45">
              <w:rPr>
                <w:rFonts w:ascii="Calibri" w:eastAsia="Times New Roman" w:hAnsi="Calibri" w:cs="Times New Roman"/>
                <w:color w:val="000000"/>
                <w:sz w:val="16"/>
                <w:szCs w:val="16"/>
                <w:lang w:val="en-GB"/>
              </w:rPr>
              <w:t xml:space="preserve">33, </w:t>
            </w:r>
            <w:r w:rsidR="00BD5089" w:rsidRPr="004F4E45">
              <w:rPr>
                <w:rFonts w:ascii="Calibri" w:eastAsia="Times New Roman" w:hAnsi="Calibri" w:cs="Times New Roman"/>
                <w:color w:val="000000"/>
                <w:sz w:val="16"/>
                <w:szCs w:val="16"/>
                <w:lang w:val="en-GB"/>
              </w:rPr>
              <w:t>34,</w:t>
            </w:r>
            <w:r w:rsidR="003A673A" w:rsidRPr="004F4E45">
              <w:rPr>
                <w:rFonts w:ascii="Calibri" w:eastAsia="Times New Roman" w:hAnsi="Calibri" w:cs="Times New Roman"/>
                <w:color w:val="000000"/>
                <w:sz w:val="16"/>
                <w:szCs w:val="16"/>
                <w:lang w:val="en-GB"/>
              </w:rPr>
              <w:t xml:space="preserve"> 35, </w:t>
            </w:r>
            <w:r w:rsidR="00846E39" w:rsidRPr="004F4E45">
              <w:rPr>
                <w:rFonts w:ascii="Calibri" w:eastAsia="Times New Roman" w:hAnsi="Calibri" w:cs="Times New Roman"/>
                <w:color w:val="000000"/>
                <w:sz w:val="16"/>
                <w:szCs w:val="16"/>
                <w:lang w:val="en-GB"/>
              </w:rPr>
              <w:t xml:space="preserve">36, </w:t>
            </w:r>
            <w:r w:rsidR="00424C29" w:rsidRPr="004F4E45">
              <w:rPr>
                <w:rFonts w:ascii="Calibri" w:eastAsia="Times New Roman" w:hAnsi="Calibri" w:cs="Times New Roman"/>
                <w:color w:val="000000"/>
                <w:sz w:val="16"/>
                <w:szCs w:val="16"/>
                <w:lang w:val="en-GB"/>
              </w:rPr>
              <w:t xml:space="preserve">37, </w:t>
            </w:r>
            <w:r w:rsidR="00430C50" w:rsidRPr="004F4E45">
              <w:rPr>
                <w:rFonts w:ascii="Calibri" w:eastAsia="Times New Roman" w:hAnsi="Calibri" w:cs="Times New Roman"/>
                <w:color w:val="000000"/>
                <w:sz w:val="16"/>
                <w:szCs w:val="16"/>
                <w:lang w:val="en-GB"/>
              </w:rPr>
              <w:t xml:space="preserve">38, </w:t>
            </w:r>
            <w:r w:rsidR="009C6727" w:rsidRPr="004F4E45">
              <w:rPr>
                <w:rFonts w:ascii="Calibri" w:eastAsia="Times New Roman" w:hAnsi="Calibri" w:cs="Times New Roman"/>
                <w:color w:val="000000"/>
                <w:sz w:val="16"/>
                <w:szCs w:val="16"/>
                <w:lang w:val="en-GB"/>
              </w:rPr>
              <w:t>39,</w:t>
            </w:r>
            <w:r w:rsidR="00875EC4" w:rsidRPr="004F4E45">
              <w:rPr>
                <w:rFonts w:ascii="Calibri" w:eastAsia="Times New Roman" w:hAnsi="Calibri" w:cs="Times New Roman"/>
                <w:color w:val="000000"/>
                <w:sz w:val="16"/>
                <w:szCs w:val="16"/>
                <w:lang w:val="en-GB"/>
              </w:rPr>
              <w:t xml:space="preserve"> 40, </w:t>
            </w:r>
            <w:r w:rsidR="00456AFF" w:rsidRPr="004F4E45">
              <w:rPr>
                <w:rFonts w:ascii="Calibri" w:eastAsia="Times New Roman" w:hAnsi="Calibri" w:cs="Times New Roman"/>
                <w:color w:val="000000"/>
                <w:sz w:val="16"/>
                <w:szCs w:val="16"/>
                <w:lang w:val="en-GB"/>
              </w:rPr>
              <w:t xml:space="preserve">41, </w:t>
            </w:r>
            <w:r w:rsidR="00324601" w:rsidRPr="004F4E45">
              <w:rPr>
                <w:rFonts w:ascii="Calibri" w:eastAsia="Times New Roman" w:hAnsi="Calibri" w:cs="Times New Roman"/>
                <w:color w:val="000000"/>
                <w:sz w:val="16"/>
                <w:szCs w:val="16"/>
                <w:lang w:val="en-GB"/>
              </w:rPr>
              <w:t>42,</w:t>
            </w:r>
            <w:r w:rsidR="006019E5" w:rsidRPr="004F4E45">
              <w:rPr>
                <w:rFonts w:ascii="Calibri" w:eastAsia="Times New Roman" w:hAnsi="Calibri" w:cs="Times New Roman"/>
                <w:color w:val="000000"/>
                <w:sz w:val="16"/>
                <w:szCs w:val="16"/>
                <w:lang w:val="en-GB"/>
              </w:rPr>
              <w:t xml:space="preserve"> 44, </w:t>
            </w:r>
            <w:r w:rsidR="00713D80" w:rsidRPr="004F4E45">
              <w:rPr>
                <w:rFonts w:ascii="Calibri" w:eastAsia="Times New Roman" w:hAnsi="Calibri" w:cs="Times New Roman"/>
                <w:color w:val="000000"/>
                <w:sz w:val="16"/>
                <w:szCs w:val="16"/>
                <w:lang w:val="en-GB"/>
              </w:rPr>
              <w:t>45,</w:t>
            </w:r>
            <w:r w:rsidR="003E4F9F" w:rsidRPr="004F4E45">
              <w:rPr>
                <w:rFonts w:ascii="Calibri" w:eastAsia="Times New Roman" w:hAnsi="Calibri" w:cs="Times New Roman"/>
                <w:color w:val="000000"/>
                <w:sz w:val="16"/>
                <w:szCs w:val="16"/>
                <w:lang w:val="en-GB"/>
              </w:rPr>
              <w:t xml:space="preserve"> 46, </w:t>
            </w:r>
            <w:r w:rsidR="00203C8F" w:rsidRPr="004F4E45">
              <w:rPr>
                <w:rFonts w:ascii="Calibri" w:eastAsia="Times New Roman" w:hAnsi="Calibri" w:cs="Times New Roman"/>
                <w:color w:val="000000"/>
                <w:sz w:val="16"/>
                <w:szCs w:val="16"/>
                <w:lang w:val="en-GB"/>
              </w:rPr>
              <w:t>48,</w:t>
            </w:r>
            <w:r w:rsidR="007731B9" w:rsidRPr="004F4E45">
              <w:rPr>
                <w:rFonts w:ascii="Calibri" w:eastAsia="Times New Roman" w:hAnsi="Calibri" w:cs="Times New Roman"/>
                <w:color w:val="000000"/>
                <w:sz w:val="16"/>
                <w:szCs w:val="16"/>
                <w:lang w:val="en-GB"/>
              </w:rPr>
              <w:t xml:space="preserve"> 50, </w:t>
            </w:r>
            <w:r w:rsidR="003A5E5F" w:rsidRPr="004F4E45">
              <w:rPr>
                <w:rFonts w:ascii="Calibri" w:eastAsia="Times New Roman" w:hAnsi="Calibri" w:cs="Times New Roman"/>
                <w:color w:val="000000"/>
                <w:sz w:val="16"/>
                <w:szCs w:val="16"/>
                <w:lang w:val="en-GB"/>
              </w:rPr>
              <w:t xml:space="preserve">51, </w:t>
            </w:r>
            <w:r w:rsidR="002C765D" w:rsidRPr="004F4E45">
              <w:rPr>
                <w:rFonts w:ascii="Calibri" w:eastAsia="Times New Roman" w:hAnsi="Calibri" w:cs="Times New Roman"/>
                <w:color w:val="000000"/>
                <w:sz w:val="16"/>
                <w:szCs w:val="16"/>
                <w:lang w:val="en-GB"/>
              </w:rPr>
              <w:t>53,</w:t>
            </w:r>
            <w:r w:rsidR="002A4F2C" w:rsidRPr="004F4E45">
              <w:rPr>
                <w:rFonts w:ascii="Calibri" w:eastAsia="Times New Roman" w:hAnsi="Calibri" w:cs="Times New Roman"/>
                <w:color w:val="000000"/>
                <w:sz w:val="16"/>
                <w:szCs w:val="16"/>
                <w:lang w:val="en-GB"/>
              </w:rPr>
              <w:t xml:space="preserve"> 54,</w:t>
            </w:r>
            <w:r w:rsidR="00E51D6F" w:rsidRPr="004F4E45">
              <w:rPr>
                <w:rFonts w:ascii="Calibri" w:eastAsia="Times New Roman" w:hAnsi="Calibri" w:cs="Times New Roman"/>
                <w:color w:val="000000"/>
                <w:sz w:val="16"/>
                <w:szCs w:val="16"/>
                <w:lang w:val="en-GB"/>
              </w:rPr>
              <w:t xml:space="preserve"> 56, </w:t>
            </w:r>
            <w:r w:rsidR="0025596F" w:rsidRPr="004F4E45">
              <w:rPr>
                <w:rFonts w:ascii="Calibri" w:eastAsia="Times New Roman" w:hAnsi="Calibri" w:cs="Times New Roman"/>
                <w:color w:val="000000"/>
                <w:sz w:val="16"/>
                <w:szCs w:val="16"/>
                <w:lang w:val="en-GB"/>
              </w:rPr>
              <w:t>62,</w:t>
            </w:r>
            <w:r w:rsidR="00C121C9" w:rsidRPr="004F4E45">
              <w:rPr>
                <w:rFonts w:ascii="Calibri" w:eastAsia="Times New Roman" w:hAnsi="Calibri" w:cs="Times New Roman"/>
                <w:color w:val="000000"/>
                <w:sz w:val="16"/>
                <w:szCs w:val="16"/>
                <w:lang w:val="en-GB"/>
              </w:rPr>
              <w:t xml:space="preserve"> 63, </w:t>
            </w:r>
            <w:r w:rsidR="00A16F5A" w:rsidRPr="004F4E45">
              <w:rPr>
                <w:rFonts w:ascii="Calibri" w:eastAsia="Times New Roman" w:hAnsi="Calibri" w:cs="Times New Roman"/>
                <w:color w:val="000000"/>
                <w:sz w:val="16"/>
                <w:szCs w:val="16"/>
                <w:lang w:val="en-GB"/>
              </w:rPr>
              <w:t>64,</w:t>
            </w:r>
            <w:r w:rsidR="00D20BBB" w:rsidRPr="004F4E45">
              <w:rPr>
                <w:rFonts w:ascii="Calibri" w:eastAsia="Times New Roman" w:hAnsi="Calibri" w:cs="Times New Roman"/>
                <w:color w:val="000000"/>
                <w:sz w:val="16"/>
                <w:szCs w:val="16"/>
                <w:lang w:val="en-GB"/>
              </w:rPr>
              <w:t xml:space="preserve"> 65, </w:t>
            </w:r>
            <w:r w:rsidR="001039DD" w:rsidRPr="004F4E45">
              <w:rPr>
                <w:rFonts w:ascii="Calibri" w:eastAsia="Times New Roman" w:hAnsi="Calibri" w:cs="Times New Roman"/>
                <w:color w:val="000000"/>
                <w:sz w:val="16"/>
                <w:szCs w:val="16"/>
                <w:lang w:val="en-GB"/>
              </w:rPr>
              <w:t>66,</w:t>
            </w:r>
            <w:r w:rsidR="002949F0" w:rsidRPr="004F4E45">
              <w:rPr>
                <w:rFonts w:ascii="Calibri" w:eastAsia="Times New Roman" w:hAnsi="Calibri" w:cs="Times New Roman"/>
                <w:color w:val="000000"/>
                <w:sz w:val="16"/>
                <w:szCs w:val="16"/>
                <w:lang w:val="en-GB"/>
              </w:rPr>
              <w:t xml:space="preserve"> 67, </w:t>
            </w:r>
            <w:r w:rsidR="004D6CEC" w:rsidRPr="004F4E45">
              <w:rPr>
                <w:rFonts w:ascii="Calibri" w:eastAsia="Times New Roman" w:hAnsi="Calibri" w:cs="Times New Roman"/>
                <w:color w:val="000000"/>
                <w:sz w:val="16"/>
                <w:szCs w:val="16"/>
                <w:lang w:val="en-GB"/>
              </w:rPr>
              <w:t xml:space="preserve">68, </w:t>
            </w:r>
            <w:r w:rsidR="006A4FBC" w:rsidRPr="004F4E45">
              <w:rPr>
                <w:rFonts w:ascii="Calibri" w:eastAsia="Times New Roman" w:hAnsi="Calibri" w:cs="Times New Roman"/>
                <w:color w:val="000000"/>
                <w:sz w:val="16"/>
                <w:szCs w:val="16"/>
                <w:lang w:val="en-GB"/>
              </w:rPr>
              <w:t xml:space="preserve">69, </w:t>
            </w:r>
            <w:r w:rsidR="00D166CE" w:rsidRPr="004F4E45">
              <w:rPr>
                <w:rFonts w:ascii="Calibri" w:eastAsia="Times New Roman" w:hAnsi="Calibri" w:cs="Times New Roman"/>
                <w:color w:val="000000"/>
                <w:sz w:val="16"/>
                <w:szCs w:val="16"/>
                <w:lang w:val="en-GB"/>
              </w:rPr>
              <w:t>71</w:t>
            </w:r>
          </w:p>
        </w:tc>
        <w:tc>
          <w:tcPr>
            <w:tcW w:w="709" w:type="dxa"/>
          </w:tcPr>
          <w:p w14:paraId="3346EC0A" w14:textId="6F1E4078" w:rsidR="007661A8" w:rsidRPr="004F4E45" w:rsidRDefault="009B365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9</w:t>
            </w:r>
          </w:p>
        </w:tc>
      </w:tr>
      <w:tr w:rsidR="007661A8" w:rsidRPr="004F4E45" w14:paraId="0E151562" w14:textId="77777777" w:rsidTr="00FE2B18">
        <w:trPr>
          <w:trHeight w:val="300"/>
        </w:trPr>
        <w:tc>
          <w:tcPr>
            <w:tcW w:w="1146" w:type="dxa"/>
            <w:shd w:val="clear" w:color="auto" w:fill="auto"/>
            <w:noWrap/>
            <w:vAlign w:val="bottom"/>
            <w:hideMark/>
          </w:tcPr>
          <w:p w14:paraId="40F87157" w14:textId="153C58A0" w:rsidR="007661A8" w:rsidRPr="00384841" w:rsidRDefault="007661A8"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Dutta, M. J.</w:t>
            </w:r>
            <w:r w:rsidR="00384841" w:rsidRPr="00384841">
              <w:rPr>
                <w:rFonts w:ascii="Calibri" w:eastAsia="Times New Roman" w:hAnsi="Calibri" w:cs="Times New Roman"/>
                <w:color w:val="000000"/>
                <w:sz w:val="16"/>
                <w:szCs w:val="16"/>
                <w:lang w:val="en-GB"/>
              </w:rPr>
              <w:t xml:space="preserve"> </w:t>
            </w:r>
            <w:r w:rsidR="005C13AE">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a2p6v962gt6","properties":{"formattedCitation":"(34)","plainCitation":"(34)","noteIndex":0},"citationItems":[{"id":4838,"uris":["http://zotero.org/users/3447303/items/X9VGSTQW"],"uri":["http://zotero.org/users/3447303/items/X9VGSTQW"],"itemData":{"id":4838,"type":"webpage","title":"The Ten Commandments of Reviewing: The Promise of a Kinder, Gentler Discipline!","genre":"Health &amp; Mental Health Treatment &amp; Prevention 3300","abstract":"This essay reflects on my experiences as both an author and a reviewer to suggest philosophical orientations and strategies for reviewing. Reviewing can be a great joy. Not only does it offer an opportunity to engage in dialogue with respect to what comprises knowledge in the discipline of communication, but it also provides a learning opportunity to familiarize oneself with the latest research in the field. The task of reviewing, if properly done, is not only intellectually fulfilling, it is also emotionally fulfilling because you feel a sense of having shared something with another scholar. As co-participants in the process of knowledge production, reviewers contribute to what is published in the field and what is ultimately accepted as knowledge. It is a task in which we all engage as scholars, and it is also a commitment to the field. Therefore, it is vital that we not only engage in this task, but perform it with utmost commitment and sincerity! I hope that the 10 recommendations outlined here provide an entry point for further dialogue about best practices in reviewing. These suggestions, I hope, are only a starting point for further dialogue and offer an opening for additional discussion in the field about best practices of reviewing. (PsycINFO Database Record (c) 2016 APA, all rights reserved)","URL":"http://ovidsp.ovid.com/ovidweb.cgi?T=JS&amp;PAGE=reference&amp;D=psyc5&amp;NEWS=N&amp;AN=2006-12308-011","author":[{"family":"Dutta","given":"Mohan J."}],"issued":{"date-parts":[["2006"]]},"accessed":{"date-parts":[["1995",1,18]]}}}],"schema":"https://github.com/citation-style-language/schema/raw/master/csl-citation.json"} </w:instrText>
            </w:r>
            <w:r w:rsidR="005C13AE">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szCs w:val="24"/>
              </w:rPr>
              <w:t>(34)</w:t>
            </w:r>
            <w:r w:rsidR="005C13AE">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620EA27" w14:textId="77777777" w:rsidR="007661A8" w:rsidRPr="00384841" w:rsidRDefault="007661A8" w:rsidP="001744FB">
            <w:pPr>
              <w:spacing w:after="0" w:line="240" w:lineRule="auto"/>
              <w:ind w:right="-376"/>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7C3A1F4" w14:textId="77777777" w:rsidR="007661A8" w:rsidRPr="00384841" w:rsidRDefault="007661A8"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728C190" w14:textId="77777777" w:rsidR="007661A8" w:rsidRPr="00384841" w:rsidRDefault="007661A8" w:rsidP="001744FB">
            <w:pPr>
              <w:spacing w:after="0" w:line="240" w:lineRule="auto"/>
              <w:ind w:right="-108"/>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Health Communication</w:t>
            </w:r>
          </w:p>
        </w:tc>
        <w:tc>
          <w:tcPr>
            <w:tcW w:w="630" w:type="dxa"/>
            <w:shd w:val="clear" w:color="auto" w:fill="auto"/>
            <w:noWrap/>
            <w:vAlign w:val="bottom"/>
            <w:hideMark/>
          </w:tcPr>
          <w:p w14:paraId="7196ACCB" w14:textId="77777777" w:rsidR="007661A8" w:rsidRPr="00384841" w:rsidRDefault="007661A8"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3C6FCEC6" w14:textId="77777777" w:rsidR="007661A8" w:rsidRPr="00384841" w:rsidRDefault="007661A8"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Commentary</w:t>
            </w:r>
          </w:p>
        </w:tc>
        <w:tc>
          <w:tcPr>
            <w:tcW w:w="1677" w:type="dxa"/>
          </w:tcPr>
          <w:p w14:paraId="285C527B" w14:textId="40A7A130" w:rsidR="007661A8" w:rsidRPr="00384841" w:rsidRDefault="00D166CE"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N/A</w:t>
            </w:r>
          </w:p>
        </w:tc>
        <w:tc>
          <w:tcPr>
            <w:tcW w:w="708" w:type="dxa"/>
            <w:shd w:val="clear" w:color="auto" w:fill="auto"/>
            <w:noWrap/>
            <w:vAlign w:val="bottom"/>
          </w:tcPr>
          <w:p w14:paraId="78D4F646" w14:textId="64FA6461" w:rsidR="007661A8" w:rsidRPr="00384841" w:rsidRDefault="00D166CE"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N/A</w:t>
            </w:r>
          </w:p>
        </w:tc>
        <w:tc>
          <w:tcPr>
            <w:tcW w:w="709" w:type="dxa"/>
          </w:tcPr>
          <w:p w14:paraId="1CF8C11C" w14:textId="77777777" w:rsidR="007661A8" w:rsidRPr="00384841" w:rsidRDefault="005E7189" w:rsidP="001744FB">
            <w:pPr>
              <w:spacing w:after="0" w:line="240" w:lineRule="auto"/>
              <w:rPr>
                <w:rFonts w:ascii="Calibri" w:eastAsia="Times New Roman" w:hAnsi="Calibri" w:cs="Times New Roman"/>
                <w:color w:val="000000"/>
                <w:sz w:val="16"/>
                <w:szCs w:val="16"/>
                <w:lang w:val="en-GB"/>
              </w:rPr>
            </w:pPr>
            <w:r w:rsidRPr="00384841">
              <w:rPr>
                <w:rFonts w:ascii="Calibri" w:eastAsia="Times New Roman" w:hAnsi="Calibri" w:cs="Times New Roman"/>
                <w:color w:val="000000"/>
                <w:sz w:val="16"/>
                <w:szCs w:val="16"/>
                <w:lang w:val="en-GB"/>
              </w:rPr>
              <w:t>0</w:t>
            </w:r>
          </w:p>
        </w:tc>
      </w:tr>
      <w:tr w:rsidR="007661A8" w:rsidRPr="004F4E45" w14:paraId="0B0C988E" w14:textId="77777777" w:rsidTr="00FE2B18">
        <w:trPr>
          <w:trHeight w:val="300"/>
        </w:trPr>
        <w:tc>
          <w:tcPr>
            <w:tcW w:w="1146" w:type="dxa"/>
            <w:shd w:val="clear" w:color="auto" w:fill="auto"/>
            <w:noWrap/>
            <w:vAlign w:val="bottom"/>
            <w:hideMark/>
          </w:tcPr>
          <w:p w14:paraId="59E20BA5" w14:textId="180F4116" w:rsidR="007661A8" w:rsidRPr="004F4E45" w:rsidRDefault="007661A8" w:rsidP="001744FB">
            <w:pPr>
              <w:spacing w:after="0" w:line="240" w:lineRule="auto"/>
              <w:ind w:right="-108" w:hanging="9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l-</w:t>
            </w:r>
            <w:proofErr w:type="spellStart"/>
            <w:r w:rsidRPr="004F4E45">
              <w:rPr>
                <w:rFonts w:ascii="Calibri" w:eastAsia="Times New Roman" w:hAnsi="Calibri" w:cs="Times New Roman"/>
                <w:color w:val="000000"/>
                <w:sz w:val="16"/>
                <w:szCs w:val="16"/>
                <w:lang w:val="en-GB"/>
              </w:rPr>
              <w:t>Azhary</w:t>
            </w:r>
            <w:proofErr w:type="spellEnd"/>
            <w:r w:rsidRPr="004F4E45">
              <w:rPr>
                <w:rFonts w:ascii="Calibri" w:eastAsia="Times New Roman" w:hAnsi="Calibri" w:cs="Times New Roman"/>
                <w:color w:val="000000"/>
                <w:sz w:val="16"/>
                <w:szCs w:val="16"/>
                <w:lang w:val="en-GB"/>
              </w:rPr>
              <w:t>, R.</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XT0MZm1P","properties":{"formattedCitation":"(35)","plainCitation":"(35)","noteIndex":0},"citationItems":[{"id":3121,"uris":["http://zotero.org/users/3447303/items/DICAB4US"],"uri":["http://zotero.org/users/3447303/items/DICAB4US"],"itemData":{"id":3121,"type":"article-journal","title":"The last bastion of collegiality: the peer-review process in the era of open access","container-title":"International Journal of Dermatology","page":"247-248","volume":"55","issue":"3","archive_location":"WOS:000370151100017","ISSN":"0011-9059","journalAbbreviation":"Int. J. Dermatol.","language":"English","author":[{"family":"Azhary","given":"R. A.","non-dropping-particle":"el-"}],"issued":{"date-parts":[["2016",3]]}}}],"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5)</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FE597E0"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6004B89"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45E947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nternational Journal of Dermatology</w:t>
            </w:r>
          </w:p>
        </w:tc>
        <w:tc>
          <w:tcPr>
            <w:tcW w:w="630" w:type="dxa"/>
            <w:shd w:val="clear" w:color="auto" w:fill="auto"/>
            <w:noWrap/>
            <w:vAlign w:val="bottom"/>
            <w:hideMark/>
          </w:tcPr>
          <w:p w14:paraId="7B72A74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7888D11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3C97DE0" w14:textId="74AFE2BE" w:rsidR="007661A8" w:rsidRPr="004F4E45" w:rsidRDefault="00D166CE"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53EEC839" w14:textId="0DC190A1" w:rsidR="007661A8" w:rsidRPr="004F4E45" w:rsidRDefault="00D166CE"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0</w:t>
            </w:r>
          </w:p>
        </w:tc>
        <w:tc>
          <w:tcPr>
            <w:tcW w:w="709" w:type="dxa"/>
          </w:tcPr>
          <w:p w14:paraId="0A842859"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w:t>
            </w:r>
          </w:p>
        </w:tc>
      </w:tr>
      <w:tr w:rsidR="007661A8" w:rsidRPr="004F4E45" w14:paraId="607DF71B" w14:textId="77777777" w:rsidTr="00FE2B18">
        <w:trPr>
          <w:trHeight w:val="300"/>
        </w:trPr>
        <w:tc>
          <w:tcPr>
            <w:tcW w:w="1146" w:type="dxa"/>
            <w:shd w:val="clear" w:color="auto" w:fill="auto"/>
            <w:noWrap/>
            <w:vAlign w:val="bottom"/>
            <w:hideMark/>
          </w:tcPr>
          <w:p w14:paraId="7D45383A" w14:textId="1D07C1D9"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manuel, L.</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jzG5NHoQ","properties":{"formattedCitation":"(36)","plainCitation":"(36)","noteIndex":0},"citationItems":[{"id":4932,"uris":["http://zotero.org/users/3447303/items/HPVH4YK6"],"uri":["http://zotero.org/users/3447303/items/HPVH4YK6"],"itemData":{"id":4932,"type":"article-journal","title":"Peer review and professionalism at the Archives of Internal Medicine","container-title":"Archives of Internal Medicine","page":"2559-2560","volume":"165","issue":"22","archive_location":"WOS:000233883800001","ISSN":"0003-9926","journalAbbreviation":"Arch. Intern. Med.","language":"English","author":[{"family":"Emanuel","given":"L. L."},{"family":"Greenland","given":"P."}],"issued":{"date-parts":[["2005",12]]}}}],"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6)</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38B158F"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9C6FEF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23038C7"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rchives of Internal Medicine</w:t>
            </w:r>
          </w:p>
        </w:tc>
        <w:tc>
          <w:tcPr>
            <w:tcW w:w="630" w:type="dxa"/>
            <w:shd w:val="clear" w:color="auto" w:fill="auto"/>
            <w:noWrap/>
            <w:vAlign w:val="bottom"/>
            <w:hideMark/>
          </w:tcPr>
          <w:p w14:paraId="5EFEE51C"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5</w:t>
            </w:r>
          </w:p>
        </w:tc>
        <w:tc>
          <w:tcPr>
            <w:tcW w:w="1080" w:type="dxa"/>
            <w:shd w:val="clear" w:color="auto" w:fill="auto"/>
            <w:noWrap/>
            <w:vAlign w:val="bottom"/>
            <w:hideMark/>
          </w:tcPr>
          <w:p w14:paraId="73A8539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4A718C8" w14:textId="77777777" w:rsidR="00D166CE"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1B9AA6D6" w14:textId="515AB2C3" w:rsidR="007661A8" w:rsidRPr="004F4E45" w:rsidRDefault="00420A3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Provide </w:t>
            </w:r>
            <w:r w:rsidR="00D166CE" w:rsidRPr="004F4E45">
              <w:rPr>
                <w:rFonts w:ascii="Calibri" w:eastAsia="Times New Roman" w:hAnsi="Calibri" w:cs="Times New Roman"/>
                <w:color w:val="000000"/>
                <w:sz w:val="16"/>
                <w:szCs w:val="16"/>
                <w:lang w:val="en-GB"/>
              </w:rPr>
              <w:t>recommendations</w:t>
            </w:r>
          </w:p>
        </w:tc>
        <w:tc>
          <w:tcPr>
            <w:tcW w:w="708" w:type="dxa"/>
            <w:shd w:val="clear" w:color="auto" w:fill="auto"/>
            <w:noWrap/>
            <w:vAlign w:val="bottom"/>
          </w:tcPr>
          <w:p w14:paraId="16FF2C66" w14:textId="2F5B9E1B"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1,</w:t>
            </w:r>
            <w:r w:rsidR="00420A3C" w:rsidRPr="004F4E45">
              <w:rPr>
                <w:rFonts w:ascii="Calibri" w:eastAsia="Times New Roman" w:hAnsi="Calibri" w:cs="Times New Roman"/>
                <w:color w:val="000000"/>
                <w:sz w:val="16"/>
                <w:szCs w:val="16"/>
                <w:lang w:val="en-GB"/>
              </w:rPr>
              <w:t xml:space="preserve"> 71, </w:t>
            </w:r>
            <w:r w:rsidR="00D166CE" w:rsidRPr="004F4E45">
              <w:rPr>
                <w:rFonts w:ascii="Calibri" w:eastAsia="Times New Roman" w:hAnsi="Calibri" w:cs="Times New Roman"/>
                <w:color w:val="000000"/>
                <w:sz w:val="16"/>
                <w:szCs w:val="16"/>
                <w:lang w:val="en-GB"/>
              </w:rPr>
              <w:t>72</w:t>
            </w:r>
          </w:p>
        </w:tc>
        <w:tc>
          <w:tcPr>
            <w:tcW w:w="709" w:type="dxa"/>
          </w:tcPr>
          <w:p w14:paraId="5656F190"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p>
        </w:tc>
      </w:tr>
      <w:tr w:rsidR="007661A8" w:rsidRPr="004F4E45" w14:paraId="37320CD0" w14:textId="77777777" w:rsidTr="00FE2B18">
        <w:trPr>
          <w:trHeight w:val="300"/>
        </w:trPr>
        <w:tc>
          <w:tcPr>
            <w:tcW w:w="1146" w:type="dxa"/>
            <w:shd w:val="clear" w:color="auto" w:fill="auto"/>
            <w:noWrap/>
            <w:vAlign w:val="bottom"/>
            <w:hideMark/>
          </w:tcPr>
          <w:p w14:paraId="5B7D9FD2" w14:textId="1C40A131" w:rsidR="007661A8" w:rsidRPr="004F4E45" w:rsidRDefault="007661A8" w:rsidP="001744FB">
            <w:pPr>
              <w:spacing w:after="0" w:line="240" w:lineRule="auto"/>
              <w:ind w:left="-9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mden, C.</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QgHjPi67","properties":{"formattedCitation":"(37)","plainCitation":"(37)","noteIndex":0},"citationItems":[{"id":5742,"uris":["http://zotero.org/users/3447303/items/N2AICJ4Y"],"uri":["http://zotero.org/users/3447303/items/N2AICJ4Y"],"itemData":{"id":5742,"type":"article-journal","title":"Manuscript reviewing: too long a concealed form of scholarship? [see comments]","container-title":"Nursing Inquiry","page":"195-199","issue":"4","archive_location":"CMR-2324","abstract":"Reviewing manuscripts prior to publication is an increasingly time consuming activity for many professionals. This paper proposes that reviewing is a significant form of scholarship that deserves more overt attention, and an increased level of sharing among reviewers on their unique approach to the task. A review of relevant literature reveals a range of reviewing procedures and practices among journals, some of which are relatively novel within nursing. Research is reportedly scant on the topic, and the research that has been undertaken shows that the best reviewers are not necessarily the most senior; indeed the more senior and busy the reviewer, the more likely the review shall be superficial and hasty. Within this paper I include a personal approach to reviewing that draws upon the thinking of Richard Bernstein and promotes a \"conversational'-as apposed to an \"adversarial'-style.","author":[{"family":"Emden","given":"C."}],"issued":{"date-parts":[["1996"]]}}}],"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7)</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D693365"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47E5B06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1AD9CC3"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ursing Inquiry</w:t>
            </w:r>
          </w:p>
        </w:tc>
        <w:tc>
          <w:tcPr>
            <w:tcW w:w="630" w:type="dxa"/>
            <w:shd w:val="clear" w:color="auto" w:fill="auto"/>
            <w:noWrap/>
            <w:vAlign w:val="bottom"/>
            <w:hideMark/>
          </w:tcPr>
          <w:p w14:paraId="0C63BEE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6</w:t>
            </w:r>
          </w:p>
        </w:tc>
        <w:tc>
          <w:tcPr>
            <w:tcW w:w="1080" w:type="dxa"/>
            <w:shd w:val="clear" w:color="auto" w:fill="auto"/>
            <w:noWrap/>
            <w:vAlign w:val="bottom"/>
            <w:hideMark/>
          </w:tcPr>
          <w:p w14:paraId="699F8A7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890F72A" w14:textId="67EDE815" w:rsidR="007661A8" w:rsidRPr="004F4E45" w:rsidRDefault="000473F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w:t>
            </w:r>
            <w:r w:rsidR="009E1715" w:rsidRPr="004F4E45">
              <w:rPr>
                <w:rFonts w:ascii="Calibri" w:eastAsia="Times New Roman" w:hAnsi="Calibri" w:cs="Times New Roman"/>
                <w:color w:val="000000"/>
                <w:sz w:val="16"/>
                <w:szCs w:val="16"/>
                <w:lang w:val="en-GB"/>
              </w:rPr>
              <w:t>nization and approach to review</w:t>
            </w:r>
          </w:p>
        </w:tc>
        <w:tc>
          <w:tcPr>
            <w:tcW w:w="708" w:type="dxa"/>
            <w:shd w:val="clear" w:color="auto" w:fill="auto"/>
            <w:noWrap/>
            <w:vAlign w:val="bottom"/>
          </w:tcPr>
          <w:p w14:paraId="5C66D59B" w14:textId="2733B721" w:rsidR="007661A8" w:rsidRPr="004F4E45" w:rsidRDefault="009E171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c>
          <w:tcPr>
            <w:tcW w:w="709" w:type="dxa"/>
          </w:tcPr>
          <w:p w14:paraId="701D82DB"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w:t>
            </w:r>
          </w:p>
        </w:tc>
      </w:tr>
      <w:tr w:rsidR="007661A8" w:rsidRPr="004F4E45" w14:paraId="63545393" w14:textId="77777777" w:rsidTr="00FE2B18">
        <w:trPr>
          <w:trHeight w:val="300"/>
        </w:trPr>
        <w:tc>
          <w:tcPr>
            <w:tcW w:w="1146" w:type="dxa"/>
            <w:shd w:val="clear" w:color="auto" w:fill="auto"/>
            <w:noWrap/>
            <w:vAlign w:val="bottom"/>
            <w:hideMark/>
          </w:tcPr>
          <w:p w14:paraId="162247C7" w14:textId="7674911D" w:rsidR="007661A8" w:rsidRPr="004F4E45" w:rsidRDefault="007661A8" w:rsidP="001744FB">
            <w:pPr>
              <w:spacing w:after="0" w:line="240" w:lineRule="auto"/>
              <w:ind w:left="-96"/>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Faggion</w:t>
            </w:r>
            <w:proofErr w:type="spellEnd"/>
            <w:r w:rsidRPr="004F4E45">
              <w:rPr>
                <w:rFonts w:ascii="Calibri" w:eastAsia="Times New Roman" w:hAnsi="Calibri" w:cs="Times New Roman"/>
                <w:color w:val="000000"/>
                <w:sz w:val="16"/>
                <w:szCs w:val="16"/>
                <w:lang w:val="en-GB"/>
              </w:rPr>
              <w:t>, C. M.</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kpIvvoSZ","properties":{"formattedCitation":"(38)","plainCitation":"(38)","noteIndex":0},"citationItems":[{"id":3120,"uris":["http://zotero.org/users/3447303/items/CTCCPD4X"],"uri":["http://zotero.org/users/3447303/items/CTCCPD4X"],"itemData":{"id":3120,"type":"article-journal","title":"Improving the peer-review process from the perspective of an author and reviewer","container-title":"British Dental Journal","page":"167-168","volume":"220","issue":"4","archive_location":"WOS:000371402400016","abstract":"The peer-review process is a fundamental component in the advancement of science. In this process, independent reviewers evaluate the quality of a manuscript and its suitability for publication in a particular scientific journal. Thus, to favour the publication of the highest-level information, the peer-review system should be as unbiased as possible. Although the peer-review system is the most commonly used method to select manuscripts for publication, it has several potential limitations. The main objective of this manuscript is to discuss some limitations of the peer-review system and suggest potential solutions from the perspective of an author and reviewer. This article may contribute to the always-dynamic development of the peer-review process.","ISSN":"0007-0610","journalAbbreviation":"Br. Dent. J.","language":"English","author":[{"family":"Faggion","given":"C. M."}],"issued":{"date-parts":[["2016",2]]}}}],"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8)</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C286A52"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75839B23"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4E37544"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itish Dental Journal</w:t>
            </w:r>
          </w:p>
        </w:tc>
        <w:tc>
          <w:tcPr>
            <w:tcW w:w="630" w:type="dxa"/>
            <w:shd w:val="clear" w:color="auto" w:fill="auto"/>
            <w:noWrap/>
            <w:vAlign w:val="bottom"/>
            <w:hideMark/>
          </w:tcPr>
          <w:p w14:paraId="35168CBE"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3D222319"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F552B53" w14:textId="70F00E34" w:rsidR="009E1715"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32CE9E15" w14:textId="002D1E19" w:rsidR="007661A8" w:rsidRPr="004F4E45" w:rsidRDefault="009E171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B936731" w14:textId="00D2F05A"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5C7679" w:rsidRPr="004F4E45">
              <w:rPr>
                <w:rFonts w:ascii="Calibri" w:eastAsia="Times New Roman" w:hAnsi="Calibri" w:cs="Times New Roman"/>
                <w:color w:val="000000"/>
                <w:sz w:val="16"/>
                <w:szCs w:val="16"/>
                <w:lang w:val="en-GB"/>
              </w:rPr>
              <w:t xml:space="preserve">15, </w:t>
            </w:r>
            <w:r w:rsidR="009E1715" w:rsidRPr="004F4E45">
              <w:rPr>
                <w:rFonts w:ascii="Calibri" w:eastAsia="Times New Roman" w:hAnsi="Calibri" w:cs="Times New Roman"/>
                <w:color w:val="000000"/>
                <w:sz w:val="16"/>
                <w:szCs w:val="16"/>
                <w:lang w:val="en-GB"/>
              </w:rPr>
              <w:t>71</w:t>
            </w:r>
          </w:p>
        </w:tc>
        <w:tc>
          <w:tcPr>
            <w:tcW w:w="709" w:type="dxa"/>
          </w:tcPr>
          <w:p w14:paraId="20EA9B4B"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p>
        </w:tc>
      </w:tr>
      <w:tr w:rsidR="007661A8" w:rsidRPr="004F4E45" w14:paraId="0AA64FE8" w14:textId="77777777" w:rsidTr="00FE2B18">
        <w:trPr>
          <w:trHeight w:val="300"/>
        </w:trPr>
        <w:tc>
          <w:tcPr>
            <w:tcW w:w="1146" w:type="dxa"/>
            <w:shd w:val="clear" w:color="auto" w:fill="auto"/>
            <w:noWrap/>
            <w:vAlign w:val="bottom"/>
            <w:hideMark/>
          </w:tcPr>
          <w:p w14:paraId="35172B9C" w14:textId="445DC6B8" w:rsidR="007661A8" w:rsidRPr="004F4E45" w:rsidRDefault="007661A8" w:rsidP="001744FB">
            <w:pPr>
              <w:spacing w:after="0" w:line="240" w:lineRule="auto"/>
              <w:ind w:left="-9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Fain, J. A.</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giG9I8c","properties":{"formattedCitation":"(39)","plainCitation":"(39)","noteIndex":0},"citationItems":[{"id":4188,"uris":["http://zotero.org/users/3447303/items/BIBW727S"],"uri":["http://zotero.org/users/3447303/items/BIBW727S"],"itemData":{"id":4188,"type":"webpage","title":"Guidelines informing the peer review process","genre":"Physical &amp; Somatoform &amp; Psychogenic Disorders 3290","abstract":"This issue of the journal, The Diabetes Educator, deals with the guidelines informing the peer review process. The peer review process is an important component of scientific publishing and is essential in assisting editors to make final decisions about whether to publish an author's paper. Most journals today are refereed, a process whereby editors send out manuscripts received for publication to outside experts for their comments on the papers' significance and suitability. Scholarly peer review is referred to as refereeing. Referred materials are often cited as peer reviewed. While there are often no set referee qualifications or evaluation guidelines, criteria may vary widely within and among journals. Without getting into specifics regarding criteria associated with reviewing manuscripts, several basic guidelines need to be considered when providing feedback to the editor. The guidelines provide reviewers with an overview of how to comment on the significance and suitability of a paper. (PsycINFO Database Record (c) 2016 APA, all rights reserved)","URL":"http://ovidsp.ovid.com/ovidweb.cgi?T=JS&amp;PAGE=reference&amp;D=psyc8&amp;NEWS=N&amp;AN=2011-21278-001","author":[{"family":"Fain","given":"James A."}],"issued":{"date-parts":[["2011"]]},"accessed":{"date-parts":[["2004",1,4]]}}}],"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39)</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4F0C727"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341507F3" w14:textId="5C9D54FD"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5DEB485"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he Diabetes EDUCATOR</w:t>
            </w:r>
          </w:p>
        </w:tc>
        <w:tc>
          <w:tcPr>
            <w:tcW w:w="630" w:type="dxa"/>
            <w:shd w:val="clear" w:color="auto" w:fill="auto"/>
            <w:noWrap/>
            <w:vAlign w:val="bottom"/>
            <w:hideMark/>
          </w:tcPr>
          <w:p w14:paraId="6BC0117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426B7A3E" w14:textId="1AD24714"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A5E0533" w14:textId="0FFD8397" w:rsidR="009E1715" w:rsidRPr="004F4E45" w:rsidRDefault="005B6E1F" w:rsidP="001744FB">
            <w:pPr>
              <w:spacing w:after="0" w:line="240" w:lineRule="auto"/>
            </w:pPr>
            <w:r w:rsidRPr="004F4E45">
              <w:rPr>
                <w:rFonts w:ascii="Calibri" w:eastAsia="Times New Roman" w:hAnsi="Calibri" w:cs="Times New Roman"/>
                <w:color w:val="000000"/>
                <w:sz w:val="16"/>
                <w:szCs w:val="16"/>
                <w:lang w:val="en-GB"/>
              </w:rPr>
              <w:t>Make general comments,</w:t>
            </w:r>
          </w:p>
          <w:p w14:paraId="424B8FF0" w14:textId="5CEBB2BF" w:rsidR="00E00F60" w:rsidRPr="004F4E45" w:rsidRDefault="009E171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67DDC7C5" w14:textId="19A1FE8A" w:rsidR="007661A8" w:rsidRPr="004F4E45" w:rsidRDefault="005B6E1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3, </w:t>
            </w:r>
            <w:r w:rsidR="005C7679" w:rsidRPr="004F4E45">
              <w:rPr>
                <w:rFonts w:ascii="Calibri" w:eastAsia="Times New Roman" w:hAnsi="Calibri" w:cs="Times New Roman"/>
                <w:color w:val="000000"/>
                <w:sz w:val="16"/>
                <w:szCs w:val="16"/>
                <w:lang w:val="en-GB"/>
              </w:rPr>
              <w:t xml:space="preserve">15, 16, </w:t>
            </w:r>
            <w:r w:rsidR="00796C79" w:rsidRPr="004F4E45">
              <w:rPr>
                <w:rFonts w:ascii="Calibri" w:eastAsia="Times New Roman" w:hAnsi="Calibri" w:cs="Times New Roman"/>
                <w:color w:val="000000"/>
                <w:sz w:val="16"/>
                <w:szCs w:val="16"/>
                <w:lang w:val="en-GB"/>
              </w:rPr>
              <w:t xml:space="preserve">18, </w:t>
            </w:r>
            <w:r w:rsidR="0025596F" w:rsidRPr="004F4E45">
              <w:rPr>
                <w:rFonts w:ascii="Calibri" w:eastAsia="Times New Roman" w:hAnsi="Calibri" w:cs="Times New Roman"/>
                <w:color w:val="000000"/>
                <w:sz w:val="16"/>
                <w:szCs w:val="16"/>
                <w:lang w:val="en-GB"/>
              </w:rPr>
              <w:t xml:space="preserve">62, </w:t>
            </w:r>
            <w:r w:rsidR="009E1715" w:rsidRPr="004F4E45">
              <w:rPr>
                <w:rFonts w:ascii="Calibri" w:eastAsia="Times New Roman" w:hAnsi="Calibri" w:cs="Times New Roman"/>
                <w:color w:val="000000"/>
                <w:sz w:val="16"/>
                <w:szCs w:val="16"/>
                <w:lang w:val="en-GB"/>
              </w:rPr>
              <w:t>64</w:t>
            </w:r>
          </w:p>
        </w:tc>
        <w:tc>
          <w:tcPr>
            <w:tcW w:w="709" w:type="dxa"/>
          </w:tcPr>
          <w:p w14:paraId="4245CBC0"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6</w:t>
            </w:r>
          </w:p>
        </w:tc>
      </w:tr>
      <w:tr w:rsidR="007661A8" w:rsidRPr="004F4E45" w14:paraId="4B42F54E" w14:textId="77777777" w:rsidTr="00FE2B18">
        <w:trPr>
          <w:trHeight w:val="300"/>
        </w:trPr>
        <w:tc>
          <w:tcPr>
            <w:tcW w:w="1146" w:type="dxa"/>
            <w:shd w:val="clear" w:color="auto" w:fill="auto"/>
            <w:noWrap/>
            <w:vAlign w:val="bottom"/>
            <w:hideMark/>
          </w:tcPr>
          <w:p w14:paraId="295431E0" w14:textId="0BADE99D" w:rsidR="007661A8" w:rsidRPr="004F4E45" w:rsidRDefault="007661A8" w:rsidP="001744FB">
            <w:pPr>
              <w:spacing w:after="0" w:line="240" w:lineRule="auto"/>
              <w:ind w:hanging="9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Feinstein, A.</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BGUkGGa","properties":{"formattedCitation":"(40)","plainCitation":"(40)","noteIndex":0},"citationItems":[{"id":6411,"uris":["http://zotero.org/users/3447303/items/CSH8YXSS"],"uri":["http://zotero.org/users/3447303/items/CSH8YXSS"],"itemData":{"id":6411,"type":"article-journal","title":"The Peer-Review Process - and an Acknowledgment of Our Peerless Reviewers","container-title":"Journal of Clinical Epidemiology","page":"1-4","volume":"42","issue":"1","archive_location":"WOS:A1989T302400001","ISSN":"0895-4356","journalAbbreviation":"J. Clin. Epidemiol.","language":"English","author":[{"family":"Feinstein","given":"A. R."},{"family":"Spitzer","given":"W. O."}],"issued":{"date-parts":[["1989"]]}}}],"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0)</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E0A39DD"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95AA4D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57164A6"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Clinical Epidemiology</w:t>
            </w:r>
          </w:p>
        </w:tc>
        <w:tc>
          <w:tcPr>
            <w:tcW w:w="630" w:type="dxa"/>
            <w:shd w:val="clear" w:color="auto" w:fill="auto"/>
            <w:noWrap/>
            <w:vAlign w:val="bottom"/>
            <w:hideMark/>
          </w:tcPr>
          <w:p w14:paraId="1A2F3123"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89</w:t>
            </w:r>
          </w:p>
        </w:tc>
        <w:tc>
          <w:tcPr>
            <w:tcW w:w="1080" w:type="dxa"/>
            <w:shd w:val="clear" w:color="auto" w:fill="auto"/>
            <w:noWrap/>
            <w:vAlign w:val="bottom"/>
            <w:hideMark/>
          </w:tcPr>
          <w:p w14:paraId="1F7CD6DF" w14:textId="29E7D08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34BE39C" w14:textId="6B94E05C" w:rsidR="007661A8" w:rsidRPr="004F4E45" w:rsidRDefault="009E171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61678CCB" w14:textId="6607BDC3" w:rsidR="007661A8" w:rsidRPr="004F4E45" w:rsidRDefault="009E171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5C913FA1"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7661A8" w:rsidRPr="004F4E45" w14:paraId="2AE6F7D5" w14:textId="77777777" w:rsidTr="00FE2B18">
        <w:trPr>
          <w:trHeight w:val="300"/>
        </w:trPr>
        <w:tc>
          <w:tcPr>
            <w:tcW w:w="1146" w:type="dxa"/>
            <w:shd w:val="clear" w:color="auto" w:fill="auto"/>
            <w:noWrap/>
            <w:vAlign w:val="bottom"/>
            <w:hideMark/>
          </w:tcPr>
          <w:p w14:paraId="62C987CD" w14:textId="01BA6224"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Feldstein Ewing, S.</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XdUKudi4","properties":{"formattedCitation":"(41)","plainCitation":"(41)","noteIndex":0},"citationItems":[{"id":3314,"uris":["http://zotero.org/users/3447303/items/VU3VE7S3"],"uri":["http://zotero.org/users/3447303/items/VU3VE7S3"],"itemData":{"id":3314,"type":"article-journal","title":"Peer review of human studies run amok: A break in the fiduciary relation between scientists and the public","container-title":"Evidence-Based Medicine","page":"1-2","volume":"20","issue":"1","archive":"Scopus","abstract":"Peer review aims to ensure the quality and credibility of research reporting. Conducted by volunteer scientists who receive no guidance or direction, peer review widely varies from fast and facilitative, to unclear and obstructive. Poor quality is an issue because most science research is publicly funded, whereby scientists must make an effort to quickly disseminate their findings back to the public. An unfortunately not uncommon barrier in this process is ineffective peer review. Most scientists agree that when done well, editors and reviewers drive and maintain the high standards of science. At the same time, ineffective peer review can cause great delay with no introduced improvement in final product. These delays and requests interfere with the path of communication between scientist and public, at a great cost to editors, reviewers, authors and those who stand to benefit from application of the results of the studies. We offer a series of concrete recommendations to improve this process.","DOI":"10.1136/ebmed-2014-110076","ISSN":"13565524 (ISSN)","language":"English","author":[{"family":"Feldstein Ewing","given":"S. W."},{"family":"Saitz","given":"R."}],"issued":{"date-parts":[["2015"]]}}}],"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1)</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86BB4D6"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07056F2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685025A"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vidence Based Medicine</w:t>
            </w:r>
          </w:p>
        </w:tc>
        <w:tc>
          <w:tcPr>
            <w:tcW w:w="630" w:type="dxa"/>
            <w:shd w:val="clear" w:color="auto" w:fill="auto"/>
            <w:noWrap/>
            <w:vAlign w:val="bottom"/>
            <w:hideMark/>
          </w:tcPr>
          <w:p w14:paraId="67B82DD4"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1FC3170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erspective</w:t>
            </w:r>
          </w:p>
        </w:tc>
        <w:tc>
          <w:tcPr>
            <w:tcW w:w="1677" w:type="dxa"/>
          </w:tcPr>
          <w:p w14:paraId="70B0200D" w14:textId="3D379021" w:rsidR="008C6FE6" w:rsidRPr="004F4E45" w:rsidRDefault="00B8206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1CB6E957" w14:textId="632D92E9" w:rsidR="00326EEF" w:rsidRPr="004F4E45" w:rsidRDefault="00326EE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r w:rsidR="007731B9" w:rsidRPr="004F4E45">
              <w:t xml:space="preserve"> </w:t>
            </w:r>
            <w:r w:rsidR="009E1715" w:rsidRPr="004F4E45">
              <w:rPr>
                <w:rFonts w:ascii="Calibri" w:eastAsia="Times New Roman" w:hAnsi="Calibri" w:cs="Times New Roman"/>
                <w:color w:val="000000"/>
                <w:sz w:val="16"/>
                <w:szCs w:val="16"/>
                <w:lang w:val="en-GB"/>
              </w:rPr>
              <w:t>Discussion/Conclusion</w:t>
            </w:r>
          </w:p>
        </w:tc>
        <w:tc>
          <w:tcPr>
            <w:tcW w:w="708" w:type="dxa"/>
            <w:shd w:val="clear" w:color="auto" w:fill="auto"/>
            <w:noWrap/>
            <w:vAlign w:val="bottom"/>
          </w:tcPr>
          <w:p w14:paraId="30227F3B" w14:textId="3B91B434" w:rsidR="007661A8" w:rsidRPr="004F4E45" w:rsidRDefault="00B8206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7, </w:t>
            </w:r>
            <w:r w:rsidR="00326EEF" w:rsidRPr="004F4E45">
              <w:rPr>
                <w:rFonts w:ascii="Calibri" w:eastAsia="Times New Roman" w:hAnsi="Calibri" w:cs="Times New Roman"/>
                <w:color w:val="000000"/>
                <w:sz w:val="16"/>
                <w:szCs w:val="16"/>
                <w:lang w:val="en-GB"/>
              </w:rPr>
              <w:t>17,</w:t>
            </w:r>
            <w:r w:rsidR="009E1715" w:rsidRPr="004F4E45">
              <w:rPr>
                <w:rFonts w:ascii="Calibri" w:eastAsia="Times New Roman" w:hAnsi="Calibri" w:cs="Times New Roman"/>
                <w:color w:val="000000"/>
                <w:sz w:val="16"/>
                <w:szCs w:val="16"/>
                <w:lang w:val="en-GB"/>
              </w:rPr>
              <w:t xml:space="preserve"> 50</w:t>
            </w:r>
          </w:p>
        </w:tc>
        <w:tc>
          <w:tcPr>
            <w:tcW w:w="709" w:type="dxa"/>
          </w:tcPr>
          <w:p w14:paraId="3677BEFE"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p>
        </w:tc>
      </w:tr>
      <w:tr w:rsidR="007661A8" w:rsidRPr="004F4E45" w14:paraId="49D1E275" w14:textId="77777777" w:rsidTr="00FE2B18">
        <w:trPr>
          <w:trHeight w:val="300"/>
        </w:trPr>
        <w:tc>
          <w:tcPr>
            <w:tcW w:w="1146" w:type="dxa"/>
            <w:shd w:val="clear" w:color="auto" w:fill="auto"/>
            <w:noWrap/>
            <w:vAlign w:val="bottom"/>
            <w:hideMark/>
          </w:tcPr>
          <w:p w14:paraId="79BE6CE2" w14:textId="09AD7DD5" w:rsidR="007661A8" w:rsidRPr="001964D8" w:rsidRDefault="007661A8" w:rsidP="001744FB">
            <w:pPr>
              <w:spacing w:after="0" w:line="240" w:lineRule="auto"/>
              <w:rPr>
                <w:rFonts w:ascii="Calibri" w:eastAsia="Times New Roman" w:hAnsi="Calibri" w:cs="Times New Roman"/>
                <w:color w:val="000000"/>
                <w:sz w:val="16"/>
                <w:szCs w:val="16"/>
                <w:lang w:val="en-GB"/>
              </w:rPr>
            </w:pPr>
            <w:r w:rsidRPr="001964D8">
              <w:rPr>
                <w:rFonts w:ascii="Calibri" w:eastAsia="Times New Roman" w:hAnsi="Calibri" w:cs="Times New Roman"/>
                <w:color w:val="000000"/>
                <w:sz w:val="16"/>
                <w:szCs w:val="16"/>
                <w:lang w:val="en-GB"/>
              </w:rPr>
              <w:t>Feldman, M. D.</w:t>
            </w:r>
            <w:r w:rsidR="000A0F96" w:rsidRPr="001964D8">
              <w:rPr>
                <w:rFonts w:ascii="Calibri" w:eastAsia="Times New Roman" w:hAnsi="Calibri" w:cs="Times New Roman"/>
                <w:color w:val="000000"/>
                <w:sz w:val="16"/>
                <w:szCs w:val="16"/>
                <w:lang w:val="en-GB"/>
              </w:rPr>
              <w:fldChar w:fldCharType="begin"/>
            </w:r>
            <w:r w:rsidR="005C13AE" w:rsidRPr="001964D8">
              <w:rPr>
                <w:rFonts w:ascii="Calibri" w:eastAsia="Times New Roman" w:hAnsi="Calibri" w:cs="Times New Roman"/>
                <w:color w:val="000000"/>
                <w:sz w:val="16"/>
                <w:szCs w:val="16"/>
                <w:lang w:val="en-GB"/>
              </w:rPr>
              <w:instrText xml:space="preserve"> ADDIN ZOTERO_ITEM CSL_CITATION {"citationID":"wYx0gadY","properties":{"formattedCitation":"(42)","plainCitation":"(42)","noteIndex":0},"citationItems":[{"id":3119,"uris":["http://zotero.org/users/3447303/items/JRA29U8V"],"uri":["http://zotero.org/users/3447303/items/JRA29U8V"],"itemData":{"id":3119,"type":"article-journal","title":"Peer Review at JGIM","container-title":"Journal of General Internal Medicine","page":"1401-1407","volume":"31","issue":"12","archive_location":"WOS:000389626600001","ISSN":"0884-8734","journalAbbreviation":"J. Gen. Intern. Med.","language":"English","author":[{"family":"Feldman","given":"M. D."},{"family":"Kravitz","given":"R. L."}],"issued":{"date-parts":[["2016",12]]}}}],"schema":"https://github.com/citation-style-language/schema/raw/master/csl-citation.json"} </w:instrText>
            </w:r>
            <w:r w:rsidR="000A0F96" w:rsidRPr="001964D8">
              <w:rPr>
                <w:rFonts w:ascii="Calibri" w:eastAsia="Times New Roman" w:hAnsi="Calibri" w:cs="Times New Roman"/>
                <w:color w:val="000000"/>
                <w:sz w:val="16"/>
                <w:szCs w:val="16"/>
                <w:lang w:val="en-GB"/>
              </w:rPr>
              <w:fldChar w:fldCharType="separate"/>
            </w:r>
            <w:r w:rsidR="005C13AE" w:rsidRPr="001964D8">
              <w:rPr>
                <w:rFonts w:ascii="Calibri" w:hAnsi="Calibri" w:cs="Calibri"/>
                <w:sz w:val="16"/>
              </w:rPr>
              <w:t>(42)</w:t>
            </w:r>
            <w:r w:rsidR="000A0F96" w:rsidRPr="001964D8">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9641762" w14:textId="77777777" w:rsidR="007661A8" w:rsidRPr="001964D8" w:rsidRDefault="007661A8" w:rsidP="001744FB">
            <w:pPr>
              <w:spacing w:after="0" w:line="240" w:lineRule="auto"/>
              <w:ind w:right="-376"/>
              <w:rPr>
                <w:rFonts w:ascii="Calibri" w:eastAsia="Times New Roman" w:hAnsi="Calibri" w:cs="Times New Roman"/>
                <w:color w:val="000000"/>
                <w:sz w:val="16"/>
                <w:szCs w:val="16"/>
                <w:lang w:val="en-GB"/>
              </w:rPr>
            </w:pPr>
            <w:r w:rsidRPr="001964D8">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2FE1D90E" w14:textId="17A10799" w:rsidR="007661A8" w:rsidRPr="001964D8" w:rsidRDefault="007661A8" w:rsidP="001744FB">
            <w:pPr>
              <w:spacing w:after="0" w:line="240" w:lineRule="auto"/>
              <w:rPr>
                <w:rFonts w:ascii="Calibri" w:eastAsia="Times New Roman" w:hAnsi="Calibri" w:cs="Times New Roman"/>
                <w:color w:val="000000"/>
                <w:sz w:val="16"/>
                <w:szCs w:val="16"/>
                <w:lang w:val="en-GB"/>
              </w:rPr>
            </w:pPr>
            <w:r w:rsidRPr="001964D8">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650A862" w14:textId="77777777" w:rsidR="007661A8" w:rsidRPr="001964D8" w:rsidRDefault="007661A8" w:rsidP="001744FB">
            <w:pPr>
              <w:spacing w:after="0" w:line="240" w:lineRule="auto"/>
              <w:ind w:right="-108"/>
              <w:rPr>
                <w:rFonts w:ascii="Calibri" w:eastAsia="Times New Roman" w:hAnsi="Calibri" w:cs="Times New Roman"/>
                <w:color w:val="000000"/>
                <w:sz w:val="16"/>
                <w:szCs w:val="16"/>
                <w:lang w:val="en-GB"/>
              </w:rPr>
            </w:pPr>
            <w:r w:rsidRPr="001964D8">
              <w:rPr>
                <w:rFonts w:ascii="Calibri" w:eastAsia="Times New Roman" w:hAnsi="Calibri" w:cs="Times New Roman"/>
                <w:color w:val="000000"/>
                <w:sz w:val="16"/>
                <w:szCs w:val="16"/>
                <w:lang w:val="en-GB"/>
              </w:rPr>
              <w:t xml:space="preserve">Journal of </w:t>
            </w:r>
            <w:proofErr w:type="spellStart"/>
            <w:r w:rsidRPr="001964D8">
              <w:rPr>
                <w:rFonts w:ascii="Calibri" w:eastAsia="Times New Roman" w:hAnsi="Calibri" w:cs="Times New Roman"/>
                <w:color w:val="000000"/>
                <w:sz w:val="16"/>
                <w:szCs w:val="16"/>
                <w:lang w:val="en-GB"/>
              </w:rPr>
              <w:t>Geneneral</w:t>
            </w:r>
            <w:proofErr w:type="spellEnd"/>
            <w:r w:rsidRPr="001964D8">
              <w:rPr>
                <w:rFonts w:ascii="Calibri" w:eastAsia="Times New Roman" w:hAnsi="Calibri" w:cs="Times New Roman"/>
                <w:color w:val="000000"/>
                <w:sz w:val="16"/>
                <w:szCs w:val="16"/>
                <w:lang w:val="en-GB"/>
              </w:rPr>
              <w:t xml:space="preserve"> Internal Medicine</w:t>
            </w:r>
          </w:p>
        </w:tc>
        <w:tc>
          <w:tcPr>
            <w:tcW w:w="630" w:type="dxa"/>
            <w:shd w:val="clear" w:color="auto" w:fill="auto"/>
            <w:noWrap/>
            <w:vAlign w:val="bottom"/>
            <w:hideMark/>
          </w:tcPr>
          <w:p w14:paraId="5F587737" w14:textId="77777777" w:rsidR="007661A8" w:rsidRPr="001964D8" w:rsidRDefault="007661A8" w:rsidP="001744FB">
            <w:pPr>
              <w:spacing w:after="0" w:line="240" w:lineRule="auto"/>
              <w:rPr>
                <w:rFonts w:ascii="Calibri" w:eastAsia="Times New Roman" w:hAnsi="Calibri" w:cs="Times New Roman"/>
                <w:color w:val="000000"/>
                <w:sz w:val="16"/>
                <w:szCs w:val="16"/>
                <w:lang w:val="en-GB"/>
              </w:rPr>
            </w:pPr>
            <w:r w:rsidRPr="001964D8">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5FE25AFC" w14:textId="17AD489C" w:rsidR="007661A8" w:rsidRPr="001964D8" w:rsidRDefault="007661A8" w:rsidP="001744FB">
            <w:pPr>
              <w:spacing w:after="0" w:line="240" w:lineRule="auto"/>
              <w:rPr>
                <w:rFonts w:ascii="Calibri" w:eastAsia="Times New Roman" w:hAnsi="Calibri" w:cs="Times New Roman"/>
                <w:color w:val="000000"/>
                <w:sz w:val="16"/>
                <w:szCs w:val="16"/>
                <w:lang w:val="en-GB"/>
              </w:rPr>
            </w:pPr>
            <w:r w:rsidRPr="001964D8">
              <w:rPr>
                <w:rFonts w:ascii="Calibri" w:eastAsia="Times New Roman" w:hAnsi="Calibri" w:cs="Times New Roman"/>
                <w:color w:val="000000"/>
                <w:sz w:val="16"/>
                <w:szCs w:val="16"/>
                <w:lang w:val="en-GB"/>
              </w:rPr>
              <w:t>Editorial</w:t>
            </w:r>
          </w:p>
        </w:tc>
        <w:tc>
          <w:tcPr>
            <w:tcW w:w="1677" w:type="dxa"/>
          </w:tcPr>
          <w:p w14:paraId="65EF9F09" w14:textId="4752FC84" w:rsidR="007661A8" w:rsidRDefault="001964D8" w:rsidP="001744FB">
            <w:pPr>
              <w:spacing w:after="0" w:line="240" w:lineRule="auto"/>
              <w:rPr>
                <w:rFonts w:ascii="Calibri" w:eastAsia="Times New Roman" w:hAnsi="Calibri" w:cs="Times New Roman"/>
                <w:color w:val="000000"/>
                <w:sz w:val="16"/>
                <w:szCs w:val="16"/>
                <w:lang w:val="en-GB"/>
              </w:rPr>
            </w:pPr>
            <w:r w:rsidRPr="001964D8">
              <w:rPr>
                <w:rFonts w:ascii="Calibri" w:eastAsia="Times New Roman" w:hAnsi="Calibri" w:cs="Times New Roman"/>
                <w:color w:val="000000"/>
                <w:sz w:val="16"/>
                <w:szCs w:val="16"/>
                <w:lang w:val="en-GB"/>
              </w:rPr>
              <w:t>Organization and approach to review</w:t>
            </w:r>
            <w:r>
              <w:rPr>
                <w:rFonts w:ascii="Calibri" w:eastAsia="Times New Roman" w:hAnsi="Calibri" w:cs="Times New Roman"/>
                <w:color w:val="000000"/>
                <w:sz w:val="16"/>
                <w:szCs w:val="16"/>
                <w:lang w:val="en-GB"/>
              </w:rPr>
              <w:t xml:space="preserve">, </w:t>
            </w:r>
          </w:p>
          <w:p w14:paraId="55AE3E46" w14:textId="7B3AD79E" w:rsidR="001964D8" w:rsidRPr="001964D8" w:rsidRDefault="001964D8" w:rsidP="001744FB">
            <w:pPr>
              <w:spacing w:after="0" w:line="240" w:lineRule="auto"/>
              <w:rPr>
                <w:rFonts w:ascii="Calibri" w:eastAsia="Times New Roman" w:hAnsi="Calibri" w:cs="Times New Roman"/>
                <w:color w:val="000000"/>
                <w:sz w:val="16"/>
                <w:szCs w:val="16"/>
                <w:lang w:val="en-GB"/>
              </w:rPr>
            </w:pPr>
            <w:r w:rsidRPr="001964D8">
              <w:rPr>
                <w:rFonts w:ascii="Calibri" w:eastAsia="Times New Roman" w:hAnsi="Calibri" w:cs="Times New Roman"/>
                <w:color w:val="000000"/>
                <w:sz w:val="16"/>
                <w:szCs w:val="16"/>
                <w:lang w:val="en-GB"/>
              </w:rPr>
              <w:t>Make general comments</w:t>
            </w:r>
            <w:r>
              <w:rPr>
                <w:rFonts w:ascii="Calibri" w:eastAsia="Times New Roman" w:hAnsi="Calibri" w:cs="Times New Roman"/>
                <w:color w:val="000000"/>
                <w:sz w:val="16"/>
                <w:szCs w:val="16"/>
                <w:lang w:val="en-GB"/>
              </w:rPr>
              <w:t>,</w:t>
            </w:r>
          </w:p>
          <w:p w14:paraId="46FB5638" w14:textId="4BD7452B" w:rsidR="00040F79" w:rsidRPr="001964D8" w:rsidRDefault="009E1715" w:rsidP="001744FB">
            <w:pPr>
              <w:spacing w:after="0" w:line="240" w:lineRule="auto"/>
              <w:rPr>
                <w:rFonts w:ascii="Calibri" w:eastAsia="Times New Roman" w:hAnsi="Calibri" w:cs="Times New Roman"/>
                <w:color w:val="000000"/>
                <w:sz w:val="16"/>
                <w:szCs w:val="16"/>
                <w:lang w:val="en-GB"/>
              </w:rPr>
            </w:pPr>
            <w:r w:rsidRPr="001964D8">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3278F97" w14:textId="39388EC2" w:rsidR="007661A8" w:rsidRPr="001964D8" w:rsidRDefault="001964D8" w:rsidP="001964D8">
            <w:pPr>
              <w:spacing w:after="0" w:line="240" w:lineRule="auto"/>
              <w:rPr>
                <w:rFonts w:ascii="Calibri" w:eastAsia="Times New Roman" w:hAnsi="Calibri" w:cs="Times New Roman"/>
                <w:color w:val="000000"/>
                <w:sz w:val="16"/>
                <w:szCs w:val="16"/>
                <w:lang w:val="en-GB"/>
              </w:rPr>
            </w:pPr>
            <w:r>
              <w:rPr>
                <w:rFonts w:ascii="Calibri" w:eastAsia="Times New Roman" w:hAnsi="Calibri" w:cs="Times New Roman"/>
                <w:color w:val="000000"/>
                <w:sz w:val="16"/>
                <w:szCs w:val="16"/>
                <w:lang w:val="en-GB"/>
              </w:rPr>
              <w:t>1</w:t>
            </w:r>
            <w:r w:rsidR="005269D9" w:rsidRPr="001964D8">
              <w:rPr>
                <w:rFonts w:ascii="Calibri" w:eastAsia="Times New Roman" w:hAnsi="Calibri" w:cs="Times New Roman"/>
                <w:color w:val="000000"/>
                <w:sz w:val="16"/>
                <w:szCs w:val="16"/>
                <w:lang w:val="en-GB"/>
              </w:rPr>
              <w:t xml:space="preserve">, </w:t>
            </w:r>
            <w:r>
              <w:rPr>
                <w:rFonts w:ascii="Calibri" w:eastAsia="Times New Roman" w:hAnsi="Calibri" w:cs="Times New Roman"/>
                <w:color w:val="000000"/>
                <w:sz w:val="16"/>
                <w:szCs w:val="16"/>
                <w:lang w:val="en-GB"/>
              </w:rPr>
              <w:t>16</w:t>
            </w:r>
            <w:r w:rsidR="00E83387" w:rsidRPr="001964D8">
              <w:rPr>
                <w:rFonts w:ascii="Calibri" w:eastAsia="Times New Roman" w:hAnsi="Calibri" w:cs="Times New Roman"/>
                <w:color w:val="000000"/>
                <w:sz w:val="16"/>
                <w:szCs w:val="16"/>
                <w:lang w:val="en-GB"/>
              </w:rPr>
              <w:t xml:space="preserve">, </w:t>
            </w:r>
            <w:r w:rsidR="00995161">
              <w:rPr>
                <w:rFonts w:ascii="Calibri" w:eastAsia="Times New Roman" w:hAnsi="Calibri" w:cs="Times New Roman"/>
                <w:color w:val="000000"/>
                <w:sz w:val="16"/>
                <w:szCs w:val="16"/>
                <w:lang w:val="en-GB"/>
              </w:rPr>
              <w:t>70</w:t>
            </w:r>
          </w:p>
        </w:tc>
        <w:tc>
          <w:tcPr>
            <w:tcW w:w="709" w:type="dxa"/>
          </w:tcPr>
          <w:p w14:paraId="0FBC6741" w14:textId="3CCD1FF7" w:rsidR="007661A8" w:rsidRPr="001964D8" w:rsidRDefault="006C6553" w:rsidP="001744FB">
            <w:pPr>
              <w:spacing w:after="0" w:line="240" w:lineRule="auto"/>
              <w:rPr>
                <w:rFonts w:ascii="Calibri" w:eastAsia="Times New Roman" w:hAnsi="Calibri" w:cs="Times New Roman"/>
                <w:color w:val="000000"/>
                <w:sz w:val="16"/>
                <w:szCs w:val="16"/>
                <w:lang w:val="en-GB"/>
              </w:rPr>
            </w:pPr>
            <w:r w:rsidRPr="001964D8">
              <w:rPr>
                <w:rFonts w:ascii="Calibri" w:eastAsia="Times New Roman" w:hAnsi="Calibri" w:cs="Times New Roman"/>
                <w:color w:val="000000"/>
                <w:sz w:val="16"/>
                <w:szCs w:val="16"/>
                <w:lang w:val="en-GB"/>
              </w:rPr>
              <w:t>3</w:t>
            </w:r>
          </w:p>
        </w:tc>
      </w:tr>
      <w:tr w:rsidR="007661A8" w:rsidRPr="004F4E45" w14:paraId="1BFFC343" w14:textId="77777777" w:rsidTr="00FE2B18">
        <w:trPr>
          <w:trHeight w:val="300"/>
        </w:trPr>
        <w:tc>
          <w:tcPr>
            <w:tcW w:w="1146" w:type="dxa"/>
            <w:shd w:val="clear" w:color="auto" w:fill="auto"/>
            <w:noWrap/>
            <w:vAlign w:val="bottom"/>
            <w:hideMark/>
          </w:tcPr>
          <w:p w14:paraId="13E9850A" w14:textId="3F5D6048"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Ferris, L.</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OKJJqYi9","properties":{"formattedCitation":"(43)","plainCitation":"(43)","noteIndex":0},"citationItems":[{"id":4348,"uris":["http://zotero.org/users/3447303/items/TUMDERI8"],"uri":["http://zotero.org/users/3447303/items/TUMDERI8"],"itemData":{"id":4348,"type":"webpage","title":"Academic merit, promotion, and journal peer reviewing: The role of academic institutions in providing proper recognition","genre":"Psychological &amp; Physical Disorders 3200","abstract":"The recent Sixth International Congress on Peer Review and Biomedical Publication was packed with intense discussions about improving quality and credibility of biomedical publishing. Although the use of external peer reviewers is now seen as the fundamental approach for improving quality in science, it is easy to forget that many scientific journals did not use peer review until the 20th century. In essence, the high-quality peer reviewer is a colleague who makes a major contribution to the quality of the scientific literature by having been involved in the peer-review process. The importance of this contribution cannot be understated and that gets to the core of assuring adequate recognition of these colleagues for their valuable contributions. Authors making contributions to the biomedical literature automatically have something substantive to show for their time and expertise. Academic institutions must develop mechanisms to track and measure the amount and quality of journal peer review activities just as they do other scholarly, professional, and creative work. What are benchmarks that could be used? Time spent in journal peer-reviewing is one possible measure, but this captures only quantity not quality of effort. (PsycINFO Database Record (c) 2016 APA, all rights reserved)","URL":"http://ovidsp.ovid.com/ovidweb.cgi?T=JS&amp;PAGE=reference&amp;D=psyc7&amp;NEWS=N&amp;AN=2010-08642-001","author":[{"family":"Ferris","given":"Lorraine E."},{"family":"Brumback","given":"Roger A."}],"issued":{"date-parts":[["2010"]]}}}],"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3)</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0A17EA5"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4E842149" w14:textId="0F4FCFFF"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DFDC0D7"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Child Neurology</w:t>
            </w:r>
          </w:p>
        </w:tc>
        <w:tc>
          <w:tcPr>
            <w:tcW w:w="630" w:type="dxa"/>
            <w:shd w:val="clear" w:color="auto" w:fill="auto"/>
            <w:noWrap/>
            <w:vAlign w:val="bottom"/>
            <w:hideMark/>
          </w:tcPr>
          <w:p w14:paraId="4ADBDCC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0</w:t>
            </w:r>
          </w:p>
        </w:tc>
        <w:tc>
          <w:tcPr>
            <w:tcW w:w="1080" w:type="dxa"/>
            <w:shd w:val="clear" w:color="auto" w:fill="auto"/>
            <w:noWrap/>
            <w:vAlign w:val="bottom"/>
            <w:hideMark/>
          </w:tcPr>
          <w:p w14:paraId="6FB2CFD5" w14:textId="03EB2D4D"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9DC0807" w14:textId="10C6B732"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Organization and approach to review, </w:t>
            </w:r>
            <w:r w:rsidR="009E1715"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492CD2E1" w14:textId="2DFB590D"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9E1715" w:rsidRPr="004F4E45">
              <w:rPr>
                <w:rFonts w:ascii="Calibri" w:eastAsia="Times New Roman" w:hAnsi="Calibri" w:cs="Times New Roman"/>
                <w:color w:val="000000"/>
                <w:sz w:val="16"/>
                <w:szCs w:val="16"/>
                <w:lang w:val="en-GB"/>
              </w:rPr>
              <w:t>71</w:t>
            </w:r>
          </w:p>
        </w:tc>
        <w:tc>
          <w:tcPr>
            <w:tcW w:w="709" w:type="dxa"/>
          </w:tcPr>
          <w:p w14:paraId="57A2CF83"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w:t>
            </w:r>
          </w:p>
        </w:tc>
      </w:tr>
      <w:tr w:rsidR="007661A8" w:rsidRPr="004F4E45" w14:paraId="241A1790" w14:textId="77777777" w:rsidTr="00FE2B18">
        <w:trPr>
          <w:trHeight w:val="300"/>
        </w:trPr>
        <w:tc>
          <w:tcPr>
            <w:tcW w:w="1146" w:type="dxa"/>
            <w:shd w:val="clear" w:color="auto" w:fill="auto"/>
            <w:noWrap/>
            <w:vAlign w:val="bottom"/>
            <w:hideMark/>
          </w:tcPr>
          <w:p w14:paraId="3DF29FAE" w14:textId="7D2D1DBB"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Fisher, R.</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M6sCUcDX","properties":{"formattedCitation":"(44)","plainCitation":"(44)","noteIndex":0},"citationItems":[{"id":5022,"uris":["http://zotero.org/users/3447303/items/4SQSU2SN"],"uri":["http://zotero.org/users/3447303/items/4SQSU2SN"],"itemData":{"id":5022,"type":"article-journal","title":"Peer-reviewed publication: A view from inside","container-title":"Epilepsia","page":"889-894","volume":"45","issue":"8","archive_location":"WOS:000223212100001","ISSN":"0013-9580","journalAbbreviation":"Epilepsia","language":"English","author":[{"family":"Fisher","given":"R. S."},{"family":"Powers","given":"L. E."}],"issued":{"date-parts":[["2004",8]]}}}],"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4)</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FE4B4D9"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23FAAC1F" w14:textId="70359745"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2A9D915"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Epilepsia</w:t>
            </w:r>
            <w:proofErr w:type="spellEnd"/>
          </w:p>
        </w:tc>
        <w:tc>
          <w:tcPr>
            <w:tcW w:w="630" w:type="dxa"/>
            <w:shd w:val="clear" w:color="auto" w:fill="auto"/>
            <w:noWrap/>
            <w:vAlign w:val="bottom"/>
            <w:hideMark/>
          </w:tcPr>
          <w:p w14:paraId="28F9E0D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4</w:t>
            </w:r>
          </w:p>
        </w:tc>
        <w:tc>
          <w:tcPr>
            <w:tcW w:w="1080" w:type="dxa"/>
            <w:shd w:val="clear" w:color="auto" w:fill="auto"/>
            <w:noWrap/>
            <w:vAlign w:val="bottom"/>
            <w:hideMark/>
          </w:tcPr>
          <w:p w14:paraId="15331BEE" w14:textId="52F92A0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E67686C" w14:textId="3BCE210A" w:rsidR="00AF1670" w:rsidRPr="004F4E45" w:rsidRDefault="00A32889" w:rsidP="001744FB">
            <w:pPr>
              <w:spacing w:after="0" w:line="240" w:lineRule="auto"/>
            </w:pPr>
            <w:r w:rsidRPr="004F4E45">
              <w:rPr>
                <w:rFonts w:ascii="Calibri" w:eastAsia="Times New Roman" w:hAnsi="Calibri" w:cs="Times New Roman"/>
                <w:color w:val="000000"/>
                <w:sz w:val="16"/>
                <w:szCs w:val="16"/>
                <w:lang w:val="en-GB"/>
              </w:rPr>
              <w:t>Introduction,</w:t>
            </w:r>
            <w:r w:rsidR="002B13EE" w:rsidRPr="004F4E45">
              <w:t xml:space="preserve"> </w:t>
            </w:r>
            <w:proofErr w:type="spellStart"/>
            <w:r w:rsidR="002B13EE" w:rsidRPr="004F4E45">
              <w:rPr>
                <w:sz w:val="16"/>
                <w:szCs w:val="16"/>
              </w:rPr>
              <w:t>Methods</w:t>
            </w:r>
            <w:proofErr w:type="spellEnd"/>
            <w:r w:rsidR="002B13EE" w:rsidRPr="004F4E45">
              <w:rPr>
                <w:sz w:val="16"/>
                <w:szCs w:val="16"/>
              </w:rPr>
              <w:t>,</w:t>
            </w:r>
          </w:p>
          <w:p w14:paraId="5B98B270" w14:textId="6DD655F2" w:rsidR="00AF1670" w:rsidRPr="004F4E45" w:rsidRDefault="00713D80" w:rsidP="001744FB">
            <w:pPr>
              <w:spacing w:after="0" w:line="240" w:lineRule="auto"/>
            </w:pPr>
            <w:proofErr w:type="spellStart"/>
            <w:r w:rsidRPr="004F4E45">
              <w:rPr>
                <w:sz w:val="16"/>
                <w:szCs w:val="16"/>
              </w:rPr>
              <w:t>Results</w:t>
            </w:r>
            <w:proofErr w:type="spellEnd"/>
            <w:r w:rsidRPr="004F4E45">
              <w:rPr>
                <w:sz w:val="16"/>
                <w:szCs w:val="16"/>
              </w:rPr>
              <w:t>,</w:t>
            </w:r>
            <w:r w:rsidR="007731B9" w:rsidRPr="004F4E45">
              <w:t xml:space="preserve"> </w:t>
            </w:r>
            <w:r w:rsidR="00AF1670" w:rsidRPr="004F4E45">
              <w:rPr>
                <w:sz w:val="16"/>
                <w:szCs w:val="16"/>
              </w:rPr>
              <w:t>Discussion/</w:t>
            </w:r>
            <w:proofErr w:type="spellStart"/>
            <w:r w:rsidR="00AF1670" w:rsidRPr="004F4E45">
              <w:rPr>
                <w:sz w:val="16"/>
                <w:szCs w:val="16"/>
              </w:rPr>
              <w:t>Conclusion</w:t>
            </w:r>
            <w:r w:rsidR="00E51D6F" w:rsidRPr="004F4E45">
              <w:rPr>
                <w:sz w:val="16"/>
                <w:szCs w:val="16"/>
              </w:rPr>
              <w:t>References</w:t>
            </w:r>
            <w:proofErr w:type="spellEnd"/>
            <w:r w:rsidR="00E51D6F" w:rsidRPr="004F4E45">
              <w:rPr>
                <w:sz w:val="16"/>
                <w:szCs w:val="16"/>
              </w:rPr>
              <w:t>,</w:t>
            </w:r>
          </w:p>
          <w:p w14:paraId="67547A0D" w14:textId="52AC1289" w:rsidR="00AF1670" w:rsidRPr="004F4E45" w:rsidRDefault="0025596F" w:rsidP="001744FB">
            <w:pPr>
              <w:spacing w:after="0" w:line="240" w:lineRule="auto"/>
            </w:pPr>
            <w:proofErr w:type="spellStart"/>
            <w:r w:rsidRPr="004F4E45">
              <w:rPr>
                <w:sz w:val="16"/>
                <w:szCs w:val="16"/>
              </w:rPr>
              <w:t>Assess</w:t>
            </w:r>
            <w:proofErr w:type="spellEnd"/>
            <w:r w:rsidRPr="004F4E45">
              <w:rPr>
                <w:sz w:val="16"/>
                <w:szCs w:val="16"/>
              </w:rPr>
              <w:t xml:space="preserve"> </w:t>
            </w:r>
            <w:proofErr w:type="spellStart"/>
            <w:r w:rsidRPr="004F4E45">
              <w:rPr>
                <w:sz w:val="16"/>
                <w:szCs w:val="16"/>
              </w:rPr>
              <w:t>manuscript</w:t>
            </w:r>
            <w:proofErr w:type="spellEnd"/>
            <w:r w:rsidRPr="004F4E45">
              <w:rPr>
                <w:sz w:val="16"/>
                <w:szCs w:val="16"/>
              </w:rPr>
              <w:t xml:space="preserve"> </w:t>
            </w:r>
            <w:proofErr w:type="spellStart"/>
            <w:r w:rsidRPr="004F4E45">
              <w:rPr>
                <w:sz w:val="16"/>
                <w:szCs w:val="16"/>
              </w:rPr>
              <w:t>presentation</w:t>
            </w:r>
            <w:proofErr w:type="spellEnd"/>
            <w:r w:rsidRPr="004F4E45">
              <w:rPr>
                <w:sz w:val="16"/>
                <w:szCs w:val="16"/>
              </w:rPr>
              <w:t>,</w:t>
            </w:r>
          </w:p>
          <w:p w14:paraId="6971DC8C" w14:textId="20681736" w:rsidR="007661A8" w:rsidRPr="004F4E45" w:rsidRDefault="00AF1670" w:rsidP="001744FB">
            <w:pPr>
              <w:spacing w:after="0" w:line="240" w:lineRule="auto"/>
              <w:rPr>
                <w:sz w:val="16"/>
                <w:szCs w:val="16"/>
              </w:rPr>
            </w:pPr>
            <w:proofErr w:type="spellStart"/>
            <w:r w:rsidRPr="004F4E45">
              <w:rPr>
                <w:sz w:val="16"/>
                <w:szCs w:val="16"/>
              </w:rPr>
              <w:t>Provide</w:t>
            </w:r>
            <w:proofErr w:type="spellEnd"/>
            <w:r w:rsidRPr="004F4E45">
              <w:rPr>
                <w:sz w:val="16"/>
                <w:szCs w:val="16"/>
              </w:rPr>
              <w:t xml:space="preserve"> </w:t>
            </w:r>
            <w:proofErr w:type="spellStart"/>
            <w:r w:rsidRPr="004F4E45">
              <w:rPr>
                <w:sz w:val="16"/>
                <w:szCs w:val="16"/>
              </w:rPr>
              <w:t>recommendations</w:t>
            </w:r>
            <w:proofErr w:type="spellEnd"/>
          </w:p>
        </w:tc>
        <w:tc>
          <w:tcPr>
            <w:tcW w:w="708" w:type="dxa"/>
            <w:shd w:val="clear" w:color="auto" w:fill="auto"/>
            <w:noWrap/>
            <w:vAlign w:val="bottom"/>
          </w:tcPr>
          <w:p w14:paraId="5026E7A9" w14:textId="2E4FE1B8" w:rsidR="007661A8" w:rsidRPr="004F4E45" w:rsidRDefault="00A328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6, </w:t>
            </w:r>
            <w:r w:rsidR="001D4507" w:rsidRPr="004F4E45">
              <w:rPr>
                <w:rFonts w:ascii="Calibri" w:eastAsia="Times New Roman" w:hAnsi="Calibri" w:cs="Times New Roman"/>
                <w:color w:val="000000"/>
                <w:sz w:val="16"/>
                <w:szCs w:val="16"/>
                <w:lang w:val="en-GB"/>
              </w:rPr>
              <w:t xml:space="preserve">27, </w:t>
            </w:r>
            <w:r w:rsidR="002B13EE" w:rsidRPr="004F4E45">
              <w:rPr>
                <w:rFonts w:ascii="Calibri" w:eastAsia="Times New Roman" w:hAnsi="Calibri" w:cs="Times New Roman"/>
                <w:color w:val="000000"/>
                <w:sz w:val="16"/>
                <w:szCs w:val="16"/>
                <w:lang w:val="en-GB"/>
              </w:rPr>
              <w:t>29, 30,</w:t>
            </w:r>
            <w:r w:rsidR="00515E17" w:rsidRPr="004F4E45">
              <w:rPr>
                <w:rFonts w:ascii="Calibri" w:eastAsia="Times New Roman" w:hAnsi="Calibri" w:cs="Times New Roman"/>
                <w:color w:val="000000"/>
                <w:sz w:val="16"/>
                <w:szCs w:val="16"/>
                <w:lang w:val="en-GB"/>
              </w:rPr>
              <w:t xml:space="preserve"> 31, </w:t>
            </w:r>
            <w:r w:rsidR="00CF1C35" w:rsidRPr="004F4E45">
              <w:rPr>
                <w:rFonts w:ascii="Calibri" w:eastAsia="Times New Roman" w:hAnsi="Calibri" w:cs="Times New Roman"/>
                <w:color w:val="000000"/>
                <w:sz w:val="16"/>
                <w:szCs w:val="16"/>
                <w:lang w:val="en-GB"/>
              </w:rPr>
              <w:t xml:space="preserve">32, </w:t>
            </w:r>
            <w:r w:rsidR="007246A0" w:rsidRPr="004F4E45">
              <w:rPr>
                <w:rFonts w:ascii="Calibri" w:eastAsia="Times New Roman" w:hAnsi="Calibri" w:cs="Times New Roman"/>
                <w:color w:val="000000"/>
                <w:sz w:val="16"/>
                <w:szCs w:val="16"/>
                <w:lang w:val="en-GB"/>
              </w:rPr>
              <w:t xml:space="preserve">33, </w:t>
            </w:r>
            <w:r w:rsidR="00713D80" w:rsidRPr="004F4E45">
              <w:rPr>
                <w:rFonts w:ascii="Calibri" w:eastAsia="Times New Roman" w:hAnsi="Calibri" w:cs="Times New Roman"/>
                <w:color w:val="000000"/>
                <w:sz w:val="16"/>
                <w:szCs w:val="16"/>
                <w:lang w:val="en-GB"/>
              </w:rPr>
              <w:t xml:space="preserve">45, </w:t>
            </w:r>
            <w:r w:rsidR="007731B9" w:rsidRPr="004F4E45">
              <w:rPr>
                <w:rFonts w:ascii="Calibri" w:eastAsia="Times New Roman" w:hAnsi="Calibri" w:cs="Times New Roman"/>
                <w:color w:val="000000"/>
                <w:sz w:val="16"/>
                <w:szCs w:val="16"/>
                <w:lang w:val="en-GB"/>
              </w:rPr>
              <w:t xml:space="preserve">50, </w:t>
            </w:r>
            <w:r w:rsidR="003A5E5F" w:rsidRPr="004F4E45">
              <w:rPr>
                <w:rFonts w:ascii="Calibri" w:eastAsia="Times New Roman" w:hAnsi="Calibri" w:cs="Times New Roman"/>
                <w:color w:val="000000"/>
                <w:sz w:val="16"/>
                <w:szCs w:val="16"/>
                <w:lang w:val="en-GB"/>
              </w:rPr>
              <w:t>51,</w:t>
            </w:r>
            <w:r w:rsidR="00E51D6F" w:rsidRPr="004F4E45">
              <w:rPr>
                <w:rFonts w:ascii="Calibri" w:eastAsia="Times New Roman" w:hAnsi="Calibri" w:cs="Times New Roman"/>
                <w:color w:val="000000"/>
                <w:sz w:val="16"/>
                <w:szCs w:val="16"/>
                <w:lang w:val="en-GB"/>
              </w:rPr>
              <w:t xml:space="preserve"> 56,</w:t>
            </w:r>
            <w:r w:rsidR="0025596F" w:rsidRPr="004F4E45">
              <w:rPr>
                <w:rFonts w:ascii="Calibri" w:eastAsia="Times New Roman" w:hAnsi="Calibri" w:cs="Times New Roman"/>
                <w:color w:val="000000"/>
                <w:sz w:val="16"/>
                <w:szCs w:val="16"/>
                <w:lang w:val="en-GB"/>
              </w:rPr>
              <w:t xml:space="preserve"> 62,</w:t>
            </w:r>
            <w:r w:rsidR="00C121C9" w:rsidRPr="004F4E45">
              <w:rPr>
                <w:rFonts w:ascii="Calibri" w:eastAsia="Times New Roman" w:hAnsi="Calibri" w:cs="Times New Roman"/>
                <w:color w:val="000000"/>
                <w:sz w:val="16"/>
                <w:szCs w:val="16"/>
                <w:lang w:val="en-GB"/>
              </w:rPr>
              <w:t xml:space="preserve"> 63,</w:t>
            </w:r>
            <w:r w:rsidR="004D6CEC" w:rsidRPr="004F4E45">
              <w:rPr>
                <w:rFonts w:ascii="Calibri" w:eastAsia="Times New Roman" w:hAnsi="Calibri" w:cs="Times New Roman"/>
                <w:color w:val="000000"/>
                <w:sz w:val="16"/>
                <w:szCs w:val="16"/>
                <w:lang w:val="en-GB"/>
              </w:rPr>
              <w:t xml:space="preserve"> 68,</w:t>
            </w:r>
            <w:r w:rsidR="00AF1670" w:rsidRPr="004F4E45">
              <w:rPr>
                <w:rFonts w:ascii="Calibri" w:eastAsia="Times New Roman" w:hAnsi="Calibri" w:cs="Times New Roman"/>
                <w:color w:val="000000"/>
                <w:sz w:val="16"/>
                <w:szCs w:val="16"/>
                <w:lang w:val="en-GB"/>
              </w:rPr>
              <w:t xml:space="preserve"> 71</w:t>
            </w:r>
          </w:p>
        </w:tc>
        <w:tc>
          <w:tcPr>
            <w:tcW w:w="709" w:type="dxa"/>
          </w:tcPr>
          <w:p w14:paraId="7F922172" w14:textId="25A6B6AB" w:rsidR="007661A8" w:rsidRPr="004F4E45" w:rsidRDefault="00AF167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5</w:t>
            </w:r>
          </w:p>
        </w:tc>
      </w:tr>
      <w:tr w:rsidR="007661A8" w:rsidRPr="004F4E45" w14:paraId="3604D609" w14:textId="77777777" w:rsidTr="00FE2B18">
        <w:trPr>
          <w:trHeight w:val="300"/>
        </w:trPr>
        <w:tc>
          <w:tcPr>
            <w:tcW w:w="1146" w:type="dxa"/>
            <w:shd w:val="clear" w:color="auto" w:fill="auto"/>
            <w:noWrap/>
            <w:vAlign w:val="bottom"/>
            <w:hideMark/>
          </w:tcPr>
          <w:p w14:paraId="1806C09D" w14:textId="5EDEE71B"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Fitzpatrick, J.</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nAu56LWe","properties":{"formattedCitation":"(45)","plainCitation":"(45)","noteIndex":0},"citationItems":[{"id":2983,"uris":["http://zotero.org/users/3447303/items/MSCUZLM4"],"uri":["http://zotero.org/users/3447303/items/MSCUZLM4"],"itemData":{"id":2983,"type":"article-journal","title":"The Peer Review Process Revisited","container-title":"Applied Nursing Research","page":"186-186","volume":"33","archive_location":"WOS:000392894000033","ISSN":"0897-1897","journalAbbreviation":"Appl. Nurs. Res.","language":"English","author":[{"family":"Fitzpatrick","given":"J. J."}],"issued":{"date-parts":[["2017",2]]}}}],"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5)</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617FD95"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1681FF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29EEA3F"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pplied Nursing Research</w:t>
            </w:r>
          </w:p>
        </w:tc>
        <w:tc>
          <w:tcPr>
            <w:tcW w:w="630" w:type="dxa"/>
            <w:shd w:val="clear" w:color="auto" w:fill="auto"/>
            <w:noWrap/>
            <w:vAlign w:val="bottom"/>
            <w:hideMark/>
          </w:tcPr>
          <w:p w14:paraId="658D509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7</w:t>
            </w:r>
          </w:p>
        </w:tc>
        <w:tc>
          <w:tcPr>
            <w:tcW w:w="1080" w:type="dxa"/>
            <w:shd w:val="clear" w:color="auto" w:fill="auto"/>
            <w:noWrap/>
            <w:vAlign w:val="bottom"/>
            <w:hideMark/>
          </w:tcPr>
          <w:p w14:paraId="795AC684"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E54EE36" w14:textId="77777777" w:rsidR="007D4A00"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325908B5" w14:textId="4993226A" w:rsidR="00AF1670"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1F7D679C" w14:textId="2645365C" w:rsidR="00E83387" w:rsidRPr="004F4E45" w:rsidRDefault="00AF167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28FC963A" w14:textId="4CBA49F8"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E83387" w:rsidRPr="004F4E45">
              <w:rPr>
                <w:rFonts w:ascii="Calibri" w:eastAsia="Times New Roman" w:hAnsi="Calibri" w:cs="Times New Roman"/>
                <w:color w:val="000000"/>
                <w:sz w:val="16"/>
                <w:szCs w:val="16"/>
                <w:lang w:val="en-GB"/>
              </w:rPr>
              <w:t xml:space="preserve">11, </w:t>
            </w:r>
            <w:r w:rsidR="005C7679" w:rsidRPr="004F4E45">
              <w:rPr>
                <w:rFonts w:ascii="Calibri" w:eastAsia="Times New Roman" w:hAnsi="Calibri" w:cs="Times New Roman"/>
                <w:color w:val="000000"/>
                <w:sz w:val="16"/>
                <w:szCs w:val="16"/>
                <w:lang w:val="en-GB"/>
              </w:rPr>
              <w:t xml:space="preserve">15, </w:t>
            </w:r>
            <w:r w:rsidR="0025596F" w:rsidRPr="004F4E45">
              <w:rPr>
                <w:rFonts w:ascii="Calibri" w:eastAsia="Times New Roman" w:hAnsi="Calibri" w:cs="Times New Roman"/>
                <w:color w:val="000000"/>
                <w:sz w:val="16"/>
                <w:szCs w:val="16"/>
                <w:lang w:val="en-GB"/>
              </w:rPr>
              <w:t xml:space="preserve">62, </w:t>
            </w:r>
            <w:r w:rsidR="00AF1670" w:rsidRPr="004F4E45">
              <w:rPr>
                <w:rFonts w:ascii="Calibri" w:eastAsia="Times New Roman" w:hAnsi="Calibri" w:cs="Times New Roman"/>
                <w:color w:val="000000"/>
                <w:sz w:val="16"/>
                <w:szCs w:val="16"/>
                <w:lang w:val="en-GB"/>
              </w:rPr>
              <w:t>64</w:t>
            </w:r>
          </w:p>
        </w:tc>
        <w:tc>
          <w:tcPr>
            <w:tcW w:w="709" w:type="dxa"/>
          </w:tcPr>
          <w:p w14:paraId="7D1BFEA4"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r>
      <w:tr w:rsidR="007661A8" w:rsidRPr="004F4E45" w14:paraId="2D648B88" w14:textId="77777777" w:rsidTr="00FE2B18">
        <w:trPr>
          <w:trHeight w:val="300"/>
        </w:trPr>
        <w:tc>
          <w:tcPr>
            <w:tcW w:w="1146" w:type="dxa"/>
            <w:shd w:val="clear" w:color="auto" w:fill="auto"/>
            <w:noWrap/>
            <w:vAlign w:val="bottom"/>
            <w:hideMark/>
          </w:tcPr>
          <w:p w14:paraId="7293E5DE" w14:textId="59B1F1D3"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Flood, A.</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TAkOOmE5","properties":{"formattedCitation":"(46)","plainCitation":"(46)","noteIndex":0},"citationItems":[{"id":5020,"uris":["http://zotero.org/users/3447303/items/XFEJF4AA"],"uri":["http://zotero.org/users/3447303/items/XFEJF4AA"],"itemData":{"id":5020,"type":"article-journal","title":"From the editors: External peer review at HSR","container-title":"Health Services Research","page":"1235-1250","volume":"39","issue":"5","archive_location":"WOS:000226742600002","ISSN":"0017-9124","journalAbbreviation":"Health Serv. Res.","language":"English","author":[{"family":"Flood","given":"A. B."}],"issued":{"date-parts":[["2004",10]]}}}],"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6)</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EE6643E"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7A07C4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2CBD2BB"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Health Services Research</w:t>
            </w:r>
          </w:p>
        </w:tc>
        <w:tc>
          <w:tcPr>
            <w:tcW w:w="630" w:type="dxa"/>
            <w:shd w:val="clear" w:color="auto" w:fill="auto"/>
            <w:noWrap/>
            <w:vAlign w:val="bottom"/>
            <w:hideMark/>
          </w:tcPr>
          <w:p w14:paraId="20603936"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4</w:t>
            </w:r>
          </w:p>
        </w:tc>
        <w:tc>
          <w:tcPr>
            <w:tcW w:w="1080" w:type="dxa"/>
            <w:shd w:val="clear" w:color="auto" w:fill="auto"/>
            <w:noWrap/>
            <w:vAlign w:val="bottom"/>
            <w:hideMark/>
          </w:tcPr>
          <w:p w14:paraId="267F87F6"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CFF2EB9" w14:textId="2C9C1CCB" w:rsidR="00AF1670" w:rsidRPr="004F4E45" w:rsidRDefault="005269D9"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A32889" w:rsidRPr="004F4E45">
              <w:t xml:space="preserve"> </w:t>
            </w:r>
            <w:r w:rsidR="00A32889" w:rsidRPr="004F4E45">
              <w:rPr>
                <w:rFonts w:ascii="Calibri" w:eastAsia="Times New Roman" w:hAnsi="Calibri" w:cs="Times New Roman"/>
                <w:color w:val="000000"/>
                <w:sz w:val="16"/>
                <w:szCs w:val="16"/>
                <w:lang w:val="en-GB"/>
              </w:rPr>
              <w:t>Introduction,</w:t>
            </w:r>
          </w:p>
          <w:p w14:paraId="76200F6B" w14:textId="7C095AE1" w:rsidR="00AF1670"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41A1A73D" w14:textId="0DF0605A" w:rsidR="00AF1670" w:rsidRPr="004F4E45" w:rsidRDefault="0025596F"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7DBB7C44" w14:textId="67C86830" w:rsidR="007661A8" w:rsidRPr="004F4E45" w:rsidRDefault="00040F7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r w:rsidR="00420A3C" w:rsidRPr="004F4E45">
              <w:t xml:space="preserve"> </w:t>
            </w:r>
            <w:r w:rsidR="00AF1670"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C9B44B3" w14:textId="59AD24DA"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7D6821" w:rsidRPr="004F4E45">
              <w:rPr>
                <w:rFonts w:ascii="Calibri" w:eastAsia="Times New Roman" w:hAnsi="Calibri" w:cs="Times New Roman"/>
                <w:color w:val="000000"/>
                <w:sz w:val="16"/>
                <w:szCs w:val="16"/>
                <w:lang w:val="en-GB"/>
              </w:rPr>
              <w:t>4,</w:t>
            </w:r>
            <w:r w:rsidR="00A32889" w:rsidRPr="004F4E45">
              <w:rPr>
                <w:rFonts w:ascii="Calibri" w:eastAsia="Times New Roman" w:hAnsi="Calibri" w:cs="Times New Roman"/>
                <w:color w:val="000000"/>
                <w:sz w:val="16"/>
                <w:szCs w:val="16"/>
                <w:lang w:val="en-GB"/>
              </w:rPr>
              <w:t xml:space="preserve"> 26, </w:t>
            </w:r>
            <w:r w:rsidR="001D4507" w:rsidRPr="004F4E45">
              <w:rPr>
                <w:rFonts w:ascii="Calibri" w:eastAsia="Times New Roman" w:hAnsi="Calibri" w:cs="Times New Roman"/>
                <w:color w:val="000000"/>
                <w:sz w:val="16"/>
                <w:szCs w:val="16"/>
                <w:lang w:val="en-GB"/>
              </w:rPr>
              <w:t xml:space="preserve">27, </w:t>
            </w:r>
            <w:r w:rsidR="005E4FE4" w:rsidRPr="004F4E45">
              <w:rPr>
                <w:rFonts w:ascii="Calibri" w:eastAsia="Times New Roman" w:hAnsi="Calibri" w:cs="Times New Roman"/>
                <w:color w:val="000000"/>
                <w:sz w:val="16"/>
                <w:szCs w:val="16"/>
                <w:lang w:val="en-GB"/>
              </w:rPr>
              <w:t xml:space="preserve">57, </w:t>
            </w:r>
            <w:r w:rsidR="0025596F" w:rsidRPr="004F4E45">
              <w:rPr>
                <w:rFonts w:ascii="Calibri" w:eastAsia="Times New Roman" w:hAnsi="Calibri" w:cs="Times New Roman"/>
                <w:color w:val="000000"/>
                <w:sz w:val="16"/>
                <w:szCs w:val="16"/>
                <w:lang w:val="en-GB"/>
              </w:rPr>
              <w:t xml:space="preserve">62, </w:t>
            </w:r>
            <w:r w:rsidR="00C121C9" w:rsidRPr="004F4E45">
              <w:rPr>
                <w:rFonts w:ascii="Calibri" w:eastAsia="Times New Roman" w:hAnsi="Calibri" w:cs="Times New Roman"/>
                <w:color w:val="000000"/>
                <w:sz w:val="16"/>
                <w:szCs w:val="16"/>
                <w:lang w:val="en-GB"/>
              </w:rPr>
              <w:t xml:space="preserve">63, </w:t>
            </w:r>
            <w:r w:rsidR="00040F79" w:rsidRPr="004F4E45">
              <w:rPr>
                <w:rFonts w:ascii="Calibri" w:eastAsia="Times New Roman" w:hAnsi="Calibri" w:cs="Times New Roman"/>
                <w:color w:val="000000"/>
                <w:sz w:val="16"/>
                <w:szCs w:val="16"/>
                <w:lang w:val="en-GB"/>
              </w:rPr>
              <w:t xml:space="preserve">70, </w:t>
            </w:r>
            <w:r w:rsidR="00420A3C" w:rsidRPr="004F4E45">
              <w:rPr>
                <w:rFonts w:ascii="Calibri" w:eastAsia="Times New Roman" w:hAnsi="Calibri" w:cs="Times New Roman"/>
                <w:color w:val="000000"/>
                <w:sz w:val="16"/>
                <w:szCs w:val="16"/>
                <w:lang w:val="en-GB"/>
              </w:rPr>
              <w:t xml:space="preserve">71, </w:t>
            </w:r>
            <w:r w:rsidR="00AF1670" w:rsidRPr="004F4E45">
              <w:rPr>
                <w:rFonts w:ascii="Calibri" w:eastAsia="Times New Roman" w:hAnsi="Calibri" w:cs="Times New Roman"/>
                <w:color w:val="000000"/>
                <w:sz w:val="16"/>
                <w:szCs w:val="16"/>
                <w:lang w:val="en-GB"/>
              </w:rPr>
              <w:t>72</w:t>
            </w:r>
          </w:p>
        </w:tc>
        <w:tc>
          <w:tcPr>
            <w:tcW w:w="709" w:type="dxa"/>
          </w:tcPr>
          <w:p w14:paraId="0BA75495" w14:textId="5965EBF3" w:rsidR="007661A8" w:rsidRPr="004F4E45" w:rsidRDefault="00AF167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0</w:t>
            </w:r>
          </w:p>
        </w:tc>
      </w:tr>
      <w:tr w:rsidR="007661A8" w:rsidRPr="004F4E45" w14:paraId="0EF40772" w14:textId="77777777" w:rsidTr="00FE2B18">
        <w:trPr>
          <w:trHeight w:val="300"/>
        </w:trPr>
        <w:tc>
          <w:tcPr>
            <w:tcW w:w="1146" w:type="dxa"/>
            <w:shd w:val="clear" w:color="auto" w:fill="auto"/>
            <w:noWrap/>
            <w:vAlign w:val="bottom"/>
            <w:hideMark/>
          </w:tcPr>
          <w:p w14:paraId="0549AB1D" w14:textId="65A98F8F"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Fontes</w:t>
            </w:r>
            <w:proofErr w:type="spellEnd"/>
            <w:r w:rsidRPr="004F4E45">
              <w:rPr>
                <w:rFonts w:ascii="Calibri" w:eastAsia="Times New Roman" w:hAnsi="Calibri" w:cs="Times New Roman"/>
                <w:color w:val="000000"/>
                <w:sz w:val="16"/>
                <w:szCs w:val="16"/>
                <w:lang w:val="en-GB"/>
              </w:rPr>
              <w:t>, B. M.</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c2bh6aKa","properties":{"formattedCitation":"(47)","plainCitation":"(47)","noteIndex":0},"citationItems":[{"id":3309,"uris":["http://zotero.org/users/3447303/items/6XMLE37P"],"uri":["http://zotero.org/users/3447303/items/6XMLE37P"],"itemData":{"id":3309,"type":"article-journal","title":"Peer review","container-title":"Arquivos Brasileiros De Oftalmologia","page":"V-VIII","volume":"78","issue":"1","archive_location":"WOS:000350332900001","ISSN":"0004-2749","journalAbbreviation":"Arq. Bras. Oftalmol.","language":"English","author":[{"family":"Fontes","given":"B. M."}],"issued":{"date-parts":[["2015",1]]}}}],"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7)</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6362EAE" w14:textId="626B95F6"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azil</w:t>
            </w:r>
          </w:p>
        </w:tc>
        <w:tc>
          <w:tcPr>
            <w:tcW w:w="910" w:type="dxa"/>
            <w:shd w:val="clear" w:color="auto" w:fill="auto"/>
            <w:noWrap/>
            <w:vAlign w:val="bottom"/>
            <w:hideMark/>
          </w:tcPr>
          <w:p w14:paraId="17A9BD6D" w14:textId="5464E53E"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5D4CDF2"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Arquivos</w:t>
            </w:r>
            <w:proofErr w:type="spellEnd"/>
            <w:r w:rsidRPr="004F4E45">
              <w:rPr>
                <w:rFonts w:ascii="Calibri" w:eastAsia="Times New Roman" w:hAnsi="Calibri" w:cs="Times New Roman"/>
                <w:color w:val="000000"/>
                <w:sz w:val="16"/>
                <w:szCs w:val="16"/>
                <w:lang w:val="en-GB"/>
              </w:rPr>
              <w:t xml:space="preserve"> </w:t>
            </w:r>
            <w:proofErr w:type="spellStart"/>
            <w:r w:rsidRPr="004F4E45">
              <w:rPr>
                <w:rFonts w:ascii="Calibri" w:eastAsia="Times New Roman" w:hAnsi="Calibri" w:cs="Times New Roman"/>
                <w:color w:val="000000"/>
                <w:sz w:val="16"/>
                <w:szCs w:val="16"/>
                <w:lang w:val="en-GB"/>
              </w:rPr>
              <w:t>Brasileiros</w:t>
            </w:r>
            <w:proofErr w:type="spellEnd"/>
            <w:r w:rsidRPr="004F4E45">
              <w:rPr>
                <w:rFonts w:ascii="Calibri" w:eastAsia="Times New Roman" w:hAnsi="Calibri" w:cs="Times New Roman"/>
                <w:color w:val="000000"/>
                <w:sz w:val="16"/>
                <w:szCs w:val="16"/>
                <w:lang w:val="en-GB"/>
              </w:rPr>
              <w:t xml:space="preserve"> de </w:t>
            </w:r>
            <w:proofErr w:type="spellStart"/>
            <w:r w:rsidRPr="004F4E45">
              <w:rPr>
                <w:rFonts w:ascii="Calibri" w:eastAsia="Times New Roman" w:hAnsi="Calibri" w:cs="Times New Roman"/>
                <w:color w:val="000000"/>
                <w:sz w:val="16"/>
                <w:szCs w:val="16"/>
                <w:lang w:val="en-GB"/>
              </w:rPr>
              <w:t>Oftalmologia</w:t>
            </w:r>
            <w:proofErr w:type="spellEnd"/>
          </w:p>
        </w:tc>
        <w:tc>
          <w:tcPr>
            <w:tcW w:w="630" w:type="dxa"/>
            <w:shd w:val="clear" w:color="auto" w:fill="auto"/>
            <w:noWrap/>
            <w:vAlign w:val="bottom"/>
            <w:hideMark/>
          </w:tcPr>
          <w:p w14:paraId="2FEDA47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4ACB441E" w14:textId="3DBB646C"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79B3FB2" w14:textId="59086876" w:rsidR="00AF1670" w:rsidRPr="004F4E45" w:rsidRDefault="005269D9"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2B13EE" w:rsidRPr="004F4E45">
              <w:t xml:space="preserve"> </w:t>
            </w:r>
            <w:r w:rsidR="002B13EE" w:rsidRPr="004F4E45">
              <w:rPr>
                <w:rFonts w:ascii="Calibri" w:eastAsia="Times New Roman" w:hAnsi="Calibri" w:cs="Times New Roman"/>
                <w:color w:val="000000"/>
                <w:sz w:val="16"/>
                <w:szCs w:val="16"/>
                <w:lang w:val="en-GB"/>
              </w:rPr>
              <w:t>Methods,</w:t>
            </w:r>
          </w:p>
          <w:p w14:paraId="668DFDDD" w14:textId="7F340F30" w:rsidR="00C75CA2" w:rsidRPr="004F4E45" w:rsidRDefault="00AF167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ddress ethical aspects</w:t>
            </w:r>
          </w:p>
        </w:tc>
        <w:tc>
          <w:tcPr>
            <w:tcW w:w="708" w:type="dxa"/>
            <w:shd w:val="clear" w:color="auto" w:fill="auto"/>
            <w:noWrap/>
            <w:vAlign w:val="bottom"/>
          </w:tcPr>
          <w:p w14:paraId="7050F56D" w14:textId="329C5FEB"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2B13EE" w:rsidRPr="004F4E45">
              <w:rPr>
                <w:rFonts w:ascii="Calibri" w:eastAsia="Times New Roman" w:hAnsi="Calibri" w:cs="Times New Roman"/>
                <w:color w:val="000000"/>
                <w:sz w:val="16"/>
                <w:szCs w:val="16"/>
                <w:lang w:val="en-GB"/>
              </w:rPr>
              <w:t xml:space="preserve">30, </w:t>
            </w:r>
            <w:r w:rsidR="00430C50" w:rsidRPr="004F4E45">
              <w:rPr>
                <w:rFonts w:ascii="Calibri" w:eastAsia="Times New Roman" w:hAnsi="Calibri" w:cs="Times New Roman"/>
                <w:color w:val="000000"/>
                <w:sz w:val="16"/>
                <w:szCs w:val="16"/>
                <w:lang w:val="en-GB"/>
              </w:rPr>
              <w:t>38,</w:t>
            </w:r>
            <w:r w:rsidR="00AF1670" w:rsidRPr="004F4E45">
              <w:rPr>
                <w:rFonts w:ascii="Calibri" w:eastAsia="Times New Roman" w:hAnsi="Calibri" w:cs="Times New Roman"/>
                <w:color w:val="000000"/>
                <w:sz w:val="16"/>
                <w:szCs w:val="16"/>
                <w:lang w:val="en-GB"/>
              </w:rPr>
              <w:t xml:space="preserve"> 57</w:t>
            </w:r>
          </w:p>
        </w:tc>
        <w:tc>
          <w:tcPr>
            <w:tcW w:w="709" w:type="dxa"/>
          </w:tcPr>
          <w:p w14:paraId="6CE4573F"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7661A8" w:rsidRPr="004F4E45" w14:paraId="036745CD" w14:textId="77777777" w:rsidTr="00FE2B18">
        <w:trPr>
          <w:trHeight w:val="300"/>
        </w:trPr>
        <w:tc>
          <w:tcPr>
            <w:tcW w:w="1146" w:type="dxa"/>
            <w:shd w:val="clear" w:color="auto" w:fill="auto"/>
            <w:noWrap/>
            <w:vAlign w:val="bottom"/>
            <w:hideMark/>
          </w:tcPr>
          <w:p w14:paraId="42CE681F" w14:textId="0808CD13"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Foster, R.</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wK758VWU","properties":{"formattedCitation":"(48)","plainCitation":"(48)","noteIndex":0},"citationItems":[{"id":4602,"uris":["http://zotero.org/users/3447303/items/WX8ZQ2PJ"],"uri":["http://zotero.org/users/3447303/items/WX8ZQ2PJ"],"itemData":{"id":4602,"type":"article-journal","title":"A primer on peer review","container-title":"Journal for Specialists in Pediatric Nursing","page":"1-3","volume":"13","issue":"1","archive_location":"WOS:000251683800001","ISSN":"1539-0136","journalAbbreviation":"J. Spec. Pediatr. Nurs.","language":"English","author":[{"family":"Foster","given":"R. L."}],"issued":{"date-parts":[["2008",1]]}}}],"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8)</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37D4096"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7236D5E" w14:textId="3418872C"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52795CD"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Journal for Specialists in </w:t>
            </w:r>
            <w:proofErr w:type="spellStart"/>
            <w:r w:rsidRPr="004F4E45">
              <w:rPr>
                <w:rFonts w:ascii="Calibri" w:eastAsia="Times New Roman" w:hAnsi="Calibri" w:cs="Times New Roman"/>
                <w:color w:val="000000"/>
                <w:sz w:val="16"/>
                <w:szCs w:val="16"/>
                <w:lang w:val="en-GB"/>
              </w:rPr>
              <w:t>Pediatric</w:t>
            </w:r>
            <w:proofErr w:type="spellEnd"/>
            <w:r w:rsidRPr="004F4E45">
              <w:rPr>
                <w:rFonts w:ascii="Calibri" w:eastAsia="Times New Roman" w:hAnsi="Calibri" w:cs="Times New Roman"/>
                <w:color w:val="000000"/>
                <w:sz w:val="16"/>
                <w:szCs w:val="16"/>
                <w:lang w:val="en-GB"/>
              </w:rPr>
              <w:t xml:space="preserve"> Nursing</w:t>
            </w:r>
          </w:p>
        </w:tc>
        <w:tc>
          <w:tcPr>
            <w:tcW w:w="630" w:type="dxa"/>
            <w:shd w:val="clear" w:color="auto" w:fill="auto"/>
            <w:noWrap/>
            <w:vAlign w:val="bottom"/>
            <w:hideMark/>
          </w:tcPr>
          <w:p w14:paraId="7AAAAD9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8</w:t>
            </w:r>
          </w:p>
        </w:tc>
        <w:tc>
          <w:tcPr>
            <w:tcW w:w="1080" w:type="dxa"/>
            <w:shd w:val="clear" w:color="auto" w:fill="auto"/>
            <w:noWrap/>
            <w:vAlign w:val="bottom"/>
            <w:hideMark/>
          </w:tcPr>
          <w:p w14:paraId="00D35F91" w14:textId="2C0683CB"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805F725" w14:textId="53D39D51" w:rsidR="007661A8" w:rsidRPr="004F4E45" w:rsidRDefault="005E4FE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ddress ethical aspects</w:t>
            </w:r>
          </w:p>
        </w:tc>
        <w:tc>
          <w:tcPr>
            <w:tcW w:w="708" w:type="dxa"/>
            <w:shd w:val="clear" w:color="auto" w:fill="auto"/>
            <w:noWrap/>
            <w:vAlign w:val="bottom"/>
          </w:tcPr>
          <w:p w14:paraId="27E72C7F" w14:textId="56EFBCBA" w:rsidR="007661A8" w:rsidRPr="004F4E45" w:rsidRDefault="005E4FE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7</w:t>
            </w:r>
          </w:p>
        </w:tc>
        <w:tc>
          <w:tcPr>
            <w:tcW w:w="709" w:type="dxa"/>
          </w:tcPr>
          <w:p w14:paraId="6AA2D236"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w:t>
            </w:r>
          </w:p>
        </w:tc>
      </w:tr>
      <w:tr w:rsidR="007661A8" w:rsidRPr="004F4E45" w14:paraId="5F3605EB" w14:textId="77777777" w:rsidTr="00FE2B18">
        <w:trPr>
          <w:trHeight w:val="300"/>
        </w:trPr>
        <w:tc>
          <w:tcPr>
            <w:tcW w:w="1146" w:type="dxa"/>
            <w:shd w:val="clear" w:color="auto" w:fill="auto"/>
            <w:noWrap/>
            <w:vAlign w:val="bottom"/>
            <w:hideMark/>
          </w:tcPr>
          <w:p w14:paraId="2BED7755" w14:textId="04157236"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Friedman, D.</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TASUHklx","properties":{"formattedCitation":"(49)","plainCitation":"(49)","noteIndex":0},"citationItems":[{"id":5843,"uris":["http://zotero.org/users/3447303/items/X5WRMZE9"],"uri":["http://zotero.org/users/3447303/items/X5WRMZE9"],"itemData":{"id":5843,"type":"article-journal","title":"Manuscript Peer-Review at the Ajr - Facts, Figures, and Quality Assessment","container-title":"American Journal of Roentgenology","page":"1007-1009","volume":"164","issue":"4","archive_location":"WOS:A1995QN20700043","abstract":"Concern by the government, funding institutions, and the public for quality assurance in all aspects of medical endeavors mandates critical examination of various professional activities, Although peer review is generally regarded as the best system for selecting and improving scientific papers for publication, the efficacy of this process has never been proved, Moreover, the administrative functions of the editorial staff are often poorly understood. The purpose of this article is to make peer review at the AJR less esoteric and more understandable by quantifying some of its activities, This information is then assessed as it relates to the quality of this important step in scientific publication.","ISSN":"0361-803X","journalAbbreviation":"Am. J. Roentgenol.","language":"English","author":[{"family":"Friedman","given":"D. P."}],"issued":{"date-parts":[["1995",4]]}}}],"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49)</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007B1A6"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23708DE" w14:textId="10FAD04D"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45C0524"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American Journal of </w:t>
            </w:r>
            <w:proofErr w:type="spellStart"/>
            <w:r w:rsidRPr="004F4E45">
              <w:rPr>
                <w:rFonts w:ascii="Calibri" w:eastAsia="Times New Roman" w:hAnsi="Calibri" w:cs="Times New Roman"/>
                <w:color w:val="000000"/>
                <w:sz w:val="16"/>
                <w:szCs w:val="16"/>
                <w:lang w:val="en-GB"/>
              </w:rPr>
              <w:t>Roentgenology</w:t>
            </w:r>
            <w:proofErr w:type="spellEnd"/>
          </w:p>
        </w:tc>
        <w:tc>
          <w:tcPr>
            <w:tcW w:w="630" w:type="dxa"/>
            <w:shd w:val="clear" w:color="auto" w:fill="auto"/>
            <w:noWrap/>
            <w:vAlign w:val="bottom"/>
            <w:hideMark/>
          </w:tcPr>
          <w:p w14:paraId="793DFD6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5</w:t>
            </w:r>
          </w:p>
        </w:tc>
        <w:tc>
          <w:tcPr>
            <w:tcW w:w="1080" w:type="dxa"/>
            <w:shd w:val="clear" w:color="auto" w:fill="auto"/>
            <w:noWrap/>
            <w:vAlign w:val="bottom"/>
            <w:hideMark/>
          </w:tcPr>
          <w:p w14:paraId="5A2F7BFC"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erspective</w:t>
            </w:r>
          </w:p>
        </w:tc>
        <w:tc>
          <w:tcPr>
            <w:tcW w:w="1677" w:type="dxa"/>
          </w:tcPr>
          <w:p w14:paraId="55A10861" w14:textId="0115CD61" w:rsidR="00AF1670" w:rsidRPr="004F4E45" w:rsidRDefault="00DC12A2"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E83387" w:rsidRPr="004F4E45">
              <w:t xml:space="preserve"> </w:t>
            </w:r>
            <w:r w:rsidR="00E83387" w:rsidRPr="004F4E45">
              <w:rPr>
                <w:rFonts w:ascii="Calibri" w:eastAsia="Times New Roman" w:hAnsi="Calibri" w:cs="Times New Roman"/>
                <w:color w:val="000000"/>
                <w:sz w:val="16"/>
                <w:szCs w:val="16"/>
                <w:lang w:val="en-GB"/>
              </w:rPr>
              <w:t>Make general comments,</w:t>
            </w:r>
            <w:r w:rsidR="007731B9" w:rsidRPr="004F4E45">
              <w:t xml:space="preserve"> </w:t>
            </w:r>
            <w:r w:rsidR="00AF1670" w:rsidRPr="004F4E45">
              <w:rPr>
                <w:rFonts w:ascii="Calibri" w:eastAsia="Times New Roman" w:hAnsi="Calibri" w:cs="Times New Roman"/>
                <w:color w:val="000000"/>
                <w:sz w:val="16"/>
                <w:szCs w:val="16"/>
                <w:lang w:val="en-GB"/>
              </w:rPr>
              <w:t>Discussion/</w:t>
            </w:r>
            <w:proofErr w:type="spellStart"/>
            <w:r w:rsidR="00AF1670" w:rsidRPr="004F4E45">
              <w:rPr>
                <w:rFonts w:ascii="Calibri" w:eastAsia="Times New Roman" w:hAnsi="Calibri" w:cs="Times New Roman"/>
                <w:color w:val="000000"/>
                <w:sz w:val="16"/>
                <w:szCs w:val="16"/>
                <w:lang w:val="en-GB"/>
              </w:rPr>
              <w:t>Conclusion</w:t>
            </w:r>
            <w:r w:rsidR="006A4FBC" w:rsidRPr="004F4E45">
              <w:rPr>
                <w:rFonts w:ascii="Calibri" w:eastAsia="Times New Roman" w:hAnsi="Calibri" w:cs="Times New Roman"/>
                <w:color w:val="000000"/>
                <w:sz w:val="16"/>
                <w:szCs w:val="16"/>
                <w:lang w:val="en-GB"/>
              </w:rPr>
              <w:t>Assess</w:t>
            </w:r>
            <w:proofErr w:type="spellEnd"/>
            <w:r w:rsidR="006A4FBC" w:rsidRPr="004F4E45">
              <w:rPr>
                <w:rFonts w:ascii="Calibri" w:eastAsia="Times New Roman" w:hAnsi="Calibri" w:cs="Times New Roman"/>
                <w:color w:val="000000"/>
                <w:sz w:val="16"/>
                <w:szCs w:val="16"/>
                <w:lang w:val="en-GB"/>
              </w:rPr>
              <w:t xml:space="preserve"> manuscript presentation,</w:t>
            </w:r>
          </w:p>
          <w:p w14:paraId="3E83F76A" w14:textId="57025183" w:rsidR="007661A8" w:rsidRPr="004F4E45" w:rsidRDefault="00AF167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7B76B95" w14:textId="3C74A694" w:rsidR="007661A8" w:rsidRPr="004F4E45" w:rsidRDefault="00DC12A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E83387" w:rsidRPr="004F4E45">
              <w:rPr>
                <w:rFonts w:ascii="Calibri" w:eastAsia="Times New Roman" w:hAnsi="Calibri" w:cs="Times New Roman"/>
                <w:color w:val="000000"/>
                <w:sz w:val="16"/>
                <w:szCs w:val="16"/>
                <w:lang w:val="en-GB"/>
              </w:rPr>
              <w:t xml:space="preserve">11, </w:t>
            </w:r>
            <w:r w:rsidR="007731B9" w:rsidRPr="004F4E45">
              <w:rPr>
                <w:rFonts w:ascii="Calibri" w:eastAsia="Times New Roman" w:hAnsi="Calibri" w:cs="Times New Roman"/>
                <w:color w:val="000000"/>
                <w:sz w:val="16"/>
                <w:szCs w:val="16"/>
                <w:lang w:val="en-GB"/>
              </w:rPr>
              <w:t>50,</w:t>
            </w:r>
            <w:r w:rsidR="006A4FBC" w:rsidRPr="004F4E45">
              <w:rPr>
                <w:rFonts w:ascii="Calibri" w:eastAsia="Times New Roman" w:hAnsi="Calibri" w:cs="Times New Roman"/>
                <w:color w:val="000000"/>
                <w:sz w:val="16"/>
                <w:szCs w:val="16"/>
                <w:lang w:val="en-GB"/>
              </w:rPr>
              <w:t xml:space="preserve"> 69,</w:t>
            </w:r>
            <w:r w:rsidR="00420A3C" w:rsidRPr="004F4E45">
              <w:rPr>
                <w:rFonts w:ascii="Calibri" w:eastAsia="Times New Roman" w:hAnsi="Calibri" w:cs="Times New Roman"/>
                <w:color w:val="000000"/>
                <w:sz w:val="16"/>
                <w:szCs w:val="16"/>
                <w:lang w:val="en-GB"/>
              </w:rPr>
              <w:t xml:space="preserve"> 71,</w:t>
            </w:r>
            <w:r w:rsidR="00AF1670" w:rsidRPr="004F4E45">
              <w:rPr>
                <w:rFonts w:ascii="Calibri" w:eastAsia="Times New Roman" w:hAnsi="Calibri" w:cs="Times New Roman"/>
                <w:color w:val="000000"/>
                <w:sz w:val="16"/>
                <w:szCs w:val="16"/>
                <w:lang w:val="en-GB"/>
              </w:rPr>
              <w:t xml:space="preserve"> 72</w:t>
            </w:r>
          </w:p>
        </w:tc>
        <w:tc>
          <w:tcPr>
            <w:tcW w:w="709" w:type="dxa"/>
          </w:tcPr>
          <w:p w14:paraId="02A71750"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6</w:t>
            </w:r>
          </w:p>
        </w:tc>
      </w:tr>
      <w:tr w:rsidR="007661A8" w:rsidRPr="004F4E45" w14:paraId="3A74C7D1" w14:textId="77777777" w:rsidTr="00FE2B18">
        <w:trPr>
          <w:trHeight w:val="300"/>
        </w:trPr>
        <w:tc>
          <w:tcPr>
            <w:tcW w:w="1146" w:type="dxa"/>
            <w:shd w:val="clear" w:color="auto" w:fill="auto"/>
            <w:noWrap/>
            <w:vAlign w:val="bottom"/>
            <w:hideMark/>
          </w:tcPr>
          <w:p w14:paraId="368DE882" w14:textId="53535B45"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Furness, P.</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gWE4f4Hv","properties":{"formattedCitation":"(50)","plainCitation":"(50)","noteIndex":0},"citationItems":[{"id":5962,"uris":["http://zotero.org/users/3447303/items/4KBLD7SA"],"uri":["http://zotero.org/users/3447303/items/4KBLD7SA"],"itemData":{"id":5962,"type":"article-journal","title":"Promoting Research into Peer-Review - Referees Should Provide References","container-title":"British Medical Journal","page":"539-539","volume":"309","issue":"6953","archive_location":"WOS:A1994PD30800051","ISSN":"0959-8138","journalAbbreviation":"Br. Med. J.","language":"English","author":[{"family":"Furness","given":"P."}],"issued":{"date-parts":[["1994",8]]}}}],"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0)</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D1D8F6D"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72143E62" w14:textId="6227594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DAA2420"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MJ</w:t>
            </w:r>
          </w:p>
        </w:tc>
        <w:tc>
          <w:tcPr>
            <w:tcW w:w="630" w:type="dxa"/>
            <w:shd w:val="clear" w:color="auto" w:fill="auto"/>
            <w:noWrap/>
            <w:vAlign w:val="bottom"/>
            <w:hideMark/>
          </w:tcPr>
          <w:p w14:paraId="5338901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4</w:t>
            </w:r>
          </w:p>
        </w:tc>
        <w:tc>
          <w:tcPr>
            <w:tcW w:w="1080" w:type="dxa"/>
            <w:shd w:val="clear" w:color="auto" w:fill="auto"/>
            <w:noWrap/>
            <w:vAlign w:val="bottom"/>
            <w:hideMark/>
          </w:tcPr>
          <w:p w14:paraId="3BFD234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mmentary</w:t>
            </w:r>
          </w:p>
        </w:tc>
        <w:tc>
          <w:tcPr>
            <w:tcW w:w="1677" w:type="dxa"/>
          </w:tcPr>
          <w:p w14:paraId="793FB2A8" w14:textId="3992A136" w:rsidR="007661A8" w:rsidRPr="004F4E45" w:rsidRDefault="00AF167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1BB5E300" w14:textId="503A346F" w:rsidR="007661A8" w:rsidRPr="004F4E45" w:rsidRDefault="00AF167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2BD2362B"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7661A8" w:rsidRPr="004F4E45" w14:paraId="4BF84300" w14:textId="77777777" w:rsidTr="00FE2B18">
        <w:trPr>
          <w:trHeight w:val="300"/>
        </w:trPr>
        <w:tc>
          <w:tcPr>
            <w:tcW w:w="1146" w:type="dxa"/>
            <w:shd w:val="clear" w:color="auto" w:fill="auto"/>
            <w:noWrap/>
            <w:vAlign w:val="bottom"/>
            <w:hideMark/>
          </w:tcPr>
          <w:p w14:paraId="2D227F9C" w14:textId="24EE8D9E"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Gennaro</w:t>
            </w:r>
            <w:proofErr w:type="spellEnd"/>
            <w:r w:rsidRPr="004F4E45">
              <w:rPr>
                <w:rFonts w:ascii="Calibri" w:eastAsia="Times New Roman" w:hAnsi="Calibri" w:cs="Times New Roman"/>
                <w:color w:val="000000"/>
                <w:sz w:val="16"/>
                <w:szCs w:val="16"/>
                <w:lang w:val="en-GB"/>
              </w:rPr>
              <w:t>, S.</w:t>
            </w:r>
            <w:r w:rsidR="000A0F96">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jt9qLVMI","properties":{"formattedCitation":"(51)","plainCitation":"(51)","noteIndex":0},"citationItems":[{"id":3299,"uris":["http://zotero.org/users/3447303/items/SM8VT3X7"],"uri":["http://zotero.org/users/3447303/items/SM8VT3X7"],"itemData":{"id":3299,"type":"article-journal","title":"Peer Review: We Can't Do Without You","container-title":"Journal of Nursing Scholarship","page":"485-486","volume":"47","issue":"6","archive_location":"WOS:000363948700001","ISSN":"1527-6546","journalAbbreviation":"J. Nurs. Scholarsh.","language":"English","author":[{"family":"Gennaro","given":"S."}],"issued":{"date-parts":[["2015",11]]}}}],"schema":"https://github.com/citation-style-language/schema/raw/master/csl-citation.json"} </w:instrText>
            </w:r>
            <w:r w:rsidR="000A0F96">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1)</w:t>
            </w:r>
            <w:r w:rsidR="000A0F9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F863F9E"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C434FDC" w14:textId="1A98D21C"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D5BA55B"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Nursing Scholarship</w:t>
            </w:r>
          </w:p>
        </w:tc>
        <w:tc>
          <w:tcPr>
            <w:tcW w:w="630" w:type="dxa"/>
            <w:shd w:val="clear" w:color="auto" w:fill="auto"/>
            <w:noWrap/>
            <w:vAlign w:val="bottom"/>
            <w:hideMark/>
          </w:tcPr>
          <w:p w14:paraId="7FE3666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51DC6F29" w14:textId="73C1436D"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19E7894" w14:textId="5844A2D5" w:rsidR="00AF1670"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r w:rsidR="00E51D6F" w:rsidRPr="004F4E45">
              <w:t xml:space="preserve"> </w:t>
            </w:r>
            <w:r w:rsidR="00E51D6F" w:rsidRPr="004F4E45">
              <w:rPr>
                <w:rFonts w:ascii="Calibri" w:eastAsia="Times New Roman" w:hAnsi="Calibri" w:cs="Times New Roman"/>
                <w:color w:val="000000"/>
                <w:sz w:val="16"/>
                <w:szCs w:val="16"/>
                <w:lang w:val="en-GB"/>
              </w:rPr>
              <w:t>References,</w:t>
            </w:r>
          </w:p>
          <w:p w14:paraId="16427C8F" w14:textId="4358DF03" w:rsidR="007D4A00" w:rsidRPr="004F4E45" w:rsidRDefault="00AF167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0FB1445B" w14:textId="5C27B77E"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5B6E1F" w:rsidRPr="004F4E45">
              <w:rPr>
                <w:rFonts w:ascii="Calibri" w:eastAsia="Times New Roman" w:hAnsi="Calibri" w:cs="Times New Roman"/>
                <w:color w:val="000000"/>
                <w:sz w:val="16"/>
                <w:szCs w:val="16"/>
                <w:lang w:val="en-GB"/>
              </w:rPr>
              <w:t xml:space="preserve">13, </w:t>
            </w:r>
            <w:r w:rsidR="005C7679" w:rsidRPr="004F4E45">
              <w:rPr>
                <w:rFonts w:ascii="Calibri" w:eastAsia="Times New Roman" w:hAnsi="Calibri" w:cs="Times New Roman"/>
                <w:color w:val="000000"/>
                <w:sz w:val="16"/>
                <w:szCs w:val="16"/>
                <w:lang w:val="en-GB"/>
              </w:rPr>
              <w:t xml:space="preserve">16, </w:t>
            </w:r>
            <w:r w:rsidR="00E51D6F" w:rsidRPr="004F4E45">
              <w:rPr>
                <w:rFonts w:ascii="Calibri" w:eastAsia="Times New Roman" w:hAnsi="Calibri" w:cs="Times New Roman"/>
                <w:color w:val="000000"/>
                <w:sz w:val="16"/>
                <w:szCs w:val="16"/>
                <w:lang w:val="en-GB"/>
              </w:rPr>
              <w:t>56,</w:t>
            </w:r>
            <w:r w:rsidR="005C6164" w:rsidRPr="004F4E45">
              <w:rPr>
                <w:rFonts w:ascii="Calibri" w:eastAsia="Times New Roman" w:hAnsi="Calibri" w:cs="Times New Roman"/>
                <w:color w:val="000000"/>
                <w:sz w:val="16"/>
                <w:szCs w:val="16"/>
                <w:lang w:val="en-GB"/>
              </w:rPr>
              <w:t xml:space="preserve"> 62, </w:t>
            </w:r>
            <w:r w:rsidR="00AF1670" w:rsidRPr="004F4E45">
              <w:rPr>
                <w:rFonts w:ascii="Calibri" w:eastAsia="Times New Roman" w:hAnsi="Calibri" w:cs="Times New Roman"/>
                <w:color w:val="000000"/>
                <w:sz w:val="16"/>
                <w:szCs w:val="16"/>
                <w:lang w:val="en-GB"/>
              </w:rPr>
              <w:t>64</w:t>
            </w:r>
          </w:p>
        </w:tc>
        <w:tc>
          <w:tcPr>
            <w:tcW w:w="709" w:type="dxa"/>
          </w:tcPr>
          <w:p w14:paraId="1E9818B3" w14:textId="77777777" w:rsidR="007661A8" w:rsidRPr="004F4E45" w:rsidRDefault="005E71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6</w:t>
            </w:r>
          </w:p>
        </w:tc>
      </w:tr>
      <w:tr w:rsidR="007661A8" w:rsidRPr="004F4E45" w14:paraId="02B76E09" w14:textId="77777777" w:rsidTr="00FE2B18">
        <w:trPr>
          <w:trHeight w:val="300"/>
        </w:trPr>
        <w:tc>
          <w:tcPr>
            <w:tcW w:w="1146" w:type="dxa"/>
            <w:shd w:val="clear" w:color="auto" w:fill="auto"/>
            <w:noWrap/>
            <w:vAlign w:val="bottom"/>
            <w:hideMark/>
          </w:tcPr>
          <w:p w14:paraId="0E2F24C7" w14:textId="271F424D"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Gitanjali</w:t>
            </w:r>
            <w:proofErr w:type="spellEnd"/>
            <w:r w:rsidRPr="004F4E45">
              <w:rPr>
                <w:rFonts w:ascii="Calibri" w:eastAsia="Times New Roman" w:hAnsi="Calibri" w:cs="Times New Roman"/>
                <w:color w:val="000000"/>
                <w:sz w:val="16"/>
                <w:szCs w:val="16"/>
                <w:lang w:val="en-GB"/>
              </w:rPr>
              <w:t>, B.</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gfxrnP3e","properties":{"formattedCitation":"(52)","plainCitation":"(52)","noteIndex":0},"citationItems":[{"id":5329,"uris":["http://zotero.org/users/3447303/items/BQ6EH89G"],"uri":["http://zotero.org/users/3447303/items/BQ6EH89G"],"itemData":{"id":5329,"type":"article-journal","title":"Peer review - Process, perspectives and the path ahead","container-title":"Journal of Postgraduate Medicine","page":"210-214","volume":"47","issue":"3","source":"Ovid Technologies","archive":"Embase","archive_location":"34196385","ISSN":"0022-3859","language":"English","author":[{"family":"Gitanjali","given":"B."}],"issued":{"date-parts":[["2001"]]}}}],"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2)</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1A2AE99"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ndia</w:t>
            </w:r>
          </w:p>
        </w:tc>
        <w:tc>
          <w:tcPr>
            <w:tcW w:w="910" w:type="dxa"/>
            <w:shd w:val="clear" w:color="auto" w:fill="auto"/>
            <w:noWrap/>
            <w:vAlign w:val="bottom"/>
            <w:hideMark/>
          </w:tcPr>
          <w:p w14:paraId="1911084A" w14:textId="7AB74F1C"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D77B72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Postgraduate Medicine</w:t>
            </w:r>
          </w:p>
        </w:tc>
        <w:tc>
          <w:tcPr>
            <w:tcW w:w="630" w:type="dxa"/>
            <w:shd w:val="clear" w:color="auto" w:fill="auto"/>
            <w:noWrap/>
            <w:vAlign w:val="bottom"/>
            <w:hideMark/>
          </w:tcPr>
          <w:p w14:paraId="34BA3CD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1</w:t>
            </w:r>
          </w:p>
        </w:tc>
        <w:tc>
          <w:tcPr>
            <w:tcW w:w="1080" w:type="dxa"/>
            <w:shd w:val="clear" w:color="auto" w:fill="auto"/>
            <w:noWrap/>
            <w:vAlign w:val="bottom"/>
            <w:hideMark/>
          </w:tcPr>
          <w:p w14:paraId="67BBFC1C" w14:textId="6562EC6A"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501FFC3" w14:textId="1F149978" w:rsidR="00AF1670"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3985C76C" w14:textId="02113E6D" w:rsidR="007661A8" w:rsidRPr="004F4E45" w:rsidRDefault="00AF167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Provide recommendations</w:t>
            </w:r>
          </w:p>
        </w:tc>
        <w:tc>
          <w:tcPr>
            <w:tcW w:w="708" w:type="dxa"/>
            <w:shd w:val="clear" w:color="auto" w:fill="auto"/>
            <w:noWrap/>
            <w:vAlign w:val="bottom"/>
          </w:tcPr>
          <w:p w14:paraId="5C405E30" w14:textId="05F95A0F" w:rsidR="007661A8" w:rsidRPr="004F4E45" w:rsidRDefault="005E4FE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57,</w:t>
            </w:r>
            <w:r w:rsidR="006E1673" w:rsidRPr="004F4E45">
              <w:rPr>
                <w:rFonts w:ascii="Calibri" w:eastAsia="Times New Roman" w:hAnsi="Calibri" w:cs="Times New Roman"/>
                <w:color w:val="000000"/>
                <w:sz w:val="16"/>
                <w:szCs w:val="16"/>
                <w:lang w:val="en-GB"/>
              </w:rPr>
              <w:t xml:space="preserve"> 59</w:t>
            </w:r>
            <w:r w:rsidR="00AF1670" w:rsidRPr="004F4E45">
              <w:rPr>
                <w:rFonts w:ascii="Calibri" w:eastAsia="Times New Roman" w:hAnsi="Calibri" w:cs="Times New Roman"/>
                <w:color w:val="000000"/>
                <w:sz w:val="16"/>
                <w:szCs w:val="16"/>
                <w:lang w:val="en-GB"/>
              </w:rPr>
              <w:t>, 70</w:t>
            </w:r>
          </w:p>
        </w:tc>
        <w:tc>
          <w:tcPr>
            <w:tcW w:w="709" w:type="dxa"/>
          </w:tcPr>
          <w:p w14:paraId="2C6A3D1E" w14:textId="582F9C5F" w:rsidR="007661A8" w:rsidRPr="004F4E45" w:rsidRDefault="00AF167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p>
        </w:tc>
      </w:tr>
      <w:tr w:rsidR="007661A8" w:rsidRPr="004F4E45" w14:paraId="0B2AE86B" w14:textId="77777777" w:rsidTr="00FE2B18">
        <w:trPr>
          <w:trHeight w:val="300"/>
        </w:trPr>
        <w:tc>
          <w:tcPr>
            <w:tcW w:w="1146" w:type="dxa"/>
            <w:shd w:val="clear" w:color="auto" w:fill="auto"/>
            <w:noWrap/>
            <w:vAlign w:val="bottom"/>
            <w:hideMark/>
          </w:tcPr>
          <w:p w14:paraId="52050358" w14:textId="22FF7EA6"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Giunta</w:t>
            </w:r>
            <w:proofErr w:type="spellEnd"/>
            <w:r w:rsidRPr="004F4E45">
              <w:rPr>
                <w:rFonts w:ascii="Calibri" w:eastAsia="Times New Roman" w:hAnsi="Calibri" w:cs="Times New Roman"/>
                <w:color w:val="000000"/>
                <w:sz w:val="16"/>
                <w:szCs w:val="16"/>
                <w:lang w:val="en-GB"/>
              </w:rPr>
              <w:t>, R. E.</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lih2YMFb","properties":{"formattedCitation":"(53)","plainCitation":"(53)","noteIndex":0},"citationItems":[{"id":3990,"uris":["http://zotero.org/users/3447303/items/W9PDZ7Q9"],"uri":["http://zotero.org/users/3447303/items/W9PDZ7Q9"],"itemData":{"id":3990,"type":"article-journal","title":"A guide to the peer review of scientific papers. [German] Empfehlungen fur die Begutachtung von wissenschaftlichen Manuskripten im Peer-Review\"-Prozess","container-title":"Handchirurgie Mikrochirurgie Plastische Chirurgie","page":"193-197","volume":"44","issue":"4","source":"Ovid Technologies","archive":"Embase","archive_location":"52134331","abstract":"The \"peer-reviewo\" of scientific manuscripts is an honorable and important task to optimize the quality of a medical journal. The reviewer has the following 2 tasks: first, to provide to the editor an overall assessment of the manuscript and make a recommendation regarding the acceptance, revision or rejection of a scientific manuscript. Second, to supply the authors with objective and constructive criticism and also with detailed suggestions for improvement of a manuscript aiming to improve its scientific quality. The aim of this paper is to provide recommendations for a systematic assessment in order to further improve the quality of the peer review process. Both general principles specific criteria are addressed. Our target is to further enhance the academic value of the journal Handchirurgie, Mikrochirurgie, Plastische Chirurgie by optimizing the peer review process. © 2012 Georg Thieme Verlag KG Stuttgart New York.","DOI":"10.1055/s-0032-1321885","ISSN":"0722-1819 1439-3980","language":"German","author":[{"family":"Giunta","given":"R. E."},{"family":"Prommersberger","given":"K. J."}],"issued":{"date-parts":[["2012"]]}}}],"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3)</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55E2A07"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Germany</w:t>
            </w:r>
          </w:p>
        </w:tc>
        <w:tc>
          <w:tcPr>
            <w:tcW w:w="910" w:type="dxa"/>
            <w:shd w:val="clear" w:color="auto" w:fill="auto"/>
            <w:noWrap/>
            <w:vAlign w:val="bottom"/>
            <w:hideMark/>
          </w:tcPr>
          <w:p w14:paraId="287F1DF8" w14:textId="745046D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FAD7B40"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Handchirurgie</w:t>
            </w:r>
            <w:proofErr w:type="spellEnd"/>
            <w:r w:rsidRPr="004F4E45">
              <w:rPr>
                <w:rFonts w:ascii="Calibri" w:eastAsia="Times New Roman" w:hAnsi="Calibri" w:cs="Times New Roman"/>
                <w:color w:val="000000"/>
                <w:sz w:val="16"/>
                <w:szCs w:val="16"/>
                <w:lang w:val="en-GB"/>
              </w:rPr>
              <w:t xml:space="preserve"> </w:t>
            </w:r>
            <w:proofErr w:type="spellStart"/>
            <w:r w:rsidRPr="004F4E45">
              <w:rPr>
                <w:rFonts w:ascii="Calibri" w:eastAsia="Times New Roman" w:hAnsi="Calibri" w:cs="Times New Roman"/>
                <w:color w:val="000000"/>
                <w:sz w:val="16"/>
                <w:szCs w:val="16"/>
                <w:lang w:val="en-GB"/>
              </w:rPr>
              <w:t>Mikrochirurgie</w:t>
            </w:r>
            <w:proofErr w:type="spellEnd"/>
            <w:r w:rsidRPr="004F4E45">
              <w:rPr>
                <w:rFonts w:ascii="Calibri" w:eastAsia="Times New Roman" w:hAnsi="Calibri" w:cs="Times New Roman"/>
                <w:color w:val="000000"/>
                <w:sz w:val="16"/>
                <w:szCs w:val="16"/>
                <w:lang w:val="en-GB"/>
              </w:rPr>
              <w:t xml:space="preserve"> </w:t>
            </w:r>
            <w:proofErr w:type="spellStart"/>
            <w:r w:rsidRPr="004F4E45">
              <w:rPr>
                <w:rFonts w:ascii="Calibri" w:eastAsia="Times New Roman" w:hAnsi="Calibri" w:cs="Times New Roman"/>
                <w:color w:val="000000"/>
                <w:sz w:val="16"/>
                <w:szCs w:val="16"/>
                <w:lang w:val="en-GB"/>
              </w:rPr>
              <w:t>Plastische</w:t>
            </w:r>
            <w:proofErr w:type="spellEnd"/>
            <w:r w:rsidRPr="004F4E45">
              <w:rPr>
                <w:rFonts w:ascii="Calibri" w:eastAsia="Times New Roman" w:hAnsi="Calibri" w:cs="Times New Roman"/>
                <w:color w:val="000000"/>
                <w:sz w:val="16"/>
                <w:szCs w:val="16"/>
                <w:lang w:val="en-GB"/>
              </w:rPr>
              <w:t xml:space="preserve"> </w:t>
            </w:r>
            <w:proofErr w:type="spellStart"/>
            <w:r w:rsidRPr="004F4E45">
              <w:rPr>
                <w:rFonts w:ascii="Calibri" w:eastAsia="Times New Roman" w:hAnsi="Calibri" w:cs="Times New Roman"/>
                <w:color w:val="000000"/>
                <w:sz w:val="16"/>
                <w:szCs w:val="16"/>
                <w:lang w:val="en-GB"/>
              </w:rPr>
              <w:t>Chirurgie</w:t>
            </w:r>
            <w:proofErr w:type="spellEnd"/>
          </w:p>
        </w:tc>
        <w:tc>
          <w:tcPr>
            <w:tcW w:w="630" w:type="dxa"/>
            <w:shd w:val="clear" w:color="auto" w:fill="auto"/>
            <w:noWrap/>
            <w:vAlign w:val="bottom"/>
            <w:hideMark/>
          </w:tcPr>
          <w:p w14:paraId="2D5E1D0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0E8C0955" w14:textId="46BA936D"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3F3A7D7" w14:textId="77777777"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Organization and approach to review, </w:t>
            </w:r>
            <w:r w:rsidR="00CA5FAD" w:rsidRPr="004F4E45">
              <w:rPr>
                <w:rFonts w:ascii="Calibri" w:eastAsia="Times New Roman" w:hAnsi="Calibri" w:cs="Times New Roman"/>
                <w:color w:val="000000"/>
                <w:sz w:val="16"/>
                <w:szCs w:val="16"/>
                <w:lang w:val="en-GB"/>
              </w:rPr>
              <w:t>Make general comments,</w:t>
            </w:r>
          </w:p>
          <w:p w14:paraId="35B57CEF" w14:textId="7EB69708" w:rsidR="00ED0FB0" w:rsidRPr="004F4E45" w:rsidRDefault="009140D3" w:rsidP="001744FB">
            <w:pPr>
              <w:spacing w:after="0" w:line="240" w:lineRule="auto"/>
            </w:pPr>
            <w:r w:rsidRPr="004F4E45">
              <w:rPr>
                <w:rFonts w:ascii="Calibri" w:eastAsia="Times New Roman" w:hAnsi="Calibri" w:cs="Times New Roman"/>
                <w:color w:val="000000"/>
                <w:sz w:val="16"/>
                <w:szCs w:val="16"/>
                <w:lang w:val="en-GB"/>
              </w:rPr>
              <w:t>Title is accurate,</w:t>
            </w:r>
            <w:r w:rsidR="005F7507" w:rsidRPr="004F4E45">
              <w:t xml:space="preserve"> </w:t>
            </w:r>
            <w:r w:rsidR="005F7507"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r w:rsidR="003A5E5F" w:rsidRPr="004F4E45">
              <w:t xml:space="preserve"> </w:t>
            </w:r>
            <w:r w:rsidR="00ED0FB0" w:rsidRPr="004F4E45">
              <w:rPr>
                <w:rFonts w:ascii="Calibri" w:eastAsia="Times New Roman" w:hAnsi="Calibri" w:cs="Times New Roman"/>
                <w:color w:val="000000"/>
                <w:sz w:val="16"/>
                <w:szCs w:val="16"/>
                <w:lang w:val="en-GB"/>
              </w:rPr>
              <w:t>Discussion/</w:t>
            </w:r>
            <w:proofErr w:type="spellStart"/>
            <w:r w:rsidR="00ED0FB0"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484E9FA7" w14:textId="3DCD1753" w:rsidR="00ED0FB0" w:rsidRPr="004F4E45" w:rsidRDefault="005C6164"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36AC689B" w14:textId="0004AA17" w:rsidR="00ED0FB0" w:rsidRPr="004F4E45" w:rsidRDefault="005C6164"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5DB71428" w14:textId="18F13397" w:rsidR="009140D3" w:rsidRPr="004F4E45" w:rsidRDefault="00040F7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w:t>
            </w:r>
            <w:r w:rsidR="00ED0FB0" w:rsidRPr="004F4E45">
              <w:rPr>
                <w:rFonts w:ascii="Calibri" w:eastAsia="Times New Roman" w:hAnsi="Calibri" w:cs="Times New Roman"/>
                <w:color w:val="000000"/>
                <w:sz w:val="16"/>
                <w:szCs w:val="16"/>
                <w:lang w:val="en-GB"/>
              </w:rPr>
              <w:t>rovide recommendations</w:t>
            </w:r>
          </w:p>
        </w:tc>
        <w:tc>
          <w:tcPr>
            <w:tcW w:w="708" w:type="dxa"/>
            <w:shd w:val="clear" w:color="auto" w:fill="auto"/>
            <w:noWrap/>
            <w:vAlign w:val="bottom"/>
          </w:tcPr>
          <w:p w14:paraId="538D3672" w14:textId="4DFDED27"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CA5FAD" w:rsidRPr="004F4E45">
              <w:rPr>
                <w:rFonts w:ascii="Calibri" w:eastAsia="Times New Roman" w:hAnsi="Calibri" w:cs="Times New Roman"/>
                <w:color w:val="000000"/>
                <w:sz w:val="16"/>
                <w:szCs w:val="16"/>
                <w:lang w:val="en-GB"/>
              </w:rPr>
              <w:t xml:space="preserve">12, </w:t>
            </w:r>
            <w:r w:rsidR="009140D3" w:rsidRPr="004F4E45">
              <w:rPr>
                <w:rFonts w:ascii="Calibri" w:eastAsia="Times New Roman" w:hAnsi="Calibri" w:cs="Times New Roman"/>
                <w:color w:val="000000"/>
                <w:sz w:val="16"/>
                <w:szCs w:val="16"/>
                <w:lang w:val="en-GB"/>
              </w:rPr>
              <w:t xml:space="preserve">21, </w:t>
            </w:r>
            <w:r w:rsidR="005F7507" w:rsidRPr="004F4E45">
              <w:rPr>
                <w:rFonts w:ascii="Calibri" w:eastAsia="Times New Roman" w:hAnsi="Calibri" w:cs="Times New Roman"/>
                <w:color w:val="000000"/>
                <w:sz w:val="16"/>
                <w:szCs w:val="16"/>
                <w:lang w:val="en-GB"/>
              </w:rPr>
              <w:t xml:space="preserve">24, </w:t>
            </w:r>
            <w:r w:rsidR="00A32889" w:rsidRPr="004F4E45">
              <w:rPr>
                <w:rFonts w:ascii="Calibri" w:eastAsia="Times New Roman" w:hAnsi="Calibri" w:cs="Times New Roman"/>
                <w:color w:val="000000"/>
                <w:sz w:val="16"/>
                <w:szCs w:val="16"/>
                <w:lang w:val="en-GB"/>
              </w:rPr>
              <w:t xml:space="preserve">26, </w:t>
            </w:r>
            <w:r w:rsidR="001D4507" w:rsidRPr="004F4E45">
              <w:rPr>
                <w:rFonts w:ascii="Calibri" w:eastAsia="Times New Roman" w:hAnsi="Calibri" w:cs="Times New Roman"/>
                <w:color w:val="000000"/>
                <w:sz w:val="16"/>
                <w:szCs w:val="16"/>
                <w:lang w:val="en-GB"/>
              </w:rPr>
              <w:t xml:space="preserve">27, </w:t>
            </w:r>
            <w:r w:rsidR="002B13EE" w:rsidRPr="004F4E45">
              <w:rPr>
                <w:rFonts w:ascii="Calibri" w:eastAsia="Times New Roman" w:hAnsi="Calibri" w:cs="Times New Roman"/>
                <w:color w:val="000000"/>
                <w:sz w:val="16"/>
                <w:szCs w:val="16"/>
                <w:lang w:val="en-GB"/>
              </w:rPr>
              <w:t>29, 30,</w:t>
            </w:r>
            <w:r w:rsidR="00ED0FB0" w:rsidRPr="004F4E45">
              <w:rPr>
                <w:rFonts w:ascii="Calibri" w:eastAsia="Times New Roman" w:hAnsi="Calibri" w:cs="Times New Roman"/>
                <w:color w:val="000000"/>
                <w:sz w:val="16"/>
                <w:szCs w:val="16"/>
                <w:lang w:val="en-GB"/>
              </w:rPr>
              <w:t xml:space="preserve"> 46,</w:t>
            </w:r>
            <w:r w:rsidR="002B13EE" w:rsidRPr="004F4E45">
              <w:rPr>
                <w:rFonts w:ascii="Calibri" w:eastAsia="Times New Roman" w:hAnsi="Calibri" w:cs="Times New Roman"/>
                <w:color w:val="000000"/>
                <w:sz w:val="16"/>
                <w:szCs w:val="16"/>
                <w:lang w:val="en-GB"/>
              </w:rPr>
              <w:t xml:space="preserve"> </w:t>
            </w:r>
            <w:r w:rsidR="003A5E5F" w:rsidRPr="004F4E45">
              <w:rPr>
                <w:rFonts w:ascii="Calibri" w:eastAsia="Times New Roman" w:hAnsi="Calibri" w:cs="Times New Roman"/>
                <w:color w:val="000000"/>
                <w:sz w:val="16"/>
                <w:szCs w:val="16"/>
                <w:lang w:val="en-GB"/>
              </w:rPr>
              <w:t xml:space="preserve">51, </w:t>
            </w:r>
            <w:r w:rsidR="00E51D6F" w:rsidRPr="004F4E45">
              <w:rPr>
                <w:rFonts w:ascii="Calibri" w:eastAsia="Times New Roman" w:hAnsi="Calibri" w:cs="Times New Roman"/>
                <w:color w:val="000000"/>
                <w:sz w:val="16"/>
                <w:szCs w:val="16"/>
                <w:lang w:val="en-GB"/>
              </w:rPr>
              <w:t>56,</w:t>
            </w:r>
            <w:r w:rsidR="005C6164" w:rsidRPr="004F4E45">
              <w:rPr>
                <w:rFonts w:ascii="Calibri" w:eastAsia="Times New Roman" w:hAnsi="Calibri" w:cs="Times New Roman"/>
                <w:color w:val="000000"/>
                <w:sz w:val="16"/>
                <w:szCs w:val="16"/>
                <w:lang w:val="en-GB"/>
              </w:rPr>
              <w:t xml:space="preserve"> 62,</w:t>
            </w:r>
            <w:r w:rsidR="00C121C9" w:rsidRPr="004F4E45">
              <w:rPr>
                <w:rFonts w:ascii="Calibri" w:eastAsia="Times New Roman" w:hAnsi="Calibri" w:cs="Times New Roman"/>
                <w:color w:val="000000"/>
                <w:sz w:val="16"/>
                <w:szCs w:val="16"/>
                <w:lang w:val="en-GB"/>
              </w:rPr>
              <w:t xml:space="preserve"> 63,</w:t>
            </w:r>
            <w:r w:rsidR="00ED0FB0" w:rsidRPr="004F4E45">
              <w:rPr>
                <w:rFonts w:ascii="Calibri" w:eastAsia="Times New Roman" w:hAnsi="Calibri" w:cs="Times New Roman"/>
                <w:color w:val="000000"/>
                <w:sz w:val="16"/>
                <w:szCs w:val="16"/>
                <w:lang w:val="en-GB"/>
              </w:rPr>
              <w:t xml:space="preserve"> 65,  70</w:t>
            </w:r>
          </w:p>
        </w:tc>
        <w:tc>
          <w:tcPr>
            <w:tcW w:w="709" w:type="dxa"/>
          </w:tcPr>
          <w:p w14:paraId="6B6E8D2D" w14:textId="58699873" w:rsidR="007661A8" w:rsidRPr="004F4E45" w:rsidRDefault="00ED0FB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5</w:t>
            </w:r>
          </w:p>
        </w:tc>
      </w:tr>
      <w:tr w:rsidR="007661A8" w:rsidRPr="004F4E45" w14:paraId="34BFE114" w14:textId="77777777" w:rsidTr="00FE2B18">
        <w:trPr>
          <w:trHeight w:val="300"/>
        </w:trPr>
        <w:tc>
          <w:tcPr>
            <w:tcW w:w="1146" w:type="dxa"/>
            <w:shd w:val="clear" w:color="auto" w:fill="auto"/>
            <w:noWrap/>
            <w:vAlign w:val="bottom"/>
            <w:hideMark/>
          </w:tcPr>
          <w:p w14:paraId="08230819" w14:textId="48EDB43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Glick, M.</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nvqCcaZx","properties":{"formattedCitation":"(54)","plainCitation":"(54)","noteIndex":0},"citationItems":[{"id":4715,"uris":["http://zotero.org/users/3447303/items/92NWX8AY"],"uri":["http://zotero.org/users/3447303/items/92NWX8AY"],"itemData":{"id":4715,"type":"article-journal","title":"Peer review: An inexact but essential part of scientific publishing (vol 138, pg 568, 2007)","container-title":"Journal of the American Dental Association","page":"730-730","volume":"138","issue":"6","archive_location":"WOS:000247232300015","ISSN":"0002-8177","journalAbbreviation":"J. Am. Dent. Assoc.","language":"English","author":[{"family":"Glick","given":"M."}],"issued":{"date-parts":[["2007",6]]}}}],"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4)</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2FA558A"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8B05A4A" w14:textId="217FBEDF"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084837A"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the American Dental Association</w:t>
            </w:r>
          </w:p>
        </w:tc>
        <w:tc>
          <w:tcPr>
            <w:tcW w:w="630" w:type="dxa"/>
            <w:shd w:val="clear" w:color="auto" w:fill="auto"/>
            <w:noWrap/>
            <w:vAlign w:val="bottom"/>
            <w:hideMark/>
          </w:tcPr>
          <w:p w14:paraId="36B4BAC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4E6F68B8" w14:textId="3CCA4036"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62E066B" w14:textId="360E313B" w:rsidR="004D34C4" w:rsidRPr="004F4E45" w:rsidRDefault="005269D9"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2B13EE" w:rsidRPr="004F4E45">
              <w:t xml:space="preserve"> </w:t>
            </w:r>
            <w:r w:rsidR="002B13EE" w:rsidRPr="004F4E45">
              <w:rPr>
                <w:rFonts w:ascii="Calibri" w:eastAsia="Times New Roman" w:hAnsi="Calibri" w:cs="Times New Roman"/>
                <w:color w:val="000000"/>
                <w:sz w:val="16"/>
                <w:szCs w:val="16"/>
                <w:lang w:val="en-GB"/>
              </w:rPr>
              <w:t>Methods,</w:t>
            </w:r>
          </w:p>
          <w:p w14:paraId="23D17A4A" w14:textId="7399C13E" w:rsidR="007661A8" w:rsidRPr="004F4E45" w:rsidRDefault="004D34C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64D3BE7" w14:textId="59838790"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6145D0" w:rsidRPr="004F4E45">
              <w:rPr>
                <w:rFonts w:ascii="Calibri" w:eastAsia="Times New Roman" w:hAnsi="Calibri" w:cs="Times New Roman"/>
                <w:color w:val="000000"/>
                <w:sz w:val="16"/>
                <w:szCs w:val="16"/>
                <w:lang w:val="en-GB"/>
              </w:rPr>
              <w:t xml:space="preserve">9, </w:t>
            </w:r>
            <w:r w:rsidR="002B13EE" w:rsidRPr="004F4E45">
              <w:rPr>
                <w:rFonts w:ascii="Calibri" w:eastAsia="Times New Roman" w:hAnsi="Calibri" w:cs="Times New Roman"/>
                <w:color w:val="000000"/>
                <w:sz w:val="16"/>
                <w:szCs w:val="16"/>
                <w:lang w:val="en-GB"/>
              </w:rPr>
              <w:t xml:space="preserve">30, </w:t>
            </w:r>
            <w:r w:rsidR="004D34C4" w:rsidRPr="004F4E45">
              <w:rPr>
                <w:rFonts w:ascii="Calibri" w:eastAsia="Times New Roman" w:hAnsi="Calibri" w:cs="Times New Roman"/>
                <w:color w:val="000000"/>
                <w:sz w:val="16"/>
                <w:szCs w:val="16"/>
                <w:lang w:val="en-GB"/>
              </w:rPr>
              <w:t>70</w:t>
            </w:r>
          </w:p>
        </w:tc>
        <w:tc>
          <w:tcPr>
            <w:tcW w:w="709" w:type="dxa"/>
          </w:tcPr>
          <w:p w14:paraId="4BFFF0A6" w14:textId="77777777" w:rsidR="007661A8" w:rsidRPr="004F4E45" w:rsidRDefault="000D3F9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7661A8" w:rsidRPr="004F4E45" w14:paraId="6E8B7EB5" w14:textId="77777777" w:rsidTr="00FE2B18">
        <w:trPr>
          <w:trHeight w:val="300"/>
        </w:trPr>
        <w:tc>
          <w:tcPr>
            <w:tcW w:w="1146" w:type="dxa"/>
            <w:shd w:val="clear" w:color="auto" w:fill="auto"/>
            <w:noWrap/>
            <w:vAlign w:val="bottom"/>
            <w:hideMark/>
          </w:tcPr>
          <w:p w14:paraId="402A8EC3" w14:textId="43F3553C"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Goldbeck</w:t>
            </w:r>
            <w:proofErr w:type="spellEnd"/>
            <w:r w:rsidRPr="004F4E45">
              <w:rPr>
                <w:rFonts w:ascii="Calibri" w:eastAsia="Times New Roman" w:hAnsi="Calibri" w:cs="Times New Roman"/>
                <w:color w:val="000000"/>
                <w:sz w:val="16"/>
                <w:szCs w:val="16"/>
                <w:lang w:val="en-GB"/>
              </w:rPr>
              <w:t>-Wood, S.</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GB1nkVYA","properties":{"formattedCitation":"(55)","plainCitation":"(55)","noteIndex":0},"citationItems":[{"id":5528,"uris":["http://zotero.org/users/3447303/items/EZ47XXIL"],"uri":["http://zotero.org/users/3447303/items/EZ47XXIL"],"itemData":{"id":5528,"type":"article-journal","title":"What makes a good reviewer of manuscripts? The BMJ invites you to join its peer review process","container-title":"British Medical Journal","page":"86-86","volume":"316","issue":"7125","archive_location":"WOS:000071492300002","ISSN":"0959-8138","journalAbbreviation":"Br. Med. J.","language":"English","author":[{"family":"Goldbeck-Wood","given":"S."}],"issued":{"date-parts":[["1998",1]]}}}],"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5)</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BB3A828"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7646CDC9" w14:textId="25F48511"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5518E42"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MJ</w:t>
            </w:r>
          </w:p>
        </w:tc>
        <w:tc>
          <w:tcPr>
            <w:tcW w:w="630" w:type="dxa"/>
            <w:shd w:val="clear" w:color="auto" w:fill="auto"/>
            <w:noWrap/>
            <w:vAlign w:val="bottom"/>
            <w:hideMark/>
          </w:tcPr>
          <w:p w14:paraId="74CB45B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8</w:t>
            </w:r>
          </w:p>
        </w:tc>
        <w:tc>
          <w:tcPr>
            <w:tcW w:w="1080" w:type="dxa"/>
            <w:shd w:val="clear" w:color="auto" w:fill="auto"/>
            <w:noWrap/>
            <w:vAlign w:val="bottom"/>
            <w:hideMark/>
          </w:tcPr>
          <w:p w14:paraId="353EE2E9" w14:textId="30A1AA4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776821F" w14:textId="450E3C1C" w:rsidR="004D34C4"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p>
          <w:p w14:paraId="421B7DBD" w14:textId="4C8D053C" w:rsidR="007661A8" w:rsidRPr="004F4E45" w:rsidRDefault="00515E1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ethods,</w:t>
            </w:r>
            <w:r w:rsidR="007731B9" w:rsidRPr="004F4E45">
              <w:t xml:space="preserve"> </w:t>
            </w:r>
            <w:r w:rsidR="004D34C4" w:rsidRPr="004F4E45">
              <w:rPr>
                <w:rFonts w:ascii="Calibri" w:eastAsia="Times New Roman" w:hAnsi="Calibri" w:cs="Times New Roman"/>
                <w:color w:val="000000"/>
                <w:sz w:val="16"/>
                <w:szCs w:val="16"/>
                <w:lang w:val="en-GB"/>
              </w:rPr>
              <w:t>Discussion/</w:t>
            </w:r>
            <w:proofErr w:type="spellStart"/>
            <w:r w:rsidR="004D34C4" w:rsidRPr="004F4E45">
              <w:rPr>
                <w:rFonts w:ascii="Calibri" w:eastAsia="Times New Roman" w:hAnsi="Calibri" w:cs="Times New Roman"/>
                <w:color w:val="000000"/>
                <w:sz w:val="16"/>
                <w:szCs w:val="16"/>
                <w:lang w:val="en-GB"/>
              </w:rPr>
              <w:t>ConclusionProvide</w:t>
            </w:r>
            <w:proofErr w:type="spellEnd"/>
            <w:r w:rsidR="004D34C4" w:rsidRPr="004F4E45">
              <w:rPr>
                <w:rFonts w:ascii="Calibri" w:eastAsia="Times New Roman" w:hAnsi="Calibri" w:cs="Times New Roman"/>
                <w:color w:val="000000"/>
                <w:sz w:val="16"/>
                <w:szCs w:val="16"/>
                <w:lang w:val="en-GB"/>
              </w:rPr>
              <w:t xml:space="preserve"> recommendations</w:t>
            </w:r>
          </w:p>
        </w:tc>
        <w:tc>
          <w:tcPr>
            <w:tcW w:w="708" w:type="dxa"/>
            <w:shd w:val="clear" w:color="auto" w:fill="auto"/>
            <w:noWrap/>
            <w:vAlign w:val="bottom"/>
          </w:tcPr>
          <w:p w14:paraId="33B38790" w14:textId="21CAEF17" w:rsidR="007661A8" w:rsidRPr="004F4E45" w:rsidRDefault="00CA5FA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2, </w:t>
            </w:r>
            <w:r w:rsidR="007C71CB" w:rsidRPr="004F4E45">
              <w:rPr>
                <w:rFonts w:ascii="Calibri" w:eastAsia="Times New Roman" w:hAnsi="Calibri" w:cs="Times New Roman"/>
                <w:color w:val="000000"/>
                <w:sz w:val="16"/>
                <w:szCs w:val="16"/>
                <w:lang w:val="en-GB"/>
              </w:rPr>
              <w:t xml:space="preserve">14, </w:t>
            </w:r>
            <w:r w:rsidR="00515E17" w:rsidRPr="004F4E45">
              <w:rPr>
                <w:rFonts w:ascii="Calibri" w:eastAsia="Times New Roman" w:hAnsi="Calibri" w:cs="Times New Roman"/>
                <w:color w:val="000000"/>
                <w:sz w:val="16"/>
                <w:szCs w:val="16"/>
                <w:lang w:val="en-GB"/>
              </w:rPr>
              <w:t xml:space="preserve">31, </w:t>
            </w:r>
            <w:r w:rsidR="007731B9" w:rsidRPr="004F4E45">
              <w:rPr>
                <w:rFonts w:ascii="Calibri" w:eastAsia="Times New Roman" w:hAnsi="Calibri" w:cs="Times New Roman"/>
                <w:color w:val="000000"/>
                <w:sz w:val="16"/>
                <w:szCs w:val="16"/>
                <w:lang w:val="en-GB"/>
              </w:rPr>
              <w:t>50,</w:t>
            </w:r>
            <w:r w:rsidR="004D34C4" w:rsidRPr="004F4E45">
              <w:rPr>
                <w:rFonts w:ascii="Calibri" w:eastAsia="Times New Roman" w:hAnsi="Calibri" w:cs="Times New Roman"/>
                <w:color w:val="000000"/>
                <w:sz w:val="16"/>
                <w:szCs w:val="16"/>
                <w:lang w:val="en-GB"/>
              </w:rPr>
              <w:t xml:space="preserve"> 70</w:t>
            </w:r>
          </w:p>
        </w:tc>
        <w:tc>
          <w:tcPr>
            <w:tcW w:w="709" w:type="dxa"/>
          </w:tcPr>
          <w:p w14:paraId="0964793B" w14:textId="77777777" w:rsidR="007661A8" w:rsidRPr="004F4E45" w:rsidRDefault="000D3F9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r>
      <w:tr w:rsidR="007661A8" w:rsidRPr="004F4E45" w14:paraId="746174B2" w14:textId="77777777" w:rsidTr="00FE2B18">
        <w:trPr>
          <w:trHeight w:val="300"/>
        </w:trPr>
        <w:tc>
          <w:tcPr>
            <w:tcW w:w="1146" w:type="dxa"/>
            <w:shd w:val="clear" w:color="auto" w:fill="auto"/>
            <w:noWrap/>
            <w:vAlign w:val="bottom"/>
            <w:hideMark/>
          </w:tcPr>
          <w:p w14:paraId="7888E162" w14:textId="69403734"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Goodlett</w:t>
            </w:r>
            <w:proofErr w:type="spellEnd"/>
            <w:r w:rsidRPr="004F4E45">
              <w:rPr>
                <w:rFonts w:ascii="Calibri" w:eastAsia="Times New Roman" w:hAnsi="Calibri" w:cs="Times New Roman"/>
                <w:color w:val="000000"/>
                <w:sz w:val="16"/>
                <w:szCs w:val="16"/>
                <w:lang w:val="en-GB"/>
              </w:rPr>
              <w:t>, C.</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NbjIJO9d","properties":{"formattedCitation":"(56)","plainCitation":"(56)","noteIndex":0},"citationItems":[{"id":4827,"uris":["http://zotero.org/users/3447303/items/6HP79KV4"],"uri":["http://zotero.org/users/3447303/items/6HP79KV4"],"itemData":{"id":4827,"type":"article-journal","title":"Peer review: Honoring service and facilitating communication with electronic submission and review","container-title":"Alcohol","page":"125-127","volume":"37","issue":"3","source":"Ovid Technologies","archive":"Embase","archive_location":"43732371","DOI":"10.1016/j.alcohol.2006.04.001","ISSN":"0741-8329","language":"English","author":[{"family":"Goodlett","given":"C. R."}],"issued":{"date-parts":[["2006",11]]}}}],"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6)</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63B61B7"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1F207FBA" w14:textId="4E24E19A"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CD0B8AB"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lcohol</w:t>
            </w:r>
          </w:p>
        </w:tc>
        <w:tc>
          <w:tcPr>
            <w:tcW w:w="630" w:type="dxa"/>
            <w:shd w:val="clear" w:color="auto" w:fill="auto"/>
            <w:noWrap/>
            <w:vAlign w:val="bottom"/>
            <w:hideMark/>
          </w:tcPr>
          <w:p w14:paraId="2E49578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5</w:t>
            </w:r>
          </w:p>
        </w:tc>
        <w:tc>
          <w:tcPr>
            <w:tcW w:w="1080" w:type="dxa"/>
            <w:shd w:val="clear" w:color="auto" w:fill="auto"/>
            <w:noWrap/>
            <w:vAlign w:val="bottom"/>
            <w:hideMark/>
          </w:tcPr>
          <w:p w14:paraId="4EAED278" w14:textId="77EFAC34"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9F0C44E" w14:textId="40AE503C" w:rsidR="008F6B99" w:rsidRPr="004F4E45" w:rsidRDefault="005B6E1F" w:rsidP="001744FB">
            <w:pPr>
              <w:spacing w:after="0" w:line="240" w:lineRule="auto"/>
            </w:pPr>
            <w:r w:rsidRPr="004F4E45">
              <w:rPr>
                <w:rFonts w:ascii="Calibri" w:eastAsia="Times New Roman" w:hAnsi="Calibri" w:cs="Times New Roman"/>
                <w:color w:val="000000"/>
                <w:sz w:val="16"/>
                <w:szCs w:val="16"/>
                <w:lang w:val="en-GB"/>
              </w:rPr>
              <w:t>Make general comments,</w:t>
            </w:r>
          </w:p>
          <w:p w14:paraId="31B818F6" w14:textId="7A48E5AF" w:rsidR="008F6B99" w:rsidRPr="004F4E45" w:rsidRDefault="002B13EE" w:rsidP="001744FB">
            <w:pPr>
              <w:spacing w:after="0" w:line="240" w:lineRule="auto"/>
            </w:pPr>
            <w:r w:rsidRPr="004F4E45">
              <w:rPr>
                <w:rFonts w:ascii="Calibri" w:eastAsia="Times New Roman" w:hAnsi="Calibri" w:cs="Times New Roman"/>
                <w:color w:val="000000"/>
                <w:sz w:val="16"/>
                <w:szCs w:val="16"/>
                <w:lang w:val="en-GB"/>
              </w:rPr>
              <w:t>Methods,</w:t>
            </w:r>
          </w:p>
          <w:p w14:paraId="0F75346A" w14:textId="043C645F" w:rsidR="00D12587" w:rsidRPr="004F4E45" w:rsidRDefault="003E4F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esults,</w:t>
            </w:r>
            <w:r w:rsidR="007731B9" w:rsidRPr="004F4E45">
              <w:t xml:space="preserve"> </w:t>
            </w:r>
            <w:r w:rsidR="008F6B99" w:rsidRPr="004F4E45">
              <w:rPr>
                <w:rFonts w:ascii="Calibri" w:eastAsia="Times New Roman" w:hAnsi="Calibri" w:cs="Times New Roman"/>
                <w:color w:val="000000"/>
                <w:sz w:val="16"/>
                <w:szCs w:val="16"/>
                <w:lang w:val="en-GB"/>
              </w:rPr>
              <w:t>Discussion/Conclusion</w:t>
            </w:r>
          </w:p>
        </w:tc>
        <w:tc>
          <w:tcPr>
            <w:tcW w:w="708" w:type="dxa"/>
            <w:shd w:val="clear" w:color="auto" w:fill="auto"/>
            <w:noWrap/>
            <w:vAlign w:val="bottom"/>
          </w:tcPr>
          <w:p w14:paraId="1E6873D8" w14:textId="59A06D3F" w:rsidR="007661A8" w:rsidRPr="004F4E45" w:rsidRDefault="005B6E1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3, </w:t>
            </w:r>
            <w:r w:rsidR="007C71CB" w:rsidRPr="004F4E45">
              <w:rPr>
                <w:rFonts w:ascii="Calibri" w:eastAsia="Times New Roman" w:hAnsi="Calibri" w:cs="Times New Roman"/>
                <w:color w:val="000000"/>
                <w:sz w:val="16"/>
                <w:szCs w:val="16"/>
                <w:lang w:val="en-GB"/>
              </w:rPr>
              <w:t xml:space="preserve">14, </w:t>
            </w:r>
            <w:r w:rsidR="005C7679" w:rsidRPr="004F4E45">
              <w:rPr>
                <w:rFonts w:ascii="Calibri" w:eastAsia="Times New Roman" w:hAnsi="Calibri" w:cs="Times New Roman"/>
                <w:color w:val="000000"/>
                <w:sz w:val="16"/>
                <w:szCs w:val="16"/>
                <w:lang w:val="en-GB"/>
              </w:rPr>
              <w:t xml:space="preserve">15, </w:t>
            </w:r>
            <w:r w:rsidR="002B13EE" w:rsidRPr="004F4E45">
              <w:rPr>
                <w:rFonts w:ascii="Calibri" w:eastAsia="Times New Roman" w:hAnsi="Calibri" w:cs="Times New Roman"/>
                <w:color w:val="000000"/>
                <w:sz w:val="16"/>
                <w:szCs w:val="16"/>
                <w:lang w:val="en-GB"/>
              </w:rPr>
              <w:t xml:space="preserve">30, </w:t>
            </w:r>
            <w:r w:rsidR="003E4F9F" w:rsidRPr="004F4E45">
              <w:rPr>
                <w:rFonts w:ascii="Calibri" w:eastAsia="Times New Roman" w:hAnsi="Calibri" w:cs="Times New Roman"/>
                <w:color w:val="000000"/>
                <w:sz w:val="16"/>
                <w:szCs w:val="16"/>
                <w:lang w:val="en-GB"/>
              </w:rPr>
              <w:t xml:space="preserve">46, </w:t>
            </w:r>
            <w:r w:rsidR="008F6B99" w:rsidRPr="004F4E45">
              <w:rPr>
                <w:rFonts w:ascii="Calibri" w:eastAsia="Times New Roman" w:hAnsi="Calibri" w:cs="Times New Roman"/>
                <w:color w:val="000000"/>
                <w:sz w:val="16"/>
                <w:szCs w:val="16"/>
                <w:lang w:val="en-GB"/>
              </w:rPr>
              <w:t>50</w:t>
            </w:r>
          </w:p>
        </w:tc>
        <w:tc>
          <w:tcPr>
            <w:tcW w:w="709" w:type="dxa"/>
          </w:tcPr>
          <w:p w14:paraId="2830D4D3" w14:textId="77777777" w:rsidR="007661A8" w:rsidRPr="004F4E45" w:rsidRDefault="000D3F9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6</w:t>
            </w:r>
          </w:p>
        </w:tc>
      </w:tr>
      <w:tr w:rsidR="007661A8" w:rsidRPr="004F4E45" w14:paraId="426F7B8B" w14:textId="77777777" w:rsidTr="00FE2B18">
        <w:trPr>
          <w:trHeight w:val="300"/>
        </w:trPr>
        <w:tc>
          <w:tcPr>
            <w:tcW w:w="1146" w:type="dxa"/>
            <w:shd w:val="clear" w:color="auto" w:fill="auto"/>
            <w:noWrap/>
            <w:vAlign w:val="bottom"/>
            <w:hideMark/>
          </w:tcPr>
          <w:p w14:paraId="59C6CCE5" w14:textId="7B47DE22"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Gough, N. R.</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RMdYdpMS","properties":{"formattedCitation":"(57)","plainCitation":"(57)","noteIndex":0},"citationItems":[{"id":4479,"uris":["http://zotero.org/users/3447303/items/BDJHM5RZ"],"uri":["http://zotero.org/users/3447303/items/BDJHM5RZ"],"itemData":{"id":4479,"type":"article-journal","title":"Training for peer review","container-title":"Science Signaling","volume":"2","issue":"85","archive":"Scopus C2 - 19706874","abstract":"Learning the peer-review process by trial and error may not be the most effective way to train the next generation of scientists in how to be effective reviewers. Here are some suggestions from an editor's perspective. Copyright 2008 by the American Association for the Advancement of Science; all rights reserved.","URL":"https://www.scopus.com/inward/record.uri?eid=2-s2.0-70449727093&amp;doi=10.1126%2fscisignal.285tr2&amp;partnerID=40&amp;md5=9e0b5836bfb1d4056660326264e6996f","DOI":"10.1126/scisignal.285tr2","ISSN":"19450877 (ISSN)","language":"English","author":[{"family":"Gough","given":"N. R."}],"issued":{"date-parts":[["2009"]]}}}],"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7)</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AAF4D53"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23644B6" w14:textId="7A8C01B2"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6F6F8F9"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Science </w:t>
            </w:r>
            <w:proofErr w:type="spellStart"/>
            <w:r w:rsidRPr="004F4E45">
              <w:rPr>
                <w:rFonts w:ascii="Calibri" w:eastAsia="Times New Roman" w:hAnsi="Calibri" w:cs="Times New Roman"/>
                <w:color w:val="000000"/>
                <w:sz w:val="16"/>
                <w:szCs w:val="16"/>
                <w:lang w:val="en-GB"/>
              </w:rPr>
              <w:t>Signaling</w:t>
            </w:r>
            <w:proofErr w:type="spellEnd"/>
          </w:p>
        </w:tc>
        <w:tc>
          <w:tcPr>
            <w:tcW w:w="630" w:type="dxa"/>
            <w:shd w:val="clear" w:color="auto" w:fill="auto"/>
            <w:noWrap/>
            <w:vAlign w:val="bottom"/>
            <w:hideMark/>
          </w:tcPr>
          <w:p w14:paraId="6BBA2FD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60CB0F18" w14:textId="6829F482"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8F1909C" w14:textId="2C962054" w:rsidR="007661A8" w:rsidRPr="004F4E45" w:rsidRDefault="00B8206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71856131" w14:textId="16630F15" w:rsidR="008F6B99" w:rsidRPr="004F4E45" w:rsidRDefault="005B6E1F" w:rsidP="001744FB">
            <w:pPr>
              <w:spacing w:after="0" w:line="240" w:lineRule="auto"/>
            </w:pPr>
            <w:r w:rsidRPr="004F4E45">
              <w:rPr>
                <w:rFonts w:ascii="Calibri" w:eastAsia="Times New Roman" w:hAnsi="Calibri" w:cs="Times New Roman"/>
                <w:color w:val="000000"/>
                <w:sz w:val="16"/>
                <w:szCs w:val="16"/>
                <w:lang w:val="en-GB"/>
              </w:rPr>
              <w:t>Make general comments,</w:t>
            </w:r>
          </w:p>
          <w:p w14:paraId="173EA4EC" w14:textId="714666ED" w:rsidR="008F6B99" w:rsidRPr="004F4E45" w:rsidRDefault="007246A0" w:rsidP="001744FB">
            <w:pPr>
              <w:spacing w:after="0" w:line="240" w:lineRule="auto"/>
            </w:pPr>
            <w:r w:rsidRPr="004F4E45">
              <w:rPr>
                <w:rFonts w:ascii="Calibri" w:eastAsia="Times New Roman" w:hAnsi="Calibri" w:cs="Times New Roman"/>
                <w:color w:val="000000"/>
                <w:sz w:val="16"/>
                <w:szCs w:val="16"/>
                <w:lang w:val="en-GB"/>
              </w:rPr>
              <w:t>Methods,</w:t>
            </w:r>
          </w:p>
          <w:p w14:paraId="7DEAD533" w14:textId="7C2D1259" w:rsidR="005B6E1F" w:rsidRPr="004F4E45" w:rsidRDefault="00713D8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esults,</w:t>
            </w:r>
            <w:r w:rsidR="007731B9" w:rsidRPr="004F4E45">
              <w:t xml:space="preserve"> </w:t>
            </w:r>
            <w:r w:rsidR="008F6B99" w:rsidRPr="004F4E45">
              <w:rPr>
                <w:rFonts w:ascii="Calibri" w:eastAsia="Times New Roman" w:hAnsi="Calibri" w:cs="Times New Roman"/>
                <w:color w:val="000000"/>
                <w:sz w:val="16"/>
                <w:szCs w:val="16"/>
                <w:lang w:val="en-GB"/>
              </w:rPr>
              <w:t>Discussion/</w:t>
            </w:r>
            <w:proofErr w:type="spellStart"/>
            <w:r w:rsidR="008F6B99" w:rsidRPr="004F4E45">
              <w:rPr>
                <w:rFonts w:ascii="Calibri" w:eastAsia="Times New Roman" w:hAnsi="Calibri" w:cs="Times New Roman"/>
                <w:color w:val="000000"/>
                <w:sz w:val="16"/>
                <w:szCs w:val="16"/>
                <w:lang w:val="en-GB"/>
              </w:rPr>
              <w:t>ConclusionProvide</w:t>
            </w:r>
            <w:proofErr w:type="spellEnd"/>
            <w:r w:rsidR="008F6B99" w:rsidRPr="004F4E45">
              <w:rPr>
                <w:rFonts w:ascii="Calibri" w:eastAsia="Times New Roman" w:hAnsi="Calibri" w:cs="Times New Roman"/>
                <w:color w:val="000000"/>
                <w:sz w:val="16"/>
                <w:szCs w:val="16"/>
                <w:lang w:val="en-GB"/>
              </w:rPr>
              <w:t xml:space="preserve"> recommendations</w:t>
            </w:r>
          </w:p>
        </w:tc>
        <w:tc>
          <w:tcPr>
            <w:tcW w:w="708" w:type="dxa"/>
            <w:shd w:val="clear" w:color="auto" w:fill="auto"/>
            <w:noWrap/>
            <w:vAlign w:val="bottom"/>
          </w:tcPr>
          <w:p w14:paraId="35020DF9" w14:textId="34E78B2F" w:rsidR="007661A8" w:rsidRPr="004F4E45" w:rsidRDefault="00B8206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6, </w:t>
            </w:r>
            <w:r w:rsidR="005B6E1F" w:rsidRPr="004F4E45">
              <w:rPr>
                <w:rFonts w:ascii="Calibri" w:eastAsia="Times New Roman" w:hAnsi="Calibri" w:cs="Times New Roman"/>
                <w:color w:val="000000"/>
                <w:sz w:val="16"/>
                <w:szCs w:val="16"/>
                <w:lang w:val="en-GB"/>
              </w:rPr>
              <w:t>13,</w:t>
            </w:r>
            <w:r w:rsidR="007246A0" w:rsidRPr="004F4E45">
              <w:rPr>
                <w:rFonts w:ascii="Calibri" w:eastAsia="Times New Roman" w:hAnsi="Calibri" w:cs="Times New Roman"/>
                <w:color w:val="000000"/>
                <w:sz w:val="16"/>
                <w:szCs w:val="16"/>
                <w:lang w:val="en-GB"/>
              </w:rPr>
              <w:t xml:space="preserve"> 33, </w:t>
            </w:r>
            <w:r w:rsidR="003A673A" w:rsidRPr="004F4E45">
              <w:rPr>
                <w:rFonts w:ascii="Calibri" w:eastAsia="Times New Roman" w:hAnsi="Calibri" w:cs="Times New Roman"/>
                <w:color w:val="000000"/>
                <w:sz w:val="16"/>
                <w:szCs w:val="16"/>
                <w:lang w:val="en-GB"/>
              </w:rPr>
              <w:t>35,</w:t>
            </w:r>
            <w:r w:rsidR="00713D80" w:rsidRPr="004F4E45">
              <w:rPr>
                <w:rFonts w:ascii="Calibri" w:eastAsia="Times New Roman" w:hAnsi="Calibri" w:cs="Times New Roman"/>
                <w:color w:val="000000"/>
                <w:sz w:val="16"/>
                <w:szCs w:val="16"/>
                <w:lang w:val="en-GB"/>
              </w:rPr>
              <w:t xml:space="preserve"> 45,</w:t>
            </w:r>
            <w:r w:rsidR="007731B9" w:rsidRPr="004F4E45">
              <w:rPr>
                <w:rFonts w:ascii="Calibri" w:eastAsia="Times New Roman" w:hAnsi="Calibri" w:cs="Times New Roman"/>
                <w:color w:val="000000"/>
                <w:sz w:val="16"/>
                <w:szCs w:val="16"/>
                <w:lang w:val="en-GB"/>
              </w:rPr>
              <w:t xml:space="preserve"> 50,</w:t>
            </w:r>
            <w:r w:rsidR="008F6B99" w:rsidRPr="004F4E45">
              <w:rPr>
                <w:rFonts w:ascii="Calibri" w:eastAsia="Times New Roman" w:hAnsi="Calibri" w:cs="Times New Roman"/>
                <w:color w:val="000000"/>
                <w:sz w:val="16"/>
                <w:szCs w:val="16"/>
                <w:lang w:val="en-GB"/>
              </w:rPr>
              <w:t xml:space="preserve"> 70</w:t>
            </w:r>
          </w:p>
        </w:tc>
        <w:tc>
          <w:tcPr>
            <w:tcW w:w="709" w:type="dxa"/>
          </w:tcPr>
          <w:p w14:paraId="2ADEDA75" w14:textId="77777777" w:rsidR="007661A8" w:rsidRPr="004F4E45" w:rsidRDefault="000D3F9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w:t>
            </w:r>
          </w:p>
        </w:tc>
      </w:tr>
      <w:tr w:rsidR="007661A8" w:rsidRPr="004F4E45" w14:paraId="531295E6" w14:textId="77777777" w:rsidTr="00FE2B18">
        <w:trPr>
          <w:trHeight w:val="300"/>
        </w:trPr>
        <w:tc>
          <w:tcPr>
            <w:tcW w:w="1146" w:type="dxa"/>
            <w:shd w:val="clear" w:color="auto" w:fill="auto"/>
            <w:noWrap/>
            <w:vAlign w:val="bottom"/>
            <w:hideMark/>
          </w:tcPr>
          <w:p w14:paraId="49E35072" w14:textId="2E3021CD"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Halder</w:t>
            </w:r>
            <w:proofErr w:type="spellEnd"/>
            <w:r w:rsidRPr="004F4E45">
              <w:rPr>
                <w:rFonts w:ascii="Calibri" w:eastAsia="Times New Roman" w:hAnsi="Calibri" w:cs="Times New Roman"/>
                <w:color w:val="000000"/>
                <w:sz w:val="16"/>
                <w:szCs w:val="16"/>
                <w:lang w:val="en-GB"/>
              </w:rPr>
              <w:t>, N.</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R5LdU3WT","properties":{"formattedCitation":"(58)","plainCitation":"(58)","noteIndex":0},"citationItems":[{"id":4177,"uris":["http://zotero.org/users/3447303/items/I3T3R9KX"],"uri":["http://zotero.org/users/3447303/items/I3T3R9KX"],"itemData":{"id":4177,"type":"article-journal","title":"Peer reviewing made easy","container-title":"Advances in Psychiatric Treatment","page":"150-157","volume":"17","issue":"2","archive":"Scopus","abstract":"Peer review in scientific journals has existed for over 200 years. This process is currently the accepted way of assessing scientific manuscripts prior to publication for most journals. Despite this, little has been written about the process of peer reviewing, with hardly anything specific to psychiatric journals. This article answers fundamental questions related to peer reviewing and includes practical tips to writing reviews. It will be helpful for those keen on improving their knowledge about the peer-review process. It will not only benefit those who are reviewers or thinking about becoming reviewers, but also authors, who can use the information to improve their chances of publication.","DOI":"10.1192/apt.bp.109.007294","ISSN":"13555146 (ISSN)","language":"English","author":[{"family":"Halder","given":"N."},{"family":"Ramsay","given":"R."},{"family":"Tyrer","given":"P."},{"family":"Casey","given":"P."}],"issued":{"date-parts":[["2011"]]}}}],"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8)</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0921429"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6F1C2E33" w14:textId="31D351EF"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7255B6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dvances in Psychiatric Treatment</w:t>
            </w:r>
          </w:p>
        </w:tc>
        <w:tc>
          <w:tcPr>
            <w:tcW w:w="630" w:type="dxa"/>
            <w:shd w:val="clear" w:color="auto" w:fill="auto"/>
            <w:noWrap/>
            <w:vAlign w:val="bottom"/>
            <w:hideMark/>
          </w:tcPr>
          <w:p w14:paraId="5F30687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5F2391B6" w14:textId="12FAF8B9"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299EB13" w14:textId="43D6B702"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w:t>
            </w:r>
            <w:r w:rsidR="008F6B99" w:rsidRPr="004F4E45">
              <w:rPr>
                <w:rFonts w:ascii="Calibri" w:eastAsia="Times New Roman" w:hAnsi="Calibri" w:cs="Times New Roman"/>
                <w:color w:val="000000"/>
                <w:sz w:val="16"/>
                <w:szCs w:val="16"/>
                <w:lang w:val="en-GB"/>
              </w:rPr>
              <w:t>nization and approach to review</w:t>
            </w:r>
          </w:p>
        </w:tc>
        <w:tc>
          <w:tcPr>
            <w:tcW w:w="708" w:type="dxa"/>
            <w:shd w:val="clear" w:color="auto" w:fill="auto"/>
            <w:noWrap/>
            <w:vAlign w:val="bottom"/>
          </w:tcPr>
          <w:p w14:paraId="15DC30B1" w14:textId="121D133B" w:rsidR="007661A8" w:rsidRPr="004F4E45" w:rsidRDefault="005269D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7D6821" w:rsidRPr="004F4E45">
              <w:rPr>
                <w:rFonts w:ascii="Calibri" w:eastAsia="Times New Roman" w:hAnsi="Calibri" w:cs="Times New Roman"/>
                <w:color w:val="000000"/>
                <w:sz w:val="16"/>
                <w:szCs w:val="16"/>
                <w:lang w:val="en-GB"/>
              </w:rPr>
              <w:t xml:space="preserve">4, </w:t>
            </w:r>
            <w:r w:rsidR="008F6B99" w:rsidRPr="004F4E45">
              <w:rPr>
                <w:rFonts w:ascii="Calibri" w:eastAsia="Times New Roman" w:hAnsi="Calibri" w:cs="Times New Roman"/>
                <w:color w:val="000000"/>
                <w:sz w:val="16"/>
                <w:szCs w:val="16"/>
                <w:lang w:val="en-GB"/>
              </w:rPr>
              <w:t>10</w:t>
            </w:r>
          </w:p>
        </w:tc>
        <w:tc>
          <w:tcPr>
            <w:tcW w:w="709" w:type="dxa"/>
          </w:tcPr>
          <w:p w14:paraId="3B44A249" w14:textId="77777777" w:rsidR="007661A8" w:rsidRPr="004F4E45" w:rsidRDefault="000D3F9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p>
        </w:tc>
      </w:tr>
      <w:tr w:rsidR="007661A8" w:rsidRPr="004F4E45" w14:paraId="6E35EE62" w14:textId="77777777" w:rsidTr="00FE2B18">
        <w:trPr>
          <w:trHeight w:val="300"/>
        </w:trPr>
        <w:tc>
          <w:tcPr>
            <w:tcW w:w="1146" w:type="dxa"/>
            <w:shd w:val="clear" w:color="auto" w:fill="auto"/>
            <w:noWrap/>
            <w:vAlign w:val="bottom"/>
            <w:hideMark/>
          </w:tcPr>
          <w:p w14:paraId="0B0D680F" w14:textId="7123F82F"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Harms, M.</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FAC5ht4t","properties":{"formattedCitation":"(59)","plainCitation":"(59)","noteIndex":0},"citationItems":[{"id":4823,"uris":["http://zotero.org/users/3447303/items/2RSI8ZQ5"],"uri":["http://zotero.org/users/3447303/items/2RSI8ZQ5"],"itemData":{"id":4823,"type":"article-journal","title":"Peer review: the firewall of science","container-title":"Physiotherapy","page":"193-194","volume":"92","issue":"4","archive_location":"WOS:000242877100001","ISSN":"0031-9406","journalAbbreviation":"Physiotherapy","language":"English","author":[{"family":"Harms","given":"M."}],"issued":{"date-parts":[["2006",12]]}}}],"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59)</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C5DB036"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13DDA43" w14:textId="41247BD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CEB2397"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hysiotherapy</w:t>
            </w:r>
          </w:p>
        </w:tc>
        <w:tc>
          <w:tcPr>
            <w:tcW w:w="630" w:type="dxa"/>
            <w:shd w:val="clear" w:color="auto" w:fill="auto"/>
            <w:noWrap/>
            <w:vAlign w:val="bottom"/>
            <w:hideMark/>
          </w:tcPr>
          <w:p w14:paraId="73C13D3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6</w:t>
            </w:r>
          </w:p>
        </w:tc>
        <w:tc>
          <w:tcPr>
            <w:tcW w:w="1080" w:type="dxa"/>
            <w:shd w:val="clear" w:color="auto" w:fill="auto"/>
            <w:noWrap/>
            <w:vAlign w:val="bottom"/>
            <w:hideMark/>
          </w:tcPr>
          <w:p w14:paraId="5756F76B" w14:textId="2FAFCE82"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E5EAECB" w14:textId="1778A2A7" w:rsidR="007661A8" w:rsidRPr="004F4E45" w:rsidRDefault="008F6B9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5164834D" w14:textId="14344716" w:rsidR="007661A8" w:rsidRPr="004F4E45" w:rsidRDefault="008F6B9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180E0DD9" w14:textId="320C8E00" w:rsidR="007661A8" w:rsidRPr="004F4E45" w:rsidRDefault="0002115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7661A8" w:rsidRPr="004F4E45" w14:paraId="25C6BD47" w14:textId="77777777" w:rsidTr="00FE2B18">
        <w:trPr>
          <w:trHeight w:val="300"/>
        </w:trPr>
        <w:tc>
          <w:tcPr>
            <w:tcW w:w="1146" w:type="dxa"/>
            <w:shd w:val="clear" w:color="auto" w:fill="auto"/>
            <w:noWrap/>
            <w:vAlign w:val="bottom"/>
            <w:hideMark/>
          </w:tcPr>
          <w:p w14:paraId="26071A6B" w14:textId="5B984AC1"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Heddle, N.</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2kLRNHG","properties":{"formattedCitation":"(60)","plainCitation":"(60)","noteIndex":0},"citationItems":[{"id":4475,"uris":["http://zotero.org/users/3447303/items/EPBF45PF"],"uri":["http://zotero.org/users/3447303/items/EPBF45PF"],"itemData":{"id":4475,"type":"article-journal","title":"Reviewing manuscripts: tips and responsibilities","container-title":"Transfusion","page":"2265-8","volume":"49","issue":"11","source":"Ovid Technologies","archive":"MEDLINE","archive_location":"19761546","DOI":"10.1111/j.1537-2995.2009.02390.x","ISSN":"1537-2995","journalAbbreviation":"Transfusion","language":"English","author":[{"family":"Heddle","given":"Nancy M."},{"family":"Ness","given":"Paul M."}],"issued":{"date-parts":[["2009",11]]}}}],"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0)</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98D353D"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3940521B" w14:textId="06921E2F"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39AB3D7"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ransfusion</w:t>
            </w:r>
          </w:p>
        </w:tc>
        <w:tc>
          <w:tcPr>
            <w:tcW w:w="630" w:type="dxa"/>
            <w:shd w:val="clear" w:color="auto" w:fill="auto"/>
            <w:noWrap/>
            <w:vAlign w:val="bottom"/>
            <w:hideMark/>
          </w:tcPr>
          <w:p w14:paraId="10F23DB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38372E3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mmentary</w:t>
            </w:r>
          </w:p>
        </w:tc>
        <w:tc>
          <w:tcPr>
            <w:tcW w:w="1677" w:type="dxa"/>
          </w:tcPr>
          <w:p w14:paraId="5CDD493F" w14:textId="77777777" w:rsidR="007661A8" w:rsidRPr="004F4E45" w:rsidRDefault="00DC12A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74B1075A" w14:textId="2E9C9318" w:rsidR="008F6B99" w:rsidRPr="004F4E45" w:rsidRDefault="005C7679" w:rsidP="001744FB">
            <w:pPr>
              <w:spacing w:after="0" w:line="240" w:lineRule="auto"/>
            </w:pPr>
            <w:r w:rsidRPr="004F4E45">
              <w:rPr>
                <w:rFonts w:ascii="Calibri" w:eastAsia="Times New Roman" w:hAnsi="Calibri" w:cs="Times New Roman"/>
                <w:color w:val="000000"/>
                <w:sz w:val="16"/>
                <w:szCs w:val="16"/>
                <w:lang w:val="en-GB"/>
              </w:rPr>
              <w:t>Make general comments,</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279B2360" w14:textId="47C3C507" w:rsidR="008F6B99" w:rsidRPr="004F4E45" w:rsidRDefault="003E4F9F"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8F6B99" w:rsidRPr="004F4E45">
              <w:rPr>
                <w:rFonts w:ascii="Calibri" w:eastAsia="Times New Roman" w:hAnsi="Calibri" w:cs="Times New Roman"/>
                <w:color w:val="000000"/>
                <w:sz w:val="16"/>
                <w:szCs w:val="16"/>
                <w:lang w:val="en-GB"/>
              </w:rPr>
              <w:t>Discussion/</w:t>
            </w:r>
            <w:proofErr w:type="spellStart"/>
            <w:r w:rsidR="008F6B99"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30AE6D53" w14:textId="3C6A780F" w:rsidR="008F6B99" w:rsidRPr="004F4E45" w:rsidRDefault="00C121C9"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27AEC6D9" w14:textId="7C213D8F" w:rsidR="005C7679" w:rsidRPr="004F4E45" w:rsidRDefault="008F6B9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70F2987" w14:textId="5B8C9B1C" w:rsidR="007661A8" w:rsidRPr="004F4E45" w:rsidRDefault="00DC12A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7D6821" w:rsidRPr="004F4E45">
              <w:rPr>
                <w:rFonts w:ascii="Calibri" w:eastAsia="Times New Roman" w:hAnsi="Calibri" w:cs="Times New Roman"/>
                <w:color w:val="000000"/>
                <w:sz w:val="16"/>
                <w:szCs w:val="16"/>
                <w:lang w:val="en-GB"/>
              </w:rPr>
              <w:t xml:space="preserve">4, </w:t>
            </w:r>
            <w:r w:rsidR="005C7679" w:rsidRPr="004F4E45">
              <w:rPr>
                <w:rFonts w:ascii="Calibri" w:eastAsia="Times New Roman" w:hAnsi="Calibri" w:cs="Times New Roman"/>
                <w:color w:val="000000"/>
                <w:sz w:val="16"/>
                <w:szCs w:val="16"/>
                <w:lang w:val="en-GB"/>
              </w:rPr>
              <w:t xml:space="preserve">16, </w:t>
            </w:r>
            <w:r w:rsidR="00A32889" w:rsidRPr="004F4E45">
              <w:rPr>
                <w:rFonts w:ascii="Calibri" w:eastAsia="Times New Roman" w:hAnsi="Calibri" w:cs="Times New Roman"/>
                <w:color w:val="000000"/>
                <w:sz w:val="16"/>
                <w:szCs w:val="16"/>
                <w:lang w:val="en-GB"/>
              </w:rPr>
              <w:t xml:space="preserve">26, </w:t>
            </w:r>
            <w:r w:rsidR="001D4507" w:rsidRPr="004F4E45">
              <w:rPr>
                <w:rFonts w:ascii="Calibri" w:eastAsia="Times New Roman" w:hAnsi="Calibri" w:cs="Times New Roman"/>
                <w:color w:val="000000"/>
                <w:sz w:val="16"/>
                <w:szCs w:val="16"/>
                <w:lang w:val="en-GB"/>
              </w:rPr>
              <w:t xml:space="preserve">27, </w:t>
            </w:r>
            <w:r w:rsidR="002B13EE" w:rsidRPr="004F4E45">
              <w:rPr>
                <w:rFonts w:ascii="Calibri" w:eastAsia="Times New Roman" w:hAnsi="Calibri" w:cs="Times New Roman"/>
                <w:color w:val="000000"/>
                <w:sz w:val="16"/>
                <w:szCs w:val="16"/>
                <w:lang w:val="en-GB"/>
              </w:rPr>
              <w:t xml:space="preserve">30, </w:t>
            </w:r>
            <w:r w:rsidR="003E4F9F" w:rsidRPr="004F4E45">
              <w:rPr>
                <w:rFonts w:ascii="Calibri" w:eastAsia="Times New Roman" w:hAnsi="Calibri" w:cs="Times New Roman"/>
                <w:color w:val="000000"/>
                <w:sz w:val="16"/>
                <w:szCs w:val="16"/>
                <w:lang w:val="en-GB"/>
              </w:rPr>
              <w:t xml:space="preserve">46, </w:t>
            </w:r>
            <w:r w:rsidR="007731B9" w:rsidRPr="004F4E45">
              <w:rPr>
                <w:rFonts w:ascii="Calibri" w:eastAsia="Times New Roman" w:hAnsi="Calibri" w:cs="Times New Roman"/>
                <w:color w:val="000000"/>
                <w:sz w:val="16"/>
                <w:szCs w:val="16"/>
                <w:lang w:val="en-GB"/>
              </w:rPr>
              <w:t>50,</w:t>
            </w:r>
            <w:r w:rsidR="003A5E5F" w:rsidRPr="004F4E45">
              <w:rPr>
                <w:rFonts w:ascii="Calibri" w:eastAsia="Times New Roman" w:hAnsi="Calibri" w:cs="Times New Roman"/>
                <w:color w:val="000000"/>
                <w:sz w:val="16"/>
                <w:szCs w:val="16"/>
                <w:lang w:val="en-GB"/>
              </w:rPr>
              <w:t xml:space="preserve"> 51, </w:t>
            </w:r>
            <w:r w:rsidR="003A4D2B" w:rsidRPr="004F4E45">
              <w:rPr>
                <w:rFonts w:ascii="Calibri" w:eastAsia="Times New Roman" w:hAnsi="Calibri" w:cs="Times New Roman"/>
                <w:color w:val="000000"/>
                <w:sz w:val="16"/>
                <w:szCs w:val="16"/>
                <w:lang w:val="en-GB"/>
              </w:rPr>
              <w:t xml:space="preserve">52, </w:t>
            </w:r>
            <w:r w:rsidR="00E51D6F" w:rsidRPr="004F4E45">
              <w:rPr>
                <w:rFonts w:ascii="Calibri" w:eastAsia="Times New Roman" w:hAnsi="Calibri" w:cs="Times New Roman"/>
                <w:color w:val="000000"/>
                <w:sz w:val="16"/>
                <w:szCs w:val="16"/>
                <w:lang w:val="en-GB"/>
              </w:rPr>
              <w:t>56,</w:t>
            </w:r>
            <w:r w:rsidR="00C121C9" w:rsidRPr="004F4E45">
              <w:rPr>
                <w:rFonts w:ascii="Calibri" w:eastAsia="Times New Roman" w:hAnsi="Calibri" w:cs="Times New Roman"/>
                <w:color w:val="000000"/>
                <w:sz w:val="16"/>
                <w:szCs w:val="16"/>
                <w:lang w:val="en-GB"/>
              </w:rPr>
              <w:t xml:space="preserve"> 63, </w:t>
            </w:r>
            <w:r w:rsidR="00D20BBB" w:rsidRPr="004F4E45">
              <w:rPr>
                <w:rFonts w:ascii="Calibri" w:eastAsia="Times New Roman" w:hAnsi="Calibri" w:cs="Times New Roman"/>
                <w:color w:val="000000"/>
                <w:sz w:val="16"/>
                <w:szCs w:val="16"/>
                <w:lang w:val="en-GB"/>
              </w:rPr>
              <w:t xml:space="preserve">65, </w:t>
            </w:r>
            <w:r w:rsidR="006A4FBC" w:rsidRPr="004F4E45">
              <w:rPr>
                <w:rFonts w:ascii="Calibri" w:eastAsia="Times New Roman" w:hAnsi="Calibri" w:cs="Times New Roman"/>
                <w:color w:val="000000"/>
                <w:sz w:val="16"/>
                <w:szCs w:val="16"/>
                <w:lang w:val="en-GB"/>
              </w:rPr>
              <w:t>69,</w:t>
            </w:r>
            <w:r w:rsidR="008F6B99" w:rsidRPr="004F4E45">
              <w:rPr>
                <w:rFonts w:ascii="Calibri" w:eastAsia="Times New Roman" w:hAnsi="Calibri" w:cs="Times New Roman"/>
                <w:color w:val="000000"/>
                <w:sz w:val="16"/>
                <w:szCs w:val="16"/>
                <w:lang w:val="en-GB"/>
              </w:rPr>
              <w:t xml:space="preserve"> 72</w:t>
            </w:r>
          </w:p>
        </w:tc>
        <w:tc>
          <w:tcPr>
            <w:tcW w:w="709" w:type="dxa"/>
          </w:tcPr>
          <w:p w14:paraId="1BB910D0" w14:textId="4F24BA07" w:rsidR="007661A8" w:rsidRPr="004F4E45" w:rsidRDefault="008F6B9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5</w:t>
            </w:r>
          </w:p>
        </w:tc>
      </w:tr>
      <w:tr w:rsidR="007661A8" w:rsidRPr="004F4E45" w14:paraId="1FEF9CAE" w14:textId="77777777" w:rsidTr="00FE2B18">
        <w:trPr>
          <w:trHeight w:val="300"/>
        </w:trPr>
        <w:tc>
          <w:tcPr>
            <w:tcW w:w="1146" w:type="dxa"/>
            <w:shd w:val="clear" w:color="auto" w:fill="auto"/>
            <w:noWrap/>
            <w:vAlign w:val="bottom"/>
            <w:hideMark/>
          </w:tcPr>
          <w:p w14:paraId="54580BBB" w14:textId="579DA7CB"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Helton, M.</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yX8BBOZ","properties":{"formattedCitation":"(61)","plainCitation":"(61)","noteIndex":0},"citationItems":[{"id":4175,"uris":["http://zotero.org/users/3447303/items/JHYSSSQX"],"uri":["http://zotero.org/users/3447303/items/JHYSSSQX"],"itemData":{"id":4175,"type":"article-journal","title":"Peering into Peer-Review","container-title":"Journal of Pediatrics","page":"150-151","volume":"159","issue":"1","archive_location":"WOS:000291536200030","ISSN":"0022-3476","journalAbbreviation":"J. Pediatr.","language":"English","author":[{"family":"Helton","given":"M. L."},{"family":"Balistreri","given":"W. F."}],"issued":{"date-parts":[["2011",7]]}}}],"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1)</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0C6F4F3"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BAFFD51" w14:textId="3C275BD6"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99613F9"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he Journal of Paediatrics</w:t>
            </w:r>
          </w:p>
        </w:tc>
        <w:tc>
          <w:tcPr>
            <w:tcW w:w="630" w:type="dxa"/>
            <w:shd w:val="clear" w:color="auto" w:fill="auto"/>
            <w:noWrap/>
            <w:vAlign w:val="bottom"/>
            <w:hideMark/>
          </w:tcPr>
          <w:p w14:paraId="7D89018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0C0DBD7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mmentary</w:t>
            </w:r>
          </w:p>
        </w:tc>
        <w:tc>
          <w:tcPr>
            <w:tcW w:w="1677" w:type="dxa"/>
          </w:tcPr>
          <w:p w14:paraId="47F12ACC" w14:textId="4CFAF257" w:rsidR="008F6B99"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4ED5A5E5" w14:textId="522FC607" w:rsidR="008F6B99"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42C05641" w14:textId="3780EB50" w:rsidR="007661A8" w:rsidRPr="004F4E45" w:rsidRDefault="008F6B9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7B9E616" w14:textId="27AF19EC"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5B6E1F" w:rsidRPr="004F4E45">
              <w:rPr>
                <w:rFonts w:ascii="Calibri" w:eastAsia="Times New Roman" w:hAnsi="Calibri" w:cs="Times New Roman"/>
                <w:color w:val="000000"/>
                <w:sz w:val="16"/>
                <w:szCs w:val="16"/>
                <w:lang w:val="en-GB"/>
              </w:rPr>
              <w:t>13,</w:t>
            </w:r>
            <w:r w:rsidR="007C71CB" w:rsidRPr="004F4E45">
              <w:rPr>
                <w:rFonts w:ascii="Calibri" w:eastAsia="Times New Roman" w:hAnsi="Calibri" w:cs="Times New Roman"/>
                <w:color w:val="000000"/>
                <w:sz w:val="16"/>
                <w:szCs w:val="16"/>
                <w:lang w:val="en-GB"/>
              </w:rPr>
              <w:t xml:space="preserve"> 14, </w:t>
            </w:r>
            <w:r w:rsidR="005E4FE4" w:rsidRPr="004F4E45">
              <w:rPr>
                <w:rFonts w:ascii="Calibri" w:eastAsia="Times New Roman" w:hAnsi="Calibri" w:cs="Times New Roman"/>
                <w:color w:val="000000"/>
                <w:sz w:val="16"/>
                <w:szCs w:val="16"/>
                <w:lang w:val="en-GB"/>
              </w:rPr>
              <w:t xml:space="preserve">57, </w:t>
            </w:r>
            <w:r w:rsidR="005B6E1F" w:rsidRPr="004F4E45">
              <w:rPr>
                <w:rFonts w:ascii="Calibri" w:eastAsia="Times New Roman" w:hAnsi="Calibri" w:cs="Times New Roman"/>
                <w:color w:val="000000"/>
                <w:sz w:val="16"/>
                <w:szCs w:val="16"/>
                <w:lang w:val="en-GB"/>
              </w:rPr>
              <w:t xml:space="preserve"> </w:t>
            </w:r>
            <w:r w:rsidR="008F6B99" w:rsidRPr="004F4E45">
              <w:rPr>
                <w:rFonts w:ascii="Calibri" w:eastAsia="Times New Roman" w:hAnsi="Calibri" w:cs="Times New Roman"/>
                <w:color w:val="000000"/>
                <w:sz w:val="16"/>
                <w:szCs w:val="16"/>
                <w:lang w:val="en-GB"/>
              </w:rPr>
              <w:t>71</w:t>
            </w:r>
          </w:p>
        </w:tc>
        <w:tc>
          <w:tcPr>
            <w:tcW w:w="709" w:type="dxa"/>
          </w:tcPr>
          <w:p w14:paraId="61BCB81A" w14:textId="77777777" w:rsidR="007661A8" w:rsidRPr="004F4E45" w:rsidRDefault="000D3F9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r>
      <w:tr w:rsidR="007661A8" w:rsidRPr="004F4E45" w14:paraId="50FA2A7C" w14:textId="77777777" w:rsidTr="00FE2B18">
        <w:trPr>
          <w:trHeight w:val="300"/>
        </w:trPr>
        <w:tc>
          <w:tcPr>
            <w:tcW w:w="1146" w:type="dxa"/>
            <w:shd w:val="clear" w:color="auto" w:fill="auto"/>
            <w:noWrap/>
            <w:vAlign w:val="bottom"/>
            <w:hideMark/>
          </w:tcPr>
          <w:p w14:paraId="465A93E1" w14:textId="5AA04F6B"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Hernandez, L. V.</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ZbUNtrBk","properties":{"formattedCitation":"(62)","plainCitation":"(62)","noteIndex":0},"citationItems":[{"id":4471,"uris":["http://zotero.org/users/3447303/items/IGBUWS3J"],"uri":["http://zotero.org/users/3447303/items/IGBUWS3J"],"itemData":{"id":4471,"type":"article-journal","title":"Becoming a reviewer is good for you-the peer-review process","container-title":"Gastrointestinal Endoscopy","page":"1159-1160","volume":"70","issue":"6","archive_location":"WOS:000273111300017","ISSN":"0016-5107","journalAbbreviation":"Gastrointest. Endosc.","language":"English","author":[{"family":"Hernandez","given":"L. V."}],"issued":{"date-parts":[["2009",12]]}}}],"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2)</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BE80252"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2EADC6A0" w14:textId="0DCCCCE4"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BA9C2DD"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Gastrointestinal Endoscopy</w:t>
            </w:r>
          </w:p>
        </w:tc>
        <w:tc>
          <w:tcPr>
            <w:tcW w:w="630" w:type="dxa"/>
            <w:shd w:val="clear" w:color="auto" w:fill="auto"/>
            <w:noWrap/>
            <w:vAlign w:val="bottom"/>
            <w:hideMark/>
          </w:tcPr>
          <w:p w14:paraId="1AA570D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57E7297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mmentary</w:t>
            </w:r>
          </w:p>
        </w:tc>
        <w:tc>
          <w:tcPr>
            <w:tcW w:w="1677" w:type="dxa"/>
          </w:tcPr>
          <w:p w14:paraId="5626218F" w14:textId="04DD1236" w:rsidR="008F6339" w:rsidRPr="004F4E45" w:rsidRDefault="005F7507" w:rsidP="001744FB">
            <w:pPr>
              <w:spacing w:after="0" w:line="240" w:lineRule="auto"/>
            </w:pPr>
            <w:r w:rsidRPr="004F4E45">
              <w:rPr>
                <w:rFonts w:ascii="Calibri" w:eastAsia="Times New Roman" w:hAnsi="Calibri" w:cs="Times New Roman"/>
                <w:color w:val="000000"/>
                <w:sz w:val="16"/>
                <w:szCs w:val="16"/>
                <w:lang w:val="en-GB"/>
              </w:rPr>
              <w:t>Abstract,</w:t>
            </w:r>
            <w:r w:rsidR="001D4507" w:rsidRPr="004F4E45">
              <w:t xml:space="preserve"> </w:t>
            </w:r>
            <w:r w:rsidR="001D4507" w:rsidRPr="004F4E45">
              <w:rPr>
                <w:rFonts w:ascii="Calibri" w:eastAsia="Times New Roman" w:hAnsi="Calibri" w:cs="Times New Roman"/>
                <w:color w:val="000000"/>
                <w:sz w:val="16"/>
                <w:szCs w:val="16"/>
                <w:lang w:val="en-GB"/>
              </w:rPr>
              <w:t>Introduction,</w:t>
            </w:r>
            <w:r w:rsidR="002B13EE" w:rsidRPr="004F4E45">
              <w:t xml:space="preserve"> </w:t>
            </w:r>
            <w:r w:rsidR="00875EC4" w:rsidRPr="004F4E45">
              <w:rPr>
                <w:rFonts w:ascii="Calibri" w:eastAsia="Times New Roman" w:hAnsi="Calibri" w:cs="Times New Roman"/>
                <w:color w:val="000000"/>
                <w:sz w:val="16"/>
                <w:szCs w:val="16"/>
                <w:lang w:val="en-GB"/>
              </w:rPr>
              <w:t>Methods</w:t>
            </w:r>
            <w:r w:rsidR="00515E17" w:rsidRPr="004F4E45">
              <w:rPr>
                <w:rFonts w:ascii="Calibri" w:eastAsia="Times New Roman" w:hAnsi="Calibri" w:cs="Times New Roman"/>
                <w:color w:val="000000"/>
                <w:sz w:val="16"/>
                <w:szCs w:val="16"/>
                <w:lang w:val="en-GB"/>
              </w:rPr>
              <w:t>,</w:t>
            </w:r>
          </w:p>
          <w:p w14:paraId="74E022C6" w14:textId="74DC7D22" w:rsidR="007A7E5F" w:rsidRPr="004F4E45" w:rsidRDefault="003E4F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Results,</w:t>
            </w:r>
            <w:r w:rsidR="003A5E5F" w:rsidRPr="004F4E45">
              <w:t xml:space="preserve"> </w:t>
            </w:r>
            <w:r w:rsidR="008F6339" w:rsidRPr="004F4E45">
              <w:rPr>
                <w:rFonts w:ascii="Calibri" w:eastAsia="Times New Roman" w:hAnsi="Calibri" w:cs="Times New Roman"/>
                <w:color w:val="000000"/>
                <w:sz w:val="16"/>
                <w:szCs w:val="16"/>
                <w:lang w:val="en-GB"/>
              </w:rPr>
              <w:t>Discussion/</w:t>
            </w:r>
            <w:proofErr w:type="spellStart"/>
            <w:r w:rsidR="008F6339" w:rsidRPr="004F4E45">
              <w:rPr>
                <w:rFonts w:ascii="Calibri" w:eastAsia="Times New Roman" w:hAnsi="Calibri" w:cs="Times New Roman"/>
                <w:color w:val="000000"/>
                <w:sz w:val="16"/>
                <w:szCs w:val="16"/>
                <w:lang w:val="en-GB"/>
              </w:rPr>
              <w:t>ConclusionAssess</w:t>
            </w:r>
            <w:proofErr w:type="spellEnd"/>
            <w:r w:rsidR="008F6339" w:rsidRPr="004F4E45">
              <w:rPr>
                <w:rFonts w:ascii="Calibri" w:eastAsia="Times New Roman" w:hAnsi="Calibri" w:cs="Times New Roman"/>
                <w:color w:val="000000"/>
                <w:sz w:val="16"/>
                <w:szCs w:val="16"/>
                <w:lang w:val="en-GB"/>
              </w:rPr>
              <w:t xml:space="preserve"> manuscript presentation</w:t>
            </w:r>
          </w:p>
        </w:tc>
        <w:tc>
          <w:tcPr>
            <w:tcW w:w="708" w:type="dxa"/>
            <w:shd w:val="clear" w:color="auto" w:fill="auto"/>
            <w:noWrap/>
            <w:vAlign w:val="bottom"/>
          </w:tcPr>
          <w:p w14:paraId="55A30D8D" w14:textId="30104AC1" w:rsidR="007661A8" w:rsidRPr="004F4E45" w:rsidRDefault="005F750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24,</w:t>
            </w:r>
            <w:r w:rsidR="008F6339" w:rsidRPr="004F4E45">
              <w:rPr>
                <w:rFonts w:ascii="Calibri" w:eastAsia="Times New Roman" w:hAnsi="Calibri" w:cs="Times New Roman"/>
                <w:color w:val="000000"/>
                <w:sz w:val="16"/>
                <w:szCs w:val="16"/>
                <w:lang w:val="en-GB"/>
              </w:rPr>
              <w:t xml:space="preserve"> 26,</w:t>
            </w:r>
            <w:r w:rsidRPr="004F4E45">
              <w:rPr>
                <w:rFonts w:ascii="Calibri" w:eastAsia="Times New Roman" w:hAnsi="Calibri" w:cs="Times New Roman"/>
                <w:color w:val="000000"/>
                <w:sz w:val="16"/>
                <w:szCs w:val="16"/>
                <w:lang w:val="en-GB"/>
              </w:rPr>
              <w:t xml:space="preserve"> </w:t>
            </w:r>
            <w:r w:rsidR="001D4507" w:rsidRPr="004F4E45">
              <w:rPr>
                <w:rFonts w:ascii="Calibri" w:eastAsia="Times New Roman" w:hAnsi="Calibri" w:cs="Times New Roman"/>
                <w:color w:val="000000"/>
                <w:sz w:val="16"/>
                <w:szCs w:val="16"/>
                <w:lang w:val="en-GB"/>
              </w:rPr>
              <w:t xml:space="preserve">27, </w:t>
            </w:r>
            <w:r w:rsidR="002B13EE" w:rsidRPr="004F4E45">
              <w:rPr>
                <w:rFonts w:ascii="Calibri" w:eastAsia="Times New Roman" w:hAnsi="Calibri" w:cs="Times New Roman"/>
                <w:color w:val="000000"/>
                <w:sz w:val="16"/>
                <w:szCs w:val="16"/>
                <w:lang w:val="en-GB"/>
              </w:rPr>
              <w:t xml:space="preserve">30, </w:t>
            </w:r>
            <w:r w:rsidR="00515E17" w:rsidRPr="004F4E45">
              <w:rPr>
                <w:rFonts w:ascii="Calibri" w:eastAsia="Times New Roman" w:hAnsi="Calibri" w:cs="Times New Roman"/>
                <w:color w:val="000000"/>
                <w:sz w:val="16"/>
                <w:szCs w:val="16"/>
                <w:lang w:val="en-GB"/>
              </w:rPr>
              <w:t>31,</w:t>
            </w:r>
            <w:r w:rsidR="007246A0" w:rsidRPr="004F4E45">
              <w:rPr>
                <w:rFonts w:ascii="Calibri" w:eastAsia="Times New Roman" w:hAnsi="Calibri" w:cs="Times New Roman"/>
                <w:color w:val="000000"/>
                <w:sz w:val="16"/>
                <w:szCs w:val="16"/>
                <w:lang w:val="en-GB"/>
              </w:rPr>
              <w:t xml:space="preserve"> 33, </w:t>
            </w:r>
            <w:r w:rsidR="003A673A" w:rsidRPr="004F4E45">
              <w:rPr>
                <w:rFonts w:ascii="Calibri" w:eastAsia="Times New Roman" w:hAnsi="Calibri" w:cs="Times New Roman"/>
                <w:color w:val="000000"/>
                <w:sz w:val="16"/>
                <w:szCs w:val="16"/>
                <w:lang w:val="en-GB"/>
              </w:rPr>
              <w:t xml:space="preserve">35, </w:t>
            </w:r>
            <w:r w:rsidR="00846E39" w:rsidRPr="004F4E45">
              <w:rPr>
                <w:rFonts w:ascii="Calibri" w:eastAsia="Times New Roman" w:hAnsi="Calibri" w:cs="Times New Roman"/>
                <w:color w:val="000000"/>
                <w:sz w:val="16"/>
                <w:szCs w:val="16"/>
                <w:lang w:val="en-GB"/>
              </w:rPr>
              <w:t>36,</w:t>
            </w:r>
            <w:r w:rsidR="00875EC4" w:rsidRPr="004F4E45">
              <w:rPr>
                <w:rFonts w:ascii="Calibri" w:eastAsia="Times New Roman" w:hAnsi="Calibri" w:cs="Times New Roman"/>
                <w:color w:val="000000"/>
                <w:sz w:val="16"/>
                <w:szCs w:val="16"/>
                <w:lang w:val="en-GB"/>
              </w:rPr>
              <w:t xml:space="preserve"> </w:t>
            </w:r>
            <w:r w:rsidR="00875EC4" w:rsidRPr="004F4E45">
              <w:rPr>
                <w:rFonts w:ascii="Calibri" w:eastAsia="Times New Roman" w:hAnsi="Calibri" w:cs="Times New Roman"/>
                <w:color w:val="000000"/>
                <w:sz w:val="16"/>
                <w:szCs w:val="16"/>
                <w:lang w:val="en-GB"/>
              </w:rPr>
              <w:lastRenderedPageBreak/>
              <w:t xml:space="preserve">40, </w:t>
            </w:r>
            <w:r w:rsidR="003E4F9F" w:rsidRPr="004F4E45">
              <w:rPr>
                <w:rFonts w:ascii="Calibri" w:eastAsia="Times New Roman" w:hAnsi="Calibri" w:cs="Times New Roman"/>
                <w:color w:val="000000"/>
                <w:sz w:val="16"/>
                <w:szCs w:val="16"/>
                <w:lang w:val="en-GB"/>
              </w:rPr>
              <w:t xml:space="preserve">46, </w:t>
            </w:r>
            <w:r w:rsidR="003A5E5F" w:rsidRPr="004F4E45">
              <w:rPr>
                <w:rFonts w:ascii="Calibri" w:eastAsia="Times New Roman" w:hAnsi="Calibri" w:cs="Times New Roman"/>
                <w:color w:val="000000"/>
                <w:sz w:val="16"/>
                <w:szCs w:val="16"/>
                <w:lang w:val="en-GB"/>
              </w:rPr>
              <w:t>51,</w:t>
            </w:r>
            <w:r w:rsidR="009421F3" w:rsidRPr="004F4E45">
              <w:rPr>
                <w:rFonts w:ascii="Calibri" w:eastAsia="Times New Roman" w:hAnsi="Calibri" w:cs="Times New Roman"/>
                <w:color w:val="000000"/>
                <w:sz w:val="16"/>
                <w:szCs w:val="16"/>
                <w:lang w:val="en-GB"/>
              </w:rPr>
              <w:t xml:space="preserve"> 62,</w:t>
            </w:r>
            <w:r w:rsidR="008F6339" w:rsidRPr="004F4E45">
              <w:rPr>
                <w:rFonts w:ascii="Calibri" w:eastAsia="Times New Roman" w:hAnsi="Calibri" w:cs="Times New Roman"/>
                <w:color w:val="000000"/>
                <w:sz w:val="16"/>
                <w:szCs w:val="16"/>
                <w:lang w:val="en-GB"/>
              </w:rPr>
              <w:t xml:space="preserve"> 63</w:t>
            </w:r>
          </w:p>
        </w:tc>
        <w:tc>
          <w:tcPr>
            <w:tcW w:w="709" w:type="dxa"/>
          </w:tcPr>
          <w:p w14:paraId="6B4BAB5E" w14:textId="77777777" w:rsidR="007661A8" w:rsidRPr="004F4E45" w:rsidRDefault="000D3F9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13</w:t>
            </w:r>
          </w:p>
        </w:tc>
      </w:tr>
      <w:tr w:rsidR="007661A8" w:rsidRPr="004F4E45" w14:paraId="1684C205" w14:textId="77777777" w:rsidTr="00FE2B18">
        <w:trPr>
          <w:trHeight w:val="300"/>
        </w:trPr>
        <w:tc>
          <w:tcPr>
            <w:tcW w:w="1146" w:type="dxa"/>
            <w:shd w:val="clear" w:color="auto" w:fill="auto"/>
            <w:noWrap/>
            <w:vAlign w:val="bottom"/>
            <w:hideMark/>
          </w:tcPr>
          <w:p w14:paraId="283CC245" w14:textId="3150AB2C"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Hoyt, K. S.</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DrpLTBF7","properties":{"formattedCitation":"(63)","plainCitation":"(63)","noteIndex":0},"citationItems":[{"id":4706,"uris":["http://zotero.org/users/3447303/items/GS25ZNCN"],"uri":["http://zotero.org/users/3447303/items/GS25ZNCN"],"itemData":{"id":4706,"type":"article-journal","title":"Peer review for professional publications","container-title":"Advanced Emergency Nursing Journal","page":"260-264","volume":"29","issue":"3","archive":"Scopus","abstract":"The primary responsibility of peer review is to ensure high-quality professional publications. The purpose of this article is to outline the responsibilities for both the publication and the reviewer. This article also discusses the review process and some of the benefits of the peer review process. © 2007 Lippincott Williams &amp; Wilkins, Inc.","DOI":"10.1097/01.TME.0000286969.01911.78","ISSN":"19314485 (ISSN)","language":"English","author":[{"family":"Hoyt","given":"K. S."},{"family":"Proehl","given":"J. A."}],"issued":{"date-parts":[["2007"]]}}}],"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3)</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DF5A822"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143FFCBE" w14:textId="7C109D3C"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5CFB713"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dvanced Emergency Nursing Journal</w:t>
            </w:r>
          </w:p>
        </w:tc>
        <w:tc>
          <w:tcPr>
            <w:tcW w:w="630" w:type="dxa"/>
            <w:shd w:val="clear" w:color="auto" w:fill="auto"/>
            <w:noWrap/>
            <w:vAlign w:val="bottom"/>
            <w:hideMark/>
          </w:tcPr>
          <w:p w14:paraId="3CAF3AA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29690D87" w14:textId="246CFFCF"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3F6C1DA" w14:textId="049E692A"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7D27FB04" w14:textId="77777777" w:rsidR="00E83387"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p>
          <w:p w14:paraId="15348024" w14:textId="4C35363E" w:rsidR="008F6339" w:rsidRPr="004F4E45" w:rsidRDefault="009140D3" w:rsidP="001744FB">
            <w:pPr>
              <w:spacing w:after="0" w:line="240" w:lineRule="auto"/>
            </w:pPr>
            <w:r w:rsidRPr="004F4E45">
              <w:rPr>
                <w:rFonts w:ascii="Calibri" w:eastAsia="Times New Roman" w:hAnsi="Calibri" w:cs="Times New Roman"/>
                <w:color w:val="000000"/>
                <w:sz w:val="16"/>
                <w:szCs w:val="16"/>
                <w:lang w:val="en-GB"/>
              </w:rPr>
              <w:t>Title is accurate,</w:t>
            </w:r>
            <w:r w:rsidR="00EB2FB8" w:rsidRPr="004F4E45">
              <w:t xml:space="preserve"> </w:t>
            </w:r>
            <w:r w:rsidR="00EB2FB8"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t>Introduction,</w:t>
            </w:r>
          </w:p>
          <w:p w14:paraId="21467878" w14:textId="306EB507" w:rsidR="008F6339"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8F6339" w:rsidRPr="004F4E45">
              <w:rPr>
                <w:rFonts w:ascii="Calibri" w:eastAsia="Times New Roman" w:hAnsi="Calibri" w:cs="Times New Roman"/>
                <w:color w:val="000000"/>
                <w:sz w:val="16"/>
                <w:szCs w:val="16"/>
                <w:lang w:val="en-GB"/>
              </w:rPr>
              <w:t>Discussion/</w:t>
            </w:r>
            <w:proofErr w:type="spellStart"/>
            <w:r w:rsidR="008F6339"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75004D0C" w14:textId="2223927B" w:rsidR="008F6339"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592138F9" w14:textId="49B7305B" w:rsidR="008F6339" w:rsidRPr="004F4E45" w:rsidRDefault="009421F3"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14263D47" w14:textId="7BD3EA82" w:rsidR="009140D3" w:rsidRPr="004F4E45" w:rsidRDefault="008F633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A097EEC" w14:textId="13C6EB54"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E83387" w:rsidRPr="004F4E45">
              <w:rPr>
                <w:rFonts w:ascii="Calibri" w:eastAsia="Times New Roman" w:hAnsi="Calibri" w:cs="Times New Roman"/>
                <w:color w:val="000000"/>
                <w:sz w:val="16"/>
                <w:szCs w:val="16"/>
                <w:lang w:val="en-GB"/>
              </w:rPr>
              <w:t xml:space="preserve">11, </w:t>
            </w:r>
            <w:r w:rsidR="005C7679" w:rsidRPr="004F4E45">
              <w:rPr>
                <w:rFonts w:ascii="Calibri" w:eastAsia="Times New Roman" w:hAnsi="Calibri" w:cs="Times New Roman"/>
                <w:color w:val="000000"/>
                <w:sz w:val="16"/>
                <w:szCs w:val="16"/>
                <w:lang w:val="en-GB"/>
              </w:rPr>
              <w:t xml:space="preserve">15, </w:t>
            </w:r>
            <w:r w:rsidR="00796C79" w:rsidRPr="004F4E45">
              <w:rPr>
                <w:rFonts w:ascii="Calibri" w:eastAsia="Times New Roman" w:hAnsi="Calibri" w:cs="Times New Roman"/>
                <w:color w:val="000000"/>
                <w:sz w:val="16"/>
                <w:szCs w:val="16"/>
                <w:lang w:val="en-GB"/>
              </w:rPr>
              <w:t xml:space="preserve">18, </w:t>
            </w:r>
            <w:r w:rsidR="009140D3" w:rsidRPr="004F4E45">
              <w:rPr>
                <w:rFonts w:ascii="Calibri" w:eastAsia="Times New Roman" w:hAnsi="Calibri" w:cs="Times New Roman"/>
                <w:color w:val="000000"/>
                <w:sz w:val="16"/>
                <w:szCs w:val="16"/>
                <w:lang w:val="en-GB"/>
              </w:rPr>
              <w:t>21,</w:t>
            </w:r>
            <w:r w:rsidR="00EB2FB8" w:rsidRPr="004F4E45">
              <w:rPr>
                <w:rFonts w:ascii="Calibri" w:eastAsia="Times New Roman" w:hAnsi="Calibri" w:cs="Times New Roman"/>
                <w:color w:val="000000"/>
                <w:sz w:val="16"/>
                <w:szCs w:val="16"/>
                <w:lang w:val="en-GB"/>
              </w:rPr>
              <w:t xml:space="preserve"> 22, </w:t>
            </w:r>
            <w:r w:rsidR="006B0408" w:rsidRPr="004F4E45">
              <w:rPr>
                <w:rFonts w:ascii="Calibri" w:eastAsia="Times New Roman" w:hAnsi="Calibri" w:cs="Times New Roman"/>
                <w:color w:val="000000"/>
                <w:sz w:val="16"/>
                <w:szCs w:val="16"/>
                <w:lang w:val="en-GB"/>
              </w:rPr>
              <w:t xml:space="preserve">23, </w:t>
            </w:r>
            <w:r w:rsidR="00A32889" w:rsidRPr="004F4E45">
              <w:rPr>
                <w:rFonts w:ascii="Calibri" w:eastAsia="Times New Roman" w:hAnsi="Calibri" w:cs="Times New Roman"/>
                <w:color w:val="000000"/>
                <w:sz w:val="16"/>
                <w:szCs w:val="16"/>
                <w:lang w:val="en-GB"/>
              </w:rPr>
              <w:t>26,</w:t>
            </w:r>
            <w:r w:rsidR="001D4507" w:rsidRPr="004F4E45">
              <w:rPr>
                <w:rFonts w:ascii="Calibri" w:eastAsia="Times New Roman" w:hAnsi="Calibri" w:cs="Times New Roman"/>
                <w:color w:val="000000"/>
                <w:sz w:val="16"/>
                <w:szCs w:val="16"/>
                <w:lang w:val="en-GB"/>
              </w:rPr>
              <w:t xml:space="preserve"> 27, </w:t>
            </w:r>
            <w:r w:rsidR="00713D80" w:rsidRPr="004F4E45">
              <w:rPr>
                <w:rFonts w:ascii="Calibri" w:eastAsia="Times New Roman" w:hAnsi="Calibri" w:cs="Times New Roman"/>
                <w:color w:val="000000"/>
                <w:sz w:val="16"/>
                <w:szCs w:val="16"/>
                <w:lang w:val="en-GB"/>
              </w:rPr>
              <w:t xml:space="preserve">45, </w:t>
            </w:r>
            <w:r w:rsidR="007731B9" w:rsidRPr="004F4E45">
              <w:rPr>
                <w:rFonts w:ascii="Calibri" w:eastAsia="Times New Roman" w:hAnsi="Calibri" w:cs="Times New Roman"/>
                <w:color w:val="000000"/>
                <w:sz w:val="16"/>
                <w:szCs w:val="16"/>
                <w:lang w:val="en-GB"/>
              </w:rPr>
              <w:t xml:space="preserve">50, </w:t>
            </w:r>
            <w:r w:rsidR="003A5E5F" w:rsidRPr="004F4E45">
              <w:rPr>
                <w:rFonts w:ascii="Calibri" w:eastAsia="Times New Roman" w:hAnsi="Calibri" w:cs="Times New Roman"/>
                <w:color w:val="000000"/>
                <w:sz w:val="16"/>
                <w:szCs w:val="16"/>
                <w:lang w:val="en-GB"/>
              </w:rPr>
              <w:t xml:space="preserve">51, </w:t>
            </w:r>
            <w:r w:rsidR="00E51D6F" w:rsidRPr="004F4E45">
              <w:rPr>
                <w:rFonts w:ascii="Calibri" w:eastAsia="Times New Roman" w:hAnsi="Calibri" w:cs="Times New Roman"/>
                <w:color w:val="000000"/>
                <w:sz w:val="16"/>
                <w:szCs w:val="16"/>
                <w:lang w:val="en-GB"/>
              </w:rPr>
              <w:t xml:space="preserve">56, </w:t>
            </w:r>
            <w:r w:rsidR="005E4FE4" w:rsidRPr="004F4E45">
              <w:rPr>
                <w:rFonts w:ascii="Calibri" w:eastAsia="Times New Roman" w:hAnsi="Calibri" w:cs="Times New Roman"/>
                <w:color w:val="000000"/>
                <w:sz w:val="16"/>
                <w:szCs w:val="16"/>
                <w:lang w:val="en-GB"/>
              </w:rPr>
              <w:t>57,</w:t>
            </w:r>
            <w:r w:rsidR="009421F3" w:rsidRPr="004F4E45">
              <w:rPr>
                <w:rFonts w:ascii="Calibri" w:eastAsia="Times New Roman" w:hAnsi="Calibri" w:cs="Times New Roman"/>
                <w:color w:val="000000"/>
                <w:sz w:val="16"/>
                <w:szCs w:val="16"/>
                <w:lang w:val="en-GB"/>
              </w:rPr>
              <w:t xml:space="preserve"> 62,</w:t>
            </w:r>
            <w:r w:rsidR="00C121C9" w:rsidRPr="004F4E45">
              <w:rPr>
                <w:rFonts w:ascii="Calibri" w:eastAsia="Times New Roman" w:hAnsi="Calibri" w:cs="Times New Roman"/>
                <w:color w:val="000000"/>
                <w:sz w:val="16"/>
                <w:szCs w:val="16"/>
                <w:lang w:val="en-GB"/>
              </w:rPr>
              <w:t xml:space="preserve"> 63,</w:t>
            </w:r>
            <w:r w:rsidR="002949F0" w:rsidRPr="004F4E45">
              <w:rPr>
                <w:rFonts w:ascii="Calibri" w:eastAsia="Times New Roman" w:hAnsi="Calibri" w:cs="Times New Roman"/>
                <w:color w:val="000000"/>
                <w:sz w:val="16"/>
                <w:szCs w:val="16"/>
                <w:lang w:val="en-GB"/>
              </w:rPr>
              <w:t xml:space="preserve"> 65,</w:t>
            </w:r>
            <w:r w:rsidR="00C121C9" w:rsidRPr="004F4E45">
              <w:rPr>
                <w:rFonts w:ascii="Calibri" w:eastAsia="Times New Roman" w:hAnsi="Calibri" w:cs="Times New Roman"/>
                <w:color w:val="000000"/>
                <w:sz w:val="16"/>
                <w:szCs w:val="16"/>
                <w:lang w:val="en-GB"/>
              </w:rPr>
              <w:t xml:space="preserve"> </w:t>
            </w:r>
            <w:r w:rsidR="001039DD" w:rsidRPr="004F4E45">
              <w:rPr>
                <w:rFonts w:ascii="Calibri" w:eastAsia="Times New Roman" w:hAnsi="Calibri" w:cs="Times New Roman"/>
                <w:color w:val="000000"/>
                <w:sz w:val="16"/>
                <w:szCs w:val="16"/>
                <w:lang w:val="en-GB"/>
              </w:rPr>
              <w:t xml:space="preserve">66, </w:t>
            </w:r>
            <w:r w:rsidR="002949F0" w:rsidRPr="004F4E45">
              <w:rPr>
                <w:rFonts w:ascii="Calibri" w:eastAsia="Times New Roman" w:hAnsi="Calibri" w:cs="Times New Roman"/>
                <w:color w:val="000000"/>
                <w:sz w:val="16"/>
                <w:szCs w:val="16"/>
                <w:lang w:val="en-GB"/>
              </w:rPr>
              <w:t xml:space="preserve">67, </w:t>
            </w:r>
            <w:r w:rsidR="004D6CEC" w:rsidRPr="004F4E45">
              <w:rPr>
                <w:rFonts w:ascii="Calibri" w:eastAsia="Times New Roman" w:hAnsi="Calibri" w:cs="Times New Roman"/>
                <w:color w:val="000000"/>
                <w:sz w:val="16"/>
                <w:szCs w:val="16"/>
                <w:lang w:val="en-GB"/>
              </w:rPr>
              <w:t>68,</w:t>
            </w:r>
            <w:r w:rsidR="00040F79" w:rsidRPr="004F4E45">
              <w:rPr>
                <w:rFonts w:ascii="Calibri" w:eastAsia="Times New Roman" w:hAnsi="Calibri" w:cs="Times New Roman"/>
                <w:color w:val="000000"/>
                <w:sz w:val="16"/>
                <w:szCs w:val="16"/>
                <w:lang w:val="en-GB"/>
              </w:rPr>
              <w:t xml:space="preserve"> 70, </w:t>
            </w:r>
            <w:r w:rsidR="008F6339" w:rsidRPr="004F4E45">
              <w:rPr>
                <w:rFonts w:ascii="Calibri" w:eastAsia="Times New Roman" w:hAnsi="Calibri" w:cs="Times New Roman"/>
                <w:color w:val="000000"/>
                <w:sz w:val="16"/>
                <w:szCs w:val="16"/>
                <w:lang w:val="en-GB"/>
              </w:rPr>
              <w:t>71</w:t>
            </w:r>
          </w:p>
        </w:tc>
        <w:tc>
          <w:tcPr>
            <w:tcW w:w="709" w:type="dxa"/>
          </w:tcPr>
          <w:p w14:paraId="7956EB10" w14:textId="40A03F24" w:rsidR="007661A8" w:rsidRPr="004F4E45" w:rsidRDefault="008F633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2</w:t>
            </w:r>
          </w:p>
        </w:tc>
      </w:tr>
      <w:tr w:rsidR="007661A8" w:rsidRPr="004F4E45" w14:paraId="213CA95E" w14:textId="77777777" w:rsidTr="00FE2B18">
        <w:trPr>
          <w:trHeight w:val="300"/>
        </w:trPr>
        <w:tc>
          <w:tcPr>
            <w:tcW w:w="1146" w:type="dxa"/>
            <w:shd w:val="clear" w:color="auto" w:fill="auto"/>
            <w:noWrap/>
            <w:vAlign w:val="bottom"/>
            <w:hideMark/>
          </w:tcPr>
          <w:p w14:paraId="7E14015F" w14:textId="6A73EDAC"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saacs, D.</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S2BUXntt","properties":{"formattedCitation":"(64)","plainCitation":"(64)","noteIndex":0},"citationItems":[{"id":5004,"uris":["http://zotero.org/users/3447303/items/4SUA9GBV"],"uri":["http://zotero.org/users/3447303/items/4SUA9GBV"],"itemData":{"id":5004,"type":"article-journal","title":"Who teaches the referee?","container-title":"Journal of Paediatrics and Child Health","page":"397-398","volume":"40","issue":"7","source":"Ovid Technologies","archive":"Embase","archive_location":"38938705","abstract":"Refereeing papers is both a privilege and a chore. Referees generally learn an enormous amount from reading scientific papers written by their peers. The Journal depends on the generosity and goodwill of its referees who give up their time to review papers, and the Editors are extremely grateful that so many of our colleagues and friends continue to give of themselves in this way. Whether our future referees are able to attend courses to help them learn to be good referees, or whether they learn from their supervisors, the Journal will continue to depend on the peer review process to maintain scientific standards.","DOI":"10.1111/j.1440-1754.2004.00409.x","ISSN":"1034-4810","language":"English","author":[{"family":"Isaacs","given":"D."}],"issued":{"date-parts":[["2004",7]]}}}],"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4)</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0858542"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7D56169B" w14:textId="513EA7F1"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AAE2C25"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Paediatrics and Child Health</w:t>
            </w:r>
          </w:p>
        </w:tc>
        <w:tc>
          <w:tcPr>
            <w:tcW w:w="630" w:type="dxa"/>
            <w:shd w:val="clear" w:color="auto" w:fill="auto"/>
            <w:noWrap/>
            <w:vAlign w:val="bottom"/>
            <w:hideMark/>
          </w:tcPr>
          <w:p w14:paraId="36E080C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4</w:t>
            </w:r>
          </w:p>
        </w:tc>
        <w:tc>
          <w:tcPr>
            <w:tcW w:w="1080" w:type="dxa"/>
            <w:shd w:val="clear" w:color="auto" w:fill="auto"/>
            <w:noWrap/>
            <w:vAlign w:val="bottom"/>
          </w:tcPr>
          <w:p w14:paraId="5DB8228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mmentary</w:t>
            </w:r>
          </w:p>
        </w:tc>
        <w:tc>
          <w:tcPr>
            <w:tcW w:w="1677" w:type="dxa"/>
          </w:tcPr>
          <w:p w14:paraId="7C10D07B" w14:textId="4E5773E3" w:rsidR="007661A8" w:rsidRPr="004F4E45" w:rsidRDefault="008F633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2C1AF72B" w14:textId="22BF2E04" w:rsidR="007661A8" w:rsidRPr="004F4E45" w:rsidRDefault="008F633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21890976" w14:textId="77777777" w:rsidR="007661A8" w:rsidRPr="004F4E45" w:rsidRDefault="00524DA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7661A8" w:rsidRPr="004F4E45" w14:paraId="1DB0C303" w14:textId="77777777" w:rsidTr="00FE2B18">
        <w:trPr>
          <w:trHeight w:val="300"/>
        </w:trPr>
        <w:tc>
          <w:tcPr>
            <w:tcW w:w="1146" w:type="dxa"/>
            <w:shd w:val="clear" w:color="auto" w:fill="auto"/>
            <w:noWrap/>
            <w:vAlign w:val="bottom"/>
            <w:hideMark/>
          </w:tcPr>
          <w:p w14:paraId="2F3A4926" w14:textId="66D653B8"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zumi, S.</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03iFoXi4","properties":{"formattedCitation":"(65)","plainCitation":"(65)","noteIndex":0},"citationItems":[{"id":4466,"uris":["http://zotero.org/users/3447303/items/RKFMZIFH"],"uri":["http://zotero.org/users/3447303/items/RKFMZIFH"],"itemData":{"id":4466,"type":"article-journal","title":"Roles and rewards of journal peer reviewers","container-title":"Japan Journal of Nursing Science: JJNS","page":"67-9","volume":"6","issue":"2","source":"Ovid Technologies","archive":"MEDLINE","archive_location":"20021575","DOI":"10.1111/j.1742-7924.2009.00132.x","ISSN":"1742-7924","journalAbbreviation":"Jpn J Nurs Sci","language":"English","author":[{"family":"Izumi","given":"Shigeko"}],"issued":{"date-parts":[["2009",12]]}}}],"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5)</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A151403"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5ADB5CB" w14:textId="6BBDABC1"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4240C81"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apan Journal of Nursing Science</w:t>
            </w:r>
          </w:p>
        </w:tc>
        <w:tc>
          <w:tcPr>
            <w:tcW w:w="630" w:type="dxa"/>
            <w:shd w:val="clear" w:color="auto" w:fill="auto"/>
            <w:noWrap/>
            <w:vAlign w:val="bottom"/>
            <w:hideMark/>
          </w:tcPr>
          <w:p w14:paraId="66008FF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9</w:t>
            </w:r>
          </w:p>
        </w:tc>
        <w:tc>
          <w:tcPr>
            <w:tcW w:w="1080" w:type="dxa"/>
            <w:shd w:val="clear" w:color="auto" w:fill="auto"/>
            <w:noWrap/>
            <w:vAlign w:val="bottom"/>
          </w:tcPr>
          <w:p w14:paraId="3E9F2403"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A9809CF" w14:textId="6672F7D5" w:rsidR="001B0771"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13D19B3B" w14:textId="639A95CC" w:rsidR="001B0771" w:rsidRPr="004F4E45" w:rsidRDefault="009421F3"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09CE7F59" w14:textId="3C7190C5" w:rsidR="001B0771" w:rsidRPr="004F4E45" w:rsidRDefault="00A16F5A"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7F0EDBA1" w14:textId="079D84E4" w:rsidR="007661A8" w:rsidRPr="004F4E45" w:rsidRDefault="001B077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80C98D6" w14:textId="6BCBB15A"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7C71CB" w:rsidRPr="004F4E45">
              <w:rPr>
                <w:rFonts w:ascii="Calibri" w:eastAsia="Times New Roman" w:hAnsi="Calibri" w:cs="Times New Roman"/>
                <w:color w:val="000000"/>
                <w:sz w:val="16"/>
                <w:szCs w:val="16"/>
                <w:lang w:val="en-GB"/>
              </w:rPr>
              <w:t>14,</w:t>
            </w:r>
            <w:r w:rsidR="009421F3" w:rsidRPr="004F4E45">
              <w:rPr>
                <w:rFonts w:ascii="Calibri" w:eastAsia="Times New Roman" w:hAnsi="Calibri" w:cs="Times New Roman"/>
                <w:color w:val="000000"/>
                <w:sz w:val="16"/>
                <w:szCs w:val="16"/>
                <w:lang w:val="en-GB"/>
              </w:rPr>
              <w:t xml:space="preserve"> 62,</w:t>
            </w:r>
            <w:r w:rsidR="00A16F5A" w:rsidRPr="004F4E45">
              <w:rPr>
                <w:rFonts w:ascii="Calibri" w:eastAsia="Times New Roman" w:hAnsi="Calibri" w:cs="Times New Roman"/>
                <w:color w:val="000000"/>
                <w:sz w:val="16"/>
                <w:szCs w:val="16"/>
                <w:lang w:val="en-GB"/>
              </w:rPr>
              <w:t xml:space="preserve"> 64, </w:t>
            </w:r>
            <w:r w:rsidR="001B0771" w:rsidRPr="004F4E45">
              <w:rPr>
                <w:rFonts w:ascii="Calibri" w:eastAsia="Times New Roman" w:hAnsi="Calibri" w:cs="Times New Roman"/>
                <w:color w:val="000000"/>
                <w:sz w:val="16"/>
                <w:szCs w:val="16"/>
                <w:lang w:val="en-GB"/>
              </w:rPr>
              <w:t>71</w:t>
            </w:r>
          </w:p>
        </w:tc>
        <w:tc>
          <w:tcPr>
            <w:tcW w:w="709" w:type="dxa"/>
          </w:tcPr>
          <w:p w14:paraId="16503292" w14:textId="77777777" w:rsidR="007661A8" w:rsidRPr="004F4E45" w:rsidRDefault="00524DA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6</w:t>
            </w:r>
          </w:p>
        </w:tc>
      </w:tr>
      <w:tr w:rsidR="007661A8" w:rsidRPr="004F4E45" w14:paraId="2CD90047" w14:textId="77777777" w:rsidTr="00FE2B18">
        <w:trPr>
          <w:trHeight w:val="300"/>
        </w:trPr>
        <w:tc>
          <w:tcPr>
            <w:tcW w:w="1146" w:type="dxa"/>
            <w:shd w:val="clear" w:color="auto" w:fill="auto"/>
            <w:noWrap/>
            <w:vAlign w:val="bottom"/>
            <w:hideMark/>
          </w:tcPr>
          <w:p w14:paraId="213617DE" w14:textId="5FE4E142"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acobson, R.</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PsC6CExV","properties":{"formattedCitation":"(66)","plainCitation":"(66)","noteIndex":0},"citationItems":[{"id":2973,"uris":["http://zotero.org/users/3447303/items/UYZC92X6"],"uri":["http://zotero.org/users/3447303/items/UYZC92X6"],"itemData":{"id":2973,"type":"article-journal","title":"The Role of the Peer Reviewer","container-title":"Academic pediatrics","page":"105-106","volume":"17","issue":"2","source":"Ovid Technologies","archive":"MEDLINE","archive_location":"28259333","DOI":"10.1016/j.acap.2016.08.011","ISSN":"1876-2867","journalAbbreviation":"Acad Pediatr","language":"English","author":[{"family":"Jacobson","given":"Robert M."},{"family":"Fairbrother","given":"Gerry"},{"family":"Sheldrick","given":"R. Christopher"},{"family":"Szilagyi","given":"Peter G."}],"issued":{"date-parts":[["2017",3]]}}}],"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6)</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33E67F5"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C26E05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A796E9A"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cademic Paediatrics</w:t>
            </w:r>
          </w:p>
        </w:tc>
        <w:tc>
          <w:tcPr>
            <w:tcW w:w="630" w:type="dxa"/>
            <w:shd w:val="clear" w:color="auto" w:fill="auto"/>
            <w:noWrap/>
            <w:vAlign w:val="bottom"/>
            <w:hideMark/>
          </w:tcPr>
          <w:p w14:paraId="1F94F3AC"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7</w:t>
            </w:r>
          </w:p>
        </w:tc>
        <w:tc>
          <w:tcPr>
            <w:tcW w:w="1080" w:type="dxa"/>
            <w:shd w:val="clear" w:color="auto" w:fill="auto"/>
            <w:noWrap/>
            <w:vAlign w:val="bottom"/>
            <w:hideMark/>
          </w:tcPr>
          <w:p w14:paraId="3054CC5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mmentary</w:t>
            </w:r>
          </w:p>
        </w:tc>
        <w:tc>
          <w:tcPr>
            <w:tcW w:w="1677" w:type="dxa"/>
          </w:tcPr>
          <w:p w14:paraId="5A548C16" w14:textId="005FB718"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60BBC8FD" w14:textId="77777777" w:rsidR="00796C79" w:rsidRPr="004F4E45" w:rsidRDefault="00796C7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p>
          <w:p w14:paraId="780F81A4" w14:textId="72FFCEAF" w:rsidR="002E1036" w:rsidRPr="004F4E45" w:rsidRDefault="009140D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itle is accurate,</w:t>
            </w:r>
            <w:r w:rsidR="005F7507" w:rsidRPr="004F4E45">
              <w:t xml:space="preserve"> </w:t>
            </w:r>
            <w:r w:rsidR="003E4F9F" w:rsidRPr="004F4E45">
              <w:rPr>
                <w:rFonts w:ascii="Calibri" w:eastAsia="Times New Roman" w:hAnsi="Calibri" w:cs="Times New Roman"/>
                <w:color w:val="000000"/>
                <w:sz w:val="16"/>
                <w:szCs w:val="16"/>
                <w:lang w:val="en-GB"/>
              </w:rPr>
              <w:t>Abstract,</w:t>
            </w:r>
          </w:p>
          <w:p w14:paraId="7DD19A3F" w14:textId="5AA90DE7" w:rsidR="002E1036" w:rsidRPr="004F4E45" w:rsidRDefault="003E4F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ethods,</w:t>
            </w:r>
          </w:p>
          <w:p w14:paraId="5EF7AA84" w14:textId="22874896" w:rsidR="002E1036" w:rsidRPr="004F4E45" w:rsidRDefault="003E4F9F" w:rsidP="001744FB">
            <w:pPr>
              <w:spacing w:after="0" w:line="240" w:lineRule="auto"/>
            </w:pPr>
            <w:r w:rsidRPr="004F4E45">
              <w:rPr>
                <w:rFonts w:ascii="Calibri" w:eastAsia="Times New Roman" w:hAnsi="Calibri" w:cs="Times New Roman"/>
                <w:color w:val="000000"/>
                <w:sz w:val="16"/>
                <w:szCs w:val="16"/>
                <w:lang w:val="en-GB"/>
              </w:rPr>
              <w:t>Results,</w:t>
            </w:r>
            <w:r w:rsidR="003A5E5F" w:rsidRPr="004F4E45">
              <w:t xml:space="preserve"> </w:t>
            </w:r>
            <w:r w:rsidR="002E1036" w:rsidRPr="004F4E45">
              <w:rPr>
                <w:rFonts w:ascii="Calibri" w:eastAsia="Times New Roman" w:hAnsi="Calibri" w:cs="Times New Roman"/>
                <w:color w:val="000000"/>
                <w:sz w:val="16"/>
                <w:szCs w:val="16"/>
                <w:lang w:val="en-GB"/>
              </w:rPr>
              <w:t>Discussion/</w:t>
            </w:r>
            <w:proofErr w:type="spellStart"/>
            <w:r w:rsidR="002E1036"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2AD30A27" w14:textId="3AF86B06" w:rsidR="002E1036"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7372FA86" w14:textId="08A71BA7" w:rsidR="009140D3" w:rsidRPr="004F4E45" w:rsidRDefault="002E1036" w:rsidP="001744FB">
            <w:pPr>
              <w:spacing w:after="0" w:line="240" w:lineRule="auto"/>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D01D7C0" w14:textId="672E986C" w:rsidR="007661A8" w:rsidRPr="004F4E45" w:rsidRDefault="002F6F4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B82066" w:rsidRPr="004F4E45">
              <w:rPr>
                <w:rFonts w:ascii="Calibri" w:eastAsia="Times New Roman" w:hAnsi="Calibri" w:cs="Times New Roman"/>
                <w:color w:val="000000"/>
                <w:sz w:val="16"/>
                <w:szCs w:val="16"/>
                <w:lang w:val="en-GB"/>
              </w:rPr>
              <w:t xml:space="preserve">6, 7, </w:t>
            </w:r>
            <w:r w:rsidR="00796C79" w:rsidRPr="004F4E45">
              <w:rPr>
                <w:rFonts w:ascii="Calibri" w:eastAsia="Times New Roman" w:hAnsi="Calibri" w:cs="Times New Roman"/>
                <w:color w:val="000000"/>
                <w:sz w:val="16"/>
                <w:szCs w:val="16"/>
                <w:lang w:val="en-GB"/>
              </w:rPr>
              <w:t xml:space="preserve">18, </w:t>
            </w:r>
            <w:r w:rsidR="009140D3" w:rsidRPr="004F4E45">
              <w:rPr>
                <w:rFonts w:ascii="Calibri" w:eastAsia="Times New Roman" w:hAnsi="Calibri" w:cs="Times New Roman"/>
                <w:color w:val="000000"/>
                <w:sz w:val="16"/>
                <w:szCs w:val="16"/>
                <w:lang w:val="en-GB"/>
              </w:rPr>
              <w:t xml:space="preserve">21, </w:t>
            </w:r>
            <w:r w:rsidR="005F7507" w:rsidRPr="004F4E45">
              <w:rPr>
                <w:rFonts w:ascii="Calibri" w:eastAsia="Times New Roman" w:hAnsi="Calibri" w:cs="Times New Roman"/>
                <w:color w:val="000000"/>
                <w:sz w:val="16"/>
                <w:szCs w:val="16"/>
                <w:lang w:val="en-GB"/>
              </w:rPr>
              <w:t xml:space="preserve">24, </w:t>
            </w:r>
            <w:r w:rsidR="001D4507" w:rsidRPr="004F4E45">
              <w:rPr>
                <w:rFonts w:ascii="Calibri" w:eastAsia="Times New Roman" w:hAnsi="Calibri" w:cs="Times New Roman"/>
                <w:color w:val="000000"/>
                <w:sz w:val="16"/>
                <w:szCs w:val="16"/>
                <w:lang w:val="en-GB"/>
              </w:rPr>
              <w:t>27,</w:t>
            </w:r>
            <w:r w:rsidR="002B13EE" w:rsidRPr="004F4E45">
              <w:rPr>
                <w:rFonts w:ascii="Calibri" w:eastAsia="Times New Roman" w:hAnsi="Calibri" w:cs="Times New Roman"/>
                <w:color w:val="000000"/>
                <w:sz w:val="16"/>
                <w:szCs w:val="16"/>
                <w:lang w:val="en-GB"/>
              </w:rPr>
              <w:t xml:space="preserve"> 30, </w:t>
            </w:r>
            <w:r w:rsidR="003E4F9F" w:rsidRPr="004F4E45">
              <w:rPr>
                <w:rFonts w:ascii="Calibri" w:eastAsia="Times New Roman" w:hAnsi="Calibri" w:cs="Times New Roman"/>
                <w:color w:val="000000"/>
                <w:sz w:val="16"/>
                <w:szCs w:val="16"/>
                <w:lang w:val="en-GB"/>
              </w:rPr>
              <w:t xml:space="preserve">46, </w:t>
            </w:r>
            <w:r w:rsidR="003A5E5F" w:rsidRPr="004F4E45">
              <w:rPr>
                <w:rFonts w:ascii="Calibri" w:eastAsia="Times New Roman" w:hAnsi="Calibri" w:cs="Times New Roman"/>
                <w:color w:val="000000"/>
                <w:sz w:val="16"/>
                <w:szCs w:val="16"/>
                <w:lang w:val="en-GB"/>
              </w:rPr>
              <w:t>51,</w:t>
            </w:r>
            <w:r w:rsidR="00E51D6F" w:rsidRPr="004F4E45">
              <w:rPr>
                <w:rFonts w:ascii="Calibri" w:eastAsia="Times New Roman" w:hAnsi="Calibri" w:cs="Times New Roman"/>
                <w:color w:val="000000"/>
                <w:sz w:val="16"/>
                <w:szCs w:val="16"/>
                <w:lang w:val="en-GB"/>
              </w:rPr>
              <w:t xml:space="preserve"> 56,</w:t>
            </w:r>
            <w:r w:rsidR="005E4FE4" w:rsidRPr="004F4E45">
              <w:rPr>
                <w:rFonts w:ascii="Calibri" w:eastAsia="Times New Roman" w:hAnsi="Calibri" w:cs="Times New Roman"/>
                <w:color w:val="000000"/>
                <w:sz w:val="16"/>
                <w:szCs w:val="16"/>
                <w:lang w:val="en-GB"/>
              </w:rPr>
              <w:t xml:space="preserve"> 57,</w:t>
            </w:r>
            <w:r w:rsidR="00C121C9" w:rsidRPr="004F4E45">
              <w:rPr>
                <w:rFonts w:ascii="Calibri" w:eastAsia="Times New Roman" w:hAnsi="Calibri" w:cs="Times New Roman"/>
                <w:color w:val="000000"/>
                <w:sz w:val="16"/>
                <w:szCs w:val="16"/>
                <w:lang w:val="en-GB"/>
              </w:rPr>
              <w:t xml:space="preserve"> 63, </w:t>
            </w:r>
            <w:r w:rsidR="002949F0" w:rsidRPr="004F4E45">
              <w:rPr>
                <w:rFonts w:ascii="Calibri" w:eastAsia="Times New Roman" w:hAnsi="Calibri" w:cs="Times New Roman"/>
                <w:color w:val="000000"/>
                <w:sz w:val="16"/>
                <w:szCs w:val="16"/>
                <w:lang w:val="en-GB"/>
              </w:rPr>
              <w:t xml:space="preserve">67, </w:t>
            </w:r>
            <w:r w:rsidR="002E1036" w:rsidRPr="004F4E45">
              <w:rPr>
                <w:rFonts w:ascii="Calibri" w:eastAsia="Times New Roman" w:hAnsi="Calibri" w:cs="Times New Roman"/>
                <w:color w:val="000000"/>
                <w:sz w:val="16"/>
                <w:szCs w:val="16"/>
                <w:lang w:val="en-GB"/>
              </w:rPr>
              <w:t>70</w:t>
            </w:r>
          </w:p>
        </w:tc>
        <w:tc>
          <w:tcPr>
            <w:tcW w:w="709" w:type="dxa"/>
          </w:tcPr>
          <w:p w14:paraId="6ABE97F8" w14:textId="22E1819A" w:rsidR="007661A8" w:rsidRPr="004F4E45" w:rsidRDefault="002E103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5</w:t>
            </w:r>
          </w:p>
        </w:tc>
      </w:tr>
      <w:tr w:rsidR="007661A8" w:rsidRPr="004F4E45" w14:paraId="21C376F4" w14:textId="77777777" w:rsidTr="00FE2B18">
        <w:trPr>
          <w:trHeight w:val="300"/>
        </w:trPr>
        <w:tc>
          <w:tcPr>
            <w:tcW w:w="1146" w:type="dxa"/>
            <w:shd w:val="clear" w:color="auto" w:fill="auto"/>
            <w:noWrap/>
            <w:vAlign w:val="bottom"/>
            <w:hideMark/>
          </w:tcPr>
          <w:p w14:paraId="1BEC6EF3" w14:textId="2A10771B"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ain, A. K.</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LSGN18ku","properties":{"formattedCitation":"(67)","plainCitation":"(67)","noteIndex":0},"citationItems":[{"id":4465,"uris":["http://zotero.org/users/3447303/items/AYZSXZ5Q"],"uri":["http://zotero.org/users/3447303/items/AYZSXZ5Q"],"itemData":{"id":4465,"type":"article-journal","title":"Peer review: Heart and soul of scientific publication","container-title":"Indian Journal of Orthopaedics","page":"3-5","volume":"43","issue":"1","archive_location":"WOS:000270729300002","ISSN":"0019-5413","journalAbbreviation":"Indian J. Orthop.","language":"English","author":[{"family":"Jain","given":"A. K."}],"issued":{"date-parts":[["2009",1]]}}}],"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7)</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8691ADF"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ndia</w:t>
            </w:r>
          </w:p>
        </w:tc>
        <w:tc>
          <w:tcPr>
            <w:tcW w:w="910" w:type="dxa"/>
            <w:shd w:val="clear" w:color="auto" w:fill="auto"/>
            <w:noWrap/>
            <w:vAlign w:val="bottom"/>
            <w:hideMark/>
          </w:tcPr>
          <w:p w14:paraId="5338B88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20AD806"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ndian Journal of Orthopaedics</w:t>
            </w:r>
          </w:p>
        </w:tc>
        <w:tc>
          <w:tcPr>
            <w:tcW w:w="630" w:type="dxa"/>
            <w:shd w:val="clear" w:color="auto" w:fill="auto"/>
            <w:noWrap/>
            <w:vAlign w:val="bottom"/>
            <w:hideMark/>
          </w:tcPr>
          <w:p w14:paraId="350E29A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7B600251" w14:textId="019A5FE0"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840DC9B" w14:textId="1A5CB26D" w:rsidR="007661A8" w:rsidRPr="004F4E45" w:rsidRDefault="00B96CE1" w:rsidP="001744FB">
            <w:pPr>
              <w:tabs>
                <w:tab w:val="left" w:pos="459"/>
              </w:tabs>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66251722" w14:textId="7135ACDA" w:rsidR="002E1036" w:rsidRPr="004F4E45" w:rsidRDefault="005B6E1F" w:rsidP="001744FB">
            <w:pPr>
              <w:tabs>
                <w:tab w:val="left" w:pos="459"/>
              </w:tabs>
              <w:spacing w:after="0" w:line="240" w:lineRule="auto"/>
            </w:pPr>
            <w:r w:rsidRPr="004F4E45">
              <w:rPr>
                <w:rFonts w:ascii="Calibri" w:eastAsia="Times New Roman" w:hAnsi="Calibri" w:cs="Times New Roman"/>
                <w:color w:val="000000"/>
                <w:sz w:val="16"/>
                <w:szCs w:val="16"/>
                <w:lang w:val="en-GB"/>
              </w:rPr>
              <w:t>Make general comments,</w:t>
            </w:r>
          </w:p>
          <w:p w14:paraId="499CADE9" w14:textId="333527D0" w:rsidR="002E1036" w:rsidRPr="004F4E45" w:rsidRDefault="003E4F9F" w:rsidP="001744FB">
            <w:pPr>
              <w:tabs>
                <w:tab w:val="left" w:pos="459"/>
              </w:tabs>
              <w:spacing w:after="0" w:line="240" w:lineRule="auto"/>
            </w:pPr>
            <w:r w:rsidRPr="004F4E45">
              <w:rPr>
                <w:rFonts w:ascii="Calibri" w:eastAsia="Times New Roman" w:hAnsi="Calibri" w:cs="Times New Roman"/>
                <w:color w:val="000000"/>
                <w:sz w:val="16"/>
                <w:szCs w:val="16"/>
                <w:lang w:val="en-GB"/>
              </w:rPr>
              <w:t>Results,</w:t>
            </w:r>
            <w:r w:rsidR="003A5E5F" w:rsidRPr="004F4E45">
              <w:t xml:space="preserve"> </w:t>
            </w:r>
            <w:r w:rsidR="002E1036" w:rsidRPr="004F4E45">
              <w:rPr>
                <w:rFonts w:ascii="Calibri" w:eastAsia="Times New Roman" w:hAnsi="Calibri" w:cs="Times New Roman"/>
                <w:color w:val="000000"/>
                <w:sz w:val="16"/>
                <w:szCs w:val="16"/>
                <w:lang w:val="en-GB"/>
              </w:rPr>
              <w:t>Discussion/</w:t>
            </w:r>
            <w:proofErr w:type="spellStart"/>
            <w:r w:rsidR="002E1036" w:rsidRPr="004F4E45">
              <w:rPr>
                <w:rFonts w:ascii="Calibri" w:eastAsia="Times New Roman" w:hAnsi="Calibri" w:cs="Times New Roman"/>
                <w:color w:val="000000"/>
                <w:sz w:val="16"/>
                <w:szCs w:val="16"/>
                <w:lang w:val="en-GB"/>
              </w:rPr>
              <w:t>Conclusion</w:t>
            </w:r>
            <w:r w:rsidR="00C121C9" w:rsidRPr="004F4E45">
              <w:rPr>
                <w:rFonts w:ascii="Calibri" w:eastAsia="Times New Roman" w:hAnsi="Calibri" w:cs="Times New Roman"/>
                <w:color w:val="000000"/>
                <w:sz w:val="16"/>
                <w:szCs w:val="16"/>
                <w:lang w:val="en-GB"/>
              </w:rPr>
              <w:t>Assess</w:t>
            </w:r>
            <w:proofErr w:type="spellEnd"/>
            <w:r w:rsidR="00C121C9" w:rsidRPr="004F4E45">
              <w:rPr>
                <w:rFonts w:ascii="Calibri" w:eastAsia="Times New Roman" w:hAnsi="Calibri" w:cs="Times New Roman"/>
                <w:color w:val="000000"/>
                <w:sz w:val="16"/>
                <w:szCs w:val="16"/>
                <w:lang w:val="en-GB"/>
              </w:rPr>
              <w:t xml:space="preserve"> manuscript presentation,</w:t>
            </w:r>
          </w:p>
          <w:p w14:paraId="2BFB66CE" w14:textId="5174C293" w:rsidR="005B6E1F" w:rsidRPr="004F4E45" w:rsidRDefault="002E1036" w:rsidP="001744FB">
            <w:pPr>
              <w:tabs>
                <w:tab w:val="left" w:pos="459"/>
              </w:tabs>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6A3B97C" w14:textId="19451521" w:rsidR="007661A8" w:rsidRPr="004F4E45" w:rsidRDefault="00B96CE1" w:rsidP="001744FB">
            <w:pPr>
              <w:tabs>
                <w:tab w:val="left" w:pos="459"/>
              </w:tabs>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5B6E1F" w:rsidRPr="004F4E45">
              <w:rPr>
                <w:rFonts w:ascii="Calibri" w:eastAsia="Times New Roman" w:hAnsi="Calibri" w:cs="Times New Roman"/>
                <w:color w:val="000000"/>
                <w:sz w:val="16"/>
                <w:szCs w:val="16"/>
                <w:lang w:val="en-GB"/>
              </w:rPr>
              <w:t xml:space="preserve">13, </w:t>
            </w:r>
            <w:r w:rsidR="007C71CB" w:rsidRPr="004F4E45">
              <w:rPr>
                <w:rFonts w:ascii="Calibri" w:eastAsia="Times New Roman" w:hAnsi="Calibri" w:cs="Times New Roman"/>
                <w:color w:val="000000"/>
                <w:sz w:val="16"/>
                <w:szCs w:val="16"/>
                <w:lang w:val="en-GB"/>
              </w:rPr>
              <w:t xml:space="preserve">14, </w:t>
            </w:r>
            <w:r w:rsidR="003E4F9F" w:rsidRPr="004F4E45">
              <w:rPr>
                <w:rFonts w:ascii="Calibri" w:eastAsia="Times New Roman" w:hAnsi="Calibri" w:cs="Times New Roman"/>
                <w:color w:val="000000"/>
                <w:sz w:val="16"/>
                <w:szCs w:val="16"/>
                <w:lang w:val="en-GB"/>
              </w:rPr>
              <w:t>46,</w:t>
            </w:r>
            <w:r w:rsidR="003A5E5F" w:rsidRPr="004F4E45">
              <w:rPr>
                <w:rFonts w:ascii="Calibri" w:eastAsia="Times New Roman" w:hAnsi="Calibri" w:cs="Times New Roman"/>
                <w:color w:val="000000"/>
                <w:sz w:val="16"/>
                <w:szCs w:val="16"/>
                <w:lang w:val="en-GB"/>
              </w:rPr>
              <w:t xml:space="preserve"> 51,</w:t>
            </w:r>
            <w:r w:rsidR="00C121C9" w:rsidRPr="004F4E45">
              <w:rPr>
                <w:rFonts w:ascii="Calibri" w:eastAsia="Times New Roman" w:hAnsi="Calibri" w:cs="Times New Roman"/>
                <w:color w:val="000000"/>
                <w:sz w:val="16"/>
                <w:szCs w:val="16"/>
                <w:lang w:val="en-GB"/>
              </w:rPr>
              <w:t xml:space="preserve"> 63, </w:t>
            </w:r>
            <w:r w:rsidR="002E1036" w:rsidRPr="004F4E45">
              <w:rPr>
                <w:rFonts w:ascii="Calibri" w:eastAsia="Times New Roman" w:hAnsi="Calibri" w:cs="Times New Roman"/>
                <w:color w:val="000000"/>
                <w:sz w:val="16"/>
                <w:szCs w:val="16"/>
                <w:lang w:val="en-GB"/>
              </w:rPr>
              <w:t>70</w:t>
            </w:r>
          </w:p>
        </w:tc>
        <w:tc>
          <w:tcPr>
            <w:tcW w:w="709" w:type="dxa"/>
          </w:tcPr>
          <w:p w14:paraId="320FC348" w14:textId="77777777" w:rsidR="007661A8" w:rsidRPr="004F4E45" w:rsidRDefault="00524DA4" w:rsidP="001744FB">
            <w:pPr>
              <w:tabs>
                <w:tab w:val="left" w:pos="459"/>
              </w:tabs>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w:t>
            </w:r>
          </w:p>
        </w:tc>
      </w:tr>
      <w:tr w:rsidR="007661A8" w:rsidRPr="004F4E45" w14:paraId="58E3A1C4" w14:textId="77777777" w:rsidTr="00FE2B18">
        <w:trPr>
          <w:trHeight w:val="300"/>
        </w:trPr>
        <w:tc>
          <w:tcPr>
            <w:tcW w:w="1146" w:type="dxa"/>
            <w:shd w:val="clear" w:color="auto" w:fill="auto"/>
            <w:noWrap/>
            <w:vAlign w:val="bottom"/>
            <w:hideMark/>
          </w:tcPr>
          <w:p w14:paraId="62B7214A" w14:textId="350A6418"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Kasiske</w:t>
            </w:r>
            <w:proofErr w:type="spellEnd"/>
            <w:r w:rsidRPr="004F4E45">
              <w:rPr>
                <w:rFonts w:ascii="Calibri" w:eastAsia="Times New Roman" w:hAnsi="Calibri" w:cs="Times New Roman"/>
                <w:color w:val="000000"/>
                <w:sz w:val="16"/>
                <w:szCs w:val="16"/>
                <w:lang w:val="en-GB"/>
              </w:rPr>
              <w:t>, B. L.</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QFX9kpDz","properties":{"formattedCitation":"(68)","plainCitation":"(68)","noteIndex":0},"citationItems":[{"id":802,"uris":["http://zotero.org/users/3447303/items/9BJWTDVG"],"uri":["http://zotero.org/users/3447303/items/9BJWTDVG"],"itemData":{"id":802,"type":"article-journal","title":"Just rewards: continuing medical education credit for peer review of manuscripts.","container-title":"American Journal of Kidney Diseases","page":"995-996","volume":"46","issue":"6","source":"EBSCOhost","archive":"rzh","ISSN":"0272-6386","journalAbbreviation":"American Journal of Kidney Diseases","author":[{"literal":"Kasiske BL"},{"literal":"Chavers BM"},{"literal":"Foley RN"},{"literal":"Swan SK"},{"literal":"Rosenberg ME"}],"issued":{"date-parts":[["2005",12]]}}}],"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8)</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6850BFF"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929EFA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8DAE3F5"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merican Journal of Kidney Diseases</w:t>
            </w:r>
          </w:p>
        </w:tc>
        <w:tc>
          <w:tcPr>
            <w:tcW w:w="630" w:type="dxa"/>
            <w:shd w:val="clear" w:color="auto" w:fill="auto"/>
            <w:noWrap/>
            <w:vAlign w:val="bottom"/>
            <w:hideMark/>
          </w:tcPr>
          <w:p w14:paraId="4067FA2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5</w:t>
            </w:r>
          </w:p>
        </w:tc>
        <w:tc>
          <w:tcPr>
            <w:tcW w:w="1080" w:type="dxa"/>
            <w:shd w:val="clear" w:color="auto" w:fill="auto"/>
            <w:noWrap/>
            <w:vAlign w:val="bottom"/>
            <w:hideMark/>
          </w:tcPr>
          <w:p w14:paraId="6FF3B2CE" w14:textId="0A48602B"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93326E5" w14:textId="159E088C" w:rsidR="00FE3558" w:rsidRPr="004F4E45" w:rsidRDefault="00B96CE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0BE148C2" w14:textId="6ABA9BCD" w:rsidR="002E1036"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p>
          <w:p w14:paraId="10BFC018" w14:textId="13F8097A" w:rsidR="002E1036" w:rsidRPr="004F4E45" w:rsidRDefault="00515E17" w:rsidP="001744FB">
            <w:pPr>
              <w:spacing w:after="0" w:line="240" w:lineRule="auto"/>
            </w:pPr>
            <w:r w:rsidRPr="004F4E45">
              <w:rPr>
                <w:rFonts w:ascii="Calibri" w:eastAsia="Times New Roman" w:hAnsi="Calibri" w:cs="Times New Roman"/>
                <w:color w:val="000000"/>
                <w:sz w:val="16"/>
                <w:szCs w:val="16"/>
                <w:lang w:val="en-GB"/>
              </w:rPr>
              <w:t>Methods,</w:t>
            </w:r>
          </w:p>
          <w:p w14:paraId="289CFA85" w14:textId="20E15DB7" w:rsidR="00CA5FAD" w:rsidRPr="004F4E45" w:rsidRDefault="00713D8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esults,</w:t>
            </w:r>
            <w:r w:rsidR="007731B9" w:rsidRPr="004F4E45">
              <w:t xml:space="preserve"> </w:t>
            </w:r>
            <w:r w:rsidR="002E1036" w:rsidRPr="004F4E45">
              <w:rPr>
                <w:rFonts w:ascii="Calibri" w:eastAsia="Times New Roman" w:hAnsi="Calibri" w:cs="Times New Roman"/>
                <w:color w:val="000000"/>
                <w:sz w:val="16"/>
                <w:szCs w:val="16"/>
                <w:lang w:val="en-GB"/>
              </w:rPr>
              <w:t>Discussion/</w:t>
            </w:r>
            <w:proofErr w:type="spellStart"/>
            <w:r w:rsidR="002E1036" w:rsidRPr="004F4E45">
              <w:rPr>
                <w:rFonts w:ascii="Calibri" w:eastAsia="Times New Roman" w:hAnsi="Calibri" w:cs="Times New Roman"/>
                <w:color w:val="000000"/>
                <w:sz w:val="16"/>
                <w:szCs w:val="16"/>
                <w:lang w:val="en-GB"/>
              </w:rPr>
              <w:t>ConclusionAssess</w:t>
            </w:r>
            <w:proofErr w:type="spellEnd"/>
            <w:r w:rsidR="002E1036" w:rsidRPr="004F4E45">
              <w:rPr>
                <w:rFonts w:ascii="Calibri" w:eastAsia="Times New Roman" w:hAnsi="Calibri" w:cs="Times New Roman"/>
                <w:color w:val="000000"/>
                <w:sz w:val="16"/>
                <w:szCs w:val="16"/>
                <w:lang w:val="en-GB"/>
              </w:rPr>
              <w:t xml:space="preserve"> manuscript presentation</w:t>
            </w:r>
          </w:p>
        </w:tc>
        <w:tc>
          <w:tcPr>
            <w:tcW w:w="708" w:type="dxa"/>
            <w:shd w:val="clear" w:color="auto" w:fill="auto"/>
            <w:noWrap/>
            <w:vAlign w:val="bottom"/>
          </w:tcPr>
          <w:p w14:paraId="29439BE1" w14:textId="2D90466B" w:rsidR="007661A8" w:rsidRPr="004F4E45" w:rsidRDefault="00B96CE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CA5FAD" w:rsidRPr="004F4E45">
              <w:rPr>
                <w:rFonts w:ascii="Calibri" w:eastAsia="Times New Roman" w:hAnsi="Calibri" w:cs="Times New Roman"/>
                <w:color w:val="000000"/>
                <w:sz w:val="16"/>
                <w:szCs w:val="16"/>
                <w:lang w:val="en-GB"/>
              </w:rPr>
              <w:t xml:space="preserve">12, </w:t>
            </w:r>
            <w:r w:rsidR="00515E17" w:rsidRPr="004F4E45">
              <w:rPr>
                <w:rFonts w:ascii="Calibri" w:eastAsia="Times New Roman" w:hAnsi="Calibri" w:cs="Times New Roman"/>
                <w:color w:val="000000"/>
                <w:sz w:val="16"/>
                <w:szCs w:val="16"/>
                <w:lang w:val="en-GB"/>
              </w:rPr>
              <w:t xml:space="preserve">31, </w:t>
            </w:r>
            <w:r w:rsidR="00CF1C35" w:rsidRPr="004F4E45">
              <w:rPr>
                <w:rFonts w:ascii="Calibri" w:eastAsia="Times New Roman" w:hAnsi="Calibri" w:cs="Times New Roman"/>
                <w:color w:val="000000"/>
                <w:sz w:val="16"/>
                <w:szCs w:val="16"/>
                <w:lang w:val="en-GB"/>
              </w:rPr>
              <w:t xml:space="preserve">32, </w:t>
            </w:r>
            <w:r w:rsidR="00846E39" w:rsidRPr="004F4E45">
              <w:rPr>
                <w:rFonts w:ascii="Calibri" w:eastAsia="Times New Roman" w:hAnsi="Calibri" w:cs="Times New Roman"/>
                <w:color w:val="000000"/>
                <w:sz w:val="16"/>
                <w:szCs w:val="16"/>
                <w:lang w:val="en-GB"/>
              </w:rPr>
              <w:t xml:space="preserve">36, </w:t>
            </w:r>
            <w:r w:rsidR="00713D80" w:rsidRPr="004F4E45">
              <w:rPr>
                <w:rFonts w:ascii="Calibri" w:eastAsia="Times New Roman" w:hAnsi="Calibri" w:cs="Times New Roman"/>
                <w:color w:val="000000"/>
                <w:sz w:val="16"/>
                <w:szCs w:val="16"/>
                <w:lang w:val="en-GB"/>
              </w:rPr>
              <w:t xml:space="preserve">45, </w:t>
            </w:r>
            <w:r w:rsidR="007731B9" w:rsidRPr="004F4E45">
              <w:rPr>
                <w:rFonts w:ascii="Calibri" w:eastAsia="Times New Roman" w:hAnsi="Calibri" w:cs="Times New Roman"/>
                <w:color w:val="000000"/>
                <w:sz w:val="16"/>
                <w:szCs w:val="16"/>
                <w:lang w:val="en-GB"/>
              </w:rPr>
              <w:t xml:space="preserve">50, </w:t>
            </w:r>
            <w:r w:rsidR="00626FB8" w:rsidRPr="004F4E45">
              <w:rPr>
                <w:rFonts w:ascii="Calibri" w:eastAsia="Times New Roman" w:hAnsi="Calibri" w:cs="Times New Roman"/>
                <w:color w:val="000000"/>
                <w:sz w:val="16"/>
                <w:szCs w:val="16"/>
                <w:lang w:val="en-GB"/>
              </w:rPr>
              <w:t xml:space="preserve">62, </w:t>
            </w:r>
            <w:r w:rsidR="002E1036" w:rsidRPr="004F4E45">
              <w:rPr>
                <w:rFonts w:ascii="Calibri" w:eastAsia="Times New Roman" w:hAnsi="Calibri" w:cs="Times New Roman"/>
                <w:color w:val="000000"/>
                <w:sz w:val="16"/>
                <w:szCs w:val="16"/>
                <w:lang w:val="en-GB"/>
              </w:rPr>
              <w:t>66</w:t>
            </w:r>
          </w:p>
        </w:tc>
        <w:tc>
          <w:tcPr>
            <w:tcW w:w="709" w:type="dxa"/>
          </w:tcPr>
          <w:p w14:paraId="21BFDF3B" w14:textId="77777777" w:rsidR="007661A8" w:rsidRPr="004F4E45" w:rsidRDefault="00524DA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9</w:t>
            </w:r>
          </w:p>
        </w:tc>
      </w:tr>
      <w:tr w:rsidR="007661A8" w:rsidRPr="004F4E45" w14:paraId="372BCD08" w14:textId="77777777" w:rsidTr="001B0771">
        <w:trPr>
          <w:trHeight w:val="58"/>
        </w:trPr>
        <w:tc>
          <w:tcPr>
            <w:tcW w:w="1146" w:type="dxa"/>
            <w:shd w:val="clear" w:color="auto" w:fill="auto"/>
            <w:noWrap/>
            <w:vAlign w:val="bottom"/>
            <w:hideMark/>
          </w:tcPr>
          <w:p w14:paraId="2FC1B30C" w14:textId="608381D1"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Katz, A.</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1nDRvuO0","properties":{"formattedCitation":"(69)","plainCitation":"(69)","noteIndex":0},"citationItems":[{"id":3086,"uris":["http://zotero.org/users/3447303/items/BCHXHU3F"],"uri":["http://zotero.org/users/3447303/items/BCHXHU3F"],"itemData":{"id":3086,"type":"article-journal","title":"Upon Further Review: Peer Process Vital to Publishing","container-title":"Oncology Nursing Forum","page":"675-676","volume":"43","issue":"6","archive_location":"WOS:000386336500005","ISSN":"0190-535X","journalAbbreviation":"Oncol. Nurs. Forum","language":"English","author":[{"family":"Katz","given":"A."}],"issued":{"date-parts":[["2016",11]]}}}],"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69)</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4FE9AD8"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6870EE3"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652D9B5"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ncology Nursing Forum</w:t>
            </w:r>
          </w:p>
        </w:tc>
        <w:tc>
          <w:tcPr>
            <w:tcW w:w="630" w:type="dxa"/>
            <w:shd w:val="clear" w:color="auto" w:fill="auto"/>
            <w:noWrap/>
            <w:vAlign w:val="bottom"/>
            <w:hideMark/>
          </w:tcPr>
          <w:p w14:paraId="5376B3E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0BE11CE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61FB924" w14:textId="4EBC49F8" w:rsidR="007661A8" w:rsidRPr="004F4E45" w:rsidRDefault="005B6E1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r w:rsidR="002B13EE" w:rsidRPr="004F4E45">
              <w:t xml:space="preserve"> </w:t>
            </w:r>
            <w:r w:rsidR="002B13EE" w:rsidRPr="004F4E45">
              <w:rPr>
                <w:rFonts w:ascii="Calibri" w:eastAsia="Times New Roman" w:hAnsi="Calibri" w:cs="Times New Roman"/>
                <w:color w:val="000000"/>
                <w:sz w:val="16"/>
                <w:szCs w:val="16"/>
                <w:lang w:val="en-GB"/>
              </w:rPr>
              <w:t>Methods,</w:t>
            </w:r>
            <w:r w:rsidR="007731B9" w:rsidRPr="004F4E45">
              <w:t xml:space="preserve"> </w:t>
            </w:r>
            <w:r w:rsidR="00483939" w:rsidRPr="004F4E45">
              <w:rPr>
                <w:rFonts w:ascii="Calibri" w:eastAsia="Times New Roman" w:hAnsi="Calibri" w:cs="Times New Roman"/>
                <w:color w:val="000000"/>
                <w:sz w:val="16"/>
                <w:szCs w:val="16"/>
                <w:lang w:val="en-GB"/>
              </w:rPr>
              <w:t>Discussion/Conclusion</w:t>
            </w:r>
          </w:p>
        </w:tc>
        <w:tc>
          <w:tcPr>
            <w:tcW w:w="708" w:type="dxa"/>
            <w:shd w:val="clear" w:color="auto" w:fill="auto"/>
            <w:noWrap/>
            <w:vAlign w:val="bottom"/>
          </w:tcPr>
          <w:p w14:paraId="1A0E7C63" w14:textId="12EA3A16" w:rsidR="007661A8" w:rsidRPr="004F4E45" w:rsidRDefault="005B6E1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3, </w:t>
            </w:r>
            <w:r w:rsidR="007C71CB" w:rsidRPr="004F4E45">
              <w:rPr>
                <w:rFonts w:ascii="Calibri" w:eastAsia="Times New Roman" w:hAnsi="Calibri" w:cs="Times New Roman"/>
                <w:color w:val="000000"/>
                <w:sz w:val="16"/>
                <w:szCs w:val="16"/>
                <w:lang w:val="en-GB"/>
              </w:rPr>
              <w:t>14,</w:t>
            </w:r>
            <w:r w:rsidR="005C7679" w:rsidRPr="004F4E45">
              <w:rPr>
                <w:rFonts w:ascii="Calibri" w:eastAsia="Times New Roman" w:hAnsi="Calibri" w:cs="Times New Roman"/>
                <w:color w:val="000000"/>
                <w:sz w:val="16"/>
                <w:szCs w:val="16"/>
                <w:lang w:val="en-GB"/>
              </w:rPr>
              <w:t xml:space="preserve"> 16, </w:t>
            </w:r>
            <w:r w:rsidR="00326EEF" w:rsidRPr="004F4E45">
              <w:rPr>
                <w:rFonts w:ascii="Calibri" w:eastAsia="Times New Roman" w:hAnsi="Calibri" w:cs="Times New Roman"/>
                <w:color w:val="000000"/>
                <w:sz w:val="16"/>
                <w:szCs w:val="16"/>
                <w:lang w:val="en-GB"/>
              </w:rPr>
              <w:t xml:space="preserve">17, </w:t>
            </w:r>
            <w:r w:rsidR="002B13EE" w:rsidRPr="004F4E45">
              <w:rPr>
                <w:rFonts w:ascii="Calibri" w:eastAsia="Times New Roman" w:hAnsi="Calibri" w:cs="Times New Roman"/>
                <w:color w:val="000000"/>
                <w:sz w:val="16"/>
                <w:szCs w:val="16"/>
                <w:lang w:val="en-GB"/>
              </w:rPr>
              <w:t>30,</w:t>
            </w:r>
            <w:r w:rsidR="007731B9" w:rsidRPr="004F4E45">
              <w:rPr>
                <w:rFonts w:ascii="Calibri" w:eastAsia="Times New Roman" w:hAnsi="Calibri" w:cs="Times New Roman"/>
                <w:color w:val="000000"/>
                <w:sz w:val="16"/>
                <w:szCs w:val="16"/>
                <w:lang w:val="en-GB"/>
              </w:rPr>
              <w:t xml:space="preserve"> 50,</w:t>
            </w:r>
            <w:r w:rsidR="00483939" w:rsidRPr="004F4E45">
              <w:rPr>
                <w:rFonts w:ascii="Calibri" w:eastAsia="Times New Roman" w:hAnsi="Calibri" w:cs="Times New Roman"/>
                <w:color w:val="000000"/>
                <w:sz w:val="16"/>
                <w:szCs w:val="16"/>
                <w:lang w:val="en-GB"/>
              </w:rPr>
              <w:t xml:space="preserve"> 53</w:t>
            </w:r>
          </w:p>
        </w:tc>
        <w:tc>
          <w:tcPr>
            <w:tcW w:w="709" w:type="dxa"/>
          </w:tcPr>
          <w:p w14:paraId="38C6A16E" w14:textId="77777777" w:rsidR="007661A8" w:rsidRPr="004F4E45" w:rsidRDefault="00524DA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w:t>
            </w:r>
          </w:p>
        </w:tc>
      </w:tr>
      <w:tr w:rsidR="007661A8" w:rsidRPr="004F4E45" w14:paraId="553E7E98" w14:textId="77777777" w:rsidTr="00FE2B18">
        <w:trPr>
          <w:trHeight w:val="300"/>
        </w:trPr>
        <w:tc>
          <w:tcPr>
            <w:tcW w:w="1146" w:type="dxa"/>
            <w:shd w:val="clear" w:color="auto" w:fill="auto"/>
            <w:noWrap/>
            <w:vAlign w:val="bottom"/>
            <w:hideMark/>
          </w:tcPr>
          <w:p w14:paraId="26657E1B" w14:textId="5125EB4D"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Kearney, M.</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FYMOQ3pi","properties":{"formattedCitation":"(70)","plainCitation":"(70)","noteIndex":0},"citationItems":[{"id":3084,"uris":["http://zotero.org/users/3447303/items/J38MM2PT"],"uri":["http://zotero.org/users/3447303/items/J38MM2PT"],"itemData":{"id":3084,"type":"article-journal","title":"Rigorous Peer Review is Worth the Effort","container-title":"Research in Nursing &amp; Health","page":"393-395","volume":"39","issue":"6","archive_location":"WOS:000387769300001","ISSN":"0160-6891","journalAbbreviation":"Res. Nurs. Health","language":"English","author":[{"family":"Kearney","given":"M. H."}],"issued":{"date-parts":[["2016",12]]}}}],"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0)</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EA38F41"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03BB61F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6AB1BA6"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esearch in Nursing &amp; Health</w:t>
            </w:r>
          </w:p>
        </w:tc>
        <w:tc>
          <w:tcPr>
            <w:tcW w:w="630" w:type="dxa"/>
            <w:shd w:val="clear" w:color="auto" w:fill="auto"/>
            <w:noWrap/>
            <w:vAlign w:val="bottom"/>
            <w:hideMark/>
          </w:tcPr>
          <w:p w14:paraId="2D5088F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05A4626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786CE14" w14:textId="77777777" w:rsidR="007A7E5F" w:rsidRPr="004F4E45" w:rsidRDefault="00D67D7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32E7A062" w14:textId="3EC30ED9" w:rsidR="00483939" w:rsidRPr="004F4E45" w:rsidRDefault="005C7679" w:rsidP="001744FB">
            <w:pPr>
              <w:spacing w:after="0" w:line="240" w:lineRule="auto"/>
            </w:pPr>
            <w:r w:rsidRPr="004F4E45">
              <w:rPr>
                <w:rFonts w:ascii="Calibri" w:eastAsia="Times New Roman" w:hAnsi="Calibri" w:cs="Times New Roman"/>
                <w:color w:val="000000"/>
                <w:sz w:val="16"/>
                <w:szCs w:val="16"/>
                <w:lang w:val="en-GB"/>
              </w:rPr>
              <w:lastRenderedPageBreak/>
              <w:t>Make general comments,</w:t>
            </w:r>
          </w:p>
          <w:p w14:paraId="6E620CA4" w14:textId="5C1D5ECA" w:rsidR="00483939" w:rsidRPr="004F4E45" w:rsidRDefault="002B13EE" w:rsidP="001744FB">
            <w:pPr>
              <w:spacing w:after="0" w:line="240" w:lineRule="auto"/>
            </w:pPr>
            <w:r w:rsidRPr="004F4E45">
              <w:rPr>
                <w:rFonts w:ascii="Calibri" w:eastAsia="Times New Roman" w:hAnsi="Calibri" w:cs="Times New Roman"/>
                <w:color w:val="000000"/>
                <w:sz w:val="16"/>
                <w:szCs w:val="16"/>
                <w:lang w:val="en-GB"/>
              </w:rPr>
              <w:t>Methods,</w:t>
            </w:r>
          </w:p>
          <w:p w14:paraId="1E6E49BF" w14:textId="40597656" w:rsidR="00311594" w:rsidRPr="004F4E45" w:rsidRDefault="003E4F9F" w:rsidP="00311594">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311594">
              <w:rPr>
                <w:rFonts w:ascii="Calibri" w:eastAsia="Times New Roman" w:hAnsi="Calibri" w:cs="Times New Roman"/>
                <w:color w:val="000000"/>
                <w:sz w:val="16"/>
                <w:szCs w:val="16"/>
                <w:lang w:val="en-GB"/>
              </w:rPr>
              <w:t xml:space="preserve">Discussion/Conclusion, </w:t>
            </w:r>
            <w:r w:rsidR="00311594" w:rsidRPr="004F4E45">
              <w:rPr>
                <w:rFonts w:ascii="Calibri" w:eastAsia="Times New Roman" w:hAnsi="Calibri" w:cs="Times New Roman"/>
                <w:color w:val="000000"/>
                <w:sz w:val="16"/>
                <w:szCs w:val="16"/>
                <w:lang w:val="en-GB"/>
              </w:rPr>
              <w:t>Address ethical aspects,</w:t>
            </w:r>
          </w:p>
          <w:p w14:paraId="28207A2B" w14:textId="36B4AD7E" w:rsidR="005C7679" w:rsidRPr="004F4E45" w:rsidRDefault="0048393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00FB9273" w14:textId="3157587B" w:rsidR="007661A8" w:rsidRPr="004F4E45" w:rsidRDefault="00311594" w:rsidP="00311594">
            <w:pPr>
              <w:spacing w:after="0" w:line="240" w:lineRule="auto"/>
              <w:rPr>
                <w:rFonts w:ascii="Calibri" w:eastAsia="Times New Roman" w:hAnsi="Calibri" w:cs="Times New Roman"/>
                <w:color w:val="000000"/>
                <w:sz w:val="16"/>
                <w:szCs w:val="16"/>
                <w:lang w:val="en-GB"/>
              </w:rPr>
            </w:pPr>
            <w:r>
              <w:rPr>
                <w:rFonts w:ascii="Calibri" w:eastAsia="Times New Roman" w:hAnsi="Calibri" w:cs="Times New Roman"/>
                <w:color w:val="000000"/>
                <w:sz w:val="16"/>
                <w:szCs w:val="16"/>
                <w:lang w:val="en-GB"/>
              </w:rPr>
              <w:lastRenderedPageBreak/>
              <w:t xml:space="preserve">1,3, </w:t>
            </w:r>
            <w:r w:rsidR="00D67D75" w:rsidRPr="004F4E45">
              <w:rPr>
                <w:rFonts w:ascii="Calibri" w:eastAsia="Times New Roman" w:hAnsi="Calibri" w:cs="Times New Roman"/>
                <w:color w:val="000000"/>
                <w:sz w:val="16"/>
                <w:szCs w:val="16"/>
                <w:lang w:val="en-GB"/>
              </w:rPr>
              <w:t xml:space="preserve">4, </w:t>
            </w:r>
            <w:r>
              <w:rPr>
                <w:rFonts w:ascii="Calibri" w:eastAsia="Times New Roman" w:hAnsi="Calibri" w:cs="Times New Roman"/>
                <w:color w:val="000000"/>
                <w:sz w:val="16"/>
                <w:szCs w:val="16"/>
                <w:lang w:val="en-GB"/>
              </w:rPr>
              <w:t xml:space="preserve">13, 16, 30, 31, </w:t>
            </w:r>
            <w:r>
              <w:rPr>
                <w:rFonts w:ascii="Calibri" w:eastAsia="Times New Roman" w:hAnsi="Calibri" w:cs="Times New Roman"/>
                <w:color w:val="000000"/>
                <w:sz w:val="16"/>
                <w:szCs w:val="16"/>
                <w:lang w:val="en-GB"/>
              </w:rPr>
              <w:lastRenderedPageBreak/>
              <w:t xml:space="preserve">34, 37, 46, 50, 52, 53, 60, 66, 67, </w:t>
            </w:r>
          </w:p>
        </w:tc>
        <w:tc>
          <w:tcPr>
            <w:tcW w:w="709" w:type="dxa"/>
          </w:tcPr>
          <w:p w14:paraId="4E2DFC8D" w14:textId="01A3DBA5" w:rsidR="007661A8" w:rsidRPr="004F4E45" w:rsidRDefault="00311594" w:rsidP="001744FB">
            <w:pPr>
              <w:spacing w:after="0" w:line="240" w:lineRule="auto"/>
              <w:rPr>
                <w:rFonts w:ascii="Calibri" w:eastAsia="Times New Roman" w:hAnsi="Calibri" w:cs="Times New Roman"/>
                <w:color w:val="000000"/>
                <w:sz w:val="16"/>
                <w:szCs w:val="16"/>
                <w:lang w:val="en-GB"/>
              </w:rPr>
            </w:pPr>
            <w:r>
              <w:rPr>
                <w:rFonts w:ascii="Calibri" w:eastAsia="Times New Roman" w:hAnsi="Calibri" w:cs="Times New Roman"/>
                <w:color w:val="000000"/>
                <w:sz w:val="16"/>
                <w:szCs w:val="16"/>
                <w:lang w:val="en-GB"/>
              </w:rPr>
              <w:lastRenderedPageBreak/>
              <w:t>16</w:t>
            </w:r>
          </w:p>
        </w:tc>
      </w:tr>
      <w:tr w:rsidR="007661A8" w:rsidRPr="004F4E45" w14:paraId="6FAFCB71" w14:textId="77777777" w:rsidTr="00FE2B18">
        <w:trPr>
          <w:trHeight w:val="300"/>
        </w:trPr>
        <w:tc>
          <w:tcPr>
            <w:tcW w:w="1146" w:type="dxa"/>
            <w:shd w:val="clear" w:color="auto" w:fill="auto"/>
            <w:noWrap/>
            <w:vAlign w:val="bottom"/>
            <w:hideMark/>
          </w:tcPr>
          <w:p w14:paraId="598B7C90" w14:textId="2E24AA08"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Kehrer</w:t>
            </w:r>
            <w:proofErr w:type="spellEnd"/>
            <w:r w:rsidRPr="004F4E45">
              <w:rPr>
                <w:rFonts w:ascii="Calibri" w:eastAsia="Times New Roman" w:hAnsi="Calibri" w:cs="Times New Roman"/>
                <w:color w:val="000000"/>
                <w:sz w:val="16"/>
                <w:szCs w:val="16"/>
                <w:lang w:val="en-GB"/>
              </w:rPr>
              <w:t>, J. P.</w:t>
            </w:r>
            <w:r w:rsidR="00173557">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PQit70wQ","properties":{"formattedCitation":"(71)","plainCitation":"(71)","noteIndex":0},"citationItems":[{"id":3597,"uris":["http://zotero.org/users/3447303/items/DVTCM2IG"],"uri":["http://zotero.org/users/3447303/items/DVTCM2IG"],"itemData":{"id":3597,"type":"article-journal","title":"Editors' and reviewers' roles in promoting quality publications","container-title":"Toxicology Letters","page":"S37","volume":"221","source":"Ovid Technologies","archive":"Embase","archive_location":"71200947","abstract":"Peer-reviewed scientific publication is often the primary measure of a researcher's productivity, and scientists look to publish their work in the most prestigious journals. Journal editors seeking to attract the best papers reject 70% or more of manuscripts submitted. This rejection can be either following a review within the editorial office where a determination is made of appropriateness for the journal, general scientific quality, and perhaps novelty as well as an assessment for misconduct including plagiarism, image manipulation and duplicate publication. The second step involves peer reviewers whose role is to provide sound advice to the editor on the article in terms of novelty, significance, scientific validity, and clarity.Recruiting reviewers that are willing to perform an objective, thorough and fair review in a timely fashion is one of the two main roles of the editor. The second main role is to evaluate the reviewers' comments and make a decision on the acceptability of the manuscript. These determinations are based on the editor's experience and judgment and can result in scientifically sound papers being declined because they are considered not to advance the overall field. Decisions on acceptance or rejection should not be a \"vote\" of the reviewers but rather the editor should evaluate the reviewers' advicein the context of the journal's scope and the entire body of submissions received to determine whether the submission is worthy of publication.When these principles are upheld, quality publications are promoted.","DOI":"10.1016/j.toxlet.2013.06.132","ISSN":"0378-4274","language":"English","author":[{"family":"Kehrer","given":"J. P."}],"issued":{"date-parts":[["2013",8,28]]}}}],"schema":"https://github.com/citation-style-language/schema/raw/master/csl-citation.json"} </w:instrText>
            </w:r>
            <w:r w:rsidR="00173557">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1)</w:t>
            </w:r>
            <w:r w:rsidR="0017355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7367701"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5F80414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654E116"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oxicology</w:t>
            </w:r>
          </w:p>
        </w:tc>
        <w:tc>
          <w:tcPr>
            <w:tcW w:w="630" w:type="dxa"/>
            <w:shd w:val="clear" w:color="auto" w:fill="auto"/>
            <w:noWrap/>
            <w:vAlign w:val="bottom"/>
            <w:hideMark/>
          </w:tcPr>
          <w:p w14:paraId="114BEDD9"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28F0640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Letter</w:t>
            </w:r>
          </w:p>
        </w:tc>
        <w:tc>
          <w:tcPr>
            <w:tcW w:w="1677" w:type="dxa"/>
          </w:tcPr>
          <w:p w14:paraId="293AB50B" w14:textId="71B3CC31" w:rsidR="007661A8" w:rsidRPr="004F4E45" w:rsidRDefault="0048393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p>
        </w:tc>
        <w:tc>
          <w:tcPr>
            <w:tcW w:w="708" w:type="dxa"/>
            <w:shd w:val="clear" w:color="auto" w:fill="auto"/>
            <w:noWrap/>
            <w:vAlign w:val="bottom"/>
          </w:tcPr>
          <w:p w14:paraId="4C401F91" w14:textId="58879711"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5B6E1F" w:rsidRPr="004F4E45">
              <w:rPr>
                <w:rFonts w:ascii="Calibri" w:eastAsia="Times New Roman" w:hAnsi="Calibri" w:cs="Times New Roman"/>
                <w:color w:val="000000"/>
                <w:sz w:val="16"/>
                <w:szCs w:val="16"/>
                <w:lang w:val="en-GB"/>
              </w:rPr>
              <w:t xml:space="preserve">13, </w:t>
            </w:r>
            <w:r w:rsidR="00483939" w:rsidRPr="004F4E45">
              <w:rPr>
                <w:rFonts w:ascii="Calibri" w:eastAsia="Times New Roman" w:hAnsi="Calibri" w:cs="Times New Roman"/>
                <w:color w:val="000000"/>
                <w:sz w:val="16"/>
                <w:szCs w:val="16"/>
                <w:lang w:val="en-GB"/>
              </w:rPr>
              <w:t>14</w:t>
            </w:r>
          </w:p>
        </w:tc>
        <w:tc>
          <w:tcPr>
            <w:tcW w:w="709" w:type="dxa"/>
          </w:tcPr>
          <w:p w14:paraId="5307DCD5" w14:textId="77777777" w:rsidR="007661A8" w:rsidRPr="004F4E45" w:rsidRDefault="00524DA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p>
        </w:tc>
      </w:tr>
      <w:tr w:rsidR="007661A8" w:rsidRPr="004F4E45" w14:paraId="0A3675E4" w14:textId="77777777" w:rsidTr="00FE2B18">
        <w:trPr>
          <w:trHeight w:val="300"/>
        </w:trPr>
        <w:tc>
          <w:tcPr>
            <w:tcW w:w="1146" w:type="dxa"/>
            <w:shd w:val="clear" w:color="auto" w:fill="auto"/>
            <w:noWrap/>
            <w:vAlign w:val="bottom"/>
            <w:hideMark/>
          </w:tcPr>
          <w:p w14:paraId="461C95C0" w14:textId="5BE78BF0"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Kot</w:t>
            </w:r>
            <w:r w:rsidR="00DB6B39">
              <w:rPr>
                <w:rFonts w:ascii="Calibri" w:eastAsia="Times New Roman" w:hAnsi="Calibri" w:cs="Times New Roman"/>
                <w:color w:val="000000"/>
                <w:sz w:val="16"/>
                <w:szCs w:val="16"/>
                <w:lang w:val="en-GB"/>
              </w:rPr>
              <w:t>s</w:t>
            </w:r>
            <w:r w:rsidRPr="004F4E45">
              <w:rPr>
                <w:rFonts w:ascii="Calibri" w:eastAsia="Times New Roman" w:hAnsi="Calibri" w:cs="Times New Roman"/>
                <w:color w:val="000000"/>
                <w:sz w:val="16"/>
                <w:szCs w:val="16"/>
                <w:lang w:val="en-GB"/>
              </w:rPr>
              <w:t>is</w:t>
            </w:r>
            <w:proofErr w:type="spellEnd"/>
            <w:r w:rsidRPr="004F4E45">
              <w:rPr>
                <w:rFonts w:ascii="Calibri" w:eastAsia="Times New Roman" w:hAnsi="Calibri" w:cs="Times New Roman"/>
                <w:color w:val="000000"/>
                <w:sz w:val="16"/>
                <w:szCs w:val="16"/>
                <w:lang w:val="en-GB"/>
              </w:rPr>
              <w:t>, S.</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AJF7t8ie","properties":{"formattedCitation":"(72)","plainCitation":"(72)","noteIndex":0},"citationItems":[{"id":3459,"uris":["http://zotero.org/users/3447303/items/7NIPSSNM"],"uri":["http://zotero.org/users/3447303/items/7NIPSSNM"],"itemData":{"id":3459,"type":"article-journal","title":"Manuscript rejection: How to submit a revision and tips on being a good peer reviewer","container-title":"Plastic and Reconstructive Surgery","page":"958-964","volume":"133","issue":"4","archive":"Scopus","abstract":"SUMMARY: Many instructional guides have been published on how to write scientific papers. Likewise, many published articles have focused on the reasons why submitted manuscripts are rejected. However, fewer publications have been presented to guide authors on how to address reviewers' comments in a manuscript revision. Even fewer counsel authors on how to deal with a rejection decision. In this article, the authors present a literature review on the strategies to get a manuscript accepted, despite an initial unfavorable review. The authors share their experience with addressing reviewers' comments to get a manuscript accepted and published. Finally, the authors discuss the process of peer review and offer tips on how to be an effective peer reviewer. Copyright © 2014 by the American Society of Plastic Surgeons.","DOI":"10.1097/PRS.0000000000000002","ISSN":"00321052 (ISSN)","language":"English","author":[{"family":"Kotsis","given":"S. V."},{"family":"Chung","given":"K. C."}],"issued":{"date-parts":[["2014"]]}}}],"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2)</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1A9CF93"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A8D18A9"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1F7F891"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lastic and Reconstructive Surgery</w:t>
            </w:r>
          </w:p>
        </w:tc>
        <w:tc>
          <w:tcPr>
            <w:tcW w:w="630" w:type="dxa"/>
            <w:shd w:val="clear" w:color="auto" w:fill="auto"/>
            <w:noWrap/>
            <w:vAlign w:val="bottom"/>
            <w:hideMark/>
          </w:tcPr>
          <w:p w14:paraId="71079F2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4C726CA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43267FF" w14:textId="081B5BDA" w:rsidR="00483939" w:rsidRPr="004F4E45" w:rsidRDefault="00896A5C"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CA5FAD" w:rsidRPr="004F4E45">
              <w:t xml:space="preserve"> </w:t>
            </w:r>
            <w:r w:rsidR="00CA5FAD" w:rsidRPr="004F4E45">
              <w:rPr>
                <w:rFonts w:ascii="Calibri" w:eastAsia="Times New Roman" w:hAnsi="Calibri" w:cs="Times New Roman"/>
                <w:color w:val="000000"/>
                <w:sz w:val="16"/>
                <w:szCs w:val="16"/>
                <w:lang w:val="en-GB"/>
              </w:rPr>
              <w:t>Make general comments,</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46A8E9AC" w14:textId="1C9F67D4" w:rsidR="00483939"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483939" w:rsidRPr="004F4E45">
              <w:rPr>
                <w:rFonts w:ascii="Calibri" w:eastAsia="Times New Roman" w:hAnsi="Calibri" w:cs="Times New Roman"/>
                <w:color w:val="000000"/>
                <w:sz w:val="16"/>
                <w:szCs w:val="16"/>
                <w:lang w:val="en-GB"/>
              </w:rPr>
              <w:t>Discussion/</w:t>
            </w:r>
            <w:proofErr w:type="spellStart"/>
            <w:r w:rsidR="00483939" w:rsidRPr="004F4E45">
              <w:rPr>
                <w:rFonts w:ascii="Calibri" w:eastAsia="Times New Roman" w:hAnsi="Calibri" w:cs="Times New Roman"/>
                <w:color w:val="000000"/>
                <w:sz w:val="16"/>
                <w:szCs w:val="16"/>
                <w:lang w:val="en-GB"/>
              </w:rPr>
              <w:t>ConclusionR</w:t>
            </w:r>
            <w:r w:rsidR="00E51D6F" w:rsidRPr="004F4E45">
              <w:rPr>
                <w:rFonts w:ascii="Calibri" w:eastAsia="Times New Roman" w:hAnsi="Calibri" w:cs="Times New Roman"/>
                <w:color w:val="000000"/>
                <w:sz w:val="16"/>
                <w:szCs w:val="16"/>
                <w:lang w:val="en-GB"/>
              </w:rPr>
              <w:t>eferences</w:t>
            </w:r>
            <w:proofErr w:type="spellEnd"/>
            <w:r w:rsidR="00E51D6F" w:rsidRPr="004F4E45">
              <w:rPr>
                <w:rFonts w:ascii="Calibri" w:eastAsia="Times New Roman" w:hAnsi="Calibri" w:cs="Times New Roman"/>
                <w:color w:val="000000"/>
                <w:sz w:val="16"/>
                <w:szCs w:val="16"/>
                <w:lang w:val="en-GB"/>
              </w:rPr>
              <w:t>,</w:t>
            </w:r>
          </w:p>
          <w:p w14:paraId="6144358A" w14:textId="2A5EFB3F" w:rsidR="00483939"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32E7D3EC" w14:textId="661204E1" w:rsidR="007661A8" w:rsidRPr="004F4E45" w:rsidRDefault="00040F7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r w:rsidR="0007697E" w:rsidRPr="004F4E45">
              <w:t xml:space="preserve"> </w:t>
            </w:r>
            <w:r w:rsidR="00483939"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02B9DB6E" w14:textId="18D96174" w:rsidR="007661A8"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D67D75" w:rsidRPr="004F4E45">
              <w:rPr>
                <w:rFonts w:ascii="Calibri" w:eastAsia="Times New Roman" w:hAnsi="Calibri" w:cs="Times New Roman"/>
                <w:color w:val="000000"/>
                <w:sz w:val="16"/>
                <w:szCs w:val="16"/>
                <w:lang w:val="en-GB"/>
              </w:rPr>
              <w:t xml:space="preserve">4, </w:t>
            </w:r>
            <w:r w:rsidR="00CA5FAD" w:rsidRPr="004F4E45">
              <w:rPr>
                <w:rFonts w:ascii="Calibri" w:eastAsia="Times New Roman" w:hAnsi="Calibri" w:cs="Times New Roman"/>
                <w:color w:val="000000"/>
                <w:sz w:val="16"/>
                <w:szCs w:val="16"/>
                <w:lang w:val="en-GB"/>
              </w:rPr>
              <w:t xml:space="preserve">12, </w:t>
            </w:r>
            <w:r w:rsidR="005C7679" w:rsidRPr="004F4E45">
              <w:rPr>
                <w:rFonts w:ascii="Calibri" w:eastAsia="Times New Roman" w:hAnsi="Calibri" w:cs="Times New Roman"/>
                <w:color w:val="000000"/>
                <w:sz w:val="16"/>
                <w:szCs w:val="16"/>
                <w:lang w:val="en-GB"/>
              </w:rPr>
              <w:t xml:space="preserve">16, </w:t>
            </w:r>
            <w:r w:rsidR="00A32889" w:rsidRPr="004F4E45">
              <w:rPr>
                <w:rFonts w:ascii="Calibri" w:eastAsia="Times New Roman" w:hAnsi="Calibri" w:cs="Times New Roman"/>
                <w:color w:val="000000"/>
                <w:sz w:val="16"/>
                <w:szCs w:val="16"/>
                <w:lang w:val="en-GB"/>
              </w:rPr>
              <w:t xml:space="preserve">26, </w:t>
            </w:r>
            <w:r w:rsidR="001D4507" w:rsidRPr="004F4E45">
              <w:rPr>
                <w:rFonts w:ascii="Calibri" w:eastAsia="Times New Roman" w:hAnsi="Calibri" w:cs="Times New Roman"/>
                <w:color w:val="000000"/>
                <w:sz w:val="16"/>
                <w:szCs w:val="16"/>
                <w:lang w:val="en-GB"/>
              </w:rPr>
              <w:t>27,</w:t>
            </w:r>
            <w:r w:rsidR="00553E43" w:rsidRPr="004F4E45">
              <w:rPr>
                <w:rFonts w:ascii="Calibri" w:eastAsia="Times New Roman" w:hAnsi="Calibri" w:cs="Times New Roman"/>
                <w:color w:val="000000"/>
                <w:sz w:val="16"/>
                <w:szCs w:val="16"/>
                <w:lang w:val="en-GB"/>
              </w:rPr>
              <w:t xml:space="preserve"> 28,</w:t>
            </w:r>
            <w:r w:rsidR="002B13EE" w:rsidRPr="004F4E45">
              <w:rPr>
                <w:rFonts w:ascii="Calibri" w:eastAsia="Times New Roman" w:hAnsi="Calibri" w:cs="Times New Roman"/>
                <w:color w:val="000000"/>
                <w:sz w:val="16"/>
                <w:szCs w:val="16"/>
                <w:lang w:val="en-GB"/>
              </w:rPr>
              <w:t xml:space="preserve"> 30, </w:t>
            </w:r>
            <w:r w:rsidR="00515E17" w:rsidRPr="004F4E45">
              <w:rPr>
                <w:rFonts w:ascii="Calibri" w:eastAsia="Times New Roman" w:hAnsi="Calibri" w:cs="Times New Roman"/>
                <w:color w:val="000000"/>
                <w:sz w:val="16"/>
                <w:szCs w:val="16"/>
                <w:lang w:val="en-GB"/>
              </w:rPr>
              <w:t xml:space="preserve">31, </w:t>
            </w:r>
            <w:r w:rsidR="00CF1C35" w:rsidRPr="004F4E45">
              <w:rPr>
                <w:rFonts w:ascii="Calibri" w:eastAsia="Times New Roman" w:hAnsi="Calibri" w:cs="Times New Roman"/>
                <w:color w:val="000000"/>
                <w:sz w:val="16"/>
                <w:szCs w:val="16"/>
                <w:lang w:val="en-GB"/>
              </w:rPr>
              <w:t xml:space="preserve">32, </w:t>
            </w:r>
            <w:r w:rsidR="007246A0" w:rsidRPr="004F4E45">
              <w:rPr>
                <w:rFonts w:ascii="Calibri" w:eastAsia="Times New Roman" w:hAnsi="Calibri" w:cs="Times New Roman"/>
                <w:color w:val="000000"/>
                <w:sz w:val="16"/>
                <w:szCs w:val="16"/>
                <w:lang w:val="en-GB"/>
              </w:rPr>
              <w:t>33,</w:t>
            </w:r>
            <w:r w:rsidR="00BD5089" w:rsidRPr="004F4E45">
              <w:rPr>
                <w:rFonts w:ascii="Calibri" w:eastAsia="Times New Roman" w:hAnsi="Calibri" w:cs="Times New Roman"/>
                <w:color w:val="000000"/>
                <w:sz w:val="16"/>
                <w:szCs w:val="16"/>
                <w:lang w:val="en-GB"/>
              </w:rPr>
              <w:t xml:space="preserve"> 34,</w:t>
            </w:r>
            <w:r w:rsidR="003A673A" w:rsidRPr="004F4E45">
              <w:rPr>
                <w:rFonts w:ascii="Calibri" w:eastAsia="Times New Roman" w:hAnsi="Calibri" w:cs="Times New Roman"/>
                <w:color w:val="000000"/>
                <w:sz w:val="16"/>
                <w:szCs w:val="16"/>
                <w:lang w:val="en-GB"/>
              </w:rPr>
              <w:t xml:space="preserve"> 35, </w:t>
            </w:r>
            <w:r w:rsidR="00846E39" w:rsidRPr="004F4E45">
              <w:rPr>
                <w:rFonts w:ascii="Calibri" w:eastAsia="Times New Roman" w:hAnsi="Calibri" w:cs="Times New Roman"/>
                <w:color w:val="000000"/>
                <w:sz w:val="16"/>
                <w:szCs w:val="16"/>
                <w:lang w:val="en-GB"/>
              </w:rPr>
              <w:t xml:space="preserve">36, </w:t>
            </w:r>
            <w:r w:rsidR="00430C50" w:rsidRPr="004F4E45">
              <w:rPr>
                <w:rFonts w:ascii="Calibri" w:eastAsia="Times New Roman" w:hAnsi="Calibri" w:cs="Times New Roman"/>
                <w:color w:val="000000"/>
                <w:sz w:val="16"/>
                <w:szCs w:val="16"/>
                <w:lang w:val="en-GB"/>
              </w:rPr>
              <w:t>38,</w:t>
            </w:r>
            <w:r w:rsidR="009C6727" w:rsidRPr="004F4E45">
              <w:rPr>
                <w:rFonts w:ascii="Calibri" w:eastAsia="Times New Roman" w:hAnsi="Calibri" w:cs="Times New Roman"/>
                <w:color w:val="000000"/>
                <w:sz w:val="16"/>
                <w:szCs w:val="16"/>
                <w:lang w:val="en-GB"/>
              </w:rPr>
              <w:t xml:space="preserve"> 39, </w:t>
            </w:r>
            <w:r w:rsidR="00875EC4" w:rsidRPr="004F4E45">
              <w:rPr>
                <w:rFonts w:ascii="Calibri" w:eastAsia="Times New Roman" w:hAnsi="Calibri" w:cs="Times New Roman"/>
                <w:color w:val="000000"/>
                <w:sz w:val="16"/>
                <w:szCs w:val="16"/>
                <w:lang w:val="en-GB"/>
              </w:rPr>
              <w:t>40,</w:t>
            </w:r>
            <w:r w:rsidR="00456AFF" w:rsidRPr="004F4E45">
              <w:rPr>
                <w:rFonts w:ascii="Calibri" w:eastAsia="Times New Roman" w:hAnsi="Calibri" w:cs="Times New Roman"/>
                <w:color w:val="000000"/>
                <w:sz w:val="16"/>
                <w:szCs w:val="16"/>
                <w:lang w:val="en-GB"/>
              </w:rPr>
              <w:t xml:space="preserve"> 41,</w:t>
            </w:r>
            <w:r w:rsidR="00324601" w:rsidRPr="004F4E45">
              <w:rPr>
                <w:rFonts w:ascii="Calibri" w:eastAsia="Times New Roman" w:hAnsi="Calibri" w:cs="Times New Roman"/>
                <w:color w:val="000000"/>
                <w:sz w:val="16"/>
                <w:szCs w:val="16"/>
                <w:lang w:val="en-GB"/>
              </w:rPr>
              <w:t xml:space="preserve"> 42, </w:t>
            </w:r>
            <w:r w:rsidR="006019E5" w:rsidRPr="004F4E45">
              <w:rPr>
                <w:rFonts w:ascii="Calibri" w:eastAsia="Times New Roman" w:hAnsi="Calibri" w:cs="Times New Roman"/>
                <w:color w:val="000000"/>
                <w:sz w:val="16"/>
                <w:szCs w:val="16"/>
                <w:lang w:val="en-GB"/>
              </w:rPr>
              <w:t xml:space="preserve">44, </w:t>
            </w:r>
            <w:r w:rsidR="00713D80" w:rsidRPr="004F4E45">
              <w:rPr>
                <w:rFonts w:ascii="Calibri" w:eastAsia="Times New Roman" w:hAnsi="Calibri" w:cs="Times New Roman"/>
                <w:color w:val="000000"/>
                <w:sz w:val="16"/>
                <w:szCs w:val="16"/>
                <w:lang w:val="en-GB"/>
              </w:rPr>
              <w:t xml:space="preserve">45, </w:t>
            </w:r>
            <w:r w:rsidR="003E4F9F" w:rsidRPr="004F4E45">
              <w:rPr>
                <w:rFonts w:ascii="Calibri" w:eastAsia="Times New Roman" w:hAnsi="Calibri" w:cs="Times New Roman"/>
                <w:color w:val="000000"/>
                <w:sz w:val="16"/>
                <w:szCs w:val="16"/>
                <w:lang w:val="en-GB"/>
              </w:rPr>
              <w:t>46,</w:t>
            </w:r>
            <w:r w:rsidR="00203C8F" w:rsidRPr="004F4E45">
              <w:rPr>
                <w:rFonts w:ascii="Calibri" w:eastAsia="Times New Roman" w:hAnsi="Calibri" w:cs="Times New Roman"/>
                <w:color w:val="000000"/>
                <w:sz w:val="16"/>
                <w:szCs w:val="16"/>
                <w:lang w:val="en-GB"/>
              </w:rPr>
              <w:t xml:space="preserve"> 47,</w:t>
            </w:r>
            <w:r w:rsidR="007731B9" w:rsidRPr="004F4E45">
              <w:rPr>
                <w:rFonts w:ascii="Calibri" w:eastAsia="Times New Roman" w:hAnsi="Calibri" w:cs="Times New Roman"/>
                <w:color w:val="000000"/>
                <w:sz w:val="16"/>
                <w:szCs w:val="16"/>
                <w:lang w:val="en-GB"/>
              </w:rPr>
              <w:t xml:space="preserve"> 50, </w:t>
            </w:r>
            <w:r w:rsidR="003A5E5F" w:rsidRPr="004F4E45">
              <w:rPr>
                <w:rFonts w:ascii="Calibri" w:eastAsia="Times New Roman" w:hAnsi="Calibri" w:cs="Times New Roman"/>
                <w:color w:val="000000"/>
                <w:sz w:val="16"/>
                <w:szCs w:val="16"/>
                <w:lang w:val="en-GB"/>
              </w:rPr>
              <w:t>51,</w:t>
            </w:r>
            <w:r w:rsidR="003A4D2B" w:rsidRPr="004F4E45">
              <w:rPr>
                <w:rFonts w:ascii="Calibri" w:eastAsia="Times New Roman" w:hAnsi="Calibri" w:cs="Times New Roman"/>
                <w:color w:val="000000"/>
                <w:sz w:val="16"/>
                <w:szCs w:val="16"/>
                <w:lang w:val="en-GB"/>
              </w:rPr>
              <w:t xml:space="preserve"> 52,</w:t>
            </w:r>
            <w:r w:rsidR="002C765D" w:rsidRPr="004F4E45">
              <w:rPr>
                <w:rFonts w:ascii="Calibri" w:eastAsia="Times New Roman" w:hAnsi="Calibri" w:cs="Times New Roman"/>
                <w:color w:val="000000"/>
                <w:sz w:val="16"/>
                <w:szCs w:val="16"/>
                <w:lang w:val="en-GB"/>
              </w:rPr>
              <w:t xml:space="preserve"> 53,</w:t>
            </w:r>
            <w:r w:rsidR="00E51D6F" w:rsidRPr="004F4E45">
              <w:rPr>
                <w:rFonts w:ascii="Calibri" w:eastAsia="Times New Roman" w:hAnsi="Calibri" w:cs="Times New Roman"/>
                <w:color w:val="000000"/>
                <w:sz w:val="16"/>
                <w:szCs w:val="16"/>
                <w:lang w:val="en-GB"/>
              </w:rPr>
              <w:t xml:space="preserve"> 56, </w:t>
            </w:r>
            <w:r w:rsidR="005E4FE4" w:rsidRPr="004F4E45">
              <w:rPr>
                <w:rFonts w:ascii="Calibri" w:eastAsia="Times New Roman" w:hAnsi="Calibri" w:cs="Times New Roman"/>
                <w:color w:val="000000"/>
                <w:sz w:val="16"/>
                <w:szCs w:val="16"/>
                <w:lang w:val="en-GB"/>
              </w:rPr>
              <w:t>57,</w:t>
            </w:r>
            <w:r w:rsidR="006A4FBC" w:rsidRPr="004F4E45">
              <w:rPr>
                <w:rFonts w:ascii="Calibri" w:eastAsia="Times New Roman" w:hAnsi="Calibri" w:cs="Times New Roman"/>
                <w:color w:val="000000"/>
                <w:sz w:val="16"/>
                <w:szCs w:val="16"/>
                <w:lang w:val="en-GB"/>
              </w:rPr>
              <w:t xml:space="preserve"> 69, </w:t>
            </w:r>
            <w:r w:rsidR="00040F79" w:rsidRPr="004F4E45">
              <w:rPr>
                <w:rFonts w:ascii="Calibri" w:eastAsia="Times New Roman" w:hAnsi="Calibri" w:cs="Times New Roman"/>
                <w:color w:val="000000"/>
                <w:sz w:val="16"/>
                <w:szCs w:val="16"/>
                <w:lang w:val="en-GB"/>
              </w:rPr>
              <w:t>70,</w:t>
            </w:r>
            <w:r w:rsidR="00483939" w:rsidRPr="004F4E45">
              <w:rPr>
                <w:rFonts w:ascii="Calibri" w:eastAsia="Times New Roman" w:hAnsi="Calibri" w:cs="Times New Roman"/>
                <w:color w:val="000000"/>
                <w:sz w:val="16"/>
                <w:szCs w:val="16"/>
                <w:lang w:val="en-GB"/>
              </w:rPr>
              <w:t xml:space="preserve"> 71</w:t>
            </w:r>
          </w:p>
        </w:tc>
        <w:tc>
          <w:tcPr>
            <w:tcW w:w="709" w:type="dxa"/>
          </w:tcPr>
          <w:p w14:paraId="2F23C482" w14:textId="6EB07919" w:rsidR="007661A8" w:rsidRPr="004F4E45" w:rsidRDefault="0048393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2</w:t>
            </w:r>
          </w:p>
        </w:tc>
      </w:tr>
      <w:tr w:rsidR="007661A8" w:rsidRPr="004F4E45" w14:paraId="70C964D1" w14:textId="77777777" w:rsidTr="00FE2B18">
        <w:trPr>
          <w:trHeight w:val="300"/>
        </w:trPr>
        <w:tc>
          <w:tcPr>
            <w:tcW w:w="1146" w:type="dxa"/>
            <w:shd w:val="clear" w:color="auto" w:fill="auto"/>
            <w:noWrap/>
            <w:vAlign w:val="bottom"/>
            <w:hideMark/>
          </w:tcPr>
          <w:p w14:paraId="66555AF5" w14:textId="32D128AB"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Kottner</w:t>
            </w:r>
            <w:proofErr w:type="spellEnd"/>
            <w:r w:rsidRPr="004F4E45">
              <w:rPr>
                <w:rFonts w:ascii="Calibri" w:eastAsia="Times New Roman" w:hAnsi="Calibri" w:cs="Times New Roman"/>
                <w:color w:val="000000"/>
                <w:sz w:val="16"/>
                <w:szCs w:val="16"/>
                <w:lang w:val="en-GB"/>
              </w:rPr>
              <w:t>, J.</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9oycwwWI","properties":{"formattedCitation":"(73)","plainCitation":"(73)","noteIndex":0},"citationItems":[{"id":3082,"uris":["http://zotero.org/users/3447303/items/W73QYXZL"],"uri":["http://zotero.org/users/3447303/items/W73QYXZL"],"itemData":{"id":3082,"type":"article-journal","title":"How to peer review and revise manuscripts submitted for publication in academic nursing journals","container-title":"International Journal of Nursing Studies","page":"A1-A3","volume":"64","archive_location":"WOS:000390623200001","ISSN":"0020-7489","journalAbbreviation":"Int. J. Nurs. Stud.","language":"English","author":[{"family":"Kottner","given":"J."},{"family":"Norman","given":"I."}],"issued":{"date-parts":[["2016",12]]}}}],"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3)</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38F4C81"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Germany</w:t>
            </w:r>
          </w:p>
        </w:tc>
        <w:tc>
          <w:tcPr>
            <w:tcW w:w="910" w:type="dxa"/>
            <w:shd w:val="clear" w:color="auto" w:fill="auto"/>
            <w:noWrap/>
            <w:vAlign w:val="bottom"/>
            <w:hideMark/>
          </w:tcPr>
          <w:p w14:paraId="5B76F975"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E4CDC6F"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nternational Journal of Nursing Studies</w:t>
            </w:r>
          </w:p>
        </w:tc>
        <w:tc>
          <w:tcPr>
            <w:tcW w:w="630" w:type="dxa"/>
            <w:shd w:val="clear" w:color="auto" w:fill="auto"/>
            <w:noWrap/>
            <w:vAlign w:val="bottom"/>
            <w:hideMark/>
          </w:tcPr>
          <w:p w14:paraId="65B193D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6881B9A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70E9D6F" w14:textId="667C5024" w:rsidR="00C2307A" w:rsidRPr="004F4E45" w:rsidRDefault="00B96CE1" w:rsidP="001744FB">
            <w:pPr>
              <w:spacing w:after="0" w:line="240" w:lineRule="auto"/>
            </w:pPr>
            <w:r w:rsidRPr="004F4E45">
              <w:rPr>
                <w:rFonts w:ascii="Calibri" w:eastAsia="Times New Roman" w:hAnsi="Calibri" w:cs="Times New Roman"/>
                <w:color w:val="000000"/>
                <w:sz w:val="16"/>
                <w:szCs w:val="16"/>
                <w:lang w:val="en-GB"/>
              </w:rPr>
              <w:t xml:space="preserve">Organization and approach to review, </w:t>
            </w:r>
            <w:r w:rsidR="00E83387" w:rsidRPr="004F4E45">
              <w:rPr>
                <w:rFonts w:ascii="Calibri" w:eastAsia="Times New Roman" w:hAnsi="Calibri" w:cs="Times New Roman"/>
                <w:color w:val="000000"/>
                <w:sz w:val="16"/>
                <w:szCs w:val="16"/>
                <w:lang w:val="en-GB"/>
              </w:rPr>
              <w:t>Make general comments,</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2636B888" w14:textId="4A1B6D56" w:rsidR="00C2307A"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C2307A" w:rsidRPr="004F4E45">
              <w:rPr>
                <w:rFonts w:ascii="Calibri" w:eastAsia="Times New Roman" w:hAnsi="Calibri" w:cs="Times New Roman"/>
                <w:color w:val="000000"/>
                <w:sz w:val="16"/>
                <w:szCs w:val="16"/>
                <w:lang w:val="en-GB"/>
              </w:rPr>
              <w:t>Discussion/</w:t>
            </w:r>
            <w:proofErr w:type="spellStart"/>
            <w:r w:rsidR="00C2307A" w:rsidRPr="004F4E45">
              <w:rPr>
                <w:rFonts w:ascii="Calibri" w:eastAsia="Times New Roman" w:hAnsi="Calibri" w:cs="Times New Roman"/>
                <w:color w:val="000000"/>
                <w:sz w:val="16"/>
                <w:szCs w:val="16"/>
                <w:lang w:val="en-GB"/>
              </w:rPr>
              <w:t>ConclusionR</w:t>
            </w:r>
            <w:r w:rsidR="00E51D6F" w:rsidRPr="004F4E45">
              <w:rPr>
                <w:rFonts w:ascii="Calibri" w:eastAsia="Times New Roman" w:hAnsi="Calibri" w:cs="Times New Roman"/>
                <w:color w:val="000000"/>
                <w:sz w:val="16"/>
                <w:szCs w:val="16"/>
                <w:lang w:val="en-GB"/>
              </w:rPr>
              <w:t>eferences</w:t>
            </w:r>
            <w:proofErr w:type="spellEnd"/>
            <w:r w:rsidR="00E51D6F" w:rsidRPr="004F4E45">
              <w:rPr>
                <w:rFonts w:ascii="Calibri" w:eastAsia="Times New Roman" w:hAnsi="Calibri" w:cs="Times New Roman"/>
                <w:color w:val="000000"/>
                <w:sz w:val="16"/>
                <w:szCs w:val="16"/>
                <w:lang w:val="en-GB"/>
              </w:rPr>
              <w:t>,</w:t>
            </w:r>
          </w:p>
          <w:p w14:paraId="2FC84915" w14:textId="0482623A" w:rsidR="007661A8" w:rsidRPr="004F4E45" w:rsidRDefault="008D5E2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Provide </w:t>
            </w:r>
            <w:r w:rsidR="00C2307A" w:rsidRPr="004F4E45">
              <w:rPr>
                <w:rFonts w:ascii="Calibri" w:eastAsia="Times New Roman" w:hAnsi="Calibri" w:cs="Times New Roman"/>
                <w:color w:val="000000"/>
                <w:sz w:val="16"/>
                <w:szCs w:val="16"/>
                <w:lang w:val="en-GB"/>
              </w:rPr>
              <w:t>recommendations</w:t>
            </w:r>
          </w:p>
        </w:tc>
        <w:tc>
          <w:tcPr>
            <w:tcW w:w="708" w:type="dxa"/>
            <w:shd w:val="clear" w:color="auto" w:fill="auto"/>
            <w:noWrap/>
            <w:vAlign w:val="bottom"/>
          </w:tcPr>
          <w:p w14:paraId="31A87436" w14:textId="193E6A8A" w:rsidR="007661A8" w:rsidRPr="004F4E45" w:rsidRDefault="00B96CE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5269D9" w:rsidRPr="004F4E45">
              <w:rPr>
                <w:rFonts w:ascii="Calibri" w:eastAsia="Times New Roman" w:hAnsi="Calibri" w:cs="Times New Roman"/>
                <w:color w:val="000000"/>
                <w:sz w:val="16"/>
                <w:szCs w:val="16"/>
                <w:lang w:val="en-GB"/>
              </w:rPr>
              <w:t xml:space="preserve">2, </w:t>
            </w:r>
            <w:r w:rsidR="006145D0" w:rsidRPr="004F4E45">
              <w:rPr>
                <w:rFonts w:ascii="Calibri" w:eastAsia="Times New Roman" w:hAnsi="Calibri" w:cs="Times New Roman"/>
                <w:color w:val="000000"/>
                <w:sz w:val="16"/>
                <w:szCs w:val="16"/>
                <w:lang w:val="en-GB"/>
              </w:rPr>
              <w:t xml:space="preserve">10, </w:t>
            </w:r>
            <w:r w:rsidR="00E83387" w:rsidRPr="004F4E45">
              <w:rPr>
                <w:rFonts w:ascii="Calibri" w:eastAsia="Times New Roman" w:hAnsi="Calibri" w:cs="Times New Roman"/>
                <w:color w:val="000000"/>
                <w:sz w:val="16"/>
                <w:szCs w:val="16"/>
                <w:lang w:val="en-GB"/>
              </w:rPr>
              <w:t xml:space="preserve">11, </w:t>
            </w:r>
            <w:r w:rsidR="005B6E1F" w:rsidRPr="004F4E45">
              <w:rPr>
                <w:rFonts w:ascii="Calibri" w:eastAsia="Times New Roman" w:hAnsi="Calibri" w:cs="Times New Roman"/>
                <w:color w:val="000000"/>
                <w:sz w:val="16"/>
                <w:szCs w:val="16"/>
                <w:lang w:val="en-GB"/>
              </w:rPr>
              <w:t xml:space="preserve">13, </w:t>
            </w:r>
            <w:r w:rsidR="007C71CB" w:rsidRPr="004F4E45">
              <w:rPr>
                <w:rFonts w:ascii="Calibri" w:eastAsia="Times New Roman" w:hAnsi="Calibri" w:cs="Times New Roman"/>
                <w:color w:val="000000"/>
                <w:sz w:val="16"/>
                <w:szCs w:val="16"/>
                <w:lang w:val="en-GB"/>
              </w:rPr>
              <w:t xml:space="preserve">14, </w:t>
            </w:r>
            <w:r w:rsidR="005C7679" w:rsidRPr="004F4E45">
              <w:rPr>
                <w:rFonts w:ascii="Calibri" w:eastAsia="Times New Roman" w:hAnsi="Calibri" w:cs="Times New Roman"/>
                <w:color w:val="000000"/>
                <w:sz w:val="16"/>
                <w:szCs w:val="16"/>
                <w:lang w:val="en-GB"/>
              </w:rPr>
              <w:t xml:space="preserve">15, 16, </w:t>
            </w:r>
            <w:r w:rsidR="00753B84" w:rsidRPr="004F4E45">
              <w:rPr>
                <w:rFonts w:ascii="Calibri" w:eastAsia="Times New Roman" w:hAnsi="Calibri" w:cs="Times New Roman"/>
                <w:color w:val="000000"/>
                <w:sz w:val="16"/>
                <w:szCs w:val="16"/>
                <w:lang w:val="en-GB"/>
              </w:rPr>
              <w:t xml:space="preserve">19, </w:t>
            </w:r>
            <w:r w:rsidR="00A32889" w:rsidRPr="004F4E45">
              <w:rPr>
                <w:rFonts w:ascii="Calibri" w:eastAsia="Times New Roman" w:hAnsi="Calibri" w:cs="Times New Roman"/>
                <w:color w:val="000000"/>
                <w:sz w:val="16"/>
                <w:szCs w:val="16"/>
                <w:lang w:val="en-GB"/>
              </w:rPr>
              <w:t xml:space="preserve">26, </w:t>
            </w:r>
            <w:r w:rsidR="001D4507" w:rsidRPr="004F4E45">
              <w:rPr>
                <w:rFonts w:ascii="Calibri" w:eastAsia="Times New Roman" w:hAnsi="Calibri" w:cs="Times New Roman"/>
                <w:color w:val="000000"/>
                <w:sz w:val="16"/>
                <w:szCs w:val="16"/>
                <w:lang w:val="en-GB"/>
              </w:rPr>
              <w:t xml:space="preserve">27, </w:t>
            </w:r>
            <w:r w:rsidR="002B13EE" w:rsidRPr="004F4E45">
              <w:rPr>
                <w:rFonts w:ascii="Calibri" w:eastAsia="Times New Roman" w:hAnsi="Calibri" w:cs="Times New Roman"/>
                <w:color w:val="000000"/>
                <w:sz w:val="16"/>
                <w:szCs w:val="16"/>
                <w:lang w:val="en-GB"/>
              </w:rPr>
              <w:t xml:space="preserve">30, </w:t>
            </w:r>
            <w:r w:rsidR="00713D80" w:rsidRPr="004F4E45">
              <w:rPr>
                <w:rFonts w:ascii="Calibri" w:eastAsia="Times New Roman" w:hAnsi="Calibri" w:cs="Times New Roman"/>
                <w:color w:val="000000"/>
                <w:sz w:val="16"/>
                <w:szCs w:val="16"/>
                <w:lang w:val="en-GB"/>
              </w:rPr>
              <w:t xml:space="preserve">45, </w:t>
            </w:r>
            <w:r w:rsidR="00203C8F" w:rsidRPr="004F4E45">
              <w:rPr>
                <w:rFonts w:ascii="Calibri" w:eastAsia="Times New Roman" w:hAnsi="Calibri" w:cs="Times New Roman"/>
                <w:color w:val="000000"/>
                <w:sz w:val="16"/>
                <w:szCs w:val="16"/>
                <w:lang w:val="en-GB"/>
              </w:rPr>
              <w:t xml:space="preserve">47, </w:t>
            </w:r>
            <w:r w:rsidR="007731B9" w:rsidRPr="004F4E45">
              <w:rPr>
                <w:rFonts w:ascii="Calibri" w:eastAsia="Times New Roman" w:hAnsi="Calibri" w:cs="Times New Roman"/>
                <w:color w:val="000000"/>
                <w:sz w:val="16"/>
                <w:szCs w:val="16"/>
                <w:lang w:val="en-GB"/>
              </w:rPr>
              <w:t xml:space="preserve">50, </w:t>
            </w:r>
            <w:r w:rsidR="00E51D6F" w:rsidRPr="004F4E45">
              <w:rPr>
                <w:rFonts w:ascii="Calibri" w:eastAsia="Times New Roman" w:hAnsi="Calibri" w:cs="Times New Roman"/>
                <w:color w:val="000000"/>
                <w:sz w:val="16"/>
                <w:szCs w:val="16"/>
                <w:lang w:val="en-GB"/>
              </w:rPr>
              <w:t>56,</w:t>
            </w:r>
            <w:r w:rsidR="008D5E25" w:rsidRPr="004F4E45">
              <w:rPr>
                <w:rFonts w:ascii="Calibri" w:eastAsia="Times New Roman" w:hAnsi="Calibri" w:cs="Times New Roman"/>
                <w:color w:val="000000"/>
                <w:sz w:val="16"/>
                <w:szCs w:val="16"/>
                <w:lang w:val="en-GB"/>
              </w:rPr>
              <w:t xml:space="preserve"> 70, </w:t>
            </w:r>
            <w:r w:rsidR="00C2307A" w:rsidRPr="004F4E45">
              <w:rPr>
                <w:rFonts w:ascii="Calibri" w:eastAsia="Times New Roman" w:hAnsi="Calibri" w:cs="Times New Roman"/>
                <w:color w:val="000000"/>
                <w:sz w:val="16"/>
                <w:szCs w:val="16"/>
                <w:lang w:val="en-GB"/>
              </w:rPr>
              <w:t>71</w:t>
            </w:r>
          </w:p>
        </w:tc>
        <w:tc>
          <w:tcPr>
            <w:tcW w:w="709" w:type="dxa"/>
          </w:tcPr>
          <w:p w14:paraId="267EFD55" w14:textId="201B8AE0" w:rsidR="007661A8" w:rsidRPr="004F4E45" w:rsidRDefault="00DC3C5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w:t>
            </w:r>
            <w:r w:rsidR="00C2307A" w:rsidRPr="004F4E45">
              <w:rPr>
                <w:rFonts w:ascii="Calibri" w:eastAsia="Times New Roman" w:hAnsi="Calibri" w:cs="Times New Roman"/>
                <w:color w:val="000000"/>
                <w:sz w:val="16"/>
                <w:szCs w:val="16"/>
                <w:lang w:val="en-GB"/>
              </w:rPr>
              <w:t>8</w:t>
            </w:r>
          </w:p>
        </w:tc>
      </w:tr>
      <w:tr w:rsidR="007661A8" w:rsidRPr="004F4E45" w14:paraId="2029823B" w14:textId="77777777" w:rsidTr="00FE2B18">
        <w:trPr>
          <w:trHeight w:val="300"/>
        </w:trPr>
        <w:tc>
          <w:tcPr>
            <w:tcW w:w="1146" w:type="dxa"/>
            <w:shd w:val="clear" w:color="auto" w:fill="auto"/>
            <w:noWrap/>
            <w:vAlign w:val="bottom"/>
            <w:hideMark/>
          </w:tcPr>
          <w:p w14:paraId="792D95F1" w14:textId="03BC6EEE"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Krome</w:t>
            </w:r>
            <w:proofErr w:type="spellEnd"/>
            <w:r w:rsidRPr="004F4E45">
              <w:rPr>
                <w:rFonts w:ascii="Calibri" w:eastAsia="Times New Roman" w:hAnsi="Calibri" w:cs="Times New Roman"/>
                <w:color w:val="000000"/>
                <w:sz w:val="16"/>
                <w:szCs w:val="16"/>
                <w:lang w:val="en-GB"/>
              </w:rPr>
              <w:t>, R. L.</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TcjGslvF","properties":{"formattedCitation":"(74)","plainCitation":"(74)","noteIndex":0},"citationItems":[{"id":6576,"uris":["http://zotero.org/users/3447303/items/GYHWUX6M"],"uri":["http://zotero.org/users/3447303/items/GYHWUX6M"],"itemData":{"id":6576,"type":"article-journal","title":"Peer-Review","container-title":"Annals of Emergency Medicine","page":"57-57","volume":"12","issue":"1","archive_location":"WOS:A1983PW17400015","ISSN":"0196-0644","journalAbbreviation":"Ann. Emerg. Med.","language":"English","author":[{"family":"Krome","given":"R. L."}],"issued":{"date-parts":[["1983"]]}}}],"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4)</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4DE2DAB"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A8AE159" w14:textId="0A89F200"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CF3E034"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nnals of Emergency Medicine</w:t>
            </w:r>
          </w:p>
        </w:tc>
        <w:tc>
          <w:tcPr>
            <w:tcW w:w="630" w:type="dxa"/>
            <w:shd w:val="clear" w:color="auto" w:fill="auto"/>
            <w:noWrap/>
            <w:vAlign w:val="bottom"/>
            <w:hideMark/>
          </w:tcPr>
          <w:p w14:paraId="32ED390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83</w:t>
            </w:r>
          </w:p>
        </w:tc>
        <w:tc>
          <w:tcPr>
            <w:tcW w:w="1080" w:type="dxa"/>
            <w:shd w:val="clear" w:color="auto" w:fill="auto"/>
            <w:noWrap/>
            <w:vAlign w:val="bottom"/>
            <w:hideMark/>
          </w:tcPr>
          <w:p w14:paraId="51B1B169"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08EAAC6" w14:textId="69159083" w:rsidR="00C2307A"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157E223F" w14:textId="7B55D95D" w:rsidR="00C2307A" w:rsidRPr="004F4E45" w:rsidRDefault="005F7507" w:rsidP="001744FB">
            <w:pPr>
              <w:spacing w:after="0" w:line="240" w:lineRule="auto"/>
            </w:pPr>
            <w:r w:rsidRPr="004F4E45">
              <w:rPr>
                <w:rFonts w:ascii="Calibri" w:eastAsia="Times New Roman" w:hAnsi="Calibri" w:cs="Times New Roman"/>
                <w:color w:val="000000"/>
                <w:sz w:val="16"/>
                <w:szCs w:val="16"/>
                <w:lang w:val="en-GB"/>
              </w:rPr>
              <w:t>Abstract,</w:t>
            </w:r>
            <w:r w:rsidR="001D4507" w:rsidRPr="004F4E45">
              <w:t xml:space="preserve"> </w:t>
            </w:r>
            <w:r w:rsidR="001D4507"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06F906A9" w14:textId="2780B494" w:rsidR="00C2307A"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3A5E5F" w:rsidRPr="004F4E45">
              <w:t xml:space="preserve"> </w:t>
            </w:r>
            <w:r w:rsidR="00C2307A" w:rsidRPr="004F4E45">
              <w:rPr>
                <w:rFonts w:ascii="Calibri" w:eastAsia="Times New Roman" w:hAnsi="Calibri" w:cs="Times New Roman"/>
                <w:color w:val="000000"/>
                <w:sz w:val="16"/>
                <w:szCs w:val="16"/>
                <w:lang w:val="en-GB"/>
              </w:rPr>
              <w:t>Discussion/</w:t>
            </w:r>
            <w:proofErr w:type="spellStart"/>
            <w:r w:rsidR="00C2307A"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2373F021" w14:textId="38A22EE2" w:rsidR="007661A8" w:rsidRPr="004F4E45" w:rsidRDefault="00C2307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1CFEE31" w14:textId="0F9C6BE8"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12,</w:t>
            </w:r>
            <w:r w:rsidR="005F7507" w:rsidRPr="004F4E45">
              <w:rPr>
                <w:rFonts w:ascii="Calibri" w:eastAsia="Times New Roman" w:hAnsi="Calibri" w:cs="Times New Roman"/>
                <w:color w:val="000000"/>
                <w:sz w:val="16"/>
                <w:szCs w:val="16"/>
                <w:lang w:val="en-GB"/>
              </w:rPr>
              <w:t xml:space="preserve"> 24, </w:t>
            </w:r>
            <w:r w:rsidR="001D4507" w:rsidRPr="004F4E45">
              <w:rPr>
                <w:rFonts w:ascii="Calibri" w:eastAsia="Times New Roman" w:hAnsi="Calibri" w:cs="Times New Roman"/>
                <w:color w:val="000000"/>
                <w:sz w:val="16"/>
                <w:szCs w:val="16"/>
                <w:lang w:val="en-GB"/>
              </w:rPr>
              <w:t>27,</w:t>
            </w:r>
            <w:r w:rsidR="002B13EE" w:rsidRPr="004F4E45">
              <w:rPr>
                <w:rFonts w:ascii="Calibri" w:eastAsia="Times New Roman" w:hAnsi="Calibri" w:cs="Times New Roman"/>
                <w:color w:val="000000"/>
                <w:sz w:val="16"/>
                <w:szCs w:val="16"/>
                <w:lang w:val="en-GB"/>
              </w:rPr>
              <w:t xml:space="preserve"> 30,</w:t>
            </w:r>
            <w:r w:rsidR="00713D80" w:rsidRPr="004F4E45">
              <w:rPr>
                <w:rFonts w:ascii="Calibri" w:eastAsia="Times New Roman" w:hAnsi="Calibri" w:cs="Times New Roman"/>
                <w:color w:val="000000"/>
                <w:sz w:val="16"/>
                <w:szCs w:val="16"/>
                <w:lang w:val="en-GB"/>
              </w:rPr>
              <w:t xml:space="preserve"> 45, </w:t>
            </w:r>
            <w:r w:rsidR="003E4F9F" w:rsidRPr="004F4E45">
              <w:rPr>
                <w:rFonts w:ascii="Calibri" w:eastAsia="Times New Roman" w:hAnsi="Calibri" w:cs="Times New Roman"/>
                <w:color w:val="000000"/>
                <w:sz w:val="16"/>
                <w:szCs w:val="16"/>
                <w:lang w:val="en-GB"/>
              </w:rPr>
              <w:t>46,</w:t>
            </w:r>
            <w:r w:rsidR="003A5E5F" w:rsidRPr="004F4E45">
              <w:rPr>
                <w:rFonts w:ascii="Calibri" w:eastAsia="Times New Roman" w:hAnsi="Calibri" w:cs="Times New Roman"/>
                <w:color w:val="000000"/>
                <w:sz w:val="16"/>
                <w:szCs w:val="16"/>
                <w:lang w:val="en-GB"/>
              </w:rPr>
              <w:t xml:space="preserve"> 51, </w:t>
            </w:r>
            <w:r w:rsidR="00E51D6F" w:rsidRPr="004F4E45">
              <w:rPr>
                <w:rFonts w:ascii="Calibri" w:eastAsia="Times New Roman" w:hAnsi="Calibri" w:cs="Times New Roman"/>
                <w:color w:val="000000"/>
                <w:sz w:val="16"/>
                <w:szCs w:val="16"/>
                <w:lang w:val="en-GB"/>
              </w:rPr>
              <w:t xml:space="preserve">56, </w:t>
            </w:r>
            <w:r w:rsidR="00974692" w:rsidRPr="004F4E45">
              <w:rPr>
                <w:rFonts w:ascii="Calibri" w:eastAsia="Times New Roman" w:hAnsi="Calibri" w:cs="Times New Roman"/>
                <w:color w:val="000000"/>
                <w:sz w:val="16"/>
                <w:szCs w:val="16"/>
                <w:lang w:val="en-GB"/>
              </w:rPr>
              <w:t xml:space="preserve">70, </w:t>
            </w:r>
            <w:r w:rsidR="0007697E" w:rsidRPr="004F4E45">
              <w:rPr>
                <w:rFonts w:ascii="Calibri" w:eastAsia="Times New Roman" w:hAnsi="Calibri" w:cs="Times New Roman"/>
                <w:color w:val="000000"/>
                <w:sz w:val="16"/>
                <w:szCs w:val="16"/>
                <w:lang w:val="en-GB"/>
              </w:rPr>
              <w:t xml:space="preserve">71, </w:t>
            </w:r>
            <w:r w:rsidR="00C2307A" w:rsidRPr="004F4E45">
              <w:rPr>
                <w:rFonts w:ascii="Calibri" w:eastAsia="Times New Roman" w:hAnsi="Calibri" w:cs="Times New Roman"/>
                <w:color w:val="000000"/>
                <w:sz w:val="16"/>
                <w:szCs w:val="16"/>
                <w:lang w:val="en-GB"/>
              </w:rPr>
              <w:t>72</w:t>
            </w:r>
          </w:p>
        </w:tc>
        <w:tc>
          <w:tcPr>
            <w:tcW w:w="709" w:type="dxa"/>
          </w:tcPr>
          <w:p w14:paraId="10F19D3A" w14:textId="5B96979E" w:rsidR="007661A8" w:rsidRPr="004F4E45" w:rsidRDefault="00C2307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2</w:t>
            </w:r>
          </w:p>
        </w:tc>
      </w:tr>
      <w:tr w:rsidR="007661A8" w:rsidRPr="004F4E45" w14:paraId="1CE40542" w14:textId="77777777" w:rsidTr="00FE2B18">
        <w:trPr>
          <w:trHeight w:val="300"/>
        </w:trPr>
        <w:tc>
          <w:tcPr>
            <w:tcW w:w="1146" w:type="dxa"/>
            <w:shd w:val="clear" w:color="auto" w:fill="auto"/>
            <w:noWrap/>
            <w:vAlign w:val="bottom"/>
            <w:hideMark/>
          </w:tcPr>
          <w:p w14:paraId="7375C1D6" w14:textId="58C48D60"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Landauer</w:t>
            </w:r>
            <w:proofErr w:type="spellEnd"/>
            <w:r w:rsidRPr="004F4E45">
              <w:rPr>
                <w:rFonts w:ascii="Calibri" w:eastAsia="Times New Roman" w:hAnsi="Calibri" w:cs="Times New Roman"/>
                <w:color w:val="000000"/>
                <w:sz w:val="16"/>
                <w:szCs w:val="16"/>
                <w:lang w:val="en-GB"/>
              </w:rPr>
              <w:t>, A.</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pbSTk5z9","properties":{"formattedCitation":"(75)","plainCitation":"(75)","noteIndex":0},"citationItems":[{"id":6488,"uris":["http://zotero.org/users/3447303/items/UVZGMKNZ"],"uri":["http://zotero.org/users/3447303/items/UVZGMKNZ"],"itemData":{"id":6488,"type":"article-journal","title":"Peer Review and the Editorial Process","container-title":"Australian Drug and Alcohol Review","page":"107-109","volume":"6","issue":"2","archive":"Scopus","abstract":"Abstract: Peer reviewers are selected because they are experts in the area with which the manuscript deals. These referees evaluate the submission and give an opinion to the editor. In either accepting or rejecting a manuscript the editor and peer reviewers are guided by a number of principles. These include that ethical standards are maintained; that the experimental design is accurate; that the research is original, not too trivial and that the work of others is properly acknowledge; that the results are correctly interpreted; that style, presentation and the way references are cited and listed follows the convention of the journal; and that the stylistic qualities of the manuscript are improved, thus making the article intelligible to the non‐expert. The good referee will evaluate the manuscript promptly and will usually recommend one of the following alternatives: acceptance, acceptance with minor modifications, resubmission after major modifications, or rejection. 1987 Australasian Professional Society on Alcohol and other Drugs","DOI":"10.1080/09595238780000191","ISSN":"08195331 (ISSN)","language":"English","author":[{"family":"Landauer","given":"A. A."}],"issued":{"date-parts":[["1987"]]}}}],"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5)</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79A159F"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3D3C376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A2523B5"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ustralian Drug and Alcohol Review</w:t>
            </w:r>
          </w:p>
        </w:tc>
        <w:tc>
          <w:tcPr>
            <w:tcW w:w="630" w:type="dxa"/>
            <w:shd w:val="clear" w:color="auto" w:fill="auto"/>
            <w:noWrap/>
            <w:vAlign w:val="bottom"/>
            <w:hideMark/>
          </w:tcPr>
          <w:p w14:paraId="0DD7BBB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87</w:t>
            </w:r>
          </w:p>
        </w:tc>
        <w:tc>
          <w:tcPr>
            <w:tcW w:w="1080" w:type="dxa"/>
            <w:shd w:val="clear" w:color="auto" w:fill="auto"/>
            <w:noWrap/>
            <w:vAlign w:val="bottom"/>
            <w:hideMark/>
          </w:tcPr>
          <w:p w14:paraId="2847F5C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7E89854" w14:textId="77777777" w:rsidR="00570EA5"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r w:rsidR="001D4507" w:rsidRPr="004F4E45">
              <w:t xml:space="preserve"> </w:t>
            </w:r>
            <w:r w:rsidR="001D4507" w:rsidRPr="004F4E45">
              <w:rPr>
                <w:rFonts w:ascii="Calibri" w:eastAsia="Times New Roman" w:hAnsi="Calibri" w:cs="Times New Roman"/>
                <w:color w:val="000000"/>
                <w:sz w:val="16"/>
                <w:szCs w:val="16"/>
                <w:lang w:val="en-GB"/>
              </w:rPr>
              <w:t>Introduction,</w:t>
            </w:r>
            <w:r w:rsidR="00515E17" w:rsidRPr="004F4E45">
              <w:t xml:space="preserve"> </w:t>
            </w:r>
            <w:r w:rsidR="00515E17" w:rsidRPr="004F4E45">
              <w:rPr>
                <w:rFonts w:ascii="Calibri" w:eastAsia="Times New Roman" w:hAnsi="Calibri" w:cs="Times New Roman"/>
                <w:color w:val="000000"/>
                <w:sz w:val="16"/>
                <w:szCs w:val="16"/>
                <w:lang w:val="en-GB"/>
              </w:rPr>
              <w:t>Methods,</w:t>
            </w:r>
            <w:r w:rsidR="007731B9" w:rsidRPr="004F4E45">
              <w:t xml:space="preserve"> </w:t>
            </w:r>
            <w:r w:rsidR="00570EA5" w:rsidRPr="004F4E45">
              <w:rPr>
                <w:rFonts w:ascii="Calibri" w:eastAsia="Times New Roman" w:hAnsi="Calibri" w:cs="Times New Roman"/>
                <w:color w:val="000000"/>
                <w:sz w:val="16"/>
                <w:szCs w:val="16"/>
                <w:lang w:val="en-GB"/>
              </w:rPr>
              <w:t>Discussion/</w:t>
            </w:r>
            <w:proofErr w:type="spellStart"/>
            <w:r w:rsidR="00570EA5"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0F4D3A79" w14:textId="7EE46A76" w:rsidR="00570EA5"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11D1D25E" w14:textId="1BD52023" w:rsidR="00570EA5" w:rsidRPr="004F4E45" w:rsidRDefault="00626FB8"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4C55DDF3" w14:textId="50F42FA0" w:rsidR="007661A8" w:rsidRPr="004F4E45" w:rsidRDefault="00570EA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5308A7F" w14:textId="5A3EAE83" w:rsidR="007661A8" w:rsidRPr="004F4E45" w:rsidRDefault="00CA5FA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2, </w:t>
            </w:r>
            <w:r w:rsidR="007C71CB" w:rsidRPr="004F4E45">
              <w:rPr>
                <w:rFonts w:ascii="Calibri" w:eastAsia="Times New Roman" w:hAnsi="Calibri" w:cs="Times New Roman"/>
                <w:color w:val="000000"/>
                <w:sz w:val="16"/>
                <w:szCs w:val="16"/>
                <w:lang w:val="en-GB"/>
              </w:rPr>
              <w:t xml:space="preserve">14, </w:t>
            </w:r>
            <w:r w:rsidR="00326EEF" w:rsidRPr="004F4E45">
              <w:rPr>
                <w:rFonts w:ascii="Calibri" w:eastAsia="Times New Roman" w:hAnsi="Calibri" w:cs="Times New Roman"/>
                <w:color w:val="000000"/>
                <w:sz w:val="16"/>
                <w:szCs w:val="16"/>
                <w:lang w:val="en-GB"/>
              </w:rPr>
              <w:t xml:space="preserve">17, </w:t>
            </w:r>
            <w:r w:rsidR="001D4507" w:rsidRPr="004F4E45">
              <w:rPr>
                <w:rFonts w:ascii="Calibri" w:eastAsia="Times New Roman" w:hAnsi="Calibri" w:cs="Times New Roman"/>
                <w:color w:val="000000"/>
                <w:sz w:val="16"/>
                <w:szCs w:val="16"/>
                <w:lang w:val="en-GB"/>
              </w:rPr>
              <w:t>27,</w:t>
            </w:r>
            <w:r w:rsidR="00515E17" w:rsidRPr="004F4E45">
              <w:rPr>
                <w:rFonts w:ascii="Calibri" w:eastAsia="Times New Roman" w:hAnsi="Calibri" w:cs="Times New Roman"/>
                <w:color w:val="000000"/>
                <w:sz w:val="16"/>
                <w:szCs w:val="16"/>
                <w:lang w:val="en-GB"/>
              </w:rPr>
              <w:t xml:space="preserve"> 31, </w:t>
            </w:r>
            <w:r w:rsidR="00203C8F" w:rsidRPr="004F4E45">
              <w:rPr>
                <w:rFonts w:ascii="Calibri" w:eastAsia="Times New Roman" w:hAnsi="Calibri" w:cs="Times New Roman"/>
                <w:color w:val="000000"/>
                <w:sz w:val="16"/>
                <w:szCs w:val="16"/>
                <w:lang w:val="en-GB"/>
              </w:rPr>
              <w:t xml:space="preserve">47, </w:t>
            </w:r>
            <w:r w:rsidR="007731B9" w:rsidRPr="004F4E45">
              <w:rPr>
                <w:rFonts w:ascii="Calibri" w:eastAsia="Times New Roman" w:hAnsi="Calibri" w:cs="Times New Roman"/>
                <w:color w:val="000000"/>
                <w:sz w:val="16"/>
                <w:szCs w:val="16"/>
                <w:lang w:val="en-GB"/>
              </w:rPr>
              <w:t xml:space="preserve">50, </w:t>
            </w:r>
            <w:r w:rsidR="00E51D6F" w:rsidRPr="004F4E45">
              <w:rPr>
                <w:rFonts w:ascii="Calibri" w:eastAsia="Times New Roman" w:hAnsi="Calibri" w:cs="Times New Roman"/>
                <w:color w:val="000000"/>
                <w:sz w:val="16"/>
                <w:szCs w:val="16"/>
                <w:lang w:val="en-GB"/>
              </w:rPr>
              <w:t xml:space="preserve">56, </w:t>
            </w:r>
            <w:r w:rsidR="005E4FE4" w:rsidRPr="004F4E45">
              <w:rPr>
                <w:rFonts w:ascii="Calibri" w:eastAsia="Times New Roman" w:hAnsi="Calibri" w:cs="Times New Roman"/>
                <w:color w:val="000000"/>
                <w:sz w:val="16"/>
                <w:szCs w:val="16"/>
                <w:lang w:val="en-GB"/>
              </w:rPr>
              <w:t>57,</w:t>
            </w:r>
            <w:r w:rsidR="00626FB8" w:rsidRPr="004F4E45">
              <w:rPr>
                <w:rFonts w:ascii="Calibri" w:eastAsia="Times New Roman" w:hAnsi="Calibri" w:cs="Times New Roman"/>
                <w:color w:val="000000"/>
                <w:sz w:val="16"/>
                <w:szCs w:val="16"/>
                <w:lang w:val="en-GB"/>
              </w:rPr>
              <w:t xml:space="preserve"> 62,</w:t>
            </w:r>
            <w:r w:rsidR="00740F23" w:rsidRPr="004F4E45">
              <w:rPr>
                <w:rFonts w:ascii="Calibri" w:eastAsia="Times New Roman" w:hAnsi="Calibri" w:cs="Times New Roman"/>
                <w:color w:val="000000"/>
                <w:sz w:val="16"/>
                <w:szCs w:val="16"/>
                <w:lang w:val="en-GB"/>
              </w:rPr>
              <w:t xml:space="preserve"> 63, </w:t>
            </w:r>
            <w:r w:rsidR="00974692" w:rsidRPr="004F4E45">
              <w:rPr>
                <w:rFonts w:ascii="Calibri" w:eastAsia="Times New Roman" w:hAnsi="Calibri" w:cs="Times New Roman"/>
                <w:color w:val="000000"/>
                <w:sz w:val="16"/>
                <w:szCs w:val="16"/>
                <w:lang w:val="en-GB"/>
              </w:rPr>
              <w:t xml:space="preserve">70, </w:t>
            </w:r>
            <w:r w:rsidR="00570EA5" w:rsidRPr="004F4E45">
              <w:rPr>
                <w:rFonts w:ascii="Calibri" w:eastAsia="Times New Roman" w:hAnsi="Calibri" w:cs="Times New Roman"/>
                <w:color w:val="000000"/>
                <w:sz w:val="16"/>
                <w:szCs w:val="16"/>
                <w:lang w:val="en-GB"/>
              </w:rPr>
              <w:t>71</w:t>
            </w:r>
          </w:p>
        </w:tc>
        <w:tc>
          <w:tcPr>
            <w:tcW w:w="709" w:type="dxa"/>
          </w:tcPr>
          <w:p w14:paraId="023DEE1A" w14:textId="6C354A0F" w:rsidR="007661A8" w:rsidRPr="004F4E45" w:rsidRDefault="00C2307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3</w:t>
            </w:r>
          </w:p>
        </w:tc>
      </w:tr>
      <w:tr w:rsidR="007661A8" w:rsidRPr="004F4E45" w14:paraId="15F22CB9" w14:textId="77777777" w:rsidTr="00FE2B18">
        <w:trPr>
          <w:trHeight w:val="70"/>
        </w:trPr>
        <w:tc>
          <w:tcPr>
            <w:tcW w:w="1146" w:type="dxa"/>
            <w:shd w:val="clear" w:color="auto" w:fill="auto"/>
            <w:noWrap/>
            <w:vAlign w:val="bottom"/>
            <w:hideMark/>
          </w:tcPr>
          <w:p w14:paraId="72AA7617" w14:textId="0329DDA4"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Lau, D.</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bNm3RgSI","properties":{"formattedCitation":"(76)","plainCitation":"(76)","noteIndex":0},"citationItems":[{"id":3075,"uris":["http://zotero.org/users/3447303/items/7G3ZRG5Q"],"uri":["http://zotero.org/users/3447303/items/7G3ZRG5Q"],"itemData":{"id":3075,"type":"article-journal","title":"Tackling Peer Review: How to Improve Reviews and Minimize Abuse","container-title":"Canadian Journal of Diabetes","page":"105-106","volume":"40","issue":"2","archive_location":"WOS:000373190100001","ISSN":"1499-2671","journalAbbreviation":"Can. J. Diabetes","language":"English","author":[{"family":"Lau","given":"D. C. W."}],"issued":{"date-parts":[["2016",4]]}}}],"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6)</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0813B48"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48CBF46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36CC713"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ian Journal of Diabetes</w:t>
            </w:r>
          </w:p>
        </w:tc>
        <w:tc>
          <w:tcPr>
            <w:tcW w:w="630" w:type="dxa"/>
            <w:shd w:val="clear" w:color="auto" w:fill="auto"/>
            <w:noWrap/>
            <w:vAlign w:val="bottom"/>
            <w:hideMark/>
          </w:tcPr>
          <w:p w14:paraId="0F1DF6B4"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0B8DFFD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098D422" w14:textId="757D4905"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r w:rsidR="007731B9" w:rsidRPr="004F4E45">
              <w:t xml:space="preserve"> </w:t>
            </w:r>
            <w:r w:rsidR="00570EA5" w:rsidRPr="004F4E45">
              <w:rPr>
                <w:rFonts w:ascii="Calibri" w:eastAsia="Times New Roman" w:hAnsi="Calibri" w:cs="Times New Roman"/>
                <w:color w:val="000000"/>
                <w:sz w:val="16"/>
                <w:szCs w:val="16"/>
                <w:lang w:val="en-GB"/>
              </w:rPr>
              <w:t>Discussion/</w:t>
            </w:r>
            <w:proofErr w:type="spellStart"/>
            <w:r w:rsidR="00570EA5" w:rsidRPr="004F4E45">
              <w:rPr>
                <w:rFonts w:ascii="Calibri" w:eastAsia="Times New Roman" w:hAnsi="Calibri" w:cs="Times New Roman"/>
                <w:color w:val="000000"/>
                <w:sz w:val="16"/>
                <w:szCs w:val="16"/>
                <w:lang w:val="en-GB"/>
              </w:rPr>
              <w:t>ConclusionProvide</w:t>
            </w:r>
            <w:proofErr w:type="spellEnd"/>
            <w:r w:rsidR="00570EA5" w:rsidRPr="004F4E45">
              <w:rPr>
                <w:rFonts w:ascii="Calibri" w:eastAsia="Times New Roman" w:hAnsi="Calibri" w:cs="Times New Roman"/>
                <w:color w:val="000000"/>
                <w:sz w:val="16"/>
                <w:szCs w:val="16"/>
                <w:lang w:val="en-GB"/>
              </w:rPr>
              <w:t xml:space="preserve"> recommendations</w:t>
            </w:r>
          </w:p>
        </w:tc>
        <w:tc>
          <w:tcPr>
            <w:tcW w:w="708" w:type="dxa"/>
            <w:shd w:val="clear" w:color="auto" w:fill="auto"/>
            <w:noWrap/>
            <w:vAlign w:val="bottom"/>
          </w:tcPr>
          <w:p w14:paraId="020ED4B4" w14:textId="7EAC19DC"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5B6E1F" w:rsidRPr="004F4E45">
              <w:rPr>
                <w:rFonts w:ascii="Calibri" w:eastAsia="Times New Roman" w:hAnsi="Calibri" w:cs="Times New Roman"/>
                <w:color w:val="000000"/>
                <w:sz w:val="16"/>
                <w:szCs w:val="16"/>
                <w:lang w:val="en-GB"/>
              </w:rPr>
              <w:t xml:space="preserve">13, </w:t>
            </w:r>
            <w:r w:rsidR="005C7679" w:rsidRPr="004F4E45">
              <w:rPr>
                <w:rFonts w:ascii="Calibri" w:eastAsia="Times New Roman" w:hAnsi="Calibri" w:cs="Times New Roman"/>
                <w:color w:val="000000"/>
                <w:sz w:val="16"/>
                <w:szCs w:val="16"/>
                <w:lang w:val="en-GB"/>
              </w:rPr>
              <w:t>16,</w:t>
            </w:r>
            <w:r w:rsidR="007731B9" w:rsidRPr="004F4E45">
              <w:rPr>
                <w:rFonts w:ascii="Calibri" w:eastAsia="Times New Roman" w:hAnsi="Calibri" w:cs="Times New Roman"/>
                <w:color w:val="000000"/>
                <w:sz w:val="16"/>
                <w:szCs w:val="16"/>
                <w:lang w:val="en-GB"/>
              </w:rPr>
              <w:t xml:space="preserve"> </w:t>
            </w:r>
            <w:r w:rsidR="00570EA5" w:rsidRPr="004F4E45">
              <w:rPr>
                <w:rFonts w:ascii="Calibri" w:eastAsia="Times New Roman" w:hAnsi="Calibri" w:cs="Times New Roman"/>
                <w:color w:val="000000"/>
                <w:sz w:val="16"/>
                <w:szCs w:val="16"/>
                <w:lang w:val="en-GB"/>
              </w:rPr>
              <w:t xml:space="preserve">36, </w:t>
            </w:r>
            <w:r w:rsidR="007731B9" w:rsidRPr="004F4E45">
              <w:rPr>
                <w:rFonts w:ascii="Calibri" w:eastAsia="Times New Roman" w:hAnsi="Calibri" w:cs="Times New Roman"/>
                <w:color w:val="000000"/>
                <w:sz w:val="16"/>
                <w:szCs w:val="16"/>
                <w:lang w:val="en-GB"/>
              </w:rPr>
              <w:t xml:space="preserve">50, </w:t>
            </w:r>
            <w:r w:rsidR="00974692" w:rsidRPr="004F4E45">
              <w:rPr>
                <w:rFonts w:ascii="Calibri" w:eastAsia="Times New Roman" w:hAnsi="Calibri" w:cs="Times New Roman"/>
                <w:color w:val="000000"/>
                <w:sz w:val="16"/>
                <w:szCs w:val="16"/>
                <w:lang w:val="en-GB"/>
              </w:rPr>
              <w:t>70,</w:t>
            </w:r>
            <w:r w:rsidR="00570EA5" w:rsidRPr="004F4E45">
              <w:rPr>
                <w:rFonts w:ascii="Calibri" w:eastAsia="Times New Roman" w:hAnsi="Calibri" w:cs="Times New Roman"/>
                <w:color w:val="000000"/>
                <w:sz w:val="16"/>
                <w:szCs w:val="16"/>
                <w:lang w:val="en-GB"/>
              </w:rPr>
              <w:t xml:space="preserve"> 72</w:t>
            </w:r>
          </w:p>
        </w:tc>
        <w:tc>
          <w:tcPr>
            <w:tcW w:w="709" w:type="dxa"/>
          </w:tcPr>
          <w:p w14:paraId="0E02A149" w14:textId="77777777" w:rsidR="007661A8" w:rsidRPr="004F4E45" w:rsidRDefault="00F660C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8</w:t>
            </w:r>
          </w:p>
        </w:tc>
      </w:tr>
      <w:tr w:rsidR="007661A8" w:rsidRPr="004F4E45" w14:paraId="1450DA89" w14:textId="77777777" w:rsidTr="00FE2B18">
        <w:trPr>
          <w:trHeight w:val="300"/>
        </w:trPr>
        <w:tc>
          <w:tcPr>
            <w:tcW w:w="1146" w:type="dxa"/>
            <w:shd w:val="clear" w:color="auto" w:fill="auto"/>
            <w:noWrap/>
            <w:vAlign w:val="bottom"/>
            <w:hideMark/>
          </w:tcPr>
          <w:p w14:paraId="06AA6D12" w14:textId="449F9687"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Lichter</w:t>
            </w:r>
            <w:proofErr w:type="spellEnd"/>
            <w:r w:rsidRPr="004F4E45">
              <w:rPr>
                <w:rFonts w:ascii="Calibri" w:eastAsia="Times New Roman" w:hAnsi="Calibri" w:cs="Times New Roman"/>
                <w:color w:val="000000"/>
                <w:sz w:val="16"/>
                <w:szCs w:val="16"/>
                <w:lang w:val="en-GB"/>
              </w:rPr>
              <w:t>, P. R.</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l3jfTYcu","properties":{"formattedCitation":"(77)","plainCitation":"(77)","noteIndex":0},"citationItems":[{"id":6041,"uris":["http://zotero.org/users/3447303/items/JGCHGSW6"],"uri":["http://zotero.org/users/3447303/items/JGCHGSW6"],"itemData":{"id":6041,"type":"article-journal","title":"Demystifying the Peer-Review Process","container-title":"Ophthalmology","page":"1749-1750","volume":"100","issue":"12","archive_location":"WOS:A1993MM54400005","ISSN":"0161-6420","journalAbbreviation":"Ophthalmology","language":"English","author":[{"family":"Lichter","given":"P. R."}],"issued":{"date-parts":[["1993",12]]}}}],"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7)</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326FBAE"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99223E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67752D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phthalmology</w:t>
            </w:r>
          </w:p>
        </w:tc>
        <w:tc>
          <w:tcPr>
            <w:tcW w:w="630" w:type="dxa"/>
            <w:shd w:val="clear" w:color="auto" w:fill="auto"/>
            <w:noWrap/>
            <w:vAlign w:val="bottom"/>
            <w:hideMark/>
          </w:tcPr>
          <w:p w14:paraId="7AB1F5B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3</w:t>
            </w:r>
          </w:p>
        </w:tc>
        <w:tc>
          <w:tcPr>
            <w:tcW w:w="1080" w:type="dxa"/>
            <w:shd w:val="clear" w:color="auto" w:fill="auto"/>
            <w:noWrap/>
            <w:vAlign w:val="bottom"/>
            <w:hideMark/>
          </w:tcPr>
          <w:p w14:paraId="182C781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E831CD2" w14:textId="40F5A037" w:rsidR="007A7E5F" w:rsidRPr="004F4E45" w:rsidRDefault="005F750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r w:rsidR="00713D80" w:rsidRPr="004F4E45">
              <w:t xml:space="preserve"> </w:t>
            </w:r>
            <w:r w:rsidR="00713D80" w:rsidRPr="004F4E45">
              <w:rPr>
                <w:rFonts w:ascii="Calibri" w:eastAsia="Times New Roman" w:hAnsi="Calibri" w:cs="Times New Roman"/>
                <w:color w:val="000000"/>
                <w:sz w:val="16"/>
                <w:szCs w:val="16"/>
                <w:lang w:val="en-GB"/>
              </w:rPr>
              <w:t>Results,</w:t>
            </w:r>
            <w:r w:rsidR="007731B9" w:rsidRPr="004F4E45">
              <w:t xml:space="preserve"> </w:t>
            </w:r>
            <w:r w:rsidR="007731B9" w:rsidRPr="004F4E45">
              <w:rPr>
                <w:rFonts w:ascii="Calibri" w:eastAsia="Times New Roman" w:hAnsi="Calibri" w:cs="Times New Roman"/>
                <w:color w:val="000000"/>
                <w:sz w:val="16"/>
                <w:szCs w:val="16"/>
                <w:lang w:val="en-GB"/>
              </w:rPr>
              <w:t>Discussion/Conclusion,</w:t>
            </w:r>
            <w:r w:rsidR="00E51D6F" w:rsidRPr="004F4E45">
              <w:rPr>
                <w:rFonts w:ascii="Calibri" w:eastAsia="Times New Roman" w:hAnsi="Calibri" w:cs="Times New Roman"/>
                <w:color w:val="000000"/>
                <w:sz w:val="16"/>
                <w:szCs w:val="16"/>
                <w:lang w:val="en-GB"/>
              </w:rPr>
              <w:t xml:space="preserve"> References,</w:t>
            </w:r>
            <w:r w:rsidR="00626FB8" w:rsidRPr="004F4E45">
              <w:t xml:space="preserve"> </w:t>
            </w:r>
            <w:r w:rsidR="00626FB8" w:rsidRPr="004F4E45">
              <w:rPr>
                <w:rFonts w:ascii="Calibri" w:eastAsia="Times New Roman" w:hAnsi="Calibri" w:cs="Times New Roman"/>
                <w:color w:val="000000"/>
                <w:sz w:val="16"/>
                <w:szCs w:val="16"/>
                <w:lang w:val="en-GB"/>
              </w:rPr>
              <w:t xml:space="preserve">Assess </w:t>
            </w:r>
            <w:r w:rsidR="00626FB8" w:rsidRPr="004F4E45">
              <w:rPr>
                <w:rFonts w:ascii="Calibri" w:eastAsia="Times New Roman" w:hAnsi="Calibri" w:cs="Times New Roman"/>
                <w:color w:val="000000"/>
                <w:sz w:val="16"/>
                <w:szCs w:val="16"/>
                <w:lang w:val="en-GB"/>
              </w:rPr>
              <w:lastRenderedPageBreak/>
              <w:t>manuscript presentation,</w:t>
            </w:r>
          </w:p>
        </w:tc>
        <w:tc>
          <w:tcPr>
            <w:tcW w:w="708" w:type="dxa"/>
            <w:shd w:val="clear" w:color="auto" w:fill="auto"/>
            <w:noWrap/>
            <w:vAlign w:val="bottom"/>
          </w:tcPr>
          <w:p w14:paraId="46F57822" w14:textId="31B9C297" w:rsidR="007661A8" w:rsidRPr="004F4E45" w:rsidRDefault="005F750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 xml:space="preserve">24, </w:t>
            </w:r>
            <w:r w:rsidR="00A32889" w:rsidRPr="004F4E45">
              <w:rPr>
                <w:rFonts w:ascii="Calibri" w:eastAsia="Times New Roman" w:hAnsi="Calibri" w:cs="Times New Roman"/>
                <w:color w:val="000000"/>
                <w:sz w:val="16"/>
                <w:szCs w:val="16"/>
                <w:lang w:val="en-GB"/>
              </w:rPr>
              <w:t xml:space="preserve">26, </w:t>
            </w:r>
            <w:r w:rsidR="001D4507" w:rsidRPr="004F4E45">
              <w:rPr>
                <w:rFonts w:ascii="Calibri" w:eastAsia="Times New Roman" w:hAnsi="Calibri" w:cs="Times New Roman"/>
                <w:color w:val="000000"/>
                <w:sz w:val="16"/>
                <w:szCs w:val="16"/>
                <w:lang w:val="en-GB"/>
              </w:rPr>
              <w:t xml:space="preserve">27, </w:t>
            </w:r>
            <w:r w:rsidR="00553E43" w:rsidRPr="004F4E45">
              <w:rPr>
                <w:rFonts w:ascii="Calibri" w:eastAsia="Times New Roman" w:hAnsi="Calibri" w:cs="Times New Roman"/>
                <w:color w:val="000000"/>
                <w:sz w:val="16"/>
                <w:szCs w:val="16"/>
                <w:lang w:val="en-GB"/>
              </w:rPr>
              <w:t>28,</w:t>
            </w:r>
            <w:r w:rsidR="002B13EE" w:rsidRPr="004F4E45">
              <w:rPr>
                <w:rFonts w:ascii="Calibri" w:eastAsia="Times New Roman" w:hAnsi="Calibri" w:cs="Times New Roman"/>
                <w:color w:val="000000"/>
                <w:sz w:val="16"/>
                <w:szCs w:val="16"/>
                <w:lang w:val="en-GB"/>
              </w:rPr>
              <w:t xml:space="preserve"> 29, 30, </w:t>
            </w:r>
            <w:r w:rsidR="00CF1C35" w:rsidRPr="004F4E45">
              <w:rPr>
                <w:rFonts w:ascii="Calibri" w:eastAsia="Times New Roman" w:hAnsi="Calibri" w:cs="Times New Roman"/>
                <w:color w:val="000000"/>
                <w:sz w:val="16"/>
                <w:szCs w:val="16"/>
                <w:lang w:val="en-GB"/>
              </w:rPr>
              <w:t>32,</w:t>
            </w:r>
            <w:r w:rsidR="003A673A" w:rsidRPr="004F4E45">
              <w:rPr>
                <w:rFonts w:ascii="Calibri" w:eastAsia="Times New Roman" w:hAnsi="Calibri" w:cs="Times New Roman"/>
                <w:color w:val="000000"/>
                <w:sz w:val="16"/>
                <w:szCs w:val="16"/>
                <w:lang w:val="en-GB"/>
              </w:rPr>
              <w:t xml:space="preserve"> 35, </w:t>
            </w:r>
            <w:r w:rsidR="00846E39" w:rsidRPr="004F4E45">
              <w:rPr>
                <w:rFonts w:ascii="Calibri" w:eastAsia="Times New Roman" w:hAnsi="Calibri" w:cs="Times New Roman"/>
                <w:color w:val="000000"/>
                <w:sz w:val="16"/>
                <w:szCs w:val="16"/>
                <w:lang w:val="en-GB"/>
              </w:rPr>
              <w:t>36,</w:t>
            </w:r>
            <w:r w:rsidR="00424C29" w:rsidRPr="004F4E45">
              <w:rPr>
                <w:rFonts w:ascii="Calibri" w:eastAsia="Times New Roman" w:hAnsi="Calibri" w:cs="Times New Roman"/>
                <w:color w:val="000000"/>
                <w:sz w:val="16"/>
                <w:szCs w:val="16"/>
                <w:lang w:val="en-GB"/>
              </w:rPr>
              <w:t xml:space="preserve"> 37, </w:t>
            </w:r>
            <w:r w:rsidR="00430C50" w:rsidRPr="004F4E45">
              <w:rPr>
                <w:rFonts w:ascii="Calibri" w:eastAsia="Times New Roman" w:hAnsi="Calibri" w:cs="Times New Roman"/>
                <w:color w:val="000000"/>
                <w:sz w:val="16"/>
                <w:szCs w:val="16"/>
                <w:lang w:val="en-GB"/>
              </w:rPr>
              <w:t>38,</w:t>
            </w:r>
            <w:r w:rsidR="00713D80" w:rsidRPr="004F4E45">
              <w:rPr>
                <w:rFonts w:ascii="Calibri" w:eastAsia="Times New Roman" w:hAnsi="Calibri" w:cs="Times New Roman"/>
                <w:color w:val="000000"/>
                <w:sz w:val="16"/>
                <w:szCs w:val="16"/>
                <w:lang w:val="en-GB"/>
              </w:rPr>
              <w:t xml:space="preserve"> 45, </w:t>
            </w:r>
            <w:r w:rsidR="003E4F9F" w:rsidRPr="004F4E45">
              <w:rPr>
                <w:rFonts w:ascii="Calibri" w:eastAsia="Times New Roman" w:hAnsi="Calibri" w:cs="Times New Roman"/>
                <w:color w:val="000000"/>
                <w:sz w:val="16"/>
                <w:szCs w:val="16"/>
                <w:lang w:val="en-GB"/>
              </w:rPr>
              <w:lastRenderedPageBreak/>
              <w:t xml:space="preserve">46, </w:t>
            </w:r>
            <w:r w:rsidR="00203C8F" w:rsidRPr="004F4E45">
              <w:rPr>
                <w:rFonts w:ascii="Calibri" w:eastAsia="Times New Roman" w:hAnsi="Calibri" w:cs="Times New Roman"/>
                <w:color w:val="000000"/>
                <w:sz w:val="16"/>
                <w:szCs w:val="16"/>
                <w:lang w:val="en-GB"/>
              </w:rPr>
              <w:t>47,</w:t>
            </w:r>
            <w:r w:rsidR="00FB4384" w:rsidRPr="004F4E45">
              <w:rPr>
                <w:rFonts w:ascii="Calibri" w:eastAsia="Times New Roman" w:hAnsi="Calibri" w:cs="Times New Roman"/>
                <w:color w:val="000000"/>
                <w:sz w:val="16"/>
                <w:szCs w:val="16"/>
                <w:lang w:val="en-GB"/>
              </w:rPr>
              <w:t xml:space="preserve"> 49,</w:t>
            </w:r>
            <w:r w:rsidR="007731B9" w:rsidRPr="004F4E45">
              <w:rPr>
                <w:rFonts w:ascii="Calibri" w:eastAsia="Times New Roman" w:hAnsi="Calibri" w:cs="Times New Roman"/>
                <w:color w:val="000000"/>
                <w:sz w:val="16"/>
                <w:szCs w:val="16"/>
                <w:lang w:val="en-GB"/>
              </w:rPr>
              <w:t xml:space="preserve"> 50, </w:t>
            </w:r>
            <w:r w:rsidR="003A5E5F" w:rsidRPr="004F4E45">
              <w:rPr>
                <w:rFonts w:ascii="Calibri" w:eastAsia="Times New Roman" w:hAnsi="Calibri" w:cs="Times New Roman"/>
                <w:color w:val="000000"/>
                <w:sz w:val="16"/>
                <w:szCs w:val="16"/>
                <w:lang w:val="en-GB"/>
              </w:rPr>
              <w:t xml:space="preserve">51, </w:t>
            </w:r>
            <w:r w:rsidR="002A4F2C" w:rsidRPr="004F4E45">
              <w:rPr>
                <w:rFonts w:ascii="Calibri" w:eastAsia="Times New Roman" w:hAnsi="Calibri" w:cs="Times New Roman"/>
                <w:color w:val="000000"/>
                <w:sz w:val="16"/>
                <w:szCs w:val="16"/>
                <w:lang w:val="en-GB"/>
              </w:rPr>
              <w:t>54,</w:t>
            </w:r>
            <w:r w:rsidR="00E51D6F" w:rsidRPr="004F4E45">
              <w:rPr>
                <w:rFonts w:ascii="Calibri" w:eastAsia="Times New Roman" w:hAnsi="Calibri" w:cs="Times New Roman"/>
                <w:color w:val="000000"/>
                <w:sz w:val="16"/>
                <w:szCs w:val="16"/>
                <w:lang w:val="en-GB"/>
              </w:rPr>
              <w:t xml:space="preserve"> 56, </w:t>
            </w:r>
            <w:r w:rsidR="00740F23" w:rsidRPr="004F4E45">
              <w:rPr>
                <w:rFonts w:ascii="Calibri" w:eastAsia="Times New Roman" w:hAnsi="Calibri" w:cs="Times New Roman"/>
                <w:color w:val="000000"/>
                <w:sz w:val="16"/>
                <w:szCs w:val="16"/>
                <w:lang w:val="en-GB"/>
              </w:rPr>
              <w:t xml:space="preserve">63, </w:t>
            </w:r>
            <w:r w:rsidR="005E6BAD" w:rsidRPr="004F4E45">
              <w:rPr>
                <w:rFonts w:ascii="Calibri" w:eastAsia="Times New Roman" w:hAnsi="Calibri" w:cs="Times New Roman"/>
                <w:color w:val="000000"/>
                <w:sz w:val="16"/>
                <w:szCs w:val="16"/>
                <w:lang w:val="en-GB"/>
              </w:rPr>
              <w:t>65</w:t>
            </w:r>
          </w:p>
        </w:tc>
        <w:tc>
          <w:tcPr>
            <w:tcW w:w="709" w:type="dxa"/>
          </w:tcPr>
          <w:p w14:paraId="520E9401" w14:textId="3BE67AFC" w:rsidR="007661A8" w:rsidRPr="004F4E45" w:rsidRDefault="00570EA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21</w:t>
            </w:r>
          </w:p>
        </w:tc>
      </w:tr>
      <w:tr w:rsidR="007661A8" w:rsidRPr="004F4E45" w14:paraId="7A57406F" w14:textId="77777777" w:rsidTr="00FE2B18">
        <w:trPr>
          <w:trHeight w:val="300"/>
        </w:trPr>
        <w:tc>
          <w:tcPr>
            <w:tcW w:w="1146" w:type="dxa"/>
            <w:shd w:val="clear" w:color="auto" w:fill="auto"/>
            <w:noWrap/>
            <w:vAlign w:val="bottom"/>
            <w:hideMark/>
          </w:tcPr>
          <w:p w14:paraId="7CDC6A05" w14:textId="3D826BBE"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Lowe, N.</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CdBDeOte","properties":{"formattedCitation":"(78)","plainCitation":"(78)","noteIndex":0},"citationItems":[{"id":4683,"uris":["http://zotero.org/users/3447303/items/EINKV2KW"],"uri":["http://zotero.org/users/3447303/items/EINKV2KW"],"itemData":{"id":4683,"type":"article-journal","title":"Peer (review) pressure","container-title":"Jognn-Journal of Obstetric Gynecologic and Neonatal Nursing","page":"115-115","volume":"36","issue":"2","archive_location":"WOS:000246523500002","ISSN":"0884-2175","journalAbbreviation":"Jognn","language":"English","author":[{"family":"Lowe","given":"N. K."}],"issued":{"date-parts":[["2007",3]]}}}],"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8)</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EDC411F"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hr-HR"/>
              </w:rPr>
            </w:pPr>
            <w:r w:rsidRPr="004F4E45">
              <w:rPr>
                <w:rFonts w:ascii="Calibri" w:eastAsia="Times New Roman" w:hAnsi="Calibri" w:cs="Times New Roman"/>
                <w:color w:val="000000"/>
                <w:sz w:val="16"/>
                <w:szCs w:val="16"/>
                <w:lang w:val="en-GB"/>
              </w:rPr>
              <w:t>N</w:t>
            </w:r>
            <w:r w:rsidRPr="004F4E45">
              <w:rPr>
                <w:rFonts w:ascii="Calibri" w:eastAsia="Times New Roman" w:hAnsi="Calibri" w:cs="Times New Roman"/>
                <w:color w:val="000000"/>
                <w:sz w:val="16"/>
                <w:szCs w:val="16"/>
                <w:lang w:val="hr-HR"/>
              </w:rPr>
              <w:t>/A</w:t>
            </w:r>
          </w:p>
        </w:tc>
        <w:tc>
          <w:tcPr>
            <w:tcW w:w="910" w:type="dxa"/>
            <w:shd w:val="clear" w:color="auto" w:fill="auto"/>
            <w:noWrap/>
            <w:vAlign w:val="bottom"/>
            <w:hideMark/>
          </w:tcPr>
          <w:p w14:paraId="52BB0D1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CF2FCFB"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Journal of Obstetric, </w:t>
            </w:r>
            <w:proofErr w:type="spellStart"/>
            <w:r w:rsidRPr="004F4E45">
              <w:rPr>
                <w:rFonts w:ascii="Calibri" w:eastAsia="Times New Roman" w:hAnsi="Calibri" w:cs="Times New Roman"/>
                <w:color w:val="000000"/>
                <w:sz w:val="16"/>
                <w:szCs w:val="16"/>
                <w:lang w:val="en-GB"/>
              </w:rPr>
              <w:t>Gynecologic</w:t>
            </w:r>
            <w:proofErr w:type="spellEnd"/>
            <w:r w:rsidRPr="004F4E45">
              <w:rPr>
                <w:rFonts w:ascii="Calibri" w:eastAsia="Times New Roman" w:hAnsi="Calibri" w:cs="Times New Roman"/>
                <w:color w:val="000000"/>
                <w:sz w:val="16"/>
                <w:szCs w:val="16"/>
                <w:lang w:val="en-GB"/>
              </w:rPr>
              <w:t>, &amp; Neonatal Nursing</w:t>
            </w:r>
          </w:p>
        </w:tc>
        <w:tc>
          <w:tcPr>
            <w:tcW w:w="630" w:type="dxa"/>
            <w:shd w:val="clear" w:color="auto" w:fill="auto"/>
            <w:noWrap/>
            <w:vAlign w:val="bottom"/>
            <w:hideMark/>
          </w:tcPr>
          <w:p w14:paraId="40E0152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6F986FA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5FF53FF" w14:textId="1FD1F0CA" w:rsidR="007661A8" w:rsidRPr="004F4E45" w:rsidRDefault="005A072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6F4635AD" w14:textId="665B6560" w:rsidR="007661A8" w:rsidRPr="004F4E45" w:rsidRDefault="005A072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73861818" w14:textId="24FDB201" w:rsidR="007661A8" w:rsidRPr="004F4E45" w:rsidRDefault="00DC3C5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7661A8" w:rsidRPr="004F4E45" w14:paraId="6DCC89FC" w14:textId="77777777" w:rsidTr="00FE2B18">
        <w:trPr>
          <w:trHeight w:val="300"/>
        </w:trPr>
        <w:tc>
          <w:tcPr>
            <w:tcW w:w="1146" w:type="dxa"/>
            <w:shd w:val="clear" w:color="auto" w:fill="auto"/>
            <w:noWrap/>
            <w:vAlign w:val="bottom"/>
            <w:hideMark/>
          </w:tcPr>
          <w:p w14:paraId="004FDBF0" w14:textId="6BF4D279"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Luscher</w:t>
            </w:r>
            <w:proofErr w:type="spellEnd"/>
            <w:r w:rsidRPr="004F4E45">
              <w:rPr>
                <w:rFonts w:ascii="Calibri" w:eastAsia="Times New Roman" w:hAnsi="Calibri" w:cs="Times New Roman"/>
                <w:color w:val="000000"/>
                <w:sz w:val="16"/>
                <w:szCs w:val="16"/>
                <w:lang w:val="en-GB"/>
              </w:rPr>
              <w:t>, T.</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aGVnIfkO","properties":{"formattedCitation":"(79)","plainCitation":"(79)","noteIndex":0},"citationItems":[{"id":3065,"uris":["http://zotero.org/users/3447303/items/8I5QYATE"],"uri":["http://zotero.org/users/3447303/items/8I5QYATE"],"itemData":{"id":3065,"type":"article-journal","title":"RESPONSE: Why Do We Need Peer Review?","container-title":"Journal of the American College of Cardiology","page":"2081-2082","volume":"67","issue":"17","archive_location":"WOS:000374655700015","ISSN":"0735-1097","journalAbbreviation":"J. Am. Coll. Cardiol.","language":"English","author":[{"family":"Luscher","given":"T. F."}],"issued":{"date-parts":[["2016",5]]}}}],"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79)</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2B5322C"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C528D5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60606A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the American College of Cardiology</w:t>
            </w:r>
          </w:p>
        </w:tc>
        <w:tc>
          <w:tcPr>
            <w:tcW w:w="630" w:type="dxa"/>
            <w:shd w:val="clear" w:color="auto" w:fill="auto"/>
            <w:noWrap/>
            <w:vAlign w:val="bottom"/>
            <w:hideMark/>
          </w:tcPr>
          <w:p w14:paraId="003A06D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4D26301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Letter</w:t>
            </w:r>
          </w:p>
        </w:tc>
        <w:tc>
          <w:tcPr>
            <w:tcW w:w="1677" w:type="dxa"/>
          </w:tcPr>
          <w:p w14:paraId="41496F3B" w14:textId="3E6ADD04" w:rsidR="00CD05C3" w:rsidRPr="004F4E45" w:rsidRDefault="005B6E1F" w:rsidP="001744FB">
            <w:pPr>
              <w:spacing w:after="0" w:line="240" w:lineRule="auto"/>
            </w:pPr>
            <w:r w:rsidRPr="004F4E45">
              <w:rPr>
                <w:rFonts w:ascii="Calibri" w:eastAsia="Times New Roman" w:hAnsi="Calibri" w:cs="Times New Roman"/>
                <w:color w:val="000000"/>
                <w:sz w:val="16"/>
                <w:szCs w:val="16"/>
                <w:lang w:val="en-GB"/>
              </w:rPr>
              <w:t>Make general comments,</w:t>
            </w:r>
          </w:p>
          <w:p w14:paraId="6F632DD7" w14:textId="1729C863" w:rsidR="00221DB2" w:rsidRPr="004F4E45" w:rsidRDefault="00515E1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ethods,</w:t>
            </w:r>
            <w:r w:rsidR="007731B9" w:rsidRPr="004F4E45">
              <w:t xml:space="preserve"> </w:t>
            </w:r>
            <w:r w:rsidR="00CD05C3" w:rsidRPr="004F4E45">
              <w:rPr>
                <w:rFonts w:ascii="Calibri" w:eastAsia="Times New Roman" w:hAnsi="Calibri" w:cs="Times New Roman"/>
                <w:color w:val="000000"/>
                <w:sz w:val="16"/>
                <w:szCs w:val="16"/>
                <w:lang w:val="en-GB"/>
              </w:rPr>
              <w:t>Discussion/Conclusion</w:t>
            </w:r>
          </w:p>
        </w:tc>
        <w:tc>
          <w:tcPr>
            <w:tcW w:w="708" w:type="dxa"/>
            <w:shd w:val="clear" w:color="auto" w:fill="auto"/>
            <w:noWrap/>
            <w:vAlign w:val="bottom"/>
          </w:tcPr>
          <w:p w14:paraId="4AE28C5D" w14:textId="24ADCB34" w:rsidR="007661A8" w:rsidRPr="004F4E45" w:rsidRDefault="005B6E1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3, </w:t>
            </w:r>
            <w:r w:rsidR="007C71CB" w:rsidRPr="004F4E45">
              <w:rPr>
                <w:rFonts w:ascii="Calibri" w:eastAsia="Times New Roman" w:hAnsi="Calibri" w:cs="Times New Roman"/>
                <w:color w:val="000000"/>
                <w:sz w:val="16"/>
                <w:szCs w:val="16"/>
                <w:lang w:val="en-GB"/>
              </w:rPr>
              <w:t>14,</w:t>
            </w:r>
            <w:r w:rsidR="00515E17" w:rsidRPr="004F4E45">
              <w:rPr>
                <w:rFonts w:ascii="Calibri" w:eastAsia="Times New Roman" w:hAnsi="Calibri" w:cs="Times New Roman"/>
                <w:color w:val="000000"/>
                <w:sz w:val="16"/>
                <w:szCs w:val="16"/>
                <w:lang w:val="en-GB"/>
              </w:rPr>
              <w:t xml:space="preserve"> 31, </w:t>
            </w:r>
            <w:r w:rsidR="00CF1C35" w:rsidRPr="004F4E45">
              <w:rPr>
                <w:rFonts w:ascii="Calibri" w:eastAsia="Times New Roman" w:hAnsi="Calibri" w:cs="Times New Roman"/>
                <w:color w:val="000000"/>
                <w:sz w:val="16"/>
                <w:szCs w:val="16"/>
                <w:lang w:val="en-GB"/>
              </w:rPr>
              <w:t xml:space="preserve">32, </w:t>
            </w:r>
            <w:r w:rsidR="003A673A" w:rsidRPr="004F4E45">
              <w:rPr>
                <w:rFonts w:ascii="Calibri" w:eastAsia="Times New Roman" w:hAnsi="Calibri" w:cs="Times New Roman"/>
                <w:color w:val="000000"/>
                <w:sz w:val="16"/>
                <w:szCs w:val="16"/>
                <w:lang w:val="en-GB"/>
              </w:rPr>
              <w:t xml:space="preserve">35, </w:t>
            </w:r>
            <w:r w:rsidR="00CD05C3" w:rsidRPr="004F4E45">
              <w:rPr>
                <w:rFonts w:ascii="Calibri" w:eastAsia="Times New Roman" w:hAnsi="Calibri" w:cs="Times New Roman"/>
                <w:color w:val="000000"/>
                <w:sz w:val="16"/>
                <w:szCs w:val="16"/>
                <w:lang w:val="en-GB"/>
              </w:rPr>
              <w:t>50</w:t>
            </w:r>
          </w:p>
        </w:tc>
        <w:tc>
          <w:tcPr>
            <w:tcW w:w="709" w:type="dxa"/>
          </w:tcPr>
          <w:p w14:paraId="702F9DFB" w14:textId="77777777" w:rsidR="007661A8" w:rsidRPr="004F4E45" w:rsidRDefault="008F7E0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6</w:t>
            </w:r>
          </w:p>
        </w:tc>
      </w:tr>
      <w:tr w:rsidR="007661A8" w:rsidRPr="004F4E45" w14:paraId="4A0ED1F5" w14:textId="77777777" w:rsidTr="00FE2B18">
        <w:trPr>
          <w:trHeight w:val="300"/>
        </w:trPr>
        <w:tc>
          <w:tcPr>
            <w:tcW w:w="1146" w:type="dxa"/>
            <w:shd w:val="clear" w:color="auto" w:fill="auto"/>
            <w:noWrap/>
            <w:vAlign w:val="bottom"/>
            <w:hideMark/>
          </w:tcPr>
          <w:p w14:paraId="5AD686A6" w14:textId="6B2F5D40"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ckenzie, L.</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KW5fqxUh","properties":{"formattedCitation":"(80)","plainCitation":"(80)","noteIndex":0},"citationItems":[{"id":4800,"uris":["http://zotero.org/users/3447303/items/3X2CPI7C"],"uri":["http://zotero.org/users/3447303/items/3X2CPI7C"],"itemData":{"id":4800,"type":"webpage","title":"Peer review revisited","genre":"Professional Psychological &amp; Health Personnel Issues 3400","abstract":"The peer review process is the means by which manuscripts submitted to the journal are evaluated and modified prior to publication. This editorial will outline the size of the peer review task for both the reviewers and the journal, describe changes recently implemented by the journal to streamline the system, and report on the results of a survey conducted with current journal reviewers. The introduction of an online manuscript management system called Manuscript Central has streamlined the process considerably for authors, reviewers and the journal. Suggestions have been made that the review process is flawed, as demonstrated by differences in opinions by reviewers about the same papers. Outside the manuscript assessment process for a journal, peer review takes many forms and is an important professional skill to develop with occupational therapy practice. The range of keywords used by the journal indicates the breadth of expertise required by the reviewer group to ensure a diversity of publications in occupational therapy. The editorial board has the responsibility to continually maintain the breadth and diversity of the pool of reviewers available to participate in the publication cycle and to provide mentorship opportunities to allow them to extend their reviewing skills. (PsycINFO Database Record (c) 2016 APA, all rights reserved)","URL":"http://ovidsp.ovid.com/ovidweb.cgi?T=JS&amp;PAGE=reference&amp;D=psyc5&amp;NEWS=N&amp;AN=2006-20698-001","author":[{"family":"Mackenzie","given":"Lynette"}],"issued":{"date-parts":[["2006"]]}}}],"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0)</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2F8831D"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ustralia</w:t>
            </w:r>
          </w:p>
        </w:tc>
        <w:tc>
          <w:tcPr>
            <w:tcW w:w="910" w:type="dxa"/>
            <w:shd w:val="clear" w:color="auto" w:fill="auto"/>
            <w:noWrap/>
            <w:vAlign w:val="bottom"/>
            <w:hideMark/>
          </w:tcPr>
          <w:p w14:paraId="42CAF68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F618BB6"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ustralian Occupational Therapy Journal</w:t>
            </w:r>
          </w:p>
        </w:tc>
        <w:tc>
          <w:tcPr>
            <w:tcW w:w="630" w:type="dxa"/>
            <w:shd w:val="clear" w:color="auto" w:fill="auto"/>
            <w:noWrap/>
            <w:vAlign w:val="bottom"/>
            <w:hideMark/>
          </w:tcPr>
          <w:p w14:paraId="5C39B50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6</w:t>
            </w:r>
          </w:p>
        </w:tc>
        <w:tc>
          <w:tcPr>
            <w:tcW w:w="1080" w:type="dxa"/>
            <w:shd w:val="clear" w:color="auto" w:fill="auto"/>
            <w:noWrap/>
            <w:vAlign w:val="bottom"/>
            <w:hideMark/>
          </w:tcPr>
          <w:p w14:paraId="2CE3E8A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E6201B9" w14:textId="4CBEED1E" w:rsidR="007661A8" w:rsidRPr="004F4E45" w:rsidRDefault="000473F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r w:rsidR="00974692" w:rsidRPr="004F4E45">
              <w:t xml:space="preserve"> </w:t>
            </w:r>
            <w:r w:rsidR="00CD05C3"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50E8FDFB" w14:textId="4D4D3ACF" w:rsidR="007661A8" w:rsidRPr="004F4E45" w:rsidRDefault="000473F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5, </w:t>
            </w:r>
            <w:r w:rsidR="00CD05C3" w:rsidRPr="004F4E45">
              <w:rPr>
                <w:rFonts w:ascii="Calibri" w:eastAsia="Times New Roman" w:hAnsi="Calibri" w:cs="Times New Roman"/>
                <w:color w:val="000000"/>
                <w:sz w:val="16"/>
                <w:szCs w:val="16"/>
                <w:lang w:val="en-GB"/>
              </w:rPr>
              <w:t>70</w:t>
            </w:r>
          </w:p>
        </w:tc>
        <w:tc>
          <w:tcPr>
            <w:tcW w:w="709" w:type="dxa"/>
          </w:tcPr>
          <w:p w14:paraId="156475FB" w14:textId="77777777" w:rsidR="007661A8" w:rsidRPr="004F4E45" w:rsidRDefault="008F7E0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w:t>
            </w:r>
          </w:p>
        </w:tc>
      </w:tr>
      <w:tr w:rsidR="007661A8" w:rsidRPr="004F4E45" w14:paraId="35E0182E" w14:textId="77777777" w:rsidTr="00FE2B18">
        <w:trPr>
          <w:trHeight w:val="300"/>
        </w:trPr>
        <w:tc>
          <w:tcPr>
            <w:tcW w:w="1146" w:type="dxa"/>
            <w:shd w:val="clear" w:color="auto" w:fill="auto"/>
            <w:noWrap/>
            <w:vAlign w:val="bottom"/>
            <w:hideMark/>
          </w:tcPr>
          <w:p w14:paraId="3599918D" w14:textId="5840D3B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nnis, M. J.</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UwNXnrQ4","properties":{"formattedCitation":"(81)","plainCitation":"(81)","noteIndex":0},"citationItems":[{"id":5585,"uris":["http://zotero.org/users/3447303/items/URXHFD74"],"uri":["http://zotero.org/users/3447303/items/URXHFD74"],"itemData":{"id":5585,"type":"article-journal","title":"Peer review and Cornea","container-title":"Cornea","page":"601-601","volume":"16","issue":"6","archive_location":"WOS:A1997YF91400001","ISSN":"0277-3740","journalAbbreviation":"Cornea","language":"English","author":[{"family":"Mannis","given":"M. J."},{"family":"Sugar","given":"J."}],"issued":{"date-parts":[["1997",11]]}}}],"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1)</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F719720"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3BF9CB7"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8EBD626"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rnea</w:t>
            </w:r>
          </w:p>
        </w:tc>
        <w:tc>
          <w:tcPr>
            <w:tcW w:w="630" w:type="dxa"/>
            <w:shd w:val="clear" w:color="auto" w:fill="auto"/>
            <w:noWrap/>
            <w:vAlign w:val="bottom"/>
            <w:hideMark/>
          </w:tcPr>
          <w:p w14:paraId="5A833616"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7</w:t>
            </w:r>
          </w:p>
        </w:tc>
        <w:tc>
          <w:tcPr>
            <w:tcW w:w="1080" w:type="dxa"/>
            <w:shd w:val="clear" w:color="auto" w:fill="auto"/>
            <w:noWrap/>
            <w:vAlign w:val="bottom"/>
            <w:hideMark/>
          </w:tcPr>
          <w:p w14:paraId="76BED25D"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1993AF7" w14:textId="1A36AB7C" w:rsidR="007661A8" w:rsidRPr="004F4E45" w:rsidRDefault="00CD05C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3E77CEE7" w14:textId="102159C8" w:rsidR="007661A8" w:rsidRPr="004F4E45" w:rsidRDefault="00CD05C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15493E1A" w14:textId="77777777" w:rsidR="007661A8" w:rsidRPr="004F4E45" w:rsidRDefault="008F7E0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7661A8" w:rsidRPr="004F4E45" w14:paraId="18AE9C49" w14:textId="77777777" w:rsidTr="00FE2B18">
        <w:trPr>
          <w:trHeight w:val="300"/>
        </w:trPr>
        <w:tc>
          <w:tcPr>
            <w:tcW w:w="1146" w:type="dxa"/>
            <w:shd w:val="clear" w:color="auto" w:fill="auto"/>
            <w:noWrap/>
            <w:vAlign w:val="bottom"/>
            <w:hideMark/>
          </w:tcPr>
          <w:p w14:paraId="710C610B" w14:textId="16725BAC"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Manske</w:t>
            </w:r>
            <w:proofErr w:type="spellEnd"/>
            <w:r w:rsidRPr="004F4E45">
              <w:rPr>
                <w:rFonts w:ascii="Calibri" w:eastAsia="Times New Roman" w:hAnsi="Calibri" w:cs="Times New Roman"/>
                <w:color w:val="000000"/>
                <w:sz w:val="16"/>
                <w:szCs w:val="16"/>
                <w:lang w:val="en-GB"/>
              </w:rPr>
              <w:t>, P.</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48817CkX","properties":{"formattedCitation":"(82)","plainCitation":"(82)","noteIndex":0},"citationItems":[{"id":5584,"uris":["http://zotero.org/users/3447303/items/FDGC6G5T"],"uri":["http://zotero.org/users/3447303/items/FDGC6G5T"],"itemData":{"id":5584,"type":"article-journal","title":"A review of peer review","container-title":"Journal of Hand Surgery-American Volume","page":"767-771","volume":"22A","issue":"5","archive_location":"WOS:A1997XZ21700001","ISSN":"0363-5023","journalAbbreviation":"J. Hand Surg.-Am. Vol.","language":"English","author":[{"family":"Manske","given":"P. R."}],"issued":{"date-parts":[["1997",9]]}}}],"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2)</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2F3D604"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F660409"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7B5AA08"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he Journal of Hand Surgery</w:t>
            </w:r>
          </w:p>
        </w:tc>
        <w:tc>
          <w:tcPr>
            <w:tcW w:w="630" w:type="dxa"/>
            <w:shd w:val="clear" w:color="auto" w:fill="auto"/>
            <w:noWrap/>
            <w:vAlign w:val="bottom"/>
            <w:hideMark/>
          </w:tcPr>
          <w:p w14:paraId="3F48E0C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7</w:t>
            </w:r>
          </w:p>
        </w:tc>
        <w:tc>
          <w:tcPr>
            <w:tcW w:w="1080" w:type="dxa"/>
            <w:shd w:val="clear" w:color="auto" w:fill="auto"/>
            <w:noWrap/>
            <w:vAlign w:val="bottom"/>
            <w:hideMark/>
          </w:tcPr>
          <w:p w14:paraId="69E507E4"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mmentary</w:t>
            </w:r>
          </w:p>
        </w:tc>
        <w:tc>
          <w:tcPr>
            <w:tcW w:w="1677" w:type="dxa"/>
          </w:tcPr>
          <w:p w14:paraId="126C937E" w14:textId="74E304F4" w:rsidR="007661A8" w:rsidRPr="004F4E45" w:rsidRDefault="0097469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w:t>
            </w:r>
            <w:r w:rsidR="00CD05C3" w:rsidRPr="004F4E45">
              <w:rPr>
                <w:rFonts w:ascii="Calibri" w:eastAsia="Times New Roman" w:hAnsi="Calibri" w:cs="Times New Roman"/>
                <w:color w:val="000000"/>
                <w:sz w:val="16"/>
                <w:szCs w:val="16"/>
                <w:lang w:val="en-GB"/>
              </w:rPr>
              <w:t>ommendations</w:t>
            </w:r>
          </w:p>
        </w:tc>
        <w:tc>
          <w:tcPr>
            <w:tcW w:w="708" w:type="dxa"/>
            <w:shd w:val="clear" w:color="auto" w:fill="auto"/>
            <w:noWrap/>
            <w:vAlign w:val="bottom"/>
          </w:tcPr>
          <w:p w14:paraId="6A62FE32" w14:textId="6FB7D197" w:rsidR="007661A8" w:rsidRPr="004F4E45" w:rsidRDefault="0097469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0</w:t>
            </w:r>
          </w:p>
        </w:tc>
        <w:tc>
          <w:tcPr>
            <w:tcW w:w="709" w:type="dxa"/>
          </w:tcPr>
          <w:p w14:paraId="72BEB18E" w14:textId="77777777" w:rsidR="007661A8" w:rsidRPr="004F4E45" w:rsidRDefault="008F7E0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w:t>
            </w:r>
          </w:p>
        </w:tc>
      </w:tr>
      <w:tr w:rsidR="007661A8" w:rsidRPr="004F4E45" w14:paraId="39E4F70F" w14:textId="77777777" w:rsidTr="00FE2B18">
        <w:trPr>
          <w:trHeight w:val="300"/>
        </w:trPr>
        <w:tc>
          <w:tcPr>
            <w:tcW w:w="1146" w:type="dxa"/>
            <w:shd w:val="clear" w:color="auto" w:fill="auto"/>
            <w:noWrap/>
            <w:vAlign w:val="bottom"/>
            <w:hideMark/>
          </w:tcPr>
          <w:p w14:paraId="7DAE4E32" w14:textId="299F5276"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rtin-Sanchez, F.</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Wnbc9VGd","properties":{"formattedCitation":"(83)","plainCitation":"(83)","noteIndex":0},"citationItems":[{"id":3869,"uris":["http://zotero.org/users/3447303/items/ZFZWGKHQ"],"uri":["http://zotero.org/users/3447303/items/ZFZWGKHQ"],"itemData":{"id":3869,"type":"article-journal","title":"Reflections on the peer review of manuscripts sent to Emergencias","container-title":"Emergencias","page":"81-83","volume":"24","issue":"2","archive_location":"WOS:000302191500001","ISSN":"1137-6821","journalAbbreviation":"Emergencias","language":"Spanish","author":[{"family":"Martin-Sanchez","given":"F. J."},{"family":"Miro","given":"O."}],"issued":{"date-parts":[["2012",4]]}}}],"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3)</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2FABE6A"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Spain</w:t>
            </w:r>
          </w:p>
        </w:tc>
        <w:tc>
          <w:tcPr>
            <w:tcW w:w="910" w:type="dxa"/>
            <w:shd w:val="clear" w:color="auto" w:fill="auto"/>
            <w:noWrap/>
            <w:vAlign w:val="bottom"/>
            <w:hideMark/>
          </w:tcPr>
          <w:p w14:paraId="0867B1DE"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D1F3E76"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Emergencias</w:t>
            </w:r>
            <w:proofErr w:type="spellEnd"/>
          </w:p>
        </w:tc>
        <w:tc>
          <w:tcPr>
            <w:tcW w:w="630" w:type="dxa"/>
            <w:shd w:val="clear" w:color="auto" w:fill="auto"/>
            <w:noWrap/>
            <w:vAlign w:val="bottom"/>
            <w:hideMark/>
          </w:tcPr>
          <w:p w14:paraId="02ABD9D0"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15CFA2BC"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9A2B32E" w14:textId="7F2EEADB" w:rsidR="007661A8" w:rsidRPr="004F4E45" w:rsidRDefault="00CD05C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51C0D4FC" w14:textId="363060F0" w:rsidR="007661A8" w:rsidRPr="004F4E45" w:rsidRDefault="00CD05C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6DB7A940" w14:textId="77777777" w:rsidR="007661A8" w:rsidRPr="004F4E45" w:rsidRDefault="008F7E0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7661A8" w:rsidRPr="004F4E45" w14:paraId="0F693D19" w14:textId="77777777" w:rsidTr="00FE2B18">
        <w:trPr>
          <w:trHeight w:val="300"/>
        </w:trPr>
        <w:tc>
          <w:tcPr>
            <w:tcW w:w="1146" w:type="dxa"/>
            <w:shd w:val="clear" w:color="auto" w:fill="auto"/>
            <w:noWrap/>
            <w:vAlign w:val="bottom"/>
            <w:hideMark/>
          </w:tcPr>
          <w:p w14:paraId="1FE6C933" w14:textId="31A32B53"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Marušić</w:t>
            </w:r>
            <w:proofErr w:type="spellEnd"/>
            <w:r w:rsidRPr="004F4E45">
              <w:rPr>
                <w:rFonts w:ascii="Calibri" w:eastAsia="Times New Roman" w:hAnsi="Calibri" w:cs="Times New Roman"/>
                <w:color w:val="000000"/>
                <w:sz w:val="16"/>
                <w:szCs w:val="16"/>
                <w:lang w:val="en-GB"/>
              </w:rPr>
              <w:t>, M.</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sqLlpgXY","properties":{"formattedCitation":"(84)","plainCitation":"(84)","noteIndex":0},"citationItems":[{"id":4895,"uris":["http://zotero.org/users/3447303/items/VZB5PAT2"],"uri":["http://zotero.org/users/3447303/items/VZB5PAT2"],"itemData":{"id":4895,"type":"article-journal","title":"Guide for peer reviewers of scientific articles in the Croatian Medical Journal","container-title":"Croatian Medical Journal","page":"326-332","volume":"46","issue":"2","archive":"Scopus","abstract":"Despite its shortcomings, peer review is still the best tool of scientific publishing. It brings benefits not only to the journal and its authors, but to the peer reviewers: they are privileged to have an insight into the latest research and still unpublished results in their scientific field. Reviewers also build up their ability to critically assess scientific papers, which may be useful in their own professional work and development. We wrote these brief guidelines to help the reviewers for the Croatian Medical Journal learn about the specificities of the journal and editor's expectations from their partnership with peer reviewers. The guidelines were created primarily for new reviewers, but they may be useful as a refresher text for experienced reviewers.","ISSN":"03539504 (ISSN)","language":"English","author":[{"family":"Marušić","given":"M."},{"family":"Sambunjak","given":"D."},{"family":"Marušić","given":"A."}],"issued":{"date-parts":[["2005"]]}}}],"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4)</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3C17FB1"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roatia</w:t>
            </w:r>
          </w:p>
        </w:tc>
        <w:tc>
          <w:tcPr>
            <w:tcW w:w="910" w:type="dxa"/>
            <w:shd w:val="clear" w:color="auto" w:fill="auto"/>
            <w:noWrap/>
            <w:vAlign w:val="bottom"/>
            <w:hideMark/>
          </w:tcPr>
          <w:p w14:paraId="614CA528"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468D31C"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roatian Medical Journal</w:t>
            </w:r>
          </w:p>
        </w:tc>
        <w:tc>
          <w:tcPr>
            <w:tcW w:w="630" w:type="dxa"/>
            <w:shd w:val="clear" w:color="auto" w:fill="auto"/>
            <w:noWrap/>
            <w:vAlign w:val="bottom"/>
            <w:hideMark/>
          </w:tcPr>
          <w:p w14:paraId="5477C25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5</w:t>
            </w:r>
          </w:p>
        </w:tc>
        <w:tc>
          <w:tcPr>
            <w:tcW w:w="1080" w:type="dxa"/>
            <w:shd w:val="clear" w:color="auto" w:fill="auto"/>
            <w:noWrap/>
            <w:vAlign w:val="bottom"/>
            <w:hideMark/>
          </w:tcPr>
          <w:p w14:paraId="11689141"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29CA17E" w14:textId="3A59612F" w:rsidR="00CD05C3" w:rsidRPr="004F4E45" w:rsidRDefault="009140D3" w:rsidP="001744FB">
            <w:pPr>
              <w:spacing w:after="0" w:line="240" w:lineRule="auto"/>
            </w:pPr>
            <w:r w:rsidRPr="004F4E45">
              <w:rPr>
                <w:rFonts w:ascii="Calibri" w:eastAsia="Times New Roman" w:hAnsi="Calibri" w:cs="Times New Roman"/>
                <w:color w:val="000000"/>
                <w:sz w:val="16"/>
                <w:szCs w:val="16"/>
                <w:lang w:val="en-GB"/>
              </w:rPr>
              <w:t>Title is accurate,</w:t>
            </w:r>
            <w:r w:rsidR="005F7507" w:rsidRPr="004F4E45">
              <w:t xml:space="preserve"> </w:t>
            </w:r>
            <w:r w:rsidR="005F7507" w:rsidRPr="004F4E45">
              <w:rPr>
                <w:rFonts w:ascii="Calibri" w:eastAsia="Times New Roman" w:hAnsi="Calibri" w:cs="Times New Roman"/>
                <w:color w:val="000000"/>
                <w:sz w:val="16"/>
                <w:szCs w:val="16"/>
                <w:lang w:val="en-GB"/>
              </w:rPr>
              <w:t>Abstract,</w:t>
            </w:r>
            <w:r w:rsidR="001D4507" w:rsidRPr="004F4E45">
              <w:t xml:space="preserve"> </w:t>
            </w:r>
            <w:r w:rsidR="001D4507"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53F34C3A" w14:textId="246E9B72" w:rsidR="00A44275" w:rsidRPr="004F4E45" w:rsidRDefault="003E4F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esults,</w:t>
            </w:r>
            <w:r w:rsidR="003A5E5F" w:rsidRPr="004F4E45">
              <w:t xml:space="preserve"> </w:t>
            </w:r>
            <w:r w:rsidR="00CD05C3" w:rsidRPr="004F4E45">
              <w:rPr>
                <w:rFonts w:ascii="Calibri" w:eastAsia="Times New Roman" w:hAnsi="Calibri" w:cs="Times New Roman"/>
                <w:color w:val="000000"/>
                <w:sz w:val="16"/>
                <w:szCs w:val="16"/>
                <w:lang w:val="en-GB"/>
              </w:rPr>
              <w:t>Discussion/</w:t>
            </w:r>
            <w:proofErr w:type="spellStart"/>
            <w:r w:rsidR="00CD05C3" w:rsidRPr="004F4E45">
              <w:rPr>
                <w:rFonts w:ascii="Calibri" w:eastAsia="Times New Roman" w:hAnsi="Calibri" w:cs="Times New Roman"/>
                <w:color w:val="000000"/>
                <w:sz w:val="16"/>
                <w:szCs w:val="16"/>
                <w:lang w:val="en-GB"/>
              </w:rPr>
              <w:t>ConclusionAddress</w:t>
            </w:r>
            <w:proofErr w:type="spellEnd"/>
            <w:r w:rsidR="00CD05C3" w:rsidRPr="004F4E45">
              <w:rPr>
                <w:rFonts w:ascii="Calibri" w:eastAsia="Times New Roman" w:hAnsi="Calibri" w:cs="Times New Roman"/>
                <w:color w:val="000000"/>
                <w:sz w:val="16"/>
                <w:szCs w:val="16"/>
                <w:lang w:val="en-GB"/>
              </w:rPr>
              <w:t xml:space="preserve"> ethical aspects</w:t>
            </w:r>
          </w:p>
        </w:tc>
        <w:tc>
          <w:tcPr>
            <w:tcW w:w="708" w:type="dxa"/>
            <w:shd w:val="clear" w:color="auto" w:fill="auto"/>
            <w:noWrap/>
            <w:vAlign w:val="bottom"/>
          </w:tcPr>
          <w:p w14:paraId="37C01FDE" w14:textId="11F21301" w:rsidR="007661A8" w:rsidRPr="004F4E45" w:rsidRDefault="009140D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1, </w:t>
            </w:r>
            <w:r w:rsidR="005F7507" w:rsidRPr="004F4E45">
              <w:rPr>
                <w:rFonts w:ascii="Calibri" w:eastAsia="Times New Roman" w:hAnsi="Calibri" w:cs="Times New Roman"/>
                <w:color w:val="000000"/>
                <w:sz w:val="16"/>
                <w:szCs w:val="16"/>
                <w:lang w:val="en-GB"/>
              </w:rPr>
              <w:t>24,</w:t>
            </w:r>
            <w:r w:rsidR="001D4507" w:rsidRPr="004F4E45">
              <w:rPr>
                <w:rFonts w:ascii="Calibri" w:eastAsia="Times New Roman" w:hAnsi="Calibri" w:cs="Times New Roman"/>
                <w:color w:val="000000"/>
                <w:sz w:val="16"/>
                <w:szCs w:val="16"/>
                <w:lang w:val="en-GB"/>
              </w:rPr>
              <w:t xml:space="preserve"> 27, </w:t>
            </w:r>
            <w:r w:rsidR="002B13EE" w:rsidRPr="004F4E45">
              <w:rPr>
                <w:rFonts w:ascii="Calibri" w:eastAsia="Times New Roman" w:hAnsi="Calibri" w:cs="Times New Roman"/>
                <w:color w:val="000000"/>
                <w:sz w:val="16"/>
                <w:szCs w:val="16"/>
                <w:lang w:val="en-GB"/>
              </w:rPr>
              <w:t>30,</w:t>
            </w:r>
            <w:r w:rsidR="003E4F9F" w:rsidRPr="004F4E45">
              <w:rPr>
                <w:rFonts w:ascii="Calibri" w:eastAsia="Times New Roman" w:hAnsi="Calibri" w:cs="Times New Roman"/>
                <w:color w:val="000000"/>
                <w:sz w:val="16"/>
                <w:szCs w:val="16"/>
                <w:lang w:val="en-GB"/>
              </w:rPr>
              <w:t xml:space="preserve"> 46, </w:t>
            </w:r>
            <w:r w:rsidR="003A5E5F" w:rsidRPr="004F4E45">
              <w:rPr>
                <w:rFonts w:ascii="Calibri" w:eastAsia="Times New Roman" w:hAnsi="Calibri" w:cs="Times New Roman"/>
                <w:color w:val="000000"/>
                <w:sz w:val="16"/>
                <w:szCs w:val="16"/>
                <w:lang w:val="en-GB"/>
              </w:rPr>
              <w:t xml:space="preserve">51, </w:t>
            </w:r>
            <w:r w:rsidR="00CD05C3" w:rsidRPr="004F4E45">
              <w:rPr>
                <w:rFonts w:ascii="Calibri" w:eastAsia="Times New Roman" w:hAnsi="Calibri" w:cs="Times New Roman"/>
                <w:color w:val="000000"/>
                <w:sz w:val="16"/>
                <w:szCs w:val="16"/>
                <w:lang w:val="en-GB"/>
              </w:rPr>
              <w:t>57</w:t>
            </w:r>
          </w:p>
        </w:tc>
        <w:tc>
          <w:tcPr>
            <w:tcW w:w="709" w:type="dxa"/>
          </w:tcPr>
          <w:p w14:paraId="60935679" w14:textId="17DC158C" w:rsidR="007661A8" w:rsidRPr="004F4E45" w:rsidRDefault="00CE733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w:t>
            </w:r>
          </w:p>
        </w:tc>
      </w:tr>
      <w:tr w:rsidR="007661A8" w:rsidRPr="004F4E45" w14:paraId="7C719A62" w14:textId="77777777" w:rsidTr="00FE2B18">
        <w:trPr>
          <w:trHeight w:val="300"/>
        </w:trPr>
        <w:tc>
          <w:tcPr>
            <w:tcW w:w="1146" w:type="dxa"/>
            <w:shd w:val="clear" w:color="auto" w:fill="auto"/>
            <w:noWrap/>
            <w:vAlign w:val="bottom"/>
            <w:hideMark/>
          </w:tcPr>
          <w:p w14:paraId="53599317" w14:textId="27C4306C" w:rsidR="007661A8" w:rsidRPr="004F4E45" w:rsidRDefault="007661A8"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Merell</w:t>
            </w:r>
            <w:proofErr w:type="spellEnd"/>
            <w:r w:rsidRPr="004F4E45">
              <w:rPr>
                <w:rFonts w:ascii="Calibri" w:eastAsia="Times New Roman" w:hAnsi="Calibri" w:cs="Times New Roman"/>
                <w:color w:val="000000"/>
                <w:sz w:val="16"/>
                <w:szCs w:val="16"/>
                <w:lang w:val="en-GB"/>
              </w:rPr>
              <w:t>, R.</w:t>
            </w:r>
            <w:r w:rsidR="00DB6B39">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Eopk8DR9","properties":{"formattedCitation":"(85)","plainCitation":"(85)","noteIndex":0},"citationItems":[{"id":4677,"uris":["http://zotero.org/users/3447303/items/IAFJ2ABE"],"uri":["http://zotero.org/users/3447303/items/IAFJ2ABE"],"itemData":{"id":4677,"type":"article-journal","title":"The importance of peer review","container-title":"Telemedicine Journal and E-Health","page":"613-614","volume":"13","issue":"6","archive_location":"WOS:000254067400001","ISSN":"1530-5627","journalAbbreviation":"Telemed. J. e-Health","language":"English","author":[{"family":"Merrell","given":"R. C."},{"family":"Doarn","given":"C. R."}],"issued":{"date-parts":[["2007",12]]}}}],"schema":"https://github.com/citation-style-language/schema/raw/master/csl-citation.json"} </w:instrText>
            </w:r>
            <w:r w:rsidR="00DB6B39">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5)</w:t>
            </w:r>
            <w:r w:rsidR="00DB6B39">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E6CBD3C"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CA48582"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EA2967A"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elemedicine and E-Health</w:t>
            </w:r>
          </w:p>
        </w:tc>
        <w:tc>
          <w:tcPr>
            <w:tcW w:w="630" w:type="dxa"/>
            <w:shd w:val="clear" w:color="auto" w:fill="auto"/>
            <w:noWrap/>
            <w:vAlign w:val="bottom"/>
            <w:hideMark/>
          </w:tcPr>
          <w:p w14:paraId="6E73C6BF"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6A9C741C"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500BB48" w14:textId="0ECFD96B" w:rsidR="00CD05C3" w:rsidRPr="004F4E45" w:rsidRDefault="00326EEF" w:rsidP="001744FB">
            <w:pPr>
              <w:spacing w:after="0" w:line="240" w:lineRule="auto"/>
            </w:pPr>
            <w:r w:rsidRPr="004F4E45">
              <w:rPr>
                <w:rFonts w:ascii="Calibri" w:eastAsia="Times New Roman" w:hAnsi="Calibri" w:cs="Times New Roman"/>
                <w:color w:val="000000"/>
                <w:sz w:val="16"/>
                <w:szCs w:val="16"/>
                <w:lang w:val="en-GB"/>
              </w:rPr>
              <w:t>Make general comments,</w:t>
            </w:r>
          </w:p>
          <w:p w14:paraId="0E3ADC81" w14:textId="26A924F1" w:rsidR="006D5B6A" w:rsidRPr="004F4E45" w:rsidRDefault="00515E1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ethods,</w:t>
            </w:r>
            <w:r w:rsidR="002C765D" w:rsidRPr="004F4E45">
              <w:t xml:space="preserve"> </w:t>
            </w:r>
            <w:r w:rsidR="00CD05C3" w:rsidRPr="004F4E45">
              <w:rPr>
                <w:rFonts w:ascii="Calibri" w:eastAsia="Times New Roman" w:hAnsi="Calibri" w:cs="Times New Roman"/>
                <w:color w:val="000000"/>
                <w:sz w:val="16"/>
                <w:szCs w:val="16"/>
                <w:lang w:val="en-GB"/>
              </w:rPr>
              <w:t>Discussion/</w:t>
            </w:r>
            <w:proofErr w:type="spellStart"/>
            <w:r w:rsidR="00CD05C3" w:rsidRPr="004F4E45">
              <w:rPr>
                <w:rFonts w:ascii="Calibri" w:eastAsia="Times New Roman" w:hAnsi="Calibri" w:cs="Times New Roman"/>
                <w:color w:val="000000"/>
                <w:sz w:val="16"/>
                <w:szCs w:val="16"/>
                <w:lang w:val="en-GB"/>
              </w:rPr>
              <w:t>ConclusionAssess</w:t>
            </w:r>
            <w:proofErr w:type="spellEnd"/>
            <w:r w:rsidR="00CD05C3" w:rsidRPr="004F4E45">
              <w:rPr>
                <w:rFonts w:ascii="Calibri" w:eastAsia="Times New Roman" w:hAnsi="Calibri" w:cs="Times New Roman"/>
                <w:color w:val="000000"/>
                <w:sz w:val="16"/>
                <w:szCs w:val="16"/>
                <w:lang w:val="en-GB"/>
              </w:rPr>
              <w:t xml:space="preserve"> manuscript presentation</w:t>
            </w:r>
          </w:p>
        </w:tc>
        <w:tc>
          <w:tcPr>
            <w:tcW w:w="708" w:type="dxa"/>
            <w:shd w:val="clear" w:color="auto" w:fill="auto"/>
            <w:noWrap/>
            <w:vAlign w:val="bottom"/>
          </w:tcPr>
          <w:p w14:paraId="0329EEB9" w14:textId="2F6A6A56" w:rsidR="007661A8" w:rsidRPr="004F4E45" w:rsidRDefault="00326EE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7, </w:t>
            </w:r>
            <w:r w:rsidR="00515E17" w:rsidRPr="004F4E45">
              <w:rPr>
                <w:rFonts w:ascii="Calibri" w:eastAsia="Times New Roman" w:hAnsi="Calibri" w:cs="Times New Roman"/>
                <w:color w:val="000000"/>
                <w:sz w:val="16"/>
                <w:szCs w:val="16"/>
                <w:lang w:val="en-GB"/>
              </w:rPr>
              <w:t xml:space="preserve">31, </w:t>
            </w:r>
            <w:r w:rsidR="002C765D" w:rsidRPr="004F4E45">
              <w:rPr>
                <w:rFonts w:ascii="Calibri" w:eastAsia="Times New Roman" w:hAnsi="Calibri" w:cs="Times New Roman"/>
                <w:color w:val="000000"/>
                <w:sz w:val="16"/>
                <w:szCs w:val="16"/>
                <w:lang w:val="en-GB"/>
              </w:rPr>
              <w:t xml:space="preserve">53, </w:t>
            </w:r>
            <w:r w:rsidR="00A17103" w:rsidRPr="004F4E45">
              <w:rPr>
                <w:rFonts w:ascii="Calibri" w:eastAsia="Times New Roman" w:hAnsi="Calibri" w:cs="Times New Roman"/>
                <w:color w:val="000000"/>
                <w:sz w:val="16"/>
                <w:szCs w:val="16"/>
                <w:lang w:val="en-GB"/>
              </w:rPr>
              <w:t xml:space="preserve">65, </w:t>
            </w:r>
            <w:r w:rsidR="00CD05C3" w:rsidRPr="004F4E45">
              <w:rPr>
                <w:rFonts w:ascii="Calibri" w:eastAsia="Times New Roman" w:hAnsi="Calibri" w:cs="Times New Roman"/>
                <w:color w:val="000000"/>
                <w:sz w:val="16"/>
                <w:szCs w:val="16"/>
                <w:lang w:val="en-GB"/>
              </w:rPr>
              <w:t>66</w:t>
            </w:r>
          </w:p>
        </w:tc>
        <w:tc>
          <w:tcPr>
            <w:tcW w:w="709" w:type="dxa"/>
          </w:tcPr>
          <w:p w14:paraId="7AB7E8F9" w14:textId="77777777" w:rsidR="007661A8" w:rsidRPr="004F4E45" w:rsidRDefault="008F7E0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r>
      <w:tr w:rsidR="007661A8" w:rsidRPr="004F4E45" w14:paraId="736EF4B2" w14:textId="77777777" w:rsidTr="00FE2B18">
        <w:trPr>
          <w:trHeight w:val="300"/>
        </w:trPr>
        <w:tc>
          <w:tcPr>
            <w:tcW w:w="1146" w:type="dxa"/>
            <w:shd w:val="clear" w:color="auto" w:fill="auto"/>
            <w:noWrap/>
            <w:vAlign w:val="bottom"/>
            <w:hideMark/>
          </w:tcPr>
          <w:p w14:paraId="2D3C912C" w14:textId="5D627F39"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inion, D.</w:t>
            </w:r>
            <w:r w:rsidR="00A4437A">
              <w:rPr>
                <w:rFonts w:ascii="Calibri" w:eastAsia="Times New Roman" w:hAnsi="Calibri" w:cs="Times New Roman"/>
                <w:color w:val="000000"/>
                <w:sz w:val="16"/>
                <w:szCs w:val="16"/>
                <w:lang w:val="en-GB"/>
              </w:rPr>
              <w:fldChar w:fldCharType="begin"/>
            </w:r>
            <w:r w:rsidR="005C13AE">
              <w:rPr>
                <w:rFonts w:ascii="Calibri" w:eastAsia="Times New Roman" w:hAnsi="Calibri" w:cs="Times New Roman"/>
                <w:color w:val="000000"/>
                <w:sz w:val="16"/>
                <w:szCs w:val="16"/>
                <w:lang w:val="en-GB"/>
              </w:rPr>
              <w:instrText xml:space="preserve"> ADDIN ZOTERO_ITEM CSL_CITATION {"citationID":"vgAWaMbl","properties":{"formattedCitation":"(86)","plainCitation":"(86)","noteIndex":0},"citationItems":[{"id":4674,"uris":["http://zotero.org/users/3447303/items/Z3H4K3S4"],"uri":["http://zotero.org/users/3447303/items/Z3H4K3S4"],"itemData":{"id":4674,"type":"article-journal","title":"Ethics of guidelines for reviewers of medical manuscripts","container-title":"Journal of Vascular Surgery","page":"391-3","volume":"46","issue":"2","source":"Ovid Technologies","archive":"MEDLINE","archive_location":"17664118","DOI":"10.1016/j.jvs.2007.05.024","ISSN":"0741-5214","journalAbbreviation":"J Vasc Surg","language":"English","author":[{"family":"Minion","given":"David"},{"family":"Sorial","given":"Ehab"},{"family":"Endean","given":"Eric"}],"issued":{"date-parts":[["2007",8]]}}}],"schema":"https://github.com/citation-style-language/schema/raw/master/csl-citation.json"} </w:instrText>
            </w:r>
            <w:r w:rsidR="00A4437A">
              <w:rPr>
                <w:rFonts w:ascii="Calibri" w:eastAsia="Times New Roman" w:hAnsi="Calibri" w:cs="Times New Roman"/>
                <w:color w:val="000000"/>
                <w:sz w:val="16"/>
                <w:szCs w:val="16"/>
                <w:lang w:val="en-GB"/>
              </w:rPr>
              <w:fldChar w:fldCharType="separate"/>
            </w:r>
            <w:r w:rsidR="005C13AE" w:rsidRPr="005C13AE">
              <w:rPr>
                <w:rFonts w:ascii="Calibri" w:hAnsi="Calibri" w:cs="Calibri"/>
                <w:sz w:val="16"/>
              </w:rPr>
              <w:t>(86)</w:t>
            </w:r>
            <w:r w:rsidR="00A4437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79A0A4C" w14:textId="77777777" w:rsidR="007661A8" w:rsidRPr="004F4E45" w:rsidRDefault="007661A8"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B89B9C3"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DA83180" w14:textId="77777777" w:rsidR="007661A8" w:rsidRPr="004F4E45" w:rsidRDefault="007661A8"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Vascular Surgery</w:t>
            </w:r>
          </w:p>
        </w:tc>
        <w:tc>
          <w:tcPr>
            <w:tcW w:w="630" w:type="dxa"/>
            <w:shd w:val="clear" w:color="auto" w:fill="auto"/>
            <w:noWrap/>
            <w:vAlign w:val="bottom"/>
            <w:hideMark/>
          </w:tcPr>
          <w:p w14:paraId="287FD62A"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7</w:t>
            </w:r>
          </w:p>
        </w:tc>
        <w:tc>
          <w:tcPr>
            <w:tcW w:w="1080" w:type="dxa"/>
            <w:shd w:val="clear" w:color="auto" w:fill="auto"/>
            <w:noWrap/>
            <w:vAlign w:val="bottom"/>
            <w:hideMark/>
          </w:tcPr>
          <w:p w14:paraId="4B47DADB" w14:textId="77777777" w:rsidR="007661A8" w:rsidRPr="004F4E45" w:rsidRDefault="007661A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BECBEA6" w14:textId="56D49F5B" w:rsidR="00CD05C3"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31B282ED" w14:textId="35F25CD2" w:rsidR="00CD05C3"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66D0BCC8" w14:textId="7127700A" w:rsidR="007661A8" w:rsidRPr="004F4E45" w:rsidRDefault="0097469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w:t>
            </w:r>
            <w:r w:rsidR="00CD05C3" w:rsidRPr="004F4E45">
              <w:rPr>
                <w:rFonts w:ascii="Calibri" w:eastAsia="Times New Roman" w:hAnsi="Calibri" w:cs="Times New Roman"/>
                <w:color w:val="000000"/>
                <w:sz w:val="16"/>
                <w:szCs w:val="16"/>
                <w:lang w:val="en-GB"/>
              </w:rPr>
              <w:t>mmendations</w:t>
            </w:r>
          </w:p>
        </w:tc>
        <w:tc>
          <w:tcPr>
            <w:tcW w:w="708" w:type="dxa"/>
            <w:shd w:val="clear" w:color="auto" w:fill="auto"/>
            <w:noWrap/>
            <w:vAlign w:val="bottom"/>
          </w:tcPr>
          <w:p w14:paraId="70E73A84" w14:textId="3788A179" w:rsidR="007661A8"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12,</w:t>
            </w:r>
            <w:r w:rsidR="005E4FE4" w:rsidRPr="004F4E45">
              <w:rPr>
                <w:rFonts w:ascii="Calibri" w:eastAsia="Times New Roman" w:hAnsi="Calibri" w:cs="Times New Roman"/>
                <w:color w:val="000000"/>
                <w:sz w:val="16"/>
                <w:szCs w:val="16"/>
                <w:lang w:val="en-GB"/>
              </w:rPr>
              <w:t xml:space="preserve"> 57, </w:t>
            </w:r>
            <w:r w:rsidR="00974692" w:rsidRPr="004F4E45">
              <w:rPr>
                <w:rFonts w:ascii="Calibri" w:eastAsia="Times New Roman" w:hAnsi="Calibri" w:cs="Times New Roman"/>
                <w:color w:val="000000"/>
                <w:sz w:val="16"/>
                <w:szCs w:val="16"/>
                <w:lang w:val="en-GB"/>
              </w:rPr>
              <w:t xml:space="preserve">70, </w:t>
            </w:r>
            <w:r w:rsidR="00CD05C3" w:rsidRPr="004F4E45">
              <w:rPr>
                <w:rFonts w:ascii="Calibri" w:eastAsia="Times New Roman" w:hAnsi="Calibri" w:cs="Times New Roman"/>
                <w:color w:val="000000"/>
                <w:sz w:val="16"/>
                <w:szCs w:val="16"/>
                <w:lang w:val="en-GB"/>
              </w:rPr>
              <w:t>71</w:t>
            </w:r>
          </w:p>
        </w:tc>
        <w:tc>
          <w:tcPr>
            <w:tcW w:w="709" w:type="dxa"/>
          </w:tcPr>
          <w:p w14:paraId="71BCCF70" w14:textId="77777777" w:rsidR="007661A8" w:rsidRPr="004F4E45" w:rsidRDefault="008F7E0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r>
      <w:tr w:rsidR="007661A8" w:rsidRPr="00A4437A" w14:paraId="141D5C8B" w14:textId="77777777" w:rsidTr="00FE2B18">
        <w:trPr>
          <w:trHeight w:val="300"/>
        </w:trPr>
        <w:tc>
          <w:tcPr>
            <w:tcW w:w="1146" w:type="dxa"/>
            <w:shd w:val="clear" w:color="auto" w:fill="auto"/>
            <w:noWrap/>
            <w:vAlign w:val="bottom"/>
            <w:hideMark/>
          </w:tcPr>
          <w:p w14:paraId="02AE37FF" w14:textId="095C6670" w:rsidR="007661A8" w:rsidRPr="0028586F" w:rsidRDefault="007661A8"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Moher, D.</w:t>
            </w:r>
            <w:r w:rsidR="0028586F" w:rsidRPr="0028586F">
              <w:rPr>
                <w:rFonts w:ascii="Calibri" w:eastAsia="Times New Roman" w:hAnsi="Calibri" w:cs="Times New Roman"/>
                <w:color w:val="000000"/>
                <w:sz w:val="16"/>
                <w:szCs w:val="16"/>
                <w:lang w:val="en-GB"/>
              </w:rPr>
              <w:fldChar w:fldCharType="begin"/>
            </w:r>
            <w:r w:rsidR="0028586F" w:rsidRPr="0028586F">
              <w:rPr>
                <w:rFonts w:ascii="Calibri" w:eastAsia="Times New Roman" w:hAnsi="Calibri" w:cs="Times New Roman"/>
                <w:color w:val="000000"/>
                <w:sz w:val="16"/>
                <w:szCs w:val="16"/>
                <w:lang w:val="en-GB"/>
              </w:rPr>
              <w:instrText xml:space="preserve"> ADDIN ZOTERO_ITEM CSL_CITATION {"citationID":"ak2dpdhqia","properties":{"formattedCitation":"(87)","plainCitation":"(87)","noteIndex":0},"citationItems":[{"id":3243,"uris":["http://zotero.org/users/3447303/items/RDITCEWV"],"uri":["http://zotero.org/users/3447303/items/RDITCEWV"],"itemData":{"id":3243,"type":"article-journal","title":"Optimal strategies to consider when peer reviewing a systematic review and meta-analysis","container-title":"Bmc Medicine","volume":"13","archive_location":"WOS:000364005800001","abstract":"Systematic reviews are popular. A recent estimate indicates that 11 new systematic reviews are published daily. Nevertheless, evidence indicates that the quality of reporting of systematic reviews is not optimal. One likely reason is that the authors' reports have received inadequate peer review. There are now many different types of systematic reviews and peer reviewing them can be enhanced by using a reporting guideline to supplement whatever template the journal editors have asked you, as a peer reviewer, to use. Additionally, keeping up with the current literature, whether as a content expert or being aware of advances in systematic review methods is likely be make for a more comprehensive and effective peer review. Providing a brief summary of what the systematic review has reported is an important first step in the peer review process (and not performed frequently enough). At its core, it provides the authors with some sense of what the peer reviewer believes was performed (Methods) and found (Results). Importantly, it also provides clarity regarding any potential problems in the methods, including statistical approaches for meta-analysis, results, and interpretation of the systematic review, for which the peer reviewer can seek explanations from the authors; these clarifications are best presented as questions to the authors.","ISSN":"1741-7015","journalAbbreviation":"BMC Med.","language":"English","author":[{"family":"Moher","given":"D."}],"issued":{"date-parts":[["2015",11]]}}}],"schema":"https://github.com/citation-style-language/schema/raw/master/csl-citation.json"} </w:instrText>
            </w:r>
            <w:r w:rsidR="0028586F" w:rsidRPr="0028586F">
              <w:rPr>
                <w:rFonts w:ascii="Calibri" w:eastAsia="Times New Roman" w:hAnsi="Calibri" w:cs="Times New Roman"/>
                <w:color w:val="000000"/>
                <w:sz w:val="16"/>
                <w:szCs w:val="16"/>
                <w:lang w:val="en-GB"/>
              </w:rPr>
              <w:fldChar w:fldCharType="separate"/>
            </w:r>
            <w:r w:rsidR="0028586F" w:rsidRPr="0028586F">
              <w:rPr>
                <w:rFonts w:ascii="Calibri" w:hAnsi="Calibri" w:cs="Calibri"/>
                <w:sz w:val="16"/>
                <w:szCs w:val="24"/>
              </w:rPr>
              <w:t>(87)</w:t>
            </w:r>
            <w:r w:rsidR="0028586F" w:rsidRPr="0028586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0A6D154" w14:textId="77777777" w:rsidR="007661A8" w:rsidRPr="0028586F" w:rsidRDefault="007661A8" w:rsidP="001744FB">
            <w:pPr>
              <w:spacing w:after="0" w:line="240" w:lineRule="auto"/>
              <w:ind w:right="-376"/>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4AB97D5A" w14:textId="77777777" w:rsidR="007661A8" w:rsidRPr="0028586F" w:rsidRDefault="007661A8"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90ABD96" w14:textId="77777777" w:rsidR="007661A8" w:rsidRPr="0028586F" w:rsidRDefault="007661A8" w:rsidP="001744FB">
            <w:pPr>
              <w:spacing w:after="0" w:line="240" w:lineRule="auto"/>
              <w:ind w:right="-108"/>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BMC Medicine</w:t>
            </w:r>
          </w:p>
        </w:tc>
        <w:tc>
          <w:tcPr>
            <w:tcW w:w="630" w:type="dxa"/>
            <w:shd w:val="clear" w:color="auto" w:fill="auto"/>
            <w:noWrap/>
            <w:vAlign w:val="bottom"/>
            <w:hideMark/>
          </w:tcPr>
          <w:p w14:paraId="3C17FFCE" w14:textId="77777777" w:rsidR="007661A8" w:rsidRPr="0028586F" w:rsidRDefault="007661A8"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7FBD5348" w14:textId="77777777" w:rsidR="007661A8" w:rsidRPr="0028586F" w:rsidRDefault="007661A8"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Tutorial</w:t>
            </w:r>
          </w:p>
        </w:tc>
        <w:tc>
          <w:tcPr>
            <w:tcW w:w="1677" w:type="dxa"/>
          </w:tcPr>
          <w:p w14:paraId="1D30DC02" w14:textId="5305EE2A" w:rsidR="007661A8" w:rsidRPr="0028586F" w:rsidRDefault="00CD05C3"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N/A</w:t>
            </w:r>
          </w:p>
        </w:tc>
        <w:tc>
          <w:tcPr>
            <w:tcW w:w="708" w:type="dxa"/>
            <w:shd w:val="clear" w:color="auto" w:fill="auto"/>
            <w:noWrap/>
            <w:vAlign w:val="bottom"/>
          </w:tcPr>
          <w:p w14:paraId="7674ED19" w14:textId="262D49A4" w:rsidR="007661A8" w:rsidRPr="0028586F" w:rsidRDefault="00CD05C3"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N/A</w:t>
            </w:r>
          </w:p>
        </w:tc>
        <w:tc>
          <w:tcPr>
            <w:tcW w:w="709" w:type="dxa"/>
          </w:tcPr>
          <w:p w14:paraId="7EB8D702" w14:textId="77777777" w:rsidR="007661A8" w:rsidRPr="0028586F" w:rsidRDefault="008F7E0A"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0</w:t>
            </w:r>
          </w:p>
        </w:tc>
      </w:tr>
      <w:tr w:rsidR="00541F55" w:rsidRPr="00A4437A" w14:paraId="0F8D14E6" w14:textId="77777777" w:rsidTr="00FE2B18">
        <w:trPr>
          <w:trHeight w:val="300"/>
        </w:trPr>
        <w:tc>
          <w:tcPr>
            <w:tcW w:w="1146" w:type="dxa"/>
            <w:shd w:val="clear" w:color="auto" w:fill="auto"/>
            <w:noWrap/>
            <w:vAlign w:val="bottom"/>
          </w:tcPr>
          <w:p w14:paraId="041817F4" w14:textId="25EBE32E" w:rsidR="00541F55" w:rsidRPr="0057299E" w:rsidRDefault="00541F55"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Moher, D.</w:t>
            </w:r>
            <w:r w:rsidR="0057299E">
              <w:rPr>
                <w:rFonts w:ascii="Calibri" w:eastAsia="Times New Roman" w:hAnsi="Calibri" w:cs="Times New Roman"/>
                <w:color w:val="000000"/>
                <w:sz w:val="16"/>
                <w:szCs w:val="16"/>
                <w:lang w:val="en-GB"/>
              </w:rPr>
              <w:fldChar w:fldCharType="begin"/>
            </w:r>
            <w:r w:rsidR="0057299E">
              <w:rPr>
                <w:rFonts w:ascii="Calibri" w:eastAsia="Times New Roman" w:hAnsi="Calibri" w:cs="Times New Roman"/>
                <w:color w:val="000000"/>
                <w:sz w:val="16"/>
                <w:szCs w:val="16"/>
                <w:lang w:val="en-GB"/>
              </w:rPr>
              <w:instrText xml:space="preserve"> ADDIN ZOTERO_ITEM CSL_CITATION {"citationID":"autr8sj870","properties":{"formattedCitation":"(88)","plainCitation":"(88)","noteIndex":0},"citationItems":[{"id":6649,"uris":["http://zotero.org/users/3447303/items/CNKXRXBA"],"uri":["http://zotero.org/users/3447303/items/CNKXRXBA"],"itemData":{"id":6649,"type":"article-journal","title":"How to peer review a manuscript","container-title":"Peer review in health sciences. BMJ Books, London","page":"183-190","journalAbbreviation":"Peer review in health sciences. BMJ Books, London","author":[{"family":"Moher","given":"D"},{"family":"Jadad","given":"AR"}],"issued":{"date-parts":[["2003"]]}}}],"schema":"https://github.com/citation-style-language/schema/raw/master/csl-citation.json"} </w:instrText>
            </w:r>
            <w:r w:rsidR="0057299E">
              <w:rPr>
                <w:rFonts w:ascii="Calibri" w:eastAsia="Times New Roman" w:hAnsi="Calibri" w:cs="Times New Roman"/>
                <w:color w:val="000000"/>
                <w:sz w:val="16"/>
                <w:szCs w:val="16"/>
                <w:lang w:val="en-GB"/>
              </w:rPr>
              <w:fldChar w:fldCharType="separate"/>
            </w:r>
            <w:r w:rsidR="0057299E" w:rsidRPr="0057299E">
              <w:rPr>
                <w:rFonts w:ascii="Calibri" w:hAnsi="Calibri" w:cs="Calibri"/>
                <w:sz w:val="16"/>
                <w:szCs w:val="24"/>
              </w:rPr>
              <w:t>(88)</w:t>
            </w:r>
            <w:r w:rsidR="0057299E">
              <w:rPr>
                <w:rFonts w:ascii="Calibri" w:eastAsia="Times New Roman" w:hAnsi="Calibri" w:cs="Times New Roman"/>
                <w:color w:val="000000"/>
                <w:sz w:val="16"/>
                <w:szCs w:val="16"/>
                <w:lang w:val="en-GB"/>
              </w:rPr>
              <w:fldChar w:fldCharType="end"/>
            </w:r>
          </w:p>
        </w:tc>
        <w:tc>
          <w:tcPr>
            <w:tcW w:w="993" w:type="dxa"/>
            <w:shd w:val="clear" w:color="auto" w:fill="auto"/>
            <w:noWrap/>
            <w:vAlign w:val="bottom"/>
          </w:tcPr>
          <w:p w14:paraId="2B5BA99C" w14:textId="32FB3979" w:rsidR="00541F55" w:rsidRPr="0057299E" w:rsidRDefault="00541F55" w:rsidP="001744FB">
            <w:pPr>
              <w:spacing w:after="0" w:line="240" w:lineRule="auto"/>
              <w:ind w:right="-376"/>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Canada</w:t>
            </w:r>
          </w:p>
        </w:tc>
        <w:tc>
          <w:tcPr>
            <w:tcW w:w="910" w:type="dxa"/>
            <w:shd w:val="clear" w:color="auto" w:fill="auto"/>
            <w:noWrap/>
            <w:vAlign w:val="bottom"/>
          </w:tcPr>
          <w:p w14:paraId="76868176" w14:textId="6AD8B43E" w:rsidR="00541F55" w:rsidRPr="0057299E" w:rsidRDefault="00541F55"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English</w:t>
            </w:r>
          </w:p>
        </w:tc>
        <w:tc>
          <w:tcPr>
            <w:tcW w:w="1260" w:type="dxa"/>
            <w:shd w:val="clear" w:color="auto" w:fill="auto"/>
            <w:noWrap/>
            <w:vAlign w:val="bottom"/>
          </w:tcPr>
          <w:p w14:paraId="21218A20" w14:textId="6398B7E4" w:rsidR="00541F55" w:rsidRPr="0057299E" w:rsidRDefault="00541F55" w:rsidP="001744FB">
            <w:pPr>
              <w:spacing w:after="0" w:line="240" w:lineRule="auto"/>
              <w:ind w:right="-108"/>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Peer review in Medical Science</w:t>
            </w:r>
          </w:p>
        </w:tc>
        <w:tc>
          <w:tcPr>
            <w:tcW w:w="630" w:type="dxa"/>
            <w:shd w:val="clear" w:color="auto" w:fill="auto"/>
            <w:noWrap/>
            <w:vAlign w:val="bottom"/>
          </w:tcPr>
          <w:p w14:paraId="1EBCA3A7" w14:textId="26A69B34" w:rsidR="00541F55" w:rsidRPr="0057299E" w:rsidRDefault="00541F55"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2003</w:t>
            </w:r>
          </w:p>
        </w:tc>
        <w:tc>
          <w:tcPr>
            <w:tcW w:w="1080" w:type="dxa"/>
            <w:shd w:val="clear" w:color="auto" w:fill="auto"/>
            <w:noWrap/>
            <w:vAlign w:val="bottom"/>
          </w:tcPr>
          <w:p w14:paraId="45DEEFB8" w14:textId="26C45129" w:rsidR="00541F55" w:rsidRPr="0057299E" w:rsidRDefault="00541F55"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Book chapter</w:t>
            </w:r>
          </w:p>
        </w:tc>
        <w:tc>
          <w:tcPr>
            <w:tcW w:w="1677" w:type="dxa"/>
          </w:tcPr>
          <w:p w14:paraId="17419C47" w14:textId="2DDFBA4F" w:rsidR="00CD05C3" w:rsidRPr="0057299E" w:rsidRDefault="00541F55" w:rsidP="001744FB">
            <w:pPr>
              <w:spacing w:after="0" w:line="240" w:lineRule="auto"/>
            </w:pPr>
            <w:r w:rsidRPr="0057299E">
              <w:rPr>
                <w:rFonts w:ascii="Calibri" w:eastAsia="Times New Roman" w:hAnsi="Calibri" w:cs="Times New Roman"/>
                <w:color w:val="000000"/>
                <w:sz w:val="16"/>
                <w:szCs w:val="16"/>
                <w:lang w:val="en-GB"/>
              </w:rPr>
              <w:t>Organization and approach to review,</w:t>
            </w:r>
            <w:r w:rsidR="00CA5FAD" w:rsidRPr="0057299E">
              <w:t xml:space="preserve"> </w:t>
            </w:r>
            <w:r w:rsidR="00CA5FAD" w:rsidRPr="0057299E">
              <w:rPr>
                <w:rFonts w:ascii="Calibri" w:eastAsia="Times New Roman" w:hAnsi="Calibri" w:cs="Times New Roman"/>
                <w:color w:val="000000"/>
                <w:sz w:val="16"/>
                <w:szCs w:val="16"/>
                <w:lang w:val="en-GB"/>
              </w:rPr>
              <w:t>Make general comments,</w:t>
            </w:r>
            <w:r w:rsidR="007731B9" w:rsidRPr="0057299E">
              <w:t xml:space="preserve"> </w:t>
            </w:r>
            <w:r w:rsidR="00CD05C3" w:rsidRPr="0057299E">
              <w:rPr>
                <w:rFonts w:ascii="Calibri" w:eastAsia="Times New Roman" w:hAnsi="Calibri" w:cs="Times New Roman"/>
                <w:color w:val="000000"/>
                <w:sz w:val="16"/>
                <w:szCs w:val="16"/>
                <w:lang w:val="en-GB"/>
              </w:rPr>
              <w:t>Discussion/</w:t>
            </w:r>
            <w:proofErr w:type="spellStart"/>
            <w:r w:rsidR="00CD05C3" w:rsidRPr="0057299E">
              <w:rPr>
                <w:rFonts w:ascii="Calibri" w:eastAsia="Times New Roman" w:hAnsi="Calibri" w:cs="Times New Roman"/>
                <w:color w:val="000000"/>
                <w:sz w:val="16"/>
                <w:szCs w:val="16"/>
                <w:lang w:val="en-GB"/>
              </w:rPr>
              <w:t>Conclusion</w:t>
            </w:r>
            <w:r w:rsidR="00740F23" w:rsidRPr="0057299E">
              <w:rPr>
                <w:rFonts w:ascii="Calibri" w:eastAsia="Times New Roman" w:hAnsi="Calibri" w:cs="Times New Roman"/>
                <w:color w:val="000000"/>
                <w:sz w:val="16"/>
                <w:szCs w:val="16"/>
                <w:lang w:val="en-GB"/>
              </w:rPr>
              <w:t>Assess</w:t>
            </w:r>
            <w:proofErr w:type="spellEnd"/>
            <w:r w:rsidR="00740F23" w:rsidRPr="0057299E">
              <w:rPr>
                <w:rFonts w:ascii="Calibri" w:eastAsia="Times New Roman" w:hAnsi="Calibri" w:cs="Times New Roman"/>
                <w:color w:val="000000"/>
                <w:sz w:val="16"/>
                <w:szCs w:val="16"/>
                <w:lang w:val="en-GB"/>
              </w:rPr>
              <w:t xml:space="preserve"> manuscript presentation,</w:t>
            </w:r>
          </w:p>
          <w:p w14:paraId="149F4C93" w14:textId="482FD7B1" w:rsidR="00541F55" w:rsidRPr="0057299E" w:rsidRDefault="00CD05C3"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E495801" w14:textId="7AFB3041" w:rsidR="00541F55" w:rsidRPr="0057299E" w:rsidRDefault="00541F55"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 xml:space="preserve">1, </w:t>
            </w:r>
            <w:r w:rsidR="00896A5C" w:rsidRPr="0057299E">
              <w:rPr>
                <w:rFonts w:ascii="Calibri" w:eastAsia="Times New Roman" w:hAnsi="Calibri" w:cs="Times New Roman"/>
                <w:color w:val="000000"/>
                <w:sz w:val="16"/>
                <w:szCs w:val="16"/>
                <w:lang w:val="en-GB"/>
              </w:rPr>
              <w:t xml:space="preserve">3, </w:t>
            </w:r>
            <w:r w:rsidR="000473FC" w:rsidRPr="0057299E">
              <w:rPr>
                <w:rFonts w:ascii="Calibri" w:eastAsia="Times New Roman" w:hAnsi="Calibri" w:cs="Times New Roman"/>
                <w:color w:val="000000"/>
                <w:sz w:val="16"/>
                <w:szCs w:val="16"/>
                <w:lang w:val="en-GB"/>
              </w:rPr>
              <w:t xml:space="preserve">5, </w:t>
            </w:r>
            <w:r w:rsidR="00B82066" w:rsidRPr="0057299E">
              <w:rPr>
                <w:rFonts w:ascii="Calibri" w:eastAsia="Times New Roman" w:hAnsi="Calibri" w:cs="Times New Roman"/>
                <w:color w:val="000000"/>
                <w:sz w:val="16"/>
                <w:szCs w:val="16"/>
                <w:lang w:val="en-GB"/>
              </w:rPr>
              <w:t xml:space="preserve">7, </w:t>
            </w:r>
            <w:r w:rsidR="00AF14F3" w:rsidRPr="0057299E">
              <w:rPr>
                <w:rFonts w:ascii="Calibri" w:eastAsia="Times New Roman" w:hAnsi="Calibri" w:cs="Times New Roman"/>
                <w:color w:val="000000"/>
                <w:sz w:val="16"/>
                <w:szCs w:val="16"/>
                <w:lang w:val="en-GB"/>
              </w:rPr>
              <w:t xml:space="preserve">8, </w:t>
            </w:r>
            <w:r w:rsidR="006145D0" w:rsidRPr="0057299E">
              <w:rPr>
                <w:rFonts w:ascii="Calibri" w:eastAsia="Times New Roman" w:hAnsi="Calibri" w:cs="Times New Roman"/>
                <w:color w:val="000000"/>
                <w:sz w:val="16"/>
                <w:szCs w:val="16"/>
                <w:lang w:val="en-GB"/>
              </w:rPr>
              <w:t xml:space="preserve">10, </w:t>
            </w:r>
            <w:r w:rsidR="00CA5FAD" w:rsidRPr="0057299E">
              <w:rPr>
                <w:rFonts w:ascii="Calibri" w:eastAsia="Times New Roman" w:hAnsi="Calibri" w:cs="Times New Roman"/>
                <w:color w:val="000000"/>
                <w:sz w:val="16"/>
                <w:szCs w:val="16"/>
                <w:lang w:val="en-GB"/>
              </w:rPr>
              <w:t>12</w:t>
            </w:r>
            <w:r w:rsidR="007731B9" w:rsidRPr="0057299E">
              <w:rPr>
                <w:rFonts w:ascii="Calibri" w:eastAsia="Times New Roman" w:hAnsi="Calibri" w:cs="Times New Roman"/>
                <w:color w:val="000000"/>
                <w:sz w:val="16"/>
                <w:szCs w:val="16"/>
                <w:lang w:val="en-GB"/>
              </w:rPr>
              <w:t xml:space="preserve">, 50, </w:t>
            </w:r>
            <w:r w:rsidR="00740F23" w:rsidRPr="0057299E">
              <w:rPr>
                <w:rFonts w:ascii="Calibri" w:eastAsia="Times New Roman" w:hAnsi="Calibri" w:cs="Times New Roman"/>
                <w:color w:val="000000"/>
                <w:sz w:val="16"/>
                <w:szCs w:val="16"/>
                <w:lang w:val="en-GB"/>
              </w:rPr>
              <w:t>63,</w:t>
            </w:r>
            <w:r w:rsidR="00A16F5A" w:rsidRPr="0057299E">
              <w:rPr>
                <w:rFonts w:ascii="Calibri" w:eastAsia="Times New Roman" w:hAnsi="Calibri" w:cs="Times New Roman"/>
                <w:color w:val="000000"/>
                <w:sz w:val="16"/>
                <w:szCs w:val="16"/>
                <w:lang w:val="en-GB"/>
              </w:rPr>
              <w:t xml:space="preserve"> 64, </w:t>
            </w:r>
            <w:r w:rsidR="00974692" w:rsidRPr="0057299E">
              <w:rPr>
                <w:rFonts w:ascii="Calibri" w:eastAsia="Times New Roman" w:hAnsi="Calibri" w:cs="Times New Roman"/>
                <w:color w:val="000000"/>
                <w:sz w:val="16"/>
                <w:szCs w:val="16"/>
                <w:lang w:val="en-GB"/>
              </w:rPr>
              <w:t xml:space="preserve">70, </w:t>
            </w:r>
            <w:r w:rsidR="00CD05C3" w:rsidRPr="0057299E">
              <w:rPr>
                <w:rFonts w:ascii="Calibri" w:eastAsia="Times New Roman" w:hAnsi="Calibri" w:cs="Times New Roman"/>
                <w:color w:val="000000"/>
                <w:sz w:val="16"/>
                <w:szCs w:val="16"/>
                <w:lang w:val="en-GB"/>
              </w:rPr>
              <w:t>71</w:t>
            </w:r>
          </w:p>
        </w:tc>
        <w:tc>
          <w:tcPr>
            <w:tcW w:w="709" w:type="dxa"/>
          </w:tcPr>
          <w:p w14:paraId="1EC1E579" w14:textId="26A0E592" w:rsidR="00541F55" w:rsidRPr="0057299E" w:rsidRDefault="00CD05C3" w:rsidP="001744FB">
            <w:pPr>
              <w:spacing w:after="0" w:line="240" w:lineRule="auto"/>
              <w:rPr>
                <w:rFonts w:ascii="Calibri" w:eastAsia="Times New Roman" w:hAnsi="Calibri" w:cs="Times New Roman"/>
                <w:color w:val="000000"/>
                <w:sz w:val="16"/>
                <w:szCs w:val="16"/>
                <w:lang w:val="en-GB"/>
              </w:rPr>
            </w:pPr>
            <w:r w:rsidRPr="0057299E">
              <w:rPr>
                <w:rFonts w:ascii="Calibri" w:eastAsia="Times New Roman" w:hAnsi="Calibri" w:cs="Times New Roman"/>
                <w:color w:val="000000"/>
                <w:sz w:val="16"/>
                <w:szCs w:val="16"/>
                <w:lang w:val="en-GB"/>
              </w:rPr>
              <w:t>12</w:t>
            </w:r>
          </w:p>
        </w:tc>
      </w:tr>
      <w:tr w:rsidR="00541F55" w:rsidRPr="004F4E45" w14:paraId="5B13B387" w14:textId="77777777" w:rsidTr="00FE2B18">
        <w:trPr>
          <w:trHeight w:val="300"/>
        </w:trPr>
        <w:tc>
          <w:tcPr>
            <w:tcW w:w="1146" w:type="dxa"/>
            <w:shd w:val="clear" w:color="auto" w:fill="auto"/>
            <w:noWrap/>
            <w:vAlign w:val="bottom"/>
            <w:hideMark/>
          </w:tcPr>
          <w:p w14:paraId="4573FADD" w14:textId="798779E4"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oore, K. N.</w:t>
            </w:r>
            <w:r w:rsidR="00A4437A">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cPzWglNi","properties":{"formattedCitation":"(89)","plainCitation":"(89)","noteIndex":0},"citationItems":[{"id":4892,"uris":["http://zotero.org/users/3447303/items/PQM9CIM3"],"uri":["http://zotero.org/users/3447303/items/PQM9CIM3"],"itemData":{"id":4892,"type":"article-journal","title":"Keeping up journal integrity: the peer-review process","container-title":"Journal of Wound, Ostomy, &amp; Continence Nursing","page":"3-5","volume":"32","issue":"1","source":"Ovid Technologies","archive":"MEDLINE","archive_location":"15718949","ISSN":"1071-5754","journalAbbreviation":"J Wound Ostomy Continence Nurs","language":"English","author":[{"family":"Moore","given":"Katherine N."}],"issued":{"date-parts":[["2005",1]]}}}],"schema":"https://github.com/citation-style-language/schema/raw/master/csl-citation.json"} </w:instrText>
            </w:r>
            <w:r w:rsidR="00A4437A">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89)</w:t>
            </w:r>
            <w:r w:rsidR="00A4437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D6BDD3C"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E12FE5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9B35A1E"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Wound, Ostomy, &amp; Continence Nursing</w:t>
            </w:r>
          </w:p>
        </w:tc>
        <w:tc>
          <w:tcPr>
            <w:tcW w:w="630" w:type="dxa"/>
            <w:shd w:val="clear" w:color="auto" w:fill="auto"/>
            <w:noWrap/>
            <w:vAlign w:val="bottom"/>
            <w:hideMark/>
          </w:tcPr>
          <w:p w14:paraId="309511E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5</w:t>
            </w:r>
          </w:p>
        </w:tc>
        <w:tc>
          <w:tcPr>
            <w:tcW w:w="1080" w:type="dxa"/>
            <w:shd w:val="clear" w:color="auto" w:fill="auto"/>
            <w:noWrap/>
            <w:vAlign w:val="bottom"/>
            <w:hideMark/>
          </w:tcPr>
          <w:p w14:paraId="61DDB9EA"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1864D95" w14:textId="1177195D" w:rsidR="00CD05C3"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59E53E47" w14:textId="2114C00E" w:rsidR="00CD05C3" w:rsidRPr="004F4E45" w:rsidRDefault="00BD5089" w:rsidP="001744FB">
            <w:pPr>
              <w:spacing w:after="0" w:line="240" w:lineRule="auto"/>
            </w:pPr>
            <w:r w:rsidRPr="004F4E45">
              <w:rPr>
                <w:rFonts w:ascii="Calibri" w:eastAsia="Times New Roman" w:hAnsi="Calibri" w:cs="Times New Roman"/>
                <w:color w:val="000000"/>
                <w:sz w:val="16"/>
                <w:szCs w:val="16"/>
                <w:lang w:val="en-GB"/>
              </w:rPr>
              <w:t>Methods,</w:t>
            </w:r>
          </w:p>
          <w:p w14:paraId="2BDF2CC2" w14:textId="35B3D386" w:rsidR="00541F55" w:rsidRPr="004F4E45" w:rsidRDefault="003E4F9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esults,</w:t>
            </w:r>
            <w:r w:rsidR="007731B9" w:rsidRPr="004F4E45">
              <w:t xml:space="preserve"> </w:t>
            </w:r>
            <w:r w:rsidR="00CD05C3" w:rsidRPr="004F4E45">
              <w:rPr>
                <w:rFonts w:ascii="Calibri" w:eastAsia="Times New Roman" w:hAnsi="Calibri" w:cs="Times New Roman"/>
                <w:color w:val="000000"/>
                <w:sz w:val="16"/>
                <w:szCs w:val="16"/>
                <w:lang w:val="en-GB"/>
              </w:rPr>
              <w:t>Discussion/</w:t>
            </w:r>
            <w:proofErr w:type="spellStart"/>
            <w:r w:rsidR="00CD05C3" w:rsidRPr="004F4E45">
              <w:rPr>
                <w:rFonts w:ascii="Calibri" w:eastAsia="Times New Roman" w:hAnsi="Calibri" w:cs="Times New Roman"/>
                <w:color w:val="000000"/>
                <w:sz w:val="16"/>
                <w:szCs w:val="16"/>
                <w:lang w:val="en-GB"/>
              </w:rPr>
              <w:t>Conclusion</w:t>
            </w:r>
            <w:r w:rsidR="006E1673" w:rsidRPr="004F4E45">
              <w:rPr>
                <w:rFonts w:ascii="Calibri" w:eastAsia="Times New Roman" w:hAnsi="Calibri" w:cs="Times New Roman"/>
                <w:color w:val="000000"/>
                <w:sz w:val="16"/>
                <w:szCs w:val="16"/>
                <w:lang w:val="en-GB"/>
              </w:rPr>
              <w:t>Addres</w:t>
            </w:r>
            <w:r w:rsidR="00CD05C3" w:rsidRPr="004F4E45">
              <w:rPr>
                <w:rFonts w:ascii="Calibri" w:eastAsia="Times New Roman" w:hAnsi="Calibri" w:cs="Times New Roman"/>
                <w:color w:val="000000"/>
                <w:sz w:val="16"/>
                <w:szCs w:val="16"/>
                <w:lang w:val="en-GB"/>
              </w:rPr>
              <w:t>s</w:t>
            </w:r>
            <w:proofErr w:type="spellEnd"/>
            <w:r w:rsidR="00CD05C3" w:rsidRPr="004F4E45">
              <w:rPr>
                <w:rFonts w:ascii="Calibri" w:eastAsia="Times New Roman" w:hAnsi="Calibri" w:cs="Times New Roman"/>
                <w:color w:val="000000"/>
                <w:sz w:val="16"/>
                <w:szCs w:val="16"/>
                <w:lang w:val="en-GB"/>
              </w:rPr>
              <w:t xml:space="preserve"> ethical aspects</w:t>
            </w:r>
          </w:p>
        </w:tc>
        <w:tc>
          <w:tcPr>
            <w:tcW w:w="708" w:type="dxa"/>
            <w:shd w:val="clear" w:color="auto" w:fill="auto"/>
            <w:noWrap/>
            <w:vAlign w:val="bottom"/>
          </w:tcPr>
          <w:p w14:paraId="2BC4E16C" w14:textId="3418A690"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326EEF" w:rsidRPr="004F4E45">
              <w:rPr>
                <w:rFonts w:ascii="Calibri" w:eastAsia="Times New Roman" w:hAnsi="Calibri" w:cs="Times New Roman"/>
                <w:color w:val="000000"/>
                <w:sz w:val="16"/>
                <w:szCs w:val="16"/>
                <w:lang w:val="en-GB"/>
              </w:rPr>
              <w:t xml:space="preserve">17, </w:t>
            </w:r>
            <w:r w:rsidR="00BD5089" w:rsidRPr="004F4E45">
              <w:rPr>
                <w:rFonts w:ascii="Calibri" w:eastAsia="Times New Roman" w:hAnsi="Calibri" w:cs="Times New Roman"/>
                <w:color w:val="000000"/>
                <w:sz w:val="16"/>
                <w:szCs w:val="16"/>
                <w:lang w:val="en-GB"/>
              </w:rPr>
              <w:t>34,</w:t>
            </w:r>
            <w:r w:rsidR="003A673A" w:rsidRPr="004F4E45">
              <w:rPr>
                <w:rFonts w:ascii="Calibri" w:eastAsia="Times New Roman" w:hAnsi="Calibri" w:cs="Times New Roman"/>
                <w:color w:val="000000"/>
                <w:sz w:val="16"/>
                <w:szCs w:val="16"/>
                <w:lang w:val="en-GB"/>
              </w:rPr>
              <w:t xml:space="preserve"> 35, </w:t>
            </w:r>
            <w:r w:rsidR="00430C50" w:rsidRPr="004F4E45">
              <w:rPr>
                <w:rFonts w:ascii="Calibri" w:eastAsia="Times New Roman" w:hAnsi="Calibri" w:cs="Times New Roman"/>
                <w:color w:val="000000"/>
                <w:sz w:val="16"/>
                <w:szCs w:val="16"/>
                <w:lang w:val="en-GB"/>
              </w:rPr>
              <w:t>38,</w:t>
            </w:r>
            <w:r w:rsidR="003E4F9F" w:rsidRPr="004F4E45">
              <w:rPr>
                <w:rFonts w:ascii="Calibri" w:eastAsia="Times New Roman" w:hAnsi="Calibri" w:cs="Times New Roman"/>
                <w:color w:val="000000"/>
                <w:sz w:val="16"/>
                <w:szCs w:val="16"/>
                <w:lang w:val="en-GB"/>
              </w:rPr>
              <w:t xml:space="preserve"> 46,</w:t>
            </w:r>
            <w:r w:rsidR="00203C8F" w:rsidRPr="004F4E45">
              <w:rPr>
                <w:rFonts w:ascii="Calibri" w:eastAsia="Times New Roman" w:hAnsi="Calibri" w:cs="Times New Roman"/>
                <w:color w:val="000000"/>
                <w:sz w:val="16"/>
                <w:szCs w:val="16"/>
                <w:lang w:val="en-GB"/>
              </w:rPr>
              <w:t xml:space="preserve"> 48, </w:t>
            </w:r>
            <w:r w:rsidR="007731B9" w:rsidRPr="004F4E45">
              <w:rPr>
                <w:rFonts w:ascii="Calibri" w:eastAsia="Times New Roman" w:hAnsi="Calibri" w:cs="Times New Roman"/>
                <w:color w:val="000000"/>
                <w:sz w:val="16"/>
                <w:szCs w:val="16"/>
                <w:lang w:val="en-GB"/>
              </w:rPr>
              <w:t>50,</w:t>
            </w:r>
            <w:r w:rsidR="003A5E5F" w:rsidRPr="004F4E45">
              <w:rPr>
                <w:rFonts w:ascii="Calibri" w:eastAsia="Times New Roman" w:hAnsi="Calibri" w:cs="Times New Roman"/>
                <w:color w:val="000000"/>
                <w:sz w:val="16"/>
                <w:szCs w:val="16"/>
                <w:lang w:val="en-GB"/>
              </w:rPr>
              <w:t xml:space="preserve"> 51, </w:t>
            </w:r>
            <w:r w:rsidR="006E1673" w:rsidRPr="004F4E45">
              <w:rPr>
                <w:rFonts w:ascii="Calibri" w:eastAsia="Times New Roman" w:hAnsi="Calibri" w:cs="Times New Roman"/>
                <w:color w:val="000000"/>
                <w:sz w:val="16"/>
                <w:szCs w:val="16"/>
                <w:lang w:val="en-GB"/>
              </w:rPr>
              <w:t>59,</w:t>
            </w:r>
            <w:r w:rsidR="00CD05C3" w:rsidRPr="004F4E45">
              <w:rPr>
                <w:rFonts w:ascii="Calibri" w:eastAsia="Times New Roman" w:hAnsi="Calibri" w:cs="Times New Roman"/>
                <w:color w:val="000000"/>
                <w:sz w:val="16"/>
                <w:szCs w:val="16"/>
                <w:lang w:val="en-GB"/>
              </w:rPr>
              <w:t xml:space="preserve"> 61</w:t>
            </w:r>
          </w:p>
        </w:tc>
        <w:tc>
          <w:tcPr>
            <w:tcW w:w="709" w:type="dxa"/>
          </w:tcPr>
          <w:p w14:paraId="3B08C8FF" w14:textId="67C4DDDA" w:rsidR="00541F55" w:rsidRPr="004F4E45" w:rsidRDefault="00CD05C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1</w:t>
            </w:r>
          </w:p>
        </w:tc>
      </w:tr>
      <w:tr w:rsidR="00541F55" w:rsidRPr="004F4E45" w14:paraId="58396B0E" w14:textId="77777777" w:rsidTr="00FE2B18">
        <w:trPr>
          <w:trHeight w:val="300"/>
        </w:trPr>
        <w:tc>
          <w:tcPr>
            <w:tcW w:w="1146" w:type="dxa"/>
            <w:shd w:val="clear" w:color="auto" w:fill="auto"/>
            <w:noWrap/>
            <w:vAlign w:val="bottom"/>
            <w:hideMark/>
          </w:tcPr>
          <w:p w14:paraId="1DDB3A88" w14:textId="190B7BDD" w:rsidR="00541F55" w:rsidRPr="0028586F" w:rsidRDefault="00541F55"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Morse, J. M.</w:t>
            </w:r>
            <w:r w:rsidR="00A4437A" w:rsidRPr="0028586F">
              <w:rPr>
                <w:rFonts w:ascii="Calibri" w:eastAsia="Times New Roman" w:hAnsi="Calibri" w:cs="Times New Roman"/>
                <w:color w:val="000000"/>
                <w:sz w:val="16"/>
                <w:szCs w:val="16"/>
                <w:lang w:val="en-GB"/>
              </w:rPr>
              <w:t xml:space="preserve"> </w:t>
            </w:r>
            <w:r w:rsidR="0028586F" w:rsidRPr="0028586F">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e20j1kk25","properties":{"formattedCitation":"(90)","plainCitation":"(90)","noteIndex":0},"citationItems":[{"id":3441,"uris":["http://zotero.org/users/3447303/items/ZHZAN78V"],"uri":["http://zotero.org/users/3447303/items/ZHZAN78V"],"itemData":{"id":3441,"type":"webpage","title":"Cooperative scholarship: The peer review process","genre":"Professional Psychological &amp; Health Personnel Issues 3400","abstract":"This editorial discusses the peer review process for cooperative scholarship. By understanding this process, one can see how an outside perspective may resolve ambiguities and possible misinterpretations, reveal gaps in the arguments, and subsequently ask for further information. But an excellent review may do much more. Reviewers usually come from varied backgrounds: They may be from different disciplines, with similar or different levels of expertise; they may come with expert methodological knowledge, or different methodological knowledge. Students and new researchers are able to see what a well-written (or poorly written) article looks like, and rapidly learn what to do and what not to do when preparing an article for submission. In Qualitative Health Research (QHR), additionally we send the reviews back to all reviewers, and by comparing your review and decision with others' reviews, you become a better reviewer, a better author, and a better researcher. Becoming a good reviewer is a skill: It is not easy to give constructive comments, to decide what is an essential change, and to decide what suggestions are optimal and at the discretion of the author. (PsycINFO Database Record (c) 2016 APA, all rights reserved)","URL":"http://ovidsp.ovid.com/ovidweb.cgi?T=JS&amp;PAGE=reference&amp;D=psyc11&amp;NEWS=N&amp;AN=2014-45705-001","author":[{"family":"Morse","given":"Janice M."}],"issued":{"date-parts":[["2014"]]},"accessed":{"date-parts":[["2012",1,10]]}}}],"schema":"https://github.com/citation-style-language/schema/raw/master/csl-citation.json"} </w:instrText>
            </w:r>
            <w:r w:rsidR="0028586F" w:rsidRPr="0028586F">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0)</w:t>
            </w:r>
            <w:r w:rsidR="0028586F" w:rsidRPr="0028586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E6129E0" w14:textId="77777777" w:rsidR="00541F55" w:rsidRPr="0028586F" w:rsidRDefault="00541F55" w:rsidP="001744FB">
            <w:pPr>
              <w:spacing w:after="0" w:line="240" w:lineRule="auto"/>
              <w:ind w:right="-376"/>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0907899" w14:textId="77777777" w:rsidR="00541F55" w:rsidRPr="0028586F" w:rsidRDefault="00541F55"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16F7A18" w14:textId="77777777" w:rsidR="00541F55" w:rsidRPr="0028586F" w:rsidRDefault="00541F55" w:rsidP="001744FB">
            <w:pPr>
              <w:spacing w:after="0" w:line="240" w:lineRule="auto"/>
              <w:ind w:right="-108"/>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Qualitative Health Research</w:t>
            </w:r>
          </w:p>
        </w:tc>
        <w:tc>
          <w:tcPr>
            <w:tcW w:w="630" w:type="dxa"/>
            <w:shd w:val="clear" w:color="auto" w:fill="auto"/>
            <w:noWrap/>
            <w:vAlign w:val="bottom"/>
            <w:hideMark/>
          </w:tcPr>
          <w:p w14:paraId="5CABD5F1" w14:textId="77777777" w:rsidR="00541F55" w:rsidRPr="0028586F" w:rsidRDefault="00541F55"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473B55B1" w14:textId="77777777" w:rsidR="00541F55" w:rsidRPr="0028586F" w:rsidRDefault="00541F55"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Editorial</w:t>
            </w:r>
          </w:p>
        </w:tc>
        <w:tc>
          <w:tcPr>
            <w:tcW w:w="1677" w:type="dxa"/>
          </w:tcPr>
          <w:p w14:paraId="4A534AA8" w14:textId="13AA9F62" w:rsidR="00541F55" w:rsidRPr="0028586F" w:rsidRDefault="00CD05C3"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863E353" w14:textId="339F19B7" w:rsidR="00541F55" w:rsidRPr="0028586F" w:rsidRDefault="00974692"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70</w:t>
            </w:r>
          </w:p>
        </w:tc>
        <w:tc>
          <w:tcPr>
            <w:tcW w:w="709" w:type="dxa"/>
          </w:tcPr>
          <w:p w14:paraId="2B14CE41" w14:textId="77777777" w:rsidR="00541F55" w:rsidRPr="0028586F" w:rsidRDefault="00541F55" w:rsidP="001744FB">
            <w:pPr>
              <w:spacing w:after="0" w:line="240" w:lineRule="auto"/>
              <w:rPr>
                <w:rFonts w:ascii="Calibri" w:eastAsia="Times New Roman" w:hAnsi="Calibri" w:cs="Times New Roman"/>
                <w:color w:val="000000"/>
                <w:sz w:val="16"/>
                <w:szCs w:val="16"/>
                <w:lang w:val="en-GB"/>
              </w:rPr>
            </w:pPr>
            <w:r w:rsidRPr="0028586F">
              <w:rPr>
                <w:rFonts w:ascii="Calibri" w:eastAsia="Times New Roman" w:hAnsi="Calibri" w:cs="Times New Roman"/>
                <w:color w:val="000000"/>
                <w:sz w:val="16"/>
                <w:szCs w:val="16"/>
                <w:lang w:val="en-GB"/>
              </w:rPr>
              <w:t>1</w:t>
            </w:r>
          </w:p>
        </w:tc>
      </w:tr>
      <w:tr w:rsidR="00541F55" w:rsidRPr="004F4E45" w14:paraId="178CE517" w14:textId="77777777" w:rsidTr="00FE2B18">
        <w:trPr>
          <w:trHeight w:val="300"/>
        </w:trPr>
        <w:tc>
          <w:tcPr>
            <w:tcW w:w="1146" w:type="dxa"/>
            <w:shd w:val="clear" w:color="auto" w:fill="auto"/>
            <w:noWrap/>
            <w:vAlign w:val="bottom"/>
            <w:hideMark/>
          </w:tcPr>
          <w:p w14:paraId="2DCCD0F4" w14:textId="7A49C142"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uir-Cochrane, E.</w:t>
            </w:r>
            <w:r w:rsidR="0038484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K29zsBGG","properties":{"formattedCitation":"(91)","plainCitation":"(91)","noteIndex":0},"citationItems":[{"id":3570,"uris":["http://zotero.org/users/3447303/items/W9ELFFMW"],"uri":["http://zotero.org/users/3447303/items/W9ELFFMW"],"itemData":{"id":3570,"type":"article-journal","title":"What do journal editors want? ... and everything you wanted to know about the peer review process for journal publication","container-title":"Nursing &amp; Health Sciences","page":"263-264","volume":"15","issue":"3","archive_location":"WOS:000324107100001","ISSN":"1441-0745","journalAbbreviation":"Nurs. Health Sci.","language":"English","author":[{"family":"Muir-Cochrane","given":"E."}],"issued":{"date-parts":[["2013",9]]}}}],"schema":"https://github.com/citation-style-language/schema/raw/master/csl-citation.json"} </w:instrText>
            </w:r>
            <w:r w:rsidR="0038484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1)</w:t>
            </w:r>
            <w:r w:rsidR="0038484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578E474"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9E0F86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6A56A98"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ursing &amp; Health Sciences</w:t>
            </w:r>
          </w:p>
        </w:tc>
        <w:tc>
          <w:tcPr>
            <w:tcW w:w="630" w:type="dxa"/>
            <w:shd w:val="clear" w:color="auto" w:fill="auto"/>
            <w:noWrap/>
            <w:vAlign w:val="bottom"/>
            <w:hideMark/>
          </w:tcPr>
          <w:p w14:paraId="02F71C6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5D08F3A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C39D7D9" w14:textId="50B3911B" w:rsidR="00541F55"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r w:rsidR="00A16F5A" w:rsidRPr="004F4E45">
              <w:t xml:space="preserve"> </w:t>
            </w:r>
            <w:r w:rsidR="00CD05C3"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021A8F68" w14:textId="1D1DF4D4" w:rsidR="00541F55"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B82066" w:rsidRPr="004F4E45">
              <w:rPr>
                <w:rFonts w:ascii="Calibri" w:eastAsia="Times New Roman" w:hAnsi="Calibri" w:cs="Times New Roman"/>
                <w:color w:val="000000"/>
                <w:sz w:val="16"/>
                <w:szCs w:val="16"/>
                <w:lang w:val="en-GB"/>
              </w:rPr>
              <w:t xml:space="preserve">7, </w:t>
            </w:r>
            <w:r w:rsidR="00A16F5A" w:rsidRPr="004F4E45">
              <w:rPr>
                <w:rFonts w:ascii="Calibri" w:eastAsia="Times New Roman" w:hAnsi="Calibri" w:cs="Times New Roman"/>
                <w:color w:val="000000"/>
                <w:sz w:val="16"/>
                <w:szCs w:val="16"/>
                <w:lang w:val="en-GB"/>
              </w:rPr>
              <w:t xml:space="preserve">64, </w:t>
            </w:r>
            <w:r w:rsidR="00CD05C3" w:rsidRPr="004F4E45">
              <w:rPr>
                <w:rFonts w:ascii="Calibri" w:eastAsia="Times New Roman" w:hAnsi="Calibri" w:cs="Times New Roman"/>
                <w:color w:val="000000"/>
                <w:sz w:val="16"/>
                <w:szCs w:val="16"/>
                <w:lang w:val="en-GB"/>
              </w:rPr>
              <w:t>66</w:t>
            </w:r>
          </w:p>
        </w:tc>
        <w:tc>
          <w:tcPr>
            <w:tcW w:w="709" w:type="dxa"/>
          </w:tcPr>
          <w:p w14:paraId="4FFC27BA"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541F55" w:rsidRPr="004F4E45" w14:paraId="750964C1" w14:textId="77777777" w:rsidTr="00FE2B18">
        <w:trPr>
          <w:trHeight w:val="300"/>
        </w:trPr>
        <w:tc>
          <w:tcPr>
            <w:tcW w:w="1146" w:type="dxa"/>
            <w:shd w:val="clear" w:color="auto" w:fill="auto"/>
            <w:noWrap/>
            <w:vAlign w:val="bottom"/>
            <w:hideMark/>
          </w:tcPr>
          <w:p w14:paraId="133D57A9" w14:textId="0A4F7869"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elson, C. A.</w:t>
            </w:r>
            <w:r w:rsidR="0038484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tNcl6KAp","properties":{"formattedCitation":"(92)","plainCitation":"(92)","noteIndex":0},"citationItems":[{"id":734,"uris":["http://zotero.org/users/3447303/items/6AWKXNFR"],"uri":["http://zotero.org/users/3447303/items/6AWKXNFR"],"itemData":{"id":734,"type":"article-journal","title":"Reviewing dermatology manuscripts and publications.","container-title":"Dermatologic Clinics","page":"201-viii","volume":"27","issue":"2","source":"EBSCOhost","archive":"rzh","abstract":"Although quality scientific publications depend on peer review, physicians rarely receive formal training on how to review a manuscript. Comprehensive guidelines direct how meta-analyses, randomized controlled trials (RTCs), and observational trials should be reported in the literature. This article provides instruction on how to effectively review a life sciences manuscript, particularly those in dermatology.Copyright © 2009 by Elsevier Inc.","DOI":"10.1016/j.det.2008.11.005","ISSN":"0733-8635","journalAbbreviation":"Dermatologic Clinics","author":[{"literal":"Nelson CA"},{"literal":"Freeman SR"},{"literal":"Dellavalle RP"}],"issued":{"date-parts":[["2009",4]]}}}],"schema":"https://github.com/citation-style-language/schema/raw/master/csl-citation.json"} </w:instrText>
            </w:r>
            <w:r w:rsidR="0038484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2)</w:t>
            </w:r>
            <w:r w:rsidR="0038484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35899A1"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90A87E8"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40CC7FD"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ermatologic Clinics</w:t>
            </w:r>
          </w:p>
        </w:tc>
        <w:tc>
          <w:tcPr>
            <w:tcW w:w="630" w:type="dxa"/>
            <w:shd w:val="clear" w:color="auto" w:fill="auto"/>
            <w:noWrap/>
            <w:vAlign w:val="bottom"/>
            <w:hideMark/>
          </w:tcPr>
          <w:p w14:paraId="096126A8"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6F14A42A"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0E7CC48" w14:textId="30BAB51C" w:rsidR="009B1ABC" w:rsidRPr="004F4E45" w:rsidRDefault="00541F55" w:rsidP="001744FB">
            <w:pPr>
              <w:spacing w:after="0" w:line="240" w:lineRule="auto"/>
            </w:pPr>
            <w:r w:rsidRPr="004F4E45">
              <w:rPr>
                <w:rFonts w:ascii="Calibri" w:eastAsia="Times New Roman" w:hAnsi="Calibri" w:cs="Times New Roman"/>
                <w:color w:val="000000"/>
                <w:sz w:val="16"/>
                <w:szCs w:val="16"/>
                <w:lang w:val="en-GB"/>
              </w:rPr>
              <w:t xml:space="preserve">Organization and approach to review, </w:t>
            </w:r>
            <w:r w:rsidR="00EB2FB8"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lastRenderedPageBreak/>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66EFC29A" w14:textId="05C2C200" w:rsidR="009B1ABC"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p>
          <w:p w14:paraId="57FF6005" w14:textId="1B9930C6" w:rsidR="009B1ABC" w:rsidRPr="004F4E45" w:rsidRDefault="00E51D6F" w:rsidP="001744FB">
            <w:pPr>
              <w:spacing w:after="0" w:line="240" w:lineRule="auto"/>
            </w:pPr>
            <w:r w:rsidRPr="004F4E45">
              <w:rPr>
                <w:rFonts w:ascii="Calibri" w:eastAsia="Times New Roman" w:hAnsi="Calibri" w:cs="Times New Roman"/>
                <w:color w:val="000000"/>
                <w:sz w:val="16"/>
                <w:szCs w:val="16"/>
                <w:lang w:val="en-GB"/>
              </w:rPr>
              <w:t>References,</w:t>
            </w:r>
          </w:p>
          <w:p w14:paraId="11EC63D8" w14:textId="5EF0ED4D" w:rsidR="009B1ABC"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50F8FBE9" w14:textId="142BD3E7" w:rsidR="00541F55" w:rsidRPr="004F4E45" w:rsidRDefault="0007697E"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w:t>
            </w:r>
            <w:r w:rsidR="009B1ABC" w:rsidRPr="004F4E45">
              <w:rPr>
                <w:rFonts w:ascii="Calibri" w:eastAsia="Times New Roman" w:hAnsi="Calibri" w:cs="Times New Roman"/>
                <w:color w:val="000000"/>
                <w:sz w:val="16"/>
                <w:szCs w:val="16"/>
                <w:lang w:val="en-GB"/>
              </w:rPr>
              <w:t>e recommendations</w:t>
            </w:r>
          </w:p>
        </w:tc>
        <w:tc>
          <w:tcPr>
            <w:tcW w:w="708" w:type="dxa"/>
            <w:shd w:val="clear" w:color="auto" w:fill="auto"/>
            <w:noWrap/>
            <w:vAlign w:val="bottom"/>
          </w:tcPr>
          <w:p w14:paraId="7AE4EA44" w14:textId="5BCC86DA"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 xml:space="preserve">1, </w:t>
            </w:r>
            <w:r w:rsidR="007D6821" w:rsidRPr="004F4E45">
              <w:rPr>
                <w:rFonts w:ascii="Calibri" w:eastAsia="Times New Roman" w:hAnsi="Calibri" w:cs="Times New Roman"/>
                <w:color w:val="000000"/>
                <w:sz w:val="16"/>
                <w:szCs w:val="16"/>
                <w:lang w:val="en-GB"/>
              </w:rPr>
              <w:t xml:space="preserve">4, </w:t>
            </w:r>
            <w:r w:rsidR="005C7679" w:rsidRPr="004F4E45">
              <w:rPr>
                <w:rFonts w:ascii="Calibri" w:eastAsia="Times New Roman" w:hAnsi="Calibri" w:cs="Times New Roman"/>
                <w:color w:val="000000"/>
                <w:sz w:val="16"/>
                <w:szCs w:val="16"/>
                <w:lang w:val="en-GB"/>
              </w:rPr>
              <w:t>16,</w:t>
            </w:r>
            <w:r w:rsidR="00796C79" w:rsidRPr="004F4E45">
              <w:rPr>
                <w:rFonts w:ascii="Calibri" w:eastAsia="Times New Roman" w:hAnsi="Calibri" w:cs="Times New Roman"/>
                <w:color w:val="000000"/>
                <w:sz w:val="16"/>
                <w:szCs w:val="16"/>
                <w:lang w:val="en-GB"/>
              </w:rPr>
              <w:t xml:space="preserve"> 18, </w:t>
            </w:r>
            <w:r w:rsidR="00EB2FB8" w:rsidRPr="004F4E45">
              <w:rPr>
                <w:rFonts w:ascii="Calibri" w:eastAsia="Times New Roman" w:hAnsi="Calibri" w:cs="Times New Roman"/>
                <w:color w:val="000000"/>
                <w:sz w:val="16"/>
                <w:szCs w:val="16"/>
                <w:lang w:val="en-GB"/>
              </w:rPr>
              <w:t xml:space="preserve">22, </w:t>
            </w:r>
            <w:r w:rsidR="006B0408" w:rsidRPr="004F4E45">
              <w:rPr>
                <w:rFonts w:ascii="Calibri" w:eastAsia="Times New Roman" w:hAnsi="Calibri" w:cs="Times New Roman"/>
                <w:color w:val="000000"/>
                <w:sz w:val="16"/>
                <w:szCs w:val="16"/>
                <w:lang w:val="en-GB"/>
              </w:rPr>
              <w:t xml:space="preserve">23, </w:t>
            </w:r>
            <w:r w:rsidR="000119A3" w:rsidRPr="004F4E45">
              <w:rPr>
                <w:rFonts w:ascii="Calibri" w:eastAsia="Times New Roman" w:hAnsi="Calibri" w:cs="Times New Roman"/>
                <w:color w:val="000000"/>
                <w:sz w:val="16"/>
                <w:szCs w:val="16"/>
                <w:lang w:val="en-GB"/>
              </w:rPr>
              <w:lastRenderedPageBreak/>
              <w:t xml:space="preserve">25, </w:t>
            </w:r>
            <w:r w:rsidR="00A32889" w:rsidRPr="004F4E45">
              <w:rPr>
                <w:rFonts w:ascii="Calibri" w:eastAsia="Times New Roman" w:hAnsi="Calibri" w:cs="Times New Roman"/>
                <w:color w:val="000000"/>
                <w:sz w:val="16"/>
                <w:szCs w:val="16"/>
                <w:lang w:val="en-GB"/>
              </w:rPr>
              <w:t xml:space="preserve">26, </w:t>
            </w:r>
            <w:r w:rsidR="001D4507" w:rsidRPr="004F4E45">
              <w:rPr>
                <w:rFonts w:ascii="Calibri" w:eastAsia="Times New Roman" w:hAnsi="Calibri" w:cs="Times New Roman"/>
                <w:color w:val="000000"/>
                <w:sz w:val="16"/>
                <w:szCs w:val="16"/>
                <w:lang w:val="en-GB"/>
              </w:rPr>
              <w:t xml:space="preserve">27, </w:t>
            </w:r>
            <w:r w:rsidR="00553E43" w:rsidRPr="004F4E45">
              <w:rPr>
                <w:rFonts w:ascii="Calibri" w:eastAsia="Times New Roman" w:hAnsi="Calibri" w:cs="Times New Roman"/>
                <w:color w:val="000000"/>
                <w:sz w:val="16"/>
                <w:szCs w:val="16"/>
                <w:lang w:val="en-GB"/>
              </w:rPr>
              <w:t>28,</w:t>
            </w:r>
            <w:r w:rsidR="002B13EE" w:rsidRPr="004F4E45">
              <w:rPr>
                <w:rFonts w:ascii="Calibri" w:eastAsia="Times New Roman" w:hAnsi="Calibri" w:cs="Times New Roman"/>
                <w:color w:val="000000"/>
                <w:sz w:val="16"/>
                <w:szCs w:val="16"/>
                <w:lang w:val="en-GB"/>
              </w:rPr>
              <w:t xml:space="preserve"> 30, </w:t>
            </w:r>
            <w:r w:rsidR="00515E17" w:rsidRPr="004F4E45">
              <w:rPr>
                <w:rFonts w:ascii="Calibri" w:eastAsia="Times New Roman" w:hAnsi="Calibri" w:cs="Times New Roman"/>
                <w:color w:val="000000"/>
                <w:sz w:val="16"/>
                <w:szCs w:val="16"/>
                <w:lang w:val="en-GB"/>
              </w:rPr>
              <w:t xml:space="preserve">31, </w:t>
            </w:r>
            <w:r w:rsidR="00CF1C35" w:rsidRPr="004F4E45">
              <w:rPr>
                <w:rFonts w:ascii="Calibri" w:eastAsia="Times New Roman" w:hAnsi="Calibri" w:cs="Times New Roman"/>
                <w:color w:val="000000"/>
                <w:sz w:val="16"/>
                <w:szCs w:val="16"/>
                <w:lang w:val="en-GB"/>
              </w:rPr>
              <w:t xml:space="preserve">32, </w:t>
            </w:r>
            <w:r w:rsidR="007246A0" w:rsidRPr="004F4E45">
              <w:rPr>
                <w:rFonts w:ascii="Calibri" w:eastAsia="Times New Roman" w:hAnsi="Calibri" w:cs="Times New Roman"/>
                <w:color w:val="000000"/>
                <w:sz w:val="16"/>
                <w:szCs w:val="16"/>
                <w:lang w:val="en-GB"/>
              </w:rPr>
              <w:t>33,</w:t>
            </w:r>
            <w:r w:rsidR="00BD5089" w:rsidRPr="004F4E45">
              <w:rPr>
                <w:rFonts w:ascii="Calibri" w:eastAsia="Times New Roman" w:hAnsi="Calibri" w:cs="Times New Roman"/>
                <w:color w:val="000000"/>
                <w:sz w:val="16"/>
                <w:szCs w:val="16"/>
                <w:lang w:val="en-GB"/>
              </w:rPr>
              <w:t xml:space="preserve"> 34, </w:t>
            </w:r>
            <w:r w:rsidR="003A673A" w:rsidRPr="004F4E45">
              <w:rPr>
                <w:rFonts w:ascii="Calibri" w:eastAsia="Times New Roman" w:hAnsi="Calibri" w:cs="Times New Roman"/>
                <w:color w:val="000000"/>
                <w:sz w:val="16"/>
                <w:szCs w:val="16"/>
                <w:lang w:val="en-GB"/>
              </w:rPr>
              <w:t>35,</w:t>
            </w:r>
            <w:r w:rsidR="00846E39" w:rsidRPr="004F4E45">
              <w:rPr>
                <w:rFonts w:ascii="Calibri" w:eastAsia="Times New Roman" w:hAnsi="Calibri" w:cs="Times New Roman"/>
                <w:color w:val="000000"/>
                <w:sz w:val="16"/>
                <w:szCs w:val="16"/>
                <w:lang w:val="en-GB"/>
              </w:rPr>
              <w:t xml:space="preserve"> 36, </w:t>
            </w:r>
            <w:r w:rsidR="00424C29" w:rsidRPr="004F4E45">
              <w:rPr>
                <w:rFonts w:ascii="Calibri" w:eastAsia="Times New Roman" w:hAnsi="Calibri" w:cs="Times New Roman"/>
                <w:color w:val="000000"/>
                <w:sz w:val="16"/>
                <w:szCs w:val="16"/>
                <w:lang w:val="en-GB"/>
              </w:rPr>
              <w:t>37,</w:t>
            </w:r>
            <w:r w:rsidR="00430C50" w:rsidRPr="004F4E45">
              <w:rPr>
                <w:rFonts w:ascii="Calibri" w:eastAsia="Times New Roman" w:hAnsi="Calibri" w:cs="Times New Roman"/>
                <w:color w:val="000000"/>
                <w:sz w:val="16"/>
                <w:szCs w:val="16"/>
                <w:lang w:val="en-GB"/>
              </w:rPr>
              <w:t xml:space="preserve"> 38,</w:t>
            </w:r>
            <w:r w:rsidR="009C6727" w:rsidRPr="004F4E45">
              <w:rPr>
                <w:rFonts w:ascii="Calibri" w:eastAsia="Times New Roman" w:hAnsi="Calibri" w:cs="Times New Roman"/>
                <w:color w:val="000000"/>
                <w:sz w:val="16"/>
                <w:szCs w:val="16"/>
                <w:lang w:val="en-GB"/>
              </w:rPr>
              <w:t xml:space="preserve"> 39, </w:t>
            </w:r>
            <w:r w:rsidR="00430C50" w:rsidRPr="004F4E45">
              <w:rPr>
                <w:rFonts w:ascii="Calibri" w:eastAsia="Times New Roman" w:hAnsi="Calibri" w:cs="Times New Roman"/>
                <w:color w:val="000000"/>
                <w:sz w:val="16"/>
                <w:szCs w:val="16"/>
                <w:lang w:val="en-GB"/>
              </w:rPr>
              <w:t xml:space="preserve"> </w:t>
            </w:r>
            <w:r w:rsidR="00875EC4" w:rsidRPr="004F4E45">
              <w:rPr>
                <w:rFonts w:ascii="Calibri" w:eastAsia="Times New Roman" w:hAnsi="Calibri" w:cs="Times New Roman"/>
                <w:color w:val="000000"/>
                <w:sz w:val="16"/>
                <w:szCs w:val="16"/>
                <w:lang w:val="en-GB"/>
              </w:rPr>
              <w:t xml:space="preserve">40, </w:t>
            </w:r>
            <w:r w:rsidR="00456AFF" w:rsidRPr="004F4E45">
              <w:rPr>
                <w:rFonts w:ascii="Calibri" w:eastAsia="Times New Roman" w:hAnsi="Calibri" w:cs="Times New Roman"/>
                <w:color w:val="000000"/>
                <w:sz w:val="16"/>
                <w:szCs w:val="16"/>
                <w:lang w:val="en-GB"/>
              </w:rPr>
              <w:t xml:space="preserve">41, </w:t>
            </w:r>
            <w:r w:rsidR="00324601" w:rsidRPr="004F4E45">
              <w:rPr>
                <w:rFonts w:ascii="Calibri" w:eastAsia="Times New Roman" w:hAnsi="Calibri" w:cs="Times New Roman"/>
                <w:color w:val="000000"/>
                <w:sz w:val="16"/>
                <w:szCs w:val="16"/>
                <w:lang w:val="en-GB"/>
              </w:rPr>
              <w:t xml:space="preserve">42, </w:t>
            </w:r>
            <w:r w:rsidR="006019E5" w:rsidRPr="004F4E45">
              <w:rPr>
                <w:rFonts w:ascii="Calibri" w:eastAsia="Times New Roman" w:hAnsi="Calibri" w:cs="Times New Roman"/>
                <w:color w:val="000000"/>
                <w:sz w:val="16"/>
                <w:szCs w:val="16"/>
                <w:lang w:val="en-GB"/>
              </w:rPr>
              <w:t xml:space="preserve">44, </w:t>
            </w:r>
            <w:r w:rsidR="00713D80" w:rsidRPr="004F4E45">
              <w:rPr>
                <w:rFonts w:ascii="Calibri" w:eastAsia="Times New Roman" w:hAnsi="Calibri" w:cs="Times New Roman"/>
                <w:color w:val="000000"/>
                <w:sz w:val="16"/>
                <w:szCs w:val="16"/>
                <w:lang w:val="en-GB"/>
              </w:rPr>
              <w:t xml:space="preserve">45, </w:t>
            </w:r>
            <w:r w:rsidR="003E4F9F" w:rsidRPr="004F4E45">
              <w:rPr>
                <w:rFonts w:ascii="Calibri" w:eastAsia="Times New Roman" w:hAnsi="Calibri" w:cs="Times New Roman"/>
                <w:color w:val="000000"/>
                <w:sz w:val="16"/>
                <w:szCs w:val="16"/>
                <w:lang w:val="en-GB"/>
              </w:rPr>
              <w:t xml:space="preserve">46, </w:t>
            </w:r>
            <w:r w:rsidR="00203C8F" w:rsidRPr="004F4E45">
              <w:rPr>
                <w:rFonts w:ascii="Calibri" w:eastAsia="Times New Roman" w:hAnsi="Calibri" w:cs="Times New Roman"/>
                <w:color w:val="000000"/>
                <w:sz w:val="16"/>
                <w:szCs w:val="16"/>
                <w:lang w:val="en-GB"/>
              </w:rPr>
              <w:t>48,</w:t>
            </w:r>
            <w:r w:rsidR="00FB4384" w:rsidRPr="004F4E45">
              <w:rPr>
                <w:rFonts w:ascii="Calibri" w:eastAsia="Times New Roman" w:hAnsi="Calibri" w:cs="Times New Roman"/>
                <w:color w:val="000000"/>
                <w:sz w:val="16"/>
                <w:szCs w:val="16"/>
                <w:lang w:val="en-GB"/>
              </w:rPr>
              <w:t xml:space="preserve"> 49, </w:t>
            </w:r>
            <w:r w:rsidR="007731B9" w:rsidRPr="004F4E45">
              <w:rPr>
                <w:rFonts w:ascii="Calibri" w:eastAsia="Times New Roman" w:hAnsi="Calibri" w:cs="Times New Roman"/>
                <w:color w:val="000000"/>
                <w:sz w:val="16"/>
                <w:szCs w:val="16"/>
                <w:lang w:val="en-GB"/>
              </w:rPr>
              <w:t xml:space="preserve">50, </w:t>
            </w:r>
            <w:r w:rsidR="003A5E5F" w:rsidRPr="004F4E45">
              <w:rPr>
                <w:rFonts w:ascii="Calibri" w:eastAsia="Times New Roman" w:hAnsi="Calibri" w:cs="Times New Roman"/>
                <w:color w:val="000000"/>
                <w:sz w:val="16"/>
                <w:szCs w:val="16"/>
                <w:lang w:val="en-GB"/>
              </w:rPr>
              <w:t>51,</w:t>
            </w:r>
            <w:r w:rsidR="003A4D2B" w:rsidRPr="004F4E45">
              <w:rPr>
                <w:rFonts w:ascii="Calibri" w:eastAsia="Times New Roman" w:hAnsi="Calibri" w:cs="Times New Roman"/>
                <w:color w:val="000000"/>
                <w:sz w:val="16"/>
                <w:szCs w:val="16"/>
                <w:lang w:val="en-GB"/>
              </w:rPr>
              <w:t xml:space="preserve"> 52, </w:t>
            </w:r>
            <w:r w:rsidR="00E51D6F" w:rsidRPr="004F4E45">
              <w:rPr>
                <w:rFonts w:ascii="Calibri" w:eastAsia="Times New Roman" w:hAnsi="Calibri" w:cs="Times New Roman"/>
                <w:color w:val="000000"/>
                <w:sz w:val="16"/>
                <w:szCs w:val="16"/>
                <w:lang w:val="en-GB"/>
              </w:rPr>
              <w:t>56,</w:t>
            </w:r>
            <w:r w:rsidR="005E4FE4" w:rsidRPr="004F4E45">
              <w:rPr>
                <w:rFonts w:ascii="Calibri" w:eastAsia="Times New Roman" w:hAnsi="Calibri" w:cs="Times New Roman"/>
                <w:color w:val="000000"/>
                <w:sz w:val="16"/>
                <w:szCs w:val="16"/>
                <w:lang w:val="en-GB"/>
              </w:rPr>
              <w:t xml:space="preserve"> 57, </w:t>
            </w:r>
            <w:r w:rsidR="006E1673" w:rsidRPr="004F4E45">
              <w:rPr>
                <w:rFonts w:ascii="Calibri" w:eastAsia="Times New Roman" w:hAnsi="Calibri" w:cs="Times New Roman"/>
                <w:color w:val="000000"/>
                <w:sz w:val="16"/>
                <w:szCs w:val="16"/>
                <w:lang w:val="en-GB"/>
              </w:rPr>
              <w:t xml:space="preserve">58, </w:t>
            </w:r>
            <w:r w:rsidR="009B1ABC" w:rsidRPr="004F4E45">
              <w:rPr>
                <w:rFonts w:ascii="Calibri" w:eastAsia="Times New Roman" w:hAnsi="Calibri" w:cs="Times New Roman"/>
                <w:color w:val="000000"/>
                <w:sz w:val="16"/>
                <w:szCs w:val="16"/>
                <w:lang w:val="en-GB"/>
              </w:rPr>
              <w:t>71</w:t>
            </w:r>
          </w:p>
        </w:tc>
        <w:tc>
          <w:tcPr>
            <w:tcW w:w="709" w:type="dxa"/>
          </w:tcPr>
          <w:p w14:paraId="3AFC1DA0" w14:textId="29403D60" w:rsidR="00541F55" w:rsidRPr="004F4E45" w:rsidRDefault="00CD05C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35</w:t>
            </w:r>
          </w:p>
        </w:tc>
      </w:tr>
      <w:tr w:rsidR="00541F55" w:rsidRPr="004F4E45" w14:paraId="55B8D7BC" w14:textId="77777777" w:rsidTr="00FE2B18">
        <w:trPr>
          <w:trHeight w:val="300"/>
        </w:trPr>
        <w:tc>
          <w:tcPr>
            <w:tcW w:w="1146" w:type="dxa"/>
            <w:shd w:val="clear" w:color="auto" w:fill="auto"/>
            <w:noWrap/>
            <w:vAlign w:val="bottom"/>
            <w:hideMark/>
          </w:tcPr>
          <w:p w14:paraId="046B33F5" w14:textId="6D9F7F4E"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ewell, F. W.</w:t>
            </w:r>
            <w:r w:rsidR="0038484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VUi0d3rZ","properties":{"formattedCitation":"(93)","plainCitation":"(93)","noteIndex":0},"citationItems":[{"id":6294,"uris":["http://zotero.org/users/3447303/items/AB5SVF85"],"uri":["http://zotero.org/users/3447303/items/AB5SVF85"],"itemData":{"id":6294,"type":"article-journal","title":"Peer-Review","container-title":"American Journal of Ophthalmology","page":"221-223","volume":"109","issue":"2","archive_location":"WOS:A1990CL73800018","ISSN":"0002-9394","journalAbbreviation":"Am. J. Ophthalmol.","language":"English","author":[{"family":"Newell","given":"F. W."}],"issued":{"date-parts":[["1990",2]]}}}],"schema":"https://github.com/citation-style-language/schema/raw/master/csl-citation.json"} </w:instrText>
            </w:r>
            <w:r w:rsidR="0038484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3)</w:t>
            </w:r>
            <w:r w:rsidR="0038484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FB4EA97"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A985940"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1A4E782"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merican Journal of Ophthalmology</w:t>
            </w:r>
          </w:p>
        </w:tc>
        <w:tc>
          <w:tcPr>
            <w:tcW w:w="630" w:type="dxa"/>
            <w:shd w:val="clear" w:color="auto" w:fill="auto"/>
            <w:noWrap/>
            <w:vAlign w:val="bottom"/>
            <w:hideMark/>
          </w:tcPr>
          <w:p w14:paraId="6E52386C"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0</w:t>
            </w:r>
          </w:p>
        </w:tc>
        <w:tc>
          <w:tcPr>
            <w:tcW w:w="1080" w:type="dxa"/>
            <w:shd w:val="clear" w:color="auto" w:fill="auto"/>
            <w:noWrap/>
            <w:vAlign w:val="bottom"/>
            <w:hideMark/>
          </w:tcPr>
          <w:p w14:paraId="634B6B09"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CBE84ED" w14:textId="505E37E7" w:rsidR="009B1ABC"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19E3D4A0" w14:textId="49938989" w:rsidR="009B1ABC" w:rsidRPr="004F4E45" w:rsidRDefault="002B13EE" w:rsidP="001744FB">
            <w:pPr>
              <w:spacing w:after="0" w:line="240" w:lineRule="auto"/>
            </w:pPr>
            <w:r w:rsidRPr="004F4E45">
              <w:rPr>
                <w:rFonts w:ascii="Calibri" w:eastAsia="Times New Roman" w:hAnsi="Calibri" w:cs="Times New Roman"/>
                <w:color w:val="000000"/>
                <w:sz w:val="16"/>
                <w:szCs w:val="16"/>
                <w:lang w:val="en-GB"/>
              </w:rPr>
              <w:t>Methods,</w:t>
            </w:r>
          </w:p>
          <w:p w14:paraId="61893E11" w14:textId="3C1026D5" w:rsidR="009B1ABC"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p>
          <w:p w14:paraId="63232BE7" w14:textId="52AE9FF4" w:rsidR="009B1ABC" w:rsidRPr="004F4E45" w:rsidRDefault="00E51D6F" w:rsidP="001744FB">
            <w:pPr>
              <w:spacing w:after="0" w:line="240" w:lineRule="auto"/>
            </w:pPr>
            <w:r w:rsidRPr="004F4E45">
              <w:rPr>
                <w:rFonts w:ascii="Calibri" w:eastAsia="Times New Roman" w:hAnsi="Calibri" w:cs="Times New Roman"/>
                <w:color w:val="000000"/>
                <w:sz w:val="16"/>
                <w:szCs w:val="16"/>
                <w:lang w:val="en-GB"/>
              </w:rPr>
              <w:t>References,</w:t>
            </w:r>
          </w:p>
          <w:p w14:paraId="495D061A" w14:textId="77777777" w:rsidR="009B1ABC" w:rsidRPr="004F4E45" w:rsidRDefault="00825E0E"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p w14:paraId="6A5D1849" w14:textId="103B4709" w:rsidR="00541F55" w:rsidRPr="004F4E45" w:rsidRDefault="009B1AB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0798A28" w14:textId="4D20CD41"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12,</w:t>
            </w:r>
            <w:r w:rsidR="005B6E1F" w:rsidRPr="004F4E45">
              <w:rPr>
                <w:rFonts w:ascii="Calibri" w:eastAsia="Times New Roman" w:hAnsi="Calibri" w:cs="Times New Roman"/>
                <w:color w:val="000000"/>
                <w:sz w:val="16"/>
                <w:szCs w:val="16"/>
                <w:lang w:val="en-GB"/>
              </w:rPr>
              <w:t xml:space="preserve"> 13, </w:t>
            </w:r>
            <w:r w:rsidR="007C71CB" w:rsidRPr="004F4E45">
              <w:rPr>
                <w:rFonts w:ascii="Calibri" w:eastAsia="Times New Roman" w:hAnsi="Calibri" w:cs="Times New Roman"/>
                <w:color w:val="000000"/>
                <w:sz w:val="16"/>
                <w:szCs w:val="16"/>
                <w:lang w:val="en-GB"/>
              </w:rPr>
              <w:t xml:space="preserve">14, </w:t>
            </w:r>
            <w:r w:rsidR="005C7679" w:rsidRPr="004F4E45">
              <w:rPr>
                <w:rFonts w:ascii="Calibri" w:eastAsia="Times New Roman" w:hAnsi="Calibri" w:cs="Times New Roman"/>
                <w:color w:val="000000"/>
                <w:sz w:val="16"/>
                <w:szCs w:val="16"/>
                <w:lang w:val="en-GB"/>
              </w:rPr>
              <w:t>16,</w:t>
            </w:r>
            <w:r w:rsidR="002B13EE" w:rsidRPr="004F4E45">
              <w:rPr>
                <w:rFonts w:ascii="Calibri" w:eastAsia="Times New Roman" w:hAnsi="Calibri" w:cs="Times New Roman"/>
                <w:color w:val="000000"/>
                <w:sz w:val="16"/>
                <w:szCs w:val="16"/>
                <w:lang w:val="en-GB"/>
              </w:rPr>
              <w:t xml:space="preserve"> 30, </w:t>
            </w:r>
            <w:r w:rsidR="005C7679" w:rsidRPr="004F4E45">
              <w:rPr>
                <w:rFonts w:ascii="Calibri" w:eastAsia="Times New Roman" w:hAnsi="Calibri" w:cs="Times New Roman"/>
                <w:color w:val="000000"/>
                <w:sz w:val="16"/>
                <w:szCs w:val="16"/>
                <w:lang w:val="en-GB"/>
              </w:rPr>
              <w:t xml:space="preserve"> </w:t>
            </w:r>
            <w:r w:rsidR="007246A0" w:rsidRPr="004F4E45">
              <w:rPr>
                <w:rFonts w:ascii="Calibri" w:eastAsia="Times New Roman" w:hAnsi="Calibri" w:cs="Times New Roman"/>
                <w:color w:val="000000"/>
                <w:sz w:val="16"/>
                <w:szCs w:val="16"/>
                <w:lang w:val="en-GB"/>
              </w:rPr>
              <w:t xml:space="preserve">33, </w:t>
            </w:r>
            <w:r w:rsidR="00BD5089" w:rsidRPr="004F4E45">
              <w:rPr>
                <w:rFonts w:ascii="Calibri" w:eastAsia="Times New Roman" w:hAnsi="Calibri" w:cs="Times New Roman"/>
                <w:color w:val="000000"/>
                <w:sz w:val="16"/>
                <w:szCs w:val="16"/>
                <w:lang w:val="en-GB"/>
              </w:rPr>
              <w:t xml:space="preserve">34, </w:t>
            </w:r>
            <w:r w:rsidR="00846E39" w:rsidRPr="004F4E45">
              <w:rPr>
                <w:rFonts w:ascii="Calibri" w:eastAsia="Times New Roman" w:hAnsi="Calibri" w:cs="Times New Roman"/>
                <w:color w:val="000000"/>
                <w:sz w:val="16"/>
                <w:szCs w:val="16"/>
                <w:lang w:val="en-GB"/>
              </w:rPr>
              <w:t xml:space="preserve">36, </w:t>
            </w:r>
            <w:r w:rsidR="00713D80" w:rsidRPr="004F4E45">
              <w:rPr>
                <w:rFonts w:ascii="Calibri" w:eastAsia="Times New Roman" w:hAnsi="Calibri" w:cs="Times New Roman"/>
                <w:color w:val="000000"/>
                <w:sz w:val="16"/>
                <w:szCs w:val="16"/>
                <w:lang w:val="en-GB"/>
              </w:rPr>
              <w:t>45,</w:t>
            </w:r>
            <w:r w:rsidR="00FB4384" w:rsidRPr="004F4E45">
              <w:rPr>
                <w:rFonts w:ascii="Calibri" w:eastAsia="Times New Roman" w:hAnsi="Calibri" w:cs="Times New Roman"/>
                <w:color w:val="000000"/>
                <w:sz w:val="16"/>
                <w:szCs w:val="16"/>
                <w:lang w:val="en-GB"/>
              </w:rPr>
              <w:t xml:space="preserve"> 49, </w:t>
            </w:r>
            <w:r w:rsidR="007731B9" w:rsidRPr="004F4E45">
              <w:rPr>
                <w:rFonts w:ascii="Calibri" w:eastAsia="Times New Roman" w:hAnsi="Calibri" w:cs="Times New Roman"/>
                <w:color w:val="000000"/>
                <w:sz w:val="16"/>
                <w:szCs w:val="16"/>
                <w:lang w:val="en-GB"/>
              </w:rPr>
              <w:t>50,</w:t>
            </w:r>
            <w:r w:rsidR="00E51D6F" w:rsidRPr="004F4E45">
              <w:rPr>
                <w:rFonts w:ascii="Calibri" w:eastAsia="Times New Roman" w:hAnsi="Calibri" w:cs="Times New Roman"/>
                <w:color w:val="000000"/>
                <w:sz w:val="16"/>
                <w:szCs w:val="16"/>
                <w:lang w:val="en-GB"/>
              </w:rPr>
              <w:t xml:space="preserve"> 56, </w:t>
            </w:r>
            <w:r w:rsidR="00825E0E" w:rsidRPr="004F4E45">
              <w:rPr>
                <w:rFonts w:ascii="Calibri" w:eastAsia="Times New Roman" w:hAnsi="Calibri" w:cs="Times New Roman"/>
                <w:color w:val="000000"/>
                <w:sz w:val="16"/>
                <w:szCs w:val="16"/>
                <w:lang w:val="en-GB"/>
              </w:rPr>
              <w:t>62,</w:t>
            </w:r>
            <w:r w:rsidR="00740F23" w:rsidRPr="004F4E45">
              <w:rPr>
                <w:rFonts w:ascii="Calibri" w:eastAsia="Times New Roman" w:hAnsi="Calibri" w:cs="Times New Roman"/>
                <w:color w:val="000000"/>
                <w:sz w:val="16"/>
                <w:szCs w:val="16"/>
                <w:lang w:val="en-GB"/>
              </w:rPr>
              <w:t xml:space="preserve"> 63,</w:t>
            </w:r>
            <w:r w:rsidR="001039DD" w:rsidRPr="004F4E45">
              <w:rPr>
                <w:rFonts w:ascii="Calibri" w:eastAsia="Times New Roman" w:hAnsi="Calibri" w:cs="Times New Roman"/>
                <w:color w:val="000000"/>
                <w:sz w:val="16"/>
                <w:szCs w:val="16"/>
                <w:lang w:val="en-GB"/>
              </w:rPr>
              <w:t xml:space="preserve"> 66,</w:t>
            </w:r>
            <w:r w:rsidR="009B1ABC" w:rsidRPr="004F4E45">
              <w:rPr>
                <w:rFonts w:ascii="Calibri" w:eastAsia="Times New Roman" w:hAnsi="Calibri" w:cs="Times New Roman"/>
                <w:color w:val="000000"/>
                <w:sz w:val="16"/>
                <w:szCs w:val="16"/>
                <w:lang w:val="en-GB"/>
              </w:rPr>
              <w:t xml:space="preserve"> 71</w:t>
            </w:r>
          </w:p>
        </w:tc>
        <w:tc>
          <w:tcPr>
            <w:tcW w:w="709" w:type="dxa"/>
          </w:tcPr>
          <w:p w14:paraId="21B5C7A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7</w:t>
            </w:r>
          </w:p>
        </w:tc>
      </w:tr>
      <w:tr w:rsidR="00541F55" w:rsidRPr="004F4E45" w14:paraId="5AD3D44A" w14:textId="77777777" w:rsidTr="00FE2B18">
        <w:trPr>
          <w:trHeight w:val="300"/>
        </w:trPr>
        <w:tc>
          <w:tcPr>
            <w:tcW w:w="1146" w:type="dxa"/>
            <w:shd w:val="clear" w:color="auto" w:fill="auto"/>
            <w:noWrap/>
            <w:vAlign w:val="bottom"/>
            <w:hideMark/>
          </w:tcPr>
          <w:p w14:paraId="2F393C7C" w14:textId="66B64D12"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Nexoe</w:t>
            </w:r>
            <w:proofErr w:type="spellEnd"/>
            <w:r w:rsidRPr="004F4E45">
              <w:rPr>
                <w:rFonts w:ascii="Calibri" w:eastAsia="Times New Roman" w:hAnsi="Calibri" w:cs="Times New Roman"/>
                <w:color w:val="000000"/>
                <w:sz w:val="16"/>
                <w:szCs w:val="16"/>
                <w:lang w:val="en-GB"/>
              </w:rPr>
              <w:t>, J.</w:t>
            </w:r>
            <w:r w:rsidR="0038484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XKpwSZ4d","properties":{"formattedCitation":"(94)","plainCitation":"(94)","noteIndex":0},"citationItems":[{"id":3435,"uris":["http://zotero.org/users/3447303/items/4Z9XJB2N"],"uri":["http://zotero.org/users/3447303/items/4Z9XJB2N"],"itemData":{"id":3435,"type":"webpage","title":"As you are a recognized expert in this field, we kindly ask if you would be willing to review this manuscript","genre":"Health &amp; Mental Health Services 3370","abstract":"This editorial briefs the manuscript review process of the issue Scandinavian Journal of Primary Health Care. Peer review is employed to maintain standards of quality, improve performance, and provide credibility in determining an academic manuscript ' s suitability for publication. Any scientist wishing to publish should every now and then also volunteer to review manuscripts. Speeding up the review process to reduce time from submission to publication is a mutual responsibility of editors, reviewers, and authors. As editors they try to handle incoming manuscripts expeditiously and most often they think they can succeed. (PsycINFO Database Record (c) 2016 APA, all rights reserved)","URL":"http://ovidsp.ovid.com/ovidweb.cgi?T=JS&amp;PAGE=reference&amp;D=psyc11&amp;NEWS=N&amp;AN=2014-55575-001","author":[{"family":"Nexoe","given":"Jorgen"}],"issued":{"date-parts":[["2014"]]}}}],"schema":"https://github.com/citation-style-language/schema/raw/master/csl-citation.json"} </w:instrText>
            </w:r>
            <w:r w:rsidR="0038484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4)</w:t>
            </w:r>
            <w:r w:rsidR="0038484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1D23E2F"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enmark</w:t>
            </w:r>
          </w:p>
        </w:tc>
        <w:tc>
          <w:tcPr>
            <w:tcW w:w="910" w:type="dxa"/>
            <w:shd w:val="clear" w:color="auto" w:fill="auto"/>
            <w:noWrap/>
            <w:vAlign w:val="bottom"/>
            <w:hideMark/>
          </w:tcPr>
          <w:p w14:paraId="39A86272"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BD5934C"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Scandinavian Journal of Primary Health Care</w:t>
            </w:r>
          </w:p>
        </w:tc>
        <w:tc>
          <w:tcPr>
            <w:tcW w:w="630" w:type="dxa"/>
            <w:shd w:val="clear" w:color="auto" w:fill="auto"/>
            <w:noWrap/>
            <w:vAlign w:val="bottom"/>
            <w:hideMark/>
          </w:tcPr>
          <w:p w14:paraId="1B8082F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2C2CBB42"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B18AD0A" w14:textId="18101F5C" w:rsidR="00541F55" w:rsidRPr="004F4E45" w:rsidRDefault="009B1AB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0CB33F37" w14:textId="756E6E83" w:rsidR="00541F55" w:rsidRPr="004F4E45" w:rsidRDefault="009B1AB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538CC7A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541F55" w:rsidRPr="004F4E45" w14:paraId="4B0D17DD" w14:textId="77777777" w:rsidTr="00FE2B18">
        <w:trPr>
          <w:trHeight w:val="300"/>
        </w:trPr>
        <w:tc>
          <w:tcPr>
            <w:tcW w:w="1146" w:type="dxa"/>
            <w:shd w:val="clear" w:color="auto" w:fill="auto"/>
            <w:noWrap/>
            <w:vAlign w:val="bottom"/>
            <w:hideMark/>
          </w:tcPr>
          <w:p w14:paraId="0B840270" w14:textId="4AB789EA"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lson, C. M.</w:t>
            </w:r>
            <w:r w:rsidR="0038484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4EXTykQK","properties":{"formattedCitation":"(95)","plainCitation":"(95)","noteIndex":0},"citationItems":[{"id":6292,"uris":["http://zotero.org/users/3447303/items/KHZTNZPS"],"uri":["http://zotero.org/users/3447303/items/KHZTNZPS"],"itemData":{"id":6292,"type":"article-journal","title":"Peer-Review of the Biomedical Literature","container-title":"American Journal of Emergency Medicine","page":"356-358","volume":"8","issue":"4","archive_location":"WOS:A1990DM47500024","ISSN":"0735-6757","journalAbbreviation":"Am. J. Emerg. Med.","language":"English","author":[{"family":"Olson","given":"C. M."}],"issued":{"date-parts":[["1990",7]]}}}],"schema":"https://github.com/citation-style-language/schema/raw/master/csl-citation.json"} </w:instrText>
            </w:r>
            <w:r w:rsidR="0038484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5)</w:t>
            </w:r>
            <w:r w:rsidR="0038484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25E3736"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378F91E"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2F9E051"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merican Journal of Emergency Medicine</w:t>
            </w:r>
          </w:p>
        </w:tc>
        <w:tc>
          <w:tcPr>
            <w:tcW w:w="630" w:type="dxa"/>
            <w:shd w:val="clear" w:color="auto" w:fill="auto"/>
            <w:noWrap/>
            <w:vAlign w:val="bottom"/>
            <w:hideMark/>
          </w:tcPr>
          <w:p w14:paraId="271F7D43"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0</w:t>
            </w:r>
          </w:p>
        </w:tc>
        <w:tc>
          <w:tcPr>
            <w:tcW w:w="1080" w:type="dxa"/>
            <w:shd w:val="clear" w:color="auto" w:fill="auto"/>
            <w:noWrap/>
            <w:vAlign w:val="bottom"/>
            <w:hideMark/>
          </w:tcPr>
          <w:p w14:paraId="7E153426"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2E87B61" w14:textId="7E6F1E29" w:rsidR="009B1ABC"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r w:rsidR="007731B9" w:rsidRPr="004F4E45">
              <w:t xml:space="preserve"> </w:t>
            </w:r>
            <w:r w:rsidR="009B1ABC" w:rsidRPr="004F4E45">
              <w:rPr>
                <w:rFonts w:ascii="Calibri" w:eastAsia="Times New Roman" w:hAnsi="Calibri" w:cs="Times New Roman"/>
                <w:color w:val="000000"/>
                <w:sz w:val="16"/>
                <w:szCs w:val="16"/>
                <w:lang w:val="en-GB"/>
              </w:rPr>
              <w:t>Discussion/</w:t>
            </w:r>
            <w:proofErr w:type="spellStart"/>
            <w:r w:rsidR="009B1ABC" w:rsidRPr="004F4E45">
              <w:rPr>
                <w:rFonts w:ascii="Calibri" w:eastAsia="Times New Roman" w:hAnsi="Calibri" w:cs="Times New Roman"/>
                <w:color w:val="000000"/>
                <w:sz w:val="16"/>
                <w:szCs w:val="16"/>
                <w:lang w:val="en-GB"/>
              </w:rPr>
              <w:t>Conclusion</w:t>
            </w:r>
            <w:r w:rsidR="00740F23" w:rsidRPr="004F4E45">
              <w:rPr>
                <w:rFonts w:ascii="Calibri" w:eastAsia="Times New Roman" w:hAnsi="Calibri" w:cs="Times New Roman"/>
                <w:color w:val="000000"/>
                <w:sz w:val="16"/>
                <w:szCs w:val="16"/>
                <w:lang w:val="en-GB"/>
              </w:rPr>
              <w:t>Assess</w:t>
            </w:r>
            <w:proofErr w:type="spellEnd"/>
            <w:r w:rsidR="00740F23" w:rsidRPr="004F4E45">
              <w:rPr>
                <w:rFonts w:ascii="Calibri" w:eastAsia="Times New Roman" w:hAnsi="Calibri" w:cs="Times New Roman"/>
                <w:color w:val="000000"/>
                <w:sz w:val="16"/>
                <w:szCs w:val="16"/>
                <w:lang w:val="en-GB"/>
              </w:rPr>
              <w:t xml:space="preserve"> manuscript presentation,</w:t>
            </w:r>
          </w:p>
          <w:p w14:paraId="08ACD603" w14:textId="3DEDB2D2" w:rsidR="00541F55" w:rsidRPr="004F4E45" w:rsidRDefault="009B1AB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99AE5D6" w14:textId="07E50C26"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12,</w:t>
            </w:r>
            <w:r w:rsidR="007C71CB" w:rsidRPr="004F4E45">
              <w:rPr>
                <w:rFonts w:ascii="Calibri" w:eastAsia="Times New Roman" w:hAnsi="Calibri" w:cs="Times New Roman"/>
                <w:color w:val="000000"/>
                <w:sz w:val="16"/>
                <w:szCs w:val="16"/>
                <w:lang w:val="en-GB"/>
              </w:rPr>
              <w:t xml:space="preserve"> 14, </w:t>
            </w:r>
            <w:r w:rsidR="00796C79" w:rsidRPr="004F4E45">
              <w:rPr>
                <w:rFonts w:ascii="Calibri" w:eastAsia="Times New Roman" w:hAnsi="Calibri" w:cs="Times New Roman"/>
                <w:color w:val="000000"/>
                <w:sz w:val="16"/>
                <w:szCs w:val="16"/>
                <w:lang w:val="en-GB"/>
              </w:rPr>
              <w:t>18,</w:t>
            </w:r>
            <w:r w:rsidR="007731B9" w:rsidRPr="004F4E45">
              <w:rPr>
                <w:rFonts w:ascii="Calibri" w:eastAsia="Times New Roman" w:hAnsi="Calibri" w:cs="Times New Roman"/>
                <w:color w:val="000000"/>
                <w:sz w:val="16"/>
                <w:szCs w:val="16"/>
                <w:lang w:val="en-GB"/>
              </w:rPr>
              <w:t xml:space="preserve"> 50,</w:t>
            </w:r>
            <w:r w:rsidR="00740F23" w:rsidRPr="004F4E45">
              <w:rPr>
                <w:rFonts w:ascii="Calibri" w:eastAsia="Times New Roman" w:hAnsi="Calibri" w:cs="Times New Roman"/>
                <w:color w:val="000000"/>
                <w:sz w:val="16"/>
                <w:szCs w:val="16"/>
                <w:lang w:val="en-GB"/>
              </w:rPr>
              <w:t xml:space="preserve"> 63,</w:t>
            </w:r>
            <w:r w:rsidR="009B1ABC" w:rsidRPr="004F4E45">
              <w:rPr>
                <w:rFonts w:ascii="Calibri" w:eastAsia="Times New Roman" w:hAnsi="Calibri" w:cs="Times New Roman"/>
                <w:color w:val="000000"/>
                <w:sz w:val="16"/>
                <w:szCs w:val="16"/>
                <w:lang w:val="en-GB"/>
              </w:rPr>
              <w:t xml:space="preserve"> 71</w:t>
            </w:r>
          </w:p>
        </w:tc>
        <w:tc>
          <w:tcPr>
            <w:tcW w:w="709" w:type="dxa"/>
          </w:tcPr>
          <w:p w14:paraId="76703E2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w:t>
            </w:r>
          </w:p>
        </w:tc>
      </w:tr>
      <w:tr w:rsidR="00541F55" w:rsidRPr="004F4E45" w14:paraId="0A202937" w14:textId="77777777" w:rsidTr="00FE2B18">
        <w:trPr>
          <w:trHeight w:val="300"/>
        </w:trPr>
        <w:tc>
          <w:tcPr>
            <w:tcW w:w="1146" w:type="dxa"/>
            <w:shd w:val="clear" w:color="auto" w:fill="auto"/>
            <w:noWrap/>
            <w:vAlign w:val="bottom"/>
            <w:hideMark/>
          </w:tcPr>
          <w:p w14:paraId="50594E07" w14:textId="50DCE54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man, K.</w:t>
            </w:r>
            <w:r w:rsidR="0038484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bGiF8OY","properties":{"formattedCitation":"(96)","plainCitation":"(96)","noteIndex":0},"citationItems":[{"id":4428,"uris":["http://zotero.org/users/3447303/items/QLLHNEV9"],"uri":["http://zotero.org/users/3447303/items/QLLHNEV9"],"itemData":{"id":4428,"type":"article-journal","title":"Peer Review: The Art of Supporting Colleagues and Advancing Our Profession","container-title":"Journal of Emergency Nursing","page":"278-278","volume":"35","issue":"4","archive_location":"WOS:000268704400002","ISSN":"0099-1767","journalAbbreviation":"J. Emerg. Nurs.","language":"English","author":[{"family":"Oman","given":"K."}],"issued":{"date-parts":[["2009",7]]}}}],"schema":"https://github.com/citation-style-language/schema/raw/master/csl-citation.json"} </w:instrText>
            </w:r>
            <w:r w:rsidR="0038484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96)</w:t>
            </w:r>
            <w:r w:rsidR="0038484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D134D18"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3881506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3F78D70"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Emergency Nursing</w:t>
            </w:r>
          </w:p>
        </w:tc>
        <w:tc>
          <w:tcPr>
            <w:tcW w:w="630" w:type="dxa"/>
            <w:shd w:val="clear" w:color="auto" w:fill="auto"/>
            <w:noWrap/>
            <w:vAlign w:val="bottom"/>
            <w:hideMark/>
          </w:tcPr>
          <w:p w14:paraId="5AF9D6BB"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3DAFA3FE"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7843A27" w14:textId="790FCE04"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110A636C" w14:textId="6E5F62D7" w:rsidR="009B1ABC" w:rsidRPr="004F4E45" w:rsidRDefault="005B6E1F" w:rsidP="001744FB">
            <w:pPr>
              <w:spacing w:after="0" w:line="240" w:lineRule="auto"/>
            </w:pPr>
            <w:r w:rsidRPr="004F4E45">
              <w:rPr>
                <w:rFonts w:ascii="Calibri" w:eastAsia="Times New Roman" w:hAnsi="Calibri" w:cs="Times New Roman"/>
                <w:color w:val="000000"/>
                <w:sz w:val="16"/>
                <w:szCs w:val="16"/>
                <w:lang w:val="en-GB"/>
              </w:rPr>
              <w:t>Make general comments,</w:t>
            </w:r>
          </w:p>
          <w:p w14:paraId="2C00616D" w14:textId="5C5FC7D1" w:rsidR="009B1ABC" w:rsidRPr="004F4E45" w:rsidRDefault="00825E0E"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77149AF8" w14:textId="59C16F64" w:rsidR="005B6E1F" w:rsidRPr="004F4E45" w:rsidRDefault="0097469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r w:rsidR="0007697E" w:rsidRPr="004F4E45">
              <w:t xml:space="preserve"> </w:t>
            </w:r>
            <w:r w:rsidR="009B1ABC"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C8A1E8B" w14:textId="2A19EB70"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w:t>
            </w:r>
            <w:r w:rsidR="00896A5C" w:rsidRPr="004F4E45">
              <w:rPr>
                <w:rFonts w:ascii="Calibri" w:eastAsia="Times New Roman" w:hAnsi="Calibri" w:cs="Times New Roman"/>
                <w:color w:val="000000"/>
                <w:sz w:val="16"/>
                <w:szCs w:val="16"/>
                <w:lang w:val="en-GB"/>
              </w:rPr>
              <w:t xml:space="preserve"> 3, </w:t>
            </w:r>
            <w:r w:rsidR="005B6E1F" w:rsidRPr="004F4E45">
              <w:rPr>
                <w:rFonts w:ascii="Calibri" w:eastAsia="Times New Roman" w:hAnsi="Calibri" w:cs="Times New Roman"/>
                <w:color w:val="000000"/>
                <w:sz w:val="16"/>
                <w:szCs w:val="16"/>
                <w:lang w:val="en-GB"/>
              </w:rPr>
              <w:t>13,</w:t>
            </w:r>
            <w:r w:rsidR="005C7679" w:rsidRPr="004F4E45">
              <w:rPr>
                <w:rFonts w:ascii="Calibri" w:eastAsia="Times New Roman" w:hAnsi="Calibri" w:cs="Times New Roman"/>
                <w:color w:val="000000"/>
                <w:sz w:val="16"/>
                <w:szCs w:val="16"/>
                <w:lang w:val="en-GB"/>
              </w:rPr>
              <w:t xml:space="preserve"> 15, </w:t>
            </w:r>
            <w:r w:rsidR="00796C79" w:rsidRPr="004F4E45">
              <w:rPr>
                <w:rFonts w:ascii="Calibri" w:eastAsia="Times New Roman" w:hAnsi="Calibri" w:cs="Times New Roman"/>
                <w:color w:val="000000"/>
                <w:sz w:val="16"/>
                <w:szCs w:val="16"/>
                <w:lang w:val="en-GB"/>
              </w:rPr>
              <w:t xml:space="preserve">18, </w:t>
            </w:r>
            <w:r w:rsidR="00825E0E" w:rsidRPr="004F4E45">
              <w:rPr>
                <w:rFonts w:ascii="Calibri" w:eastAsia="Times New Roman" w:hAnsi="Calibri" w:cs="Times New Roman"/>
                <w:color w:val="000000"/>
                <w:sz w:val="16"/>
                <w:szCs w:val="16"/>
                <w:lang w:val="en-GB"/>
              </w:rPr>
              <w:t>62,</w:t>
            </w:r>
            <w:r w:rsidR="00974692" w:rsidRPr="004F4E45">
              <w:rPr>
                <w:rFonts w:ascii="Calibri" w:eastAsia="Times New Roman" w:hAnsi="Calibri" w:cs="Times New Roman"/>
                <w:color w:val="000000"/>
                <w:sz w:val="16"/>
                <w:szCs w:val="16"/>
                <w:lang w:val="en-GB"/>
              </w:rPr>
              <w:t xml:space="preserve"> 70, </w:t>
            </w:r>
            <w:r w:rsidR="0007697E" w:rsidRPr="004F4E45">
              <w:rPr>
                <w:rFonts w:ascii="Calibri" w:eastAsia="Times New Roman" w:hAnsi="Calibri" w:cs="Times New Roman"/>
                <w:color w:val="000000"/>
                <w:sz w:val="16"/>
                <w:szCs w:val="16"/>
                <w:lang w:val="en-GB"/>
              </w:rPr>
              <w:t>71,</w:t>
            </w:r>
            <w:r w:rsidR="009B1ABC" w:rsidRPr="004F4E45">
              <w:rPr>
                <w:rFonts w:ascii="Calibri" w:eastAsia="Times New Roman" w:hAnsi="Calibri" w:cs="Times New Roman"/>
                <w:color w:val="000000"/>
                <w:sz w:val="16"/>
                <w:szCs w:val="16"/>
                <w:lang w:val="en-GB"/>
              </w:rPr>
              <w:t xml:space="preserve"> 72</w:t>
            </w:r>
          </w:p>
        </w:tc>
        <w:tc>
          <w:tcPr>
            <w:tcW w:w="709" w:type="dxa"/>
          </w:tcPr>
          <w:p w14:paraId="09C29D7B"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9</w:t>
            </w:r>
          </w:p>
        </w:tc>
      </w:tr>
      <w:tr w:rsidR="00541F55" w:rsidRPr="004F4E45" w14:paraId="10C4134E" w14:textId="77777777" w:rsidTr="00FE2B18">
        <w:trPr>
          <w:trHeight w:val="300"/>
        </w:trPr>
        <w:tc>
          <w:tcPr>
            <w:tcW w:w="1146" w:type="dxa"/>
            <w:shd w:val="clear" w:color="auto" w:fill="auto"/>
            <w:noWrap/>
            <w:vAlign w:val="bottom"/>
            <w:hideMark/>
          </w:tcPr>
          <w:p w14:paraId="0ED9D8EF" w14:textId="6181848D"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earson, G. S.</w:t>
            </w:r>
          </w:p>
        </w:tc>
        <w:tc>
          <w:tcPr>
            <w:tcW w:w="993" w:type="dxa"/>
            <w:shd w:val="clear" w:color="auto" w:fill="auto"/>
            <w:noWrap/>
            <w:vAlign w:val="bottom"/>
            <w:hideMark/>
          </w:tcPr>
          <w:p w14:paraId="5663F3E8"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390F62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B3F2A93"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the American Psychiatric Nurses Association</w:t>
            </w:r>
          </w:p>
        </w:tc>
        <w:tc>
          <w:tcPr>
            <w:tcW w:w="630" w:type="dxa"/>
            <w:shd w:val="clear" w:color="auto" w:fill="auto"/>
            <w:noWrap/>
            <w:vAlign w:val="bottom"/>
            <w:hideMark/>
          </w:tcPr>
          <w:p w14:paraId="41513A6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643A0B3B"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426EB84" w14:textId="40C6F714" w:rsidR="005E6BAD"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p>
          <w:p w14:paraId="25392C7D" w14:textId="2C019CA6" w:rsidR="005E6BAD" w:rsidRPr="004F4E45" w:rsidRDefault="00CF1C35" w:rsidP="001744FB">
            <w:pPr>
              <w:spacing w:after="0" w:line="240" w:lineRule="auto"/>
            </w:pPr>
            <w:r w:rsidRPr="004F4E45">
              <w:rPr>
                <w:rFonts w:ascii="Calibri" w:eastAsia="Times New Roman" w:hAnsi="Calibri" w:cs="Times New Roman"/>
                <w:color w:val="000000"/>
                <w:sz w:val="16"/>
                <w:szCs w:val="16"/>
                <w:lang w:val="en-GB"/>
              </w:rPr>
              <w:t>Methods,</w:t>
            </w:r>
          </w:p>
          <w:p w14:paraId="08AD25BE" w14:textId="54E352BD" w:rsidR="005E6BAD"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5E6BAD" w:rsidRPr="004F4E45">
              <w:rPr>
                <w:rFonts w:ascii="Calibri" w:eastAsia="Times New Roman" w:hAnsi="Calibri" w:cs="Times New Roman"/>
                <w:color w:val="000000"/>
                <w:sz w:val="16"/>
                <w:szCs w:val="16"/>
                <w:lang w:val="en-GB"/>
              </w:rPr>
              <w:t>Discussion/</w:t>
            </w:r>
            <w:proofErr w:type="spellStart"/>
            <w:r w:rsidR="005E6BAD" w:rsidRPr="004F4E45">
              <w:rPr>
                <w:rFonts w:ascii="Calibri" w:eastAsia="Times New Roman" w:hAnsi="Calibri" w:cs="Times New Roman"/>
                <w:color w:val="000000"/>
                <w:sz w:val="16"/>
                <w:szCs w:val="16"/>
                <w:lang w:val="en-GB"/>
              </w:rPr>
              <w:t>Conclusion</w:t>
            </w:r>
            <w:r w:rsidR="005E4FE4" w:rsidRPr="004F4E45">
              <w:rPr>
                <w:rFonts w:ascii="Calibri" w:eastAsia="Times New Roman" w:hAnsi="Calibri" w:cs="Times New Roman"/>
                <w:color w:val="000000"/>
                <w:sz w:val="16"/>
                <w:szCs w:val="16"/>
                <w:lang w:val="en-GB"/>
              </w:rPr>
              <w:t>Address</w:t>
            </w:r>
            <w:proofErr w:type="spellEnd"/>
            <w:r w:rsidR="005E4FE4" w:rsidRPr="004F4E45">
              <w:rPr>
                <w:rFonts w:ascii="Calibri" w:eastAsia="Times New Roman" w:hAnsi="Calibri" w:cs="Times New Roman"/>
                <w:color w:val="000000"/>
                <w:sz w:val="16"/>
                <w:szCs w:val="16"/>
                <w:lang w:val="en-GB"/>
              </w:rPr>
              <w:t xml:space="preserve"> ethical aspects,</w:t>
            </w:r>
          </w:p>
          <w:p w14:paraId="00EDDF7F" w14:textId="2C7070E4" w:rsidR="00541F55" w:rsidRPr="004F4E45" w:rsidRDefault="005E6BA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40A3C91A" w14:textId="2FE9EC9C" w:rsidR="00541F55" w:rsidRPr="004F4E45" w:rsidRDefault="00CA5FA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2, </w:t>
            </w:r>
            <w:r w:rsidR="005C7679" w:rsidRPr="004F4E45">
              <w:rPr>
                <w:rFonts w:ascii="Calibri" w:eastAsia="Times New Roman" w:hAnsi="Calibri" w:cs="Times New Roman"/>
                <w:color w:val="000000"/>
                <w:sz w:val="16"/>
                <w:szCs w:val="16"/>
                <w:lang w:val="en-GB"/>
              </w:rPr>
              <w:t xml:space="preserve">15, 16, </w:t>
            </w:r>
            <w:r w:rsidR="00326EEF" w:rsidRPr="004F4E45">
              <w:rPr>
                <w:rFonts w:ascii="Calibri" w:eastAsia="Times New Roman" w:hAnsi="Calibri" w:cs="Times New Roman"/>
                <w:color w:val="000000"/>
                <w:sz w:val="16"/>
                <w:szCs w:val="16"/>
                <w:lang w:val="en-GB"/>
              </w:rPr>
              <w:t>17,</w:t>
            </w:r>
            <w:r w:rsidR="00CF1C35" w:rsidRPr="004F4E45">
              <w:rPr>
                <w:rFonts w:ascii="Calibri" w:eastAsia="Times New Roman" w:hAnsi="Calibri" w:cs="Times New Roman"/>
                <w:color w:val="000000"/>
                <w:sz w:val="16"/>
                <w:szCs w:val="16"/>
                <w:lang w:val="en-GB"/>
              </w:rPr>
              <w:t xml:space="preserve"> 32, </w:t>
            </w:r>
            <w:r w:rsidR="00846E39" w:rsidRPr="004F4E45">
              <w:rPr>
                <w:rFonts w:ascii="Calibri" w:eastAsia="Times New Roman" w:hAnsi="Calibri" w:cs="Times New Roman"/>
                <w:color w:val="000000"/>
                <w:sz w:val="16"/>
                <w:szCs w:val="16"/>
                <w:lang w:val="en-GB"/>
              </w:rPr>
              <w:t xml:space="preserve">36, </w:t>
            </w:r>
            <w:r w:rsidR="00AB0E28" w:rsidRPr="004F4E45">
              <w:rPr>
                <w:rFonts w:ascii="Calibri" w:eastAsia="Times New Roman" w:hAnsi="Calibri" w:cs="Times New Roman"/>
                <w:color w:val="000000"/>
                <w:sz w:val="16"/>
                <w:szCs w:val="16"/>
                <w:lang w:val="en-GB"/>
              </w:rPr>
              <w:t xml:space="preserve">43, </w:t>
            </w:r>
            <w:r w:rsidR="00713D80" w:rsidRPr="004F4E45">
              <w:rPr>
                <w:rFonts w:ascii="Calibri" w:eastAsia="Times New Roman" w:hAnsi="Calibri" w:cs="Times New Roman"/>
                <w:color w:val="000000"/>
                <w:sz w:val="16"/>
                <w:szCs w:val="16"/>
                <w:lang w:val="en-GB"/>
              </w:rPr>
              <w:t xml:space="preserve">45, </w:t>
            </w:r>
            <w:r w:rsidR="00203C8F" w:rsidRPr="004F4E45">
              <w:rPr>
                <w:rFonts w:ascii="Calibri" w:eastAsia="Times New Roman" w:hAnsi="Calibri" w:cs="Times New Roman"/>
                <w:color w:val="000000"/>
                <w:sz w:val="16"/>
                <w:szCs w:val="16"/>
                <w:lang w:val="en-GB"/>
              </w:rPr>
              <w:t xml:space="preserve">47, </w:t>
            </w:r>
            <w:r w:rsidR="007731B9" w:rsidRPr="004F4E45">
              <w:rPr>
                <w:rFonts w:ascii="Calibri" w:eastAsia="Times New Roman" w:hAnsi="Calibri" w:cs="Times New Roman"/>
                <w:color w:val="000000"/>
                <w:sz w:val="16"/>
                <w:szCs w:val="16"/>
                <w:lang w:val="en-GB"/>
              </w:rPr>
              <w:t>50,</w:t>
            </w:r>
            <w:r w:rsidR="002C765D" w:rsidRPr="004F4E45">
              <w:rPr>
                <w:rFonts w:ascii="Calibri" w:eastAsia="Times New Roman" w:hAnsi="Calibri" w:cs="Times New Roman"/>
                <w:color w:val="000000"/>
                <w:sz w:val="16"/>
                <w:szCs w:val="16"/>
                <w:lang w:val="en-GB"/>
              </w:rPr>
              <w:t xml:space="preserve"> 53,</w:t>
            </w:r>
            <w:r w:rsidR="005E4FE4" w:rsidRPr="004F4E45">
              <w:rPr>
                <w:rFonts w:ascii="Calibri" w:eastAsia="Times New Roman" w:hAnsi="Calibri" w:cs="Times New Roman"/>
                <w:color w:val="000000"/>
                <w:sz w:val="16"/>
                <w:szCs w:val="16"/>
                <w:lang w:val="en-GB"/>
              </w:rPr>
              <w:t xml:space="preserve"> 57, </w:t>
            </w:r>
            <w:r w:rsidR="009B1ABC" w:rsidRPr="004F4E45">
              <w:rPr>
                <w:rFonts w:ascii="Calibri" w:eastAsia="Times New Roman" w:hAnsi="Calibri" w:cs="Times New Roman"/>
                <w:color w:val="000000"/>
                <w:sz w:val="16"/>
                <w:szCs w:val="16"/>
                <w:lang w:val="en-GB"/>
              </w:rPr>
              <w:t>71</w:t>
            </w:r>
          </w:p>
        </w:tc>
        <w:tc>
          <w:tcPr>
            <w:tcW w:w="709" w:type="dxa"/>
          </w:tcPr>
          <w:p w14:paraId="6666CC9A"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3</w:t>
            </w:r>
          </w:p>
        </w:tc>
      </w:tr>
      <w:tr w:rsidR="00541F55" w:rsidRPr="004F4E45" w14:paraId="5EC2216B" w14:textId="77777777" w:rsidTr="00FE2B18">
        <w:trPr>
          <w:trHeight w:val="300"/>
        </w:trPr>
        <w:tc>
          <w:tcPr>
            <w:tcW w:w="1146" w:type="dxa"/>
            <w:shd w:val="clear" w:color="auto" w:fill="auto"/>
            <w:noWrap/>
            <w:vAlign w:val="bottom"/>
            <w:hideMark/>
          </w:tcPr>
          <w:p w14:paraId="4D254544" w14:textId="2A34388B" w:rsidR="00541F55" w:rsidRPr="004F4E45" w:rsidRDefault="00541F55" w:rsidP="001744FB">
            <w:pPr>
              <w:spacing w:after="0" w:line="240" w:lineRule="auto"/>
              <w:rPr>
                <w:rFonts w:ascii="Calibri" w:eastAsia="Times New Roman" w:hAnsi="Calibri" w:cs="Times New Roman"/>
                <w:sz w:val="16"/>
                <w:szCs w:val="16"/>
                <w:lang w:val="en-GB"/>
              </w:rPr>
            </w:pPr>
            <w:proofErr w:type="spellStart"/>
            <w:r w:rsidRPr="004F4E45">
              <w:rPr>
                <w:rFonts w:ascii="Calibri" w:eastAsia="Times New Roman" w:hAnsi="Calibri" w:cs="Times New Roman"/>
                <w:sz w:val="16"/>
                <w:szCs w:val="16"/>
                <w:lang w:val="en-GB"/>
              </w:rPr>
              <w:t>Peh</w:t>
            </w:r>
            <w:proofErr w:type="spellEnd"/>
            <w:r w:rsidRPr="004F4E45">
              <w:rPr>
                <w:rFonts w:ascii="Calibri" w:eastAsia="Times New Roman" w:hAnsi="Calibri" w:cs="Times New Roman"/>
                <w:sz w:val="16"/>
                <w:szCs w:val="16"/>
                <w:lang w:val="en-GB"/>
              </w:rPr>
              <w:t>, W.C.G.</w:t>
            </w:r>
            <w:r w:rsidR="00384841">
              <w:rPr>
                <w:rFonts w:ascii="Calibri" w:eastAsia="Times New Roman" w:hAnsi="Calibri" w:cs="Times New Roman"/>
                <w:sz w:val="16"/>
                <w:szCs w:val="16"/>
                <w:lang w:val="en-GB"/>
              </w:rPr>
              <w:fldChar w:fldCharType="begin"/>
            </w:r>
            <w:r w:rsidR="00707F26">
              <w:rPr>
                <w:rFonts w:ascii="Calibri" w:eastAsia="Times New Roman" w:hAnsi="Calibri" w:cs="Times New Roman"/>
                <w:sz w:val="16"/>
                <w:szCs w:val="16"/>
                <w:lang w:val="en-GB"/>
              </w:rPr>
              <w:instrText xml:space="preserve"> ADDIN ZOTERO_ITEM CSL_CITATION {"citationID":"sJRr9lvF","properties":{"formattedCitation":"(98)","plainCitation":"(98)","noteIndex":0},"citationItems":[{"id":4423,"uris":["http://zotero.org/users/3447303/items/SW6VNULU"],"uri":["http://zotero.org/users/3447303/items/SW6VNULU"],"itemData":{"id":4423,"type":"article-journal","title":"Role of the manuscript reviewer","container-title":"Singapore Medical Journal","page":"931-3; quiz 934","volume":"50","issue":"10","source":"Ovid Technologies","archive":"MEDLINE","archive_location":"19907880","abstract":"The manuscript reviewer is a key player in the manuscript processing system and journal publication process. The peer review system is an important component of modern scientific publishing, and is a great help to editors in deciding whether or not a submitted manuscript is suitable for publication. The reviewer's responsibilities include protecting the integrity of his or her speciality or subspecialty, the reputation of the scientific journal, and the welfare of human and animal subjects, as well as treating the author's manuscript with respect, fairness and impartiality. The manuscript review should ideally be done in a systemic manner, with components comprising a brief summary and a tabulation of the manuscript analysis under the major headings of strengths, weaknesses, general comments and specific comments.","ISSN":"0037-5675","journalAbbreviation":"Singapore Med J","language":"English","author":[{"family":"Peh","given":"W. C. G."},{"family":"Ng","given":"K. H."}],"issued":{"date-parts":[["2009",10]]}}}],"schema":"https://github.com/citation-style-language/schema/raw/master/csl-citation.json"} </w:instrText>
            </w:r>
            <w:r w:rsidR="00384841">
              <w:rPr>
                <w:rFonts w:ascii="Calibri" w:eastAsia="Times New Roman" w:hAnsi="Calibri" w:cs="Times New Roman"/>
                <w:sz w:val="16"/>
                <w:szCs w:val="16"/>
                <w:lang w:val="en-GB"/>
              </w:rPr>
              <w:fldChar w:fldCharType="separate"/>
            </w:r>
            <w:r w:rsidR="00707F26" w:rsidRPr="00707F26">
              <w:rPr>
                <w:rFonts w:ascii="Calibri" w:hAnsi="Calibri" w:cs="Calibri"/>
                <w:sz w:val="16"/>
              </w:rPr>
              <w:t>(98)</w:t>
            </w:r>
            <w:r w:rsidR="00384841">
              <w:rPr>
                <w:rFonts w:ascii="Calibri" w:eastAsia="Times New Roman" w:hAnsi="Calibri" w:cs="Times New Roman"/>
                <w:sz w:val="16"/>
                <w:szCs w:val="16"/>
                <w:lang w:val="en-GB"/>
              </w:rPr>
              <w:fldChar w:fldCharType="end"/>
            </w:r>
          </w:p>
        </w:tc>
        <w:tc>
          <w:tcPr>
            <w:tcW w:w="993" w:type="dxa"/>
            <w:shd w:val="clear" w:color="auto" w:fill="auto"/>
            <w:noWrap/>
            <w:vAlign w:val="bottom"/>
            <w:hideMark/>
          </w:tcPr>
          <w:p w14:paraId="29DF28CE" w14:textId="77777777" w:rsidR="00541F55" w:rsidRPr="004F4E45" w:rsidRDefault="00541F55" w:rsidP="001744FB">
            <w:pPr>
              <w:spacing w:after="0" w:line="240" w:lineRule="auto"/>
              <w:ind w:right="-376"/>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Singapore</w:t>
            </w:r>
          </w:p>
        </w:tc>
        <w:tc>
          <w:tcPr>
            <w:tcW w:w="910" w:type="dxa"/>
            <w:shd w:val="clear" w:color="auto" w:fill="auto"/>
            <w:noWrap/>
            <w:vAlign w:val="bottom"/>
            <w:hideMark/>
          </w:tcPr>
          <w:p w14:paraId="712D3E46" w14:textId="77777777" w:rsidR="00541F55" w:rsidRPr="004F4E45" w:rsidRDefault="00541F55"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English</w:t>
            </w:r>
          </w:p>
        </w:tc>
        <w:tc>
          <w:tcPr>
            <w:tcW w:w="1260" w:type="dxa"/>
            <w:shd w:val="clear" w:color="auto" w:fill="auto"/>
            <w:noWrap/>
            <w:vAlign w:val="bottom"/>
            <w:hideMark/>
          </w:tcPr>
          <w:p w14:paraId="6FBB02A8" w14:textId="77777777" w:rsidR="00541F55" w:rsidRPr="004F4E45" w:rsidRDefault="00541F55" w:rsidP="001744FB">
            <w:pPr>
              <w:spacing w:after="0" w:line="240" w:lineRule="auto"/>
              <w:ind w:right="-108"/>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Singapore Medical Journal</w:t>
            </w:r>
          </w:p>
        </w:tc>
        <w:tc>
          <w:tcPr>
            <w:tcW w:w="630" w:type="dxa"/>
            <w:shd w:val="clear" w:color="auto" w:fill="auto"/>
            <w:noWrap/>
            <w:vAlign w:val="bottom"/>
            <w:hideMark/>
          </w:tcPr>
          <w:p w14:paraId="7461D15A" w14:textId="77777777" w:rsidR="00541F55" w:rsidRPr="004F4E45" w:rsidRDefault="00541F55"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2009</w:t>
            </w:r>
          </w:p>
        </w:tc>
        <w:tc>
          <w:tcPr>
            <w:tcW w:w="1080" w:type="dxa"/>
            <w:shd w:val="clear" w:color="auto" w:fill="auto"/>
            <w:noWrap/>
            <w:vAlign w:val="bottom"/>
            <w:hideMark/>
          </w:tcPr>
          <w:p w14:paraId="67A9604E" w14:textId="77777777" w:rsidR="00541F55" w:rsidRPr="004F4E45" w:rsidRDefault="00541F55"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Editorial</w:t>
            </w:r>
          </w:p>
        </w:tc>
        <w:tc>
          <w:tcPr>
            <w:tcW w:w="1677" w:type="dxa"/>
          </w:tcPr>
          <w:p w14:paraId="271B5C33" w14:textId="3C26EF3E" w:rsidR="00541F55" w:rsidRPr="004F4E45" w:rsidRDefault="00541F55"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Organization and approach to review,</w:t>
            </w:r>
          </w:p>
          <w:p w14:paraId="3AF6FCB5" w14:textId="3CB4FDCF" w:rsidR="00C22AF8" w:rsidRPr="004F4E45" w:rsidRDefault="009140D3" w:rsidP="001744FB">
            <w:pPr>
              <w:spacing w:after="0" w:line="240" w:lineRule="auto"/>
            </w:pPr>
            <w:r w:rsidRPr="004F4E45">
              <w:rPr>
                <w:rFonts w:ascii="Calibri" w:eastAsia="Times New Roman" w:hAnsi="Calibri" w:cs="Times New Roman"/>
                <w:sz w:val="16"/>
                <w:szCs w:val="16"/>
                <w:lang w:val="en-GB"/>
              </w:rPr>
              <w:t>Title is accurate,</w:t>
            </w:r>
            <w:r w:rsidR="005F7507" w:rsidRPr="004F4E45">
              <w:t xml:space="preserve"> </w:t>
            </w:r>
            <w:r w:rsidR="005F7507" w:rsidRPr="004F4E45">
              <w:rPr>
                <w:rFonts w:ascii="Calibri" w:eastAsia="Times New Roman" w:hAnsi="Calibri" w:cs="Times New Roman"/>
                <w:sz w:val="16"/>
                <w:szCs w:val="16"/>
                <w:lang w:val="en-GB"/>
              </w:rPr>
              <w:t>Abstract,</w:t>
            </w:r>
          </w:p>
          <w:p w14:paraId="79AAD809" w14:textId="0679B157" w:rsidR="00C22AF8" w:rsidRPr="004F4E45" w:rsidRDefault="002B13EE" w:rsidP="001744FB">
            <w:pPr>
              <w:spacing w:after="0" w:line="240" w:lineRule="auto"/>
            </w:pPr>
            <w:r w:rsidRPr="004F4E45">
              <w:rPr>
                <w:rFonts w:ascii="Calibri" w:eastAsia="Times New Roman" w:hAnsi="Calibri" w:cs="Times New Roman"/>
                <w:sz w:val="16"/>
                <w:szCs w:val="16"/>
                <w:lang w:val="en-GB"/>
              </w:rPr>
              <w:t>Methods,</w:t>
            </w:r>
          </w:p>
          <w:p w14:paraId="512A5DBA" w14:textId="0595007F" w:rsidR="00C22AF8" w:rsidRPr="004F4E45" w:rsidRDefault="003E4F9F" w:rsidP="001744FB">
            <w:pPr>
              <w:spacing w:after="0" w:line="240" w:lineRule="auto"/>
            </w:pPr>
            <w:r w:rsidRPr="004F4E45">
              <w:rPr>
                <w:rFonts w:ascii="Calibri" w:eastAsia="Times New Roman" w:hAnsi="Calibri" w:cs="Times New Roman"/>
                <w:sz w:val="16"/>
                <w:szCs w:val="16"/>
                <w:lang w:val="en-GB"/>
              </w:rPr>
              <w:t>Results,</w:t>
            </w:r>
            <w:r w:rsidR="003A5E5F" w:rsidRPr="004F4E45">
              <w:t xml:space="preserve"> </w:t>
            </w:r>
            <w:r w:rsidR="00C22AF8" w:rsidRPr="004F4E45">
              <w:rPr>
                <w:rFonts w:ascii="Calibri" w:eastAsia="Times New Roman" w:hAnsi="Calibri" w:cs="Times New Roman"/>
                <w:sz w:val="16"/>
                <w:szCs w:val="16"/>
                <w:lang w:val="en-GB"/>
              </w:rPr>
              <w:t>Discussion/</w:t>
            </w:r>
            <w:proofErr w:type="spellStart"/>
            <w:r w:rsidR="00C22AF8" w:rsidRPr="004F4E45">
              <w:rPr>
                <w:rFonts w:ascii="Calibri" w:eastAsia="Times New Roman" w:hAnsi="Calibri" w:cs="Times New Roman"/>
                <w:sz w:val="16"/>
                <w:szCs w:val="16"/>
                <w:lang w:val="en-GB"/>
              </w:rPr>
              <w:t>Conclusion</w:t>
            </w:r>
            <w:r w:rsidR="00E51D6F" w:rsidRPr="004F4E45">
              <w:rPr>
                <w:rFonts w:ascii="Calibri" w:eastAsia="Times New Roman" w:hAnsi="Calibri" w:cs="Times New Roman"/>
                <w:sz w:val="16"/>
                <w:szCs w:val="16"/>
                <w:lang w:val="en-GB"/>
              </w:rPr>
              <w:t>References</w:t>
            </w:r>
            <w:proofErr w:type="spellEnd"/>
            <w:r w:rsidR="00E51D6F" w:rsidRPr="004F4E45">
              <w:rPr>
                <w:rFonts w:ascii="Calibri" w:eastAsia="Times New Roman" w:hAnsi="Calibri" w:cs="Times New Roman"/>
                <w:sz w:val="16"/>
                <w:szCs w:val="16"/>
                <w:lang w:val="en-GB"/>
              </w:rPr>
              <w:t>,</w:t>
            </w:r>
          </w:p>
          <w:p w14:paraId="485AD116" w14:textId="4040A9DB" w:rsidR="00C22AF8" w:rsidRPr="004F4E45" w:rsidRDefault="00825E0E" w:rsidP="001744FB">
            <w:pPr>
              <w:spacing w:after="0" w:line="240" w:lineRule="auto"/>
            </w:pPr>
            <w:r w:rsidRPr="004F4E45">
              <w:rPr>
                <w:rFonts w:ascii="Calibri" w:eastAsia="Times New Roman" w:hAnsi="Calibri" w:cs="Times New Roman"/>
                <w:sz w:val="16"/>
                <w:szCs w:val="16"/>
                <w:lang w:val="en-GB"/>
              </w:rPr>
              <w:t>Assess manuscript presentation,</w:t>
            </w:r>
          </w:p>
          <w:p w14:paraId="5DDFEE71" w14:textId="676E819D" w:rsidR="009140D3" w:rsidRPr="004F4E45" w:rsidRDefault="00C22AF8"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Provide recommendations</w:t>
            </w:r>
          </w:p>
        </w:tc>
        <w:tc>
          <w:tcPr>
            <w:tcW w:w="708" w:type="dxa"/>
            <w:shd w:val="clear" w:color="auto" w:fill="auto"/>
            <w:noWrap/>
            <w:vAlign w:val="bottom"/>
          </w:tcPr>
          <w:p w14:paraId="72CB4A47" w14:textId="0BC1065C" w:rsidR="00541F55" w:rsidRPr="004F4E45" w:rsidRDefault="00541F55"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 xml:space="preserve">1, </w:t>
            </w:r>
            <w:r w:rsidR="005269D9" w:rsidRPr="004F4E45">
              <w:rPr>
                <w:rFonts w:ascii="Calibri" w:eastAsia="Times New Roman" w:hAnsi="Calibri" w:cs="Times New Roman"/>
                <w:sz w:val="16"/>
                <w:szCs w:val="16"/>
                <w:lang w:val="en-GB"/>
              </w:rPr>
              <w:t>2,</w:t>
            </w:r>
            <w:r w:rsidR="00896A5C" w:rsidRPr="004F4E45">
              <w:rPr>
                <w:rFonts w:ascii="Calibri" w:eastAsia="Times New Roman" w:hAnsi="Calibri" w:cs="Times New Roman"/>
                <w:sz w:val="16"/>
                <w:szCs w:val="16"/>
                <w:lang w:val="en-GB"/>
              </w:rPr>
              <w:t xml:space="preserve"> 3, </w:t>
            </w:r>
            <w:r w:rsidR="00AF14F3" w:rsidRPr="004F4E45">
              <w:rPr>
                <w:rFonts w:ascii="Calibri" w:eastAsia="Times New Roman" w:hAnsi="Calibri" w:cs="Times New Roman"/>
                <w:sz w:val="16"/>
                <w:szCs w:val="16"/>
                <w:lang w:val="en-GB"/>
              </w:rPr>
              <w:t>8,</w:t>
            </w:r>
            <w:r w:rsidR="009140D3" w:rsidRPr="004F4E45">
              <w:rPr>
                <w:rFonts w:ascii="Calibri" w:eastAsia="Times New Roman" w:hAnsi="Calibri" w:cs="Times New Roman"/>
                <w:sz w:val="16"/>
                <w:szCs w:val="16"/>
                <w:lang w:val="en-GB"/>
              </w:rPr>
              <w:t xml:space="preserve"> 21, </w:t>
            </w:r>
            <w:r w:rsidR="005F7507" w:rsidRPr="004F4E45">
              <w:rPr>
                <w:rFonts w:ascii="Calibri" w:eastAsia="Times New Roman" w:hAnsi="Calibri" w:cs="Times New Roman"/>
                <w:sz w:val="16"/>
                <w:szCs w:val="16"/>
                <w:lang w:val="en-GB"/>
              </w:rPr>
              <w:t>24,</w:t>
            </w:r>
            <w:r w:rsidR="001D4507" w:rsidRPr="004F4E45">
              <w:rPr>
                <w:rFonts w:ascii="Calibri" w:eastAsia="Times New Roman" w:hAnsi="Calibri" w:cs="Times New Roman"/>
                <w:sz w:val="16"/>
                <w:szCs w:val="16"/>
                <w:lang w:val="en-GB"/>
              </w:rPr>
              <w:t xml:space="preserve"> 27, </w:t>
            </w:r>
            <w:r w:rsidR="00553E43" w:rsidRPr="004F4E45">
              <w:rPr>
                <w:rFonts w:ascii="Calibri" w:eastAsia="Times New Roman" w:hAnsi="Calibri" w:cs="Times New Roman"/>
                <w:sz w:val="16"/>
                <w:szCs w:val="16"/>
                <w:lang w:val="en-GB"/>
              </w:rPr>
              <w:t xml:space="preserve">28, </w:t>
            </w:r>
            <w:r w:rsidR="002B13EE" w:rsidRPr="004F4E45">
              <w:rPr>
                <w:rFonts w:ascii="Calibri" w:eastAsia="Times New Roman" w:hAnsi="Calibri" w:cs="Times New Roman"/>
                <w:sz w:val="16"/>
                <w:szCs w:val="16"/>
                <w:lang w:val="en-GB"/>
              </w:rPr>
              <w:t xml:space="preserve">30, </w:t>
            </w:r>
            <w:r w:rsidR="003E4F9F" w:rsidRPr="004F4E45">
              <w:rPr>
                <w:rFonts w:ascii="Calibri" w:eastAsia="Times New Roman" w:hAnsi="Calibri" w:cs="Times New Roman"/>
                <w:sz w:val="16"/>
                <w:szCs w:val="16"/>
                <w:lang w:val="en-GB"/>
              </w:rPr>
              <w:t>46,</w:t>
            </w:r>
            <w:r w:rsidR="003A5E5F" w:rsidRPr="004F4E45">
              <w:rPr>
                <w:rFonts w:ascii="Calibri" w:eastAsia="Times New Roman" w:hAnsi="Calibri" w:cs="Times New Roman"/>
                <w:sz w:val="16"/>
                <w:szCs w:val="16"/>
                <w:lang w:val="en-GB"/>
              </w:rPr>
              <w:t xml:space="preserve"> 51,</w:t>
            </w:r>
            <w:r w:rsidR="00E51D6F" w:rsidRPr="004F4E45">
              <w:rPr>
                <w:rFonts w:ascii="Calibri" w:eastAsia="Times New Roman" w:hAnsi="Calibri" w:cs="Times New Roman"/>
                <w:sz w:val="16"/>
                <w:szCs w:val="16"/>
                <w:lang w:val="en-GB"/>
              </w:rPr>
              <w:t xml:space="preserve"> 56, </w:t>
            </w:r>
            <w:r w:rsidR="00825E0E" w:rsidRPr="004F4E45">
              <w:rPr>
                <w:rFonts w:ascii="Calibri" w:eastAsia="Times New Roman" w:hAnsi="Calibri" w:cs="Times New Roman"/>
                <w:sz w:val="16"/>
                <w:szCs w:val="16"/>
                <w:lang w:val="en-GB"/>
              </w:rPr>
              <w:t>62,</w:t>
            </w:r>
            <w:r w:rsidR="00740F23" w:rsidRPr="004F4E45">
              <w:rPr>
                <w:rFonts w:ascii="Calibri" w:eastAsia="Times New Roman" w:hAnsi="Calibri" w:cs="Times New Roman"/>
                <w:sz w:val="16"/>
                <w:szCs w:val="16"/>
                <w:lang w:val="en-GB"/>
              </w:rPr>
              <w:t xml:space="preserve"> 63, </w:t>
            </w:r>
            <w:r w:rsidR="00C22AF8" w:rsidRPr="004F4E45">
              <w:rPr>
                <w:rFonts w:ascii="Calibri" w:eastAsia="Times New Roman" w:hAnsi="Calibri" w:cs="Times New Roman"/>
                <w:sz w:val="16"/>
                <w:szCs w:val="16"/>
                <w:lang w:val="en-GB"/>
              </w:rPr>
              <w:t>71</w:t>
            </w:r>
          </w:p>
        </w:tc>
        <w:tc>
          <w:tcPr>
            <w:tcW w:w="709" w:type="dxa"/>
          </w:tcPr>
          <w:p w14:paraId="7BED6ED7" w14:textId="3F56BB10" w:rsidR="00541F55" w:rsidRPr="004F4E45" w:rsidRDefault="00C22AF8"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15</w:t>
            </w:r>
          </w:p>
        </w:tc>
      </w:tr>
      <w:tr w:rsidR="00541F55" w:rsidRPr="004F4E45" w14:paraId="518145BB" w14:textId="77777777" w:rsidTr="00FE2B18">
        <w:trPr>
          <w:trHeight w:val="300"/>
        </w:trPr>
        <w:tc>
          <w:tcPr>
            <w:tcW w:w="1146" w:type="dxa"/>
            <w:shd w:val="clear" w:color="auto" w:fill="auto"/>
            <w:noWrap/>
            <w:vAlign w:val="bottom"/>
            <w:hideMark/>
          </w:tcPr>
          <w:p w14:paraId="5888F4B0" w14:textId="62C8A8A9" w:rsidR="00541F55" w:rsidRPr="004F4E45" w:rsidRDefault="00541F55"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Perkins, D.</w:t>
            </w:r>
            <w:r w:rsidR="00384841">
              <w:rPr>
                <w:rFonts w:ascii="Calibri" w:eastAsia="Times New Roman" w:hAnsi="Calibri" w:cs="Times New Roman"/>
                <w:sz w:val="16"/>
                <w:szCs w:val="16"/>
                <w:lang w:val="en-GB"/>
              </w:rPr>
              <w:fldChar w:fldCharType="begin"/>
            </w:r>
            <w:r w:rsidR="00707F26">
              <w:rPr>
                <w:rFonts w:ascii="Calibri" w:eastAsia="Times New Roman" w:hAnsi="Calibri" w:cs="Times New Roman"/>
                <w:sz w:val="16"/>
                <w:szCs w:val="16"/>
                <w:lang w:val="en-GB"/>
              </w:rPr>
              <w:instrText xml:space="preserve"> ADDIN ZOTERO_ITEM CSL_CITATION {"citationID":"y7YpIOiR","properties":{"formattedCitation":"(99)","plainCitation":"(99)","noteIndex":0},"citationItems":[{"id":4422,"uris":["http://zotero.org/users/3447303/items/DAJGD37V"],"uri":["http://zotero.org/users/3447303/items/DAJGD37V"],"itemData":{"id":4422,"type":"article-journal","title":"Peer review: The key to quality and relevance","container-title":"Australian Journal of Rural Health","page":"229-230","volume":"17","issue":"5","archive_location":"WOS:000270174600001","ISSN":"1038-5282","journalAbbreviation":"Aust. J. Rural Health","language":"English","author":[{"family":"Perkins","given":"D."}],"issued":{"date-parts":[["2009",10]]}}}],"schema":"https://github.com/citation-style-language/schema/raw/master/csl-citation.json"} </w:instrText>
            </w:r>
            <w:r w:rsidR="00384841">
              <w:rPr>
                <w:rFonts w:ascii="Calibri" w:eastAsia="Times New Roman" w:hAnsi="Calibri" w:cs="Times New Roman"/>
                <w:sz w:val="16"/>
                <w:szCs w:val="16"/>
                <w:lang w:val="en-GB"/>
              </w:rPr>
              <w:fldChar w:fldCharType="separate"/>
            </w:r>
            <w:r w:rsidR="00707F26" w:rsidRPr="00707F26">
              <w:rPr>
                <w:rFonts w:ascii="Calibri" w:hAnsi="Calibri" w:cs="Calibri"/>
                <w:sz w:val="16"/>
              </w:rPr>
              <w:t>(99)</w:t>
            </w:r>
            <w:r w:rsidR="00384841">
              <w:rPr>
                <w:rFonts w:ascii="Calibri" w:eastAsia="Times New Roman" w:hAnsi="Calibri" w:cs="Times New Roman"/>
                <w:sz w:val="16"/>
                <w:szCs w:val="16"/>
                <w:lang w:val="en-GB"/>
              </w:rPr>
              <w:fldChar w:fldCharType="end"/>
            </w:r>
          </w:p>
        </w:tc>
        <w:tc>
          <w:tcPr>
            <w:tcW w:w="993" w:type="dxa"/>
            <w:shd w:val="clear" w:color="auto" w:fill="auto"/>
            <w:noWrap/>
            <w:vAlign w:val="bottom"/>
            <w:hideMark/>
          </w:tcPr>
          <w:p w14:paraId="191FF695" w14:textId="77777777" w:rsidR="00541F55" w:rsidRPr="004F4E45" w:rsidRDefault="00541F55" w:rsidP="001744FB">
            <w:pPr>
              <w:spacing w:after="0" w:line="240" w:lineRule="auto"/>
              <w:ind w:right="-376"/>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Australia</w:t>
            </w:r>
          </w:p>
        </w:tc>
        <w:tc>
          <w:tcPr>
            <w:tcW w:w="910" w:type="dxa"/>
            <w:shd w:val="clear" w:color="auto" w:fill="auto"/>
            <w:noWrap/>
            <w:vAlign w:val="bottom"/>
            <w:hideMark/>
          </w:tcPr>
          <w:p w14:paraId="7A436228" w14:textId="77777777" w:rsidR="00541F55" w:rsidRPr="004F4E45" w:rsidRDefault="00541F55"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English</w:t>
            </w:r>
          </w:p>
        </w:tc>
        <w:tc>
          <w:tcPr>
            <w:tcW w:w="1260" w:type="dxa"/>
            <w:shd w:val="clear" w:color="auto" w:fill="auto"/>
            <w:noWrap/>
            <w:vAlign w:val="bottom"/>
            <w:hideMark/>
          </w:tcPr>
          <w:p w14:paraId="061982EF" w14:textId="77777777" w:rsidR="00541F55" w:rsidRPr="004F4E45" w:rsidRDefault="00541F55" w:rsidP="001744FB">
            <w:pPr>
              <w:spacing w:after="0" w:line="240" w:lineRule="auto"/>
              <w:ind w:right="-108"/>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Australian Journal of Rural Health</w:t>
            </w:r>
          </w:p>
        </w:tc>
        <w:tc>
          <w:tcPr>
            <w:tcW w:w="630" w:type="dxa"/>
            <w:shd w:val="clear" w:color="auto" w:fill="auto"/>
            <w:noWrap/>
            <w:vAlign w:val="bottom"/>
            <w:hideMark/>
          </w:tcPr>
          <w:p w14:paraId="1BC0BB9B" w14:textId="77777777" w:rsidR="00541F55" w:rsidRPr="004F4E45" w:rsidRDefault="00541F55"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2009</w:t>
            </w:r>
          </w:p>
        </w:tc>
        <w:tc>
          <w:tcPr>
            <w:tcW w:w="1080" w:type="dxa"/>
            <w:shd w:val="clear" w:color="auto" w:fill="auto"/>
            <w:noWrap/>
            <w:vAlign w:val="bottom"/>
            <w:hideMark/>
          </w:tcPr>
          <w:p w14:paraId="4BE9E64D" w14:textId="77777777" w:rsidR="00541F55" w:rsidRPr="004F4E45" w:rsidRDefault="00541F55"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Editorial</w:t>
            </w:r>
          </w:p>
        </w:tc>
        <w:tc>
          <w:tcPr>
            <w:tcW w:w="1677" w:type="dxa"/>
          </w:tcPr>
          <w:p w14:paraId="6734EC44" w14:textId="1BAA89BB" w:rsidR="00541F55" w:rsidRPr="004F4E45" w:rsidRDefault="00C05CF4"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N/A</w:t>
            </w:r>
          </w:p>
        </w:tc>
        <w:tc>
          <w:tcPr>
            <w:tcW w:w="708" w:type="dxa"/>
            <w:shd w:val="clear" w:color="auto" w:fill="auto"/>
            <w:noWrap/>
            <w:vAlign w:val="bottom"/>
          </w:tcPr>
          <w:p w14:paraId="7458D3CD" w14:textId="0B61DA5D" w:rsidR="00541F55" w:rsidRPr="004F4E45" w:rsidRDefault="00232D76"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N/A</w:t>
            </w:r>
          </w:p>
        </w:tc>
        <w:tc>
          <w:tcPr>
            <w:tcW w:w="709" w:type="dxa"/>
          </w:tcPr>
          <w:p w14:paraId="0EC25D48" w14:textId="77777777" w:rsidR="00541F55" w:rsidRPr="004F4E45" w:rsidRDefault="00541F55"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0</w:t>
            </w:r>
          </w:p>
        </w:tc>
      </w:tr>
      <w:tr w:rsidR="00541F55" w:rsidRPr="004F4E45" w14:paraId="4DA5FBE7" w14:textId="77777777" w:rsidTr="00FE2B18">
        <w:trPr>
          <w:trHeight w:val="300"/>
        </w:trPr>
        <w:tc>
          <w:tcPr>
            <w:tcW w:w="1146" w:type="dxa"/>
            <w:shd w:val="clear" w:color="auto" w:fill="auto"/>
            <w:noWrap/>
            <w:vAlign w:val="bottom"/>
            <w:hideMark/>
          </w:tcPr>
          <w:p w14:paraId="675D0813" w14:textId="4C76C94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ierson, C. A.</w:t>
            </w:r>
            <w:r w:rsidR="00594CFE">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q7nebf16q","properties":{"formattedCitation":"(100)","plainCitation":"(100)","noteIndex":0},"citationItems":[{"id":3419,"uris":["http://zotero.org/users/3447303/items/WYGKZ8QH"],"uri":["http://zotero.org/users/3447303/items/WYGKZ8QH"],"itemData":{"id":3419,"type":"article-journal","title":"Some thoughts on how to do good quality peer review","container-title":"Journal of the American Association of Nurse Practitioners","page":"57-58","volume":"26","issue":"2","archive_location":"WOS:000337523300001","ISSN":"2327-6886","journalAbbreviation":"J. Am. Assoc. Nurs. Pract.","language":"English","author":[{"family":"Pierson","given":"C. A."}],"issued":{"date-parts":[["2014",2]]}}}],"schema":"https://github.com/citation-style-language/schema/raw/master/csl-citation.json"} </w:instrText>
            </w:r>
            <w:r w:rsidR="00594CFE">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0)</w:t>
            </w:r>
            <w:r w:rsidR="00594CFE">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70BA561"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4D46A5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4000E87"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Journal of the American </w:t>
            </w:r>
            <w:r w:rsidRPr="004F4E45">
              <w:rPr>
                <w:rFonts w:ascii="Calibri" w:eastAsia="Times New Roman" w:hAnsi="Calibri" w:cs="Times New Roman"/>
                <w:color w:val="000000"/>
                <w:sz w:val="16"/>
                <w:szCs w:val="16"/>
                <w:lang w:val="en-GB"/>
              </w:rPr>
              <w:lastRenderedPageBreak/>
              <w:t>Association of Nurse Practitioners</w:t>
            </w:r>
          </w:p>
        </w:tc>
        <w:tc>
          <w:tcPr>
            <w:tcW w:w="630" w:type="dxa"/>
            <w:shd w:val="clear" w:color="auto" w:fill="auto"/>
            <w:noWrap/>
            <w:vAlign w:val="bottom"/>
            <w:hideMark/>
          </w:tcPr>
          <w:p w14:paraId="013A2E1C"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2014</w:t>
            </w:r>
          </w:p>
        </w:tc>
        <w:tc>
          <w:tcPr>
            <w:tcW w:w="1080" w:type="dxa"/>
            <w:shd w:val="clear" w:color="auto" w:fill="auto"/>
            <w:noWrap/>
            <w:vAlign w:val="bottom"/>
            <w:hideMark/>
          </w:tcPr>
          <w:p w14:paraId="30078C37"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7B55B64" w14:textId="51EB4C2F" w:rsidR="00541F55" w:rsidRPr="004F4E45" w:rsidRDefault="005B6E1F" w:rsidP="001744FB">
            <w:pPr>
              <w:spacing w:after="0" w:line="240" w:lineRule="auto"/>
              <w:rPr>
                <w:rFonts w:ascii="Calibri" w:eastAsia="Times New Roman" w:hAnsi="Calibri" w:cs="Times New Roman"/>
                <w:color w:val="000000"/>
                <w:sz w:val="16"/>
                <w:szCs w:val="16"/>
                <w:lang w:val="hr-HR"/>
              </w:rPr>
            </w:pPr>
            <w:r w:rsidRPr="004F4E45">
              <w:rPr>
                <w:rFonts w:ascii="Calibri" w:eastAsia="Times New Roman" w:hAnsi="Calibri" w:cs="Times New Roman"/>
                <w:color w:val="000000"/>
                <w:sz w:val="16"/>
                <w:szCs w:val="16"/>
                <w:lang w:val="hr-HR"/>
              </w:rPr>
              <w:t>Make general comments,</w:t>
            </w:r>
            <w:r w:rsidR="00A32889" w:rsidRPr="004F4E45">
              <w:t xml:space="preserve"> </w:t>
            </w:r>
            <w:r w:rsidR="00A32889" w:rsidRPr="004F4E45">
              <w:rPr>
                <w:rFonts w:ascii="Calibri" w:eastAsia="Times New Roman" w:hAnsi="Calibri" w:cs="Times New Roman"/>
                <w:color w:val="000000"/>
                <w:sz w:val="16"/>
                <w:szCs w:val="16"/>
                <w:lang w:val="hr-HR"/>
              </w:rPr>
              <w:lastRenderedPageBreak/>
              <w:t>Introduction,</w:t>
            </w:r>
            <w:r w:rsidR="002B13EE" w:rsidRPr="004F4E45">
              <w:t xml:space="preserve"> </w:t>
            </w:r>
            <w:r w:rsidR="002B13EE" w:rsidRPr="004F4E45">
              <w:rPr>
                <w:rFonts w:ascii="Calibri" w:eastAsia="Times New Roman" w:hAnsi="Calibri" w:cs="Times New Roman"/>
                <w:color w:val="000000"/>
                <w:sz w:val="16"/>
                <w:szCs w:val="16"/>
                <w:lang w:val="hr-HR"/>
              </w:rPr>
              <w:t>Methods,</w:t>
            </w:r>
            <w:r w:rsidR="00713D80" w:rsidRPr="004F4E45">
              <w:t xml:space="preserve"> </w:t>
            </w:r>
            <w:r w:rsidR="00713D80" w:rsidRPr="004F4E45">
              <w:rPr>
                <w:rFonts w:ascii="Calibri" w:eastAsia="Times New Roman" w:hAnsi="Calibri" w:cs="Times New Roman"/>
                <w:color w:val="000000"/>
                <w:sz w:val="16"/>
                <w:szCs w:val="16"/>
                <w:lang w:val="hr-HR"/>
              </w:rPr>
              <w:t>Results,</w:t>
            </w:r>
            <w:r w:rsidR="007731B9" w:rsidRPr="004F4E45">
              <w:t xml:space="preserve"> </w:t>
            </w:r>
            <w:r w:rsidR="007731B9" w:rsidRPr="004F4E45">
              <w:rPr>
                <w:rFonts w:ascii="Calibri" w:eastAsia="Times New Roman" w:hAnsi="Calibri" w:cs="Times New Roman"/>
                <w:color w:val="000000"/>
                <w:sz w:val="16"/>
                <w:szCs w:val="16"/>
                <w:lang w:val="hr-HR"/>
              </w:rPr>
              <w:t>Discussion/Conclusion,</w:t>
            </w:r>
            <w:r w:rsidR="005E4FE4" w:rsidRPr="004F4E45">
              <w:t xml:space="preserve"> </w:t>
            </w:r>
            <w:r w:rsidR="005E4FE4" w:rsidRPr="004F4E45">
              <w:rPr>
                <w:rFonts w:ascii="Calibri" w:eastAsia="Times New Roman" w:hAnsi="Calibri" w:cs="Times New Roman"/>
                <w:color w:val="000000"/>
                <w:sz w:val="16"/>
                <w:szCs w:val="16"/>
                <w:lang w:val="hr-HR"/>
              </w:rPr>
              <w:t>Address ethical aspects,</w:t>
            </w:r>
            <w:r w:rsidR="0007697E" w:rsidRPr="004F4E45">
              <w:t xml:space="preserve"> </w:t>
            </w:r>
            <w:r w:rsidR="0007697E" w:rsidRPr="004F4E45">
              <w:rPr>
                <w:rFonts w:ascii="Calibri" w:eastAsia="Times New Roman" w:hAnsi="Calibri" w:cs="Times New Roman"/>
                <w:color w:val="000000"/>
                <w:sz w:val="16"/>
                <w:szCs w:val="16"/>
                <w:lang w:val="hr-HR"/>
              </w:rPr>
              <w:t>Provide recommendations,</w:t>
            </w:r>
          </w:p>
        </w:tc>
        <w:tc>
          <w:tcPr>
            <w:tcW w:w="708" w:type="dxa"/>
            <w:shd w:val="clear" w:color="auto" w:fill="auto"/>
            <w:noWrap/>
            <w:vAlign w:val="bottom"/>
          </w:tcPr>
          <w:p w14:paraId="537FC625" w14:textId="071DBC0F" w:rsidR="00541F55" w:rsidRPr="004F4E45" w:rsidRDefault="005B6E1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13</w:t>
            </w:r>
            <w:r w:rsidR="007C71CB" w:rsidRPr="004F4E45">
              <w:rPr>
                <w:rFonts w:ascii="Calibri" w:eastAsia="Times New Roman" w:hAnsi="Calibri" w:cs="Times New Roman"/>
                <w:color w:val="000000"/>
                <w:sz w:val="16"/>
                <w:szCs w:val="16"/>
                <w:lang w:val="en-GB"/>
              </w:rPr>
              <w:t xml:space="preserve">, 14, </w:t>
            </w:r>
            <w:r w:rsidR="005C7679" w:rsidRPr="004F4E45">
              <w:rPr>
                <w:rFonts w:ascii="Calibri" w:eastAsia="Times New Roman" w:hAnsi="Calibri" w:cs="Times New Roman"/>
                <w:color w:val="000000"/>
                <w:sz w:val="16"/>
                <w:szCs w:val="16"/>
                <w:lang w:val="en-GB"/>
              </w:rPr>
              <w:t xml:space="preserve">16, </w:t>
            </w:r>
            <w:r w:rsidR="00A32889" w:rsidRPr="004F4E45">
              <w:rPr>
                <w:rFonts w:ascii="Calibri" w:eastAsia="Times New Roman" w:hAnsi="Calibri" w:cs="Times New Roman"/>
                <w:color w:val="000000"/>
                <w:sz w:val="16"/>
                <w:szCs w:val="16"/>
                <w:lang w:val="en-GB"/>
              </w:rPr>
              <w:t xml:space="preserve">26, </w:t>
            </w:r>
            <w:r w:rsidR="001D4507" w:rsidRPr="004F4E45">
              <w:rPr>
                <w:rFonts w:ascii="Calibri" w:eastAsia="Times New Roman" w:hAnsi="Calibri" w:cs="Times New Roman"/>
                <w:color w:val="000000"/>
                <w:sz w:val="16"/>
                <w:szCs w:val="16"/>
                <w:lang w:val="en-GB"/>
              </w:rPr>
              <w:lastRenderedPageBreak/>
              <w:t xml:space="preserve">27, </w:t>
            </w:r>
            <w:r w:rsidR="00553E43" w:rsidRPr="004F4E45">
              <w:rPr>
                <w:rFonts w:ascii="Calibri" w:eastAsia="Times New Roman" w:hAnsi="Calibri" w:cs="Times New Roman"/>
                <w:color w:val="000000"/>
                <w:sz w:val="16"/>
                <w:szCs w:val="16"/>
                <w:lang w:val="en-GB"/>
              </w:rPr>
              <w:t xml:space="preserve">28, </w:t>
            </w:r>
            <w:r w:rsidR="002B13EE" w:rsidRPr="004F4E45">
              <w:rPr>
                <w:rFonts w:ascii="Calibri" w:eastAsia="Times New Roman" w:hAnsi="Calibri" w:cs="Times New Roman"/>
                <w:color w:val="000000"/>
                <w:sz w:val="16"/>
                <w:szCs w:val="16"/>
                <w:lang w:val="en-GB"/>
              </w:rPr>
              <w:t xml:space="preserve">30, </w:t>
            </w:r>
            <w:r w:rsidR="00CF1C35" w:rsidRPr="004F4E45">
              <w:rPr>
                <w:rFonts w:ascii="Calibri" w:eastAsia="Times New Roman" w:hAnsi="Calibri" w:cs="Times New Roman"/>
                <w:color w:val="000000"/>
                <w:sz w:val="16"/>
                <w:szCs w:val="16"/>
                <w:lang w:val="en-GB"/>
              </w:rPr>
              <w:t>32,</w:t>
            </w:r>
            <w:r w:rsidR="005E6BAD" w:rsidRPr="004F4E45">
              <w:rPr>
                <w:rFonts w:ascii="Calibri" w:eastAsia="Times New Roman" w:hAnsi="Calibri" w:cs="Times New Roman"/>
                <w:color w:val="000000"/>
                <w:sz w:val="16"/>
                <w:szCs w:val="16"/>
                <w:lang w:val="en-GB"/>
              </w:rPr>
              <w:t xml:space="preserve"> 33,</w:t>
            </w:r>
            <w:r w:rsidR="00BD5089" w:rsidRPr="004F4E45">
              <w:rPr>
                <w:rFonts w:ascii="Calibri" w:eastAsia="Times New Roman" w:hAnsi="Calibri" w:cs="Times New Roman"/>
                <w:color w:val="000000"/>
                <w:sz w:val="16"/>
                <w:szCs w:val="16"/>
                <w:lang w:val="en-GB"/>
              </w:rPr>
              <w:t xml:space="preserve"> 34, </w:t>
            </w:r>
            <w:r w:rsidR="00846E39" w:rsidRPr="004F4E45">
              <w:rPr>
                <w:rFonts w:ascii="Calibri" w:eastAsia="Times New Roman" w:hAnsi="Calibri" w:cs="Times New Roman"/>
                <w:color w:val="000000"/>
                <w:sz w:val="16"/>
                <w:szCs w:val="16"/>
                <w:lang w:val="en-GB"/>
              </w:rPr>
              <w:t xml:space="preserve">36, </w:t>
            </w:r>
            <w:r w:rsidR="00430C50" w:rsidRPr="004F4E45">
              <w:rPr>
                <w:rFonts w:ascii="Calibri" w:eastAsia="Times New Roman" w:hAnsi="Calibri" w:cs="Times New Roman"/>
                <w:color w:val="000000"/>
                <w:sz w:val="16"/>
                <w:szCs w:val="16"/>
                <w:lang w:val="en-GB"/>
              </w:rPr>
              <w:t>38,</w:t>
            </w:r>
            <w:r w:rsidR="00713D80" w:rsidRPr="004F4E45">
              <w:rPr>
                <w:rFonts w:ascii="Calibri" w:eastAsia="Times New Roman" w:hAnsi="Calibri" w:cs="Times New Roman"/>
                <w:color w:val="000000"/>
                <w:sz w:val="16"/>
                <w:szCs w:val="16"/>
                <w:lang w:val="en-GB"/>
              </w:rPr>
              <w:t xml:space="preserve"> 45,</w:t>
            </w:r>
            <w:r w:rsidR="007731B9" w:rsidRPr="004F4E45">
              <w:rPr>
                <w:rFonts w:ascii="Calibri" w:eastAsia="Times New Roman" w:hAnsi="Calibri" w:cs="Times New Roman"/>
                <w:color w:val="000000"/>
                <w:sz w:val="16"/>
                <w:szCs w:val="16"/>
                <w:lang w:val="en-GB"/>
              </w:rPr>
              <w:t xml:space="preserve"> 50,</w:t>
            </w:r>
            <w:r w:rsidR="003A5E5F" w:rsidRPr="004F4E45">
              <w:rPr>
                <w:rFonts w:ascii="Calibri" w:eastAsia="Times New Roman" w:hAnsi="Calibri" w:cs="Times New Roman"/>
                <w:color w:val="000000"/>
                <w:sz w:val="16"/>
                <w:szCs w:val="16"/>
                <w:lang w:val="en-GB"/>
              </w:rPr>
              <w:t xml:space="preserve"> 51,</w:t>
            </w:r>
            <w:r w:rsidR="002C765D" w:rsidRPr="004F4E45">
              <w:rPr>
                <w:rFonts w:ascii="Calibri" w:eastAsia="Times New Roman" w:hAnsi="Calibri" w:cs="Times New Roman"/>
                <w:color w:val="000000"/>
                <w:sz w:val="16"/>
                <w:szCs w:val="16"/>
                <w:lang w:val="en-GB"/>
              </w:rPr>
              <w:t xml:space="preserve"> 53, </w:t>
            </w:r>
            <w:r w:rsidR="005E4FE4" w:rsidRPr="004F4E45">
              <w:rPr>
                <w:rFonts w:ascii="Calibri" w:eastAsia="Times New Roman" w:hAnsi="Calibri" w:cs="Times New Roman"/>
                <w:color w:val="000000"/>
                <w:sz w:val="16"/>
                <w:szCs w:val="16"/>
                <w:lang w:val="en-GB"/>
              </w:rPr>
              <w:t>57,</w:t>
            </w:r>
            <w:r w:rsidR="0007697E" w:rsidRPr="004F4E45">
              <w:rPr>
                <w:rFonts w:ascii="Calibri" w:eastAsia="Times New Roman" w:hAnsi="Calibri" w:cs="Times New Roman"/>
                <w:color w:val="000000"/>
                <w:sz w:val="16"/>
                <w:szCs w:val="16"/>
                <w:lang w:val="en-GB"/>
              </w:rPr>
              <w:t xml:space="preserve"> 71,</w:t>
            </w:r>
          </w:p>
        </w:tc>
        <w:tc>
          <w:tcPr>
            <w:tcW w:w="709" w:type="dxa"/>
          </w:tcPr>
          <w:p w14:paraId="67E169D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18</w:t>
            </w:r>
          </w:p>
        </w:tc>
      </w:tr>
      <w:tr w:rsidR="00541F55" w:rsidRPr="004F4E45" w14:paraId="206686B6" w14:textId="77777777" w:rsidTr="00FE2B18">
        <w:trPr>
          <w:trHeight w:val="300"/>
        </w:trPr>
        <w:tc>
          <w:tcPr>
            <w:tcW w:w="1146" w:type="dxa"/>
            <w:shd w:val="clear" w:color="auto" w:fill="auto"/>
            <w:noWrap/>
            <w:vAlign w:val="bottom"/>
            <w:hideMark/>
          </w:tcPr>
          <w:p w14:paraId="73BD997E" w14:textId="2D39033D"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ierson, C. A.</w:t>
            </w:r>
            <w:r w:rsidR="00594CFE">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2ivsbd0cf8","properties":{"formattedCitation":"(101)","plainCitation":"(101)","noteIndex":0},"citationItems":[{"id":434,"uris":["http://zotero.org/users/3447303/items/ECGEB49B"],"uri":["http://zotero.org/users/3447303/items/ECGEB49B"],"itemData":{"id":434,"type":"article-journal","title":"Peer Review Week 2015.","container-title":"Journal of the American Association of Nurse Practitioners","page":"605-605","volume":"27","issue":"11","source":"EBSCOhost","archive":"rzh","abstract":"The author reflects on the 2015 Peer Review Week, celebrated for the important role that peer review has in scholarly communication. Topics discussed include release of an updated version of the guide Reviewing Journal Manuscripts, available free at the Nurse Author &amp; Editor website, contribution of peer reviewers in benefiting the public by maintaining the integrity of science.","DOI":"10.1002/2327-6924.12327","ISSN":"2327-6886","journalAbbreviation":"Journal of the American Association of Nurse Practitioners","author":[{"family":"Pierson","given":"Charon A."}],"issued":{"date-parts":[["2015",11]]}}}],"schema":"https://github.com/citation-style-language/schema/raw/master/csl-citation.json"} </w:instrText>
            </w:r>
            <w:r w:rsidR="00594CFE">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1)</w:t>
            </w:r>
            <w:r w:rsidR="00594CFE">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BB6690A"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FE87E9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54E7960"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the American Association of Nurse Practitioners</w:t>
            </w:r>
          </w:p>
        </w:tc>
        <w:tc>
          <w:tcPr>
            <w:tcW w:w="630" w:type="dxa"/>
            <w:shd w:val="clear" w:color="auto" w:fill="auto"/>
            <w:noWrap/>
            <w:vAlign w:val="bottom"/>
            <w:hideMark/>
          </w:tcPr>
          <w:p w14:paraId="2E9302A9"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58D9DC5E"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33D3327" w14:textId="1AC44D9D" w:rsidR="005E6BAD" w:rsidRPr="004F4E45" w:rsidRDefault="005B6E1F" w:rsidP="001744FB">
            <w:pPr>
              <w:spacing w:after="0" w:line="240" w:lineRule="auto"/>
            </w:pPr>
            <w:r w:rsidRPr="004F4E45">
              <w:rPr>
                <w:rFonts w:ascii="Calibri" w:eastAsia="Times New Roman" w:hAnsi="Calibri" w:cs="Times New Roman"/>
                <w:color w:val="000000"/>
                <w:sz w:val="16"/>
                <w:szCs w:val="16"/>
                <w:lang w:val="en-GB"/>
              </w:rPr>
              <w:t>Make general comments,</w:t>
            </w:r>
          </w:p>
          <w:p w14:paraId="402FDAEA" w14:textId="77E2426B" w:rsidR="005E6BAD" w:rsidRPr="004F4E45" w:rsidRDefault="00430C50" w:rsidP="001744FB">
            <w:pPr>
              <w:spacing w:after="0" w:line="240" w:lineRule="auto"/>
            </w:pPr>
            <w:r w:rsidRPr="004F4E45">
              <w:rPr>
                <w:rFonts w:ascii="Calibri" w:eastAsia="Times New Roman" w:hAnsi="Calibri" w:cs="Times New Roman"/>
                <w:color w:val="000000"/>
                <w:sz w:val="16"/>
                <w:szCs w:val="16"/>
                <w:lang w:val="en-GB"/>
              </w:rPr>
              <w:t>Methods,</w:t>
            </w:r>
          </w:p>
          <w:p w14:paraId="5750325F" w14:textId="38CEBE6D" w:rsidR="00541F55" w:rsidRPr="004F4E45" w:rsidRDefault="005E6BA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ddress ethical aspects</w:t>
            </w:r>
          </w:p>
        </w:tc>
        <w:tc>
          <w:tcPr>
            <w:tcW w:w="708" w:type="dxa"/>
            <w:shd w:val="clear" w:color="auto" w:fill="auto"/>
            <w:noWrap/>
            <w:vAlign w:val="bottom"/>
          </w:tcPr>
          <w:p w14:paraId="3AA93E2E" w14:textId="0F71FB38" w:rsidR="00541F55" w:rsidRPr="004F4E45" w:rsidRDefault="005B6E1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3, </w:t>
            </w:r>
            <w:r w:rsidR="005C7679" w:rsidRPr="004F4E45">
              <w:rPr>
                <w:rFonts w:ascii="Calibri" w:eastAsia="Times New Roman" w:hAnsi="Calibri" w:cs="Times New Roman"/>
                <w:color w:val="000000"/>
                <w:sz w:val="16"/>
                <w:szCs w:val="16"/>
                <w:lang w:val="en-GB"/>
              </w:rPr>
              <w:t xml:space="preserve">16, </w:t>
            </w:r>
            <w:r w:rsidR="00430C50" w:rsidRPr="004F4E45">
              <w:rPr>
                <w:rFonts w:ascii="Calibri" w:eastAsia="Times New Roman" w:hAnsi="Calibri" w:cs="Times New Roman"/>
                <w:color w:val="000000"/>
                <w:sz w:val="16"/>
                <w:szCs w:val="16"/>
                <w:lang w:val="en-GB"/>
              </w:rPr>
              <w:t>38,</w:t>
            </w:r>
            <w:r w:rsidR="005E4FE4" w:rsidRPr="004F4E45">
              <w:rPr>
                <w:rFonts w:ascii="Calibri" w:eastAsia="Times New Roman" w:hAnsi="Calibri" w:cs="Times New Roman"/>
                <w:color w:val="000000"/>
                <w:sz w:val="16"/>
                <w:szCs w:val="16"/>
                <w:lang w:val="en-GB"/>
              </w:rPr>
              <w:t xml:space="preserve"> 57, </w:t>
            </w:r>
            <w:r w:rsidR="005E6BAD" w:rsidRPr="004F4E45">
              <w:rPr>
                <w:rFonts w:ascii="Calibri" w:eastAsia="Times New Roman" w:hAnsi="Calibri" w:cs="Times New Roman"/>
                <w:color w:val="000000"/>
                <w:sz w:val="16"/>
                <w:szCs w:val="16"/>
                <w:lang w:val="en-GB"/>
              </w:rPr>
              <w:t>60</w:t>
            </w:r>
          </w:p>
        </w:tc>
        <w:tc>
          <w:tcPr>
            <w:tcW w:w="709" w:type="dxa"/>
          </w:tcPr>
          <w:p w14:paraId="09C3321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r>
      <w:tr w:rsidR="00541F55" w:rsidRPr="004F4E45" w14:paraId="5E5EB438" w14:textId="77777777" w:rsidTr="00FE2B18">
        <w:trPr>
          <w:trHeight w:val="300"/>
        </w:trPr>
        <w:tc>
          <w:tcPr>
            <w:tcW w:w="1146" w:type="dxa"/>
            <w:shd w:val="clear" w:color="auto" w:fill="auto"/>
            <w:noWrap/>
            <w:vAlign w:val="bottom"/>
            <w:hideMark/>
          </w:tcPr>
          <w:p w14:paraId="184AB77B" w14:textId="4D80F938"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ierson, C. A.</w:t>
            </w:r>
            <w:r w:rsidR="00594CFE">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29c42jpoul","properties":{"formattedCitation":"(102)","plainCitation":"(102)","noteIndex":0},"citationItems":[{"id":170,"uris":["http://zotero.org/users/3447303/items/X9A2NW8V"],"uri":["http://zotero.org/users/3447303/items/X9A2NW8V"],"itemData":{"id":170,"type":"article-journal","title":"Make your peer reviews more organized and systematic with checklists.","container-title":"Journal of the American Association of Nurse Practitioners","page":"637-638","volume":"28","issue":"12","source":"EBSCOhost","archive":"rzh","abstract":"The author discusses the eight checklists on the Critical Appraisal Skills Programme (CASP) website that might be useful in reviewing unpublished review manuscripts. Cited Systematic Review Checklist include determination whether the result of the review is valid, examination of the presentation of the results, and of the statistical evidence. The author also notes the significant things to consider in clinical work and the essential role of reviewers.","ISSN":"2327-6886","journalAbbreviation":"Journal of the American Association of Nurse Practitioners","author":[{"family":"Pierson","given":"Charon A."}],"issued":{"date-parts":[["2016",12]]}}}],"schema":"https://github.com/citation-style-language/schema/raw/master/csl-citation.json"} </w:instrText>
            </w:r>
            <w:r w:rsidR="00594CFE">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2)</w:t>
            </w:r>
            <w:r w:rsidR="00594CFE">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56DA87A"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AE50C09"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00BAC8F"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the American Association of Nurse Practitioners</w:t>
            </w:r>
          </w:p>
        </w:tc>
        <w:tc>
          <w:tcPr>
            <w:tcW w:w="630" w:type="dxa"/>
            <w:shd w:val="clear" w:color="auto" w:fill="auto"/>
            <w:noWrap/>
            <w:vAlign w:val="bottom"/>
            <w:hideMark/>
          </w:tcPr>
          <w:p w14:paraId="7AE7A404"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238C24E4"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EC8C851" w14:textId="2214C48A" w:rsidR="00541F55" w:rsidRPr="004F4E45" w:rsidRDefault="00A328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r w:rsidR="003A5E5F" w:rsidRPr="004F4E45">
              <w:t xml:space="preserve"> </w:t>
            </w:r>
            <w:r w:rsidR="005E6BAD" w:rsidRPr="004F4E45">
              <w:rPr>
                <w:rFonts w:ascii="Calibri" w:eastAsia="Times New Roman" w:hAnsi="Calibri" w:cs="Times New Roman"/>
                <w:color w:val="000000"/>
                <w:sz w:val="16"/>
                <w:szCs w:val="16"/>
                <w:lang w:val="en-GB"/>
              </w:rPr>
              <w:t>Discussion/Conclusion</w:t>
            </w:r>
          </w:p>
        </w:tc>
        <w:tc>
          <w:tcPr>
            <w:tcW w:w="708" w:type="dxa"/>
            <w:shd w:val="clear" w:color="auto" w:fill="auto"/>
            <w:noWrap/>
            <w:vAlign w:val="bottom"/>
          </w:tcPr>
          <w:p w14:paraId="67B98BF0" w14:textId="36C06D2E" w:rsidR="00541F55" w:rsidRPr="004F4E45" w:rsidRDefault="00A3288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6, </w:t>
            </w:r>
            <w:r w:rsidR="001D4507" w:rsidRPr="004F4E45">
              <w:rPr>
                <w:rFonts w:ascii="Calibri" w:eastAsia="Times New Roman" w:hAnsi="Calibri" w:cs="Times New Roman"/>
                <w:color w:val="000000"/>
                <w:sz w:val="16"/>
                <w:szCs w:val="16"/>
                <w:lang w:val="en-GB"/>
              </w:rPr>
              <w:t xml:space="preserve">27, </w:t>
            </w:r>
            <w:r w:rsidR="00553E43" w:rsidRPr="004F4E45">
              <w:rPr>
                <w:rFonts w:ascii="Calibri" w:eastAsia="Times New Roman" w:hAnsi="Calibri" w:cs="Times New Roman"/>
                <w:color w:val="000000"/>
                <w:sz w:val="16"/>
                <w:szCs w:val="16"/>
                <w:lang w:val="en-GB"/>
              </w:rPr>
              <w:t xml:space="preserve">28, </w:t>
            </w:r>
            <w:r w:rsidR="002B13EE" w:rsidRPr="004F4E45">
              <w:rPr>
                <w:rFonts w:ascii="Calibri" w:eastAsia="Times New Roman" w:hAnsi="Calibri" w:cs="Times New Roman"/>
                <w:color w:val="000000"/>
                <w:sz w:val="16"/>
                <w:szCs w:val="16"/>
                <w:lang w:val="en-GB"/>
              </w:rPr>
              <w:t xml:space="preserve">30, </w:t>
            </w:r>
            <w:r w:rsidR="005E6BAD" w:rsidRPr="004F4E45">
              <w:rPr>
                <w:rFonts w:ascii="Calibri" w:eastAsia="Times New Roman" w:hAnsi="Calibri" w:cs="Times New Roman"/>
                <w:color w:val="000000"/>
                <w:sz w:val="16"/>
                <w:szCs w:val="16"/>
                <w:lang w:val="en-GB"/>
              </w:rPr>
              <w:t xml:space="preserve">50, </w:t>
            </w:r>
            <w:r w:rsidR="003A5E5F" w:rsidRPr="004F4E45">
              <w:rPr>
                <w:rFonts w:ascii="Calibri" w:eastAsia="Times New Roman" w:hAnsi="Calibri" w:cs="Times New Roman"/>
                <w:color w:val="000000"/>
                <w:sz w:val="16"/>
                <w:szCs w:val="16"/>
                <w:lang w:val="en-GB"/>
              </w:rPr>
              <w:t xml:space="preserve">51, </w:t>
            </w:r>
            <w:r w:rsidR="005E6BAD" w:rsidRPr="004F4E45">
              <w:rPr>
                <w:rFonts w:ascii="Calibri" w:eastAsia="Times New Roman" w:hAnsi="Calibri" w:cs="Times New Roman"/>
                <w:color w:val="000000"/>
                <w:sz w:val="16"/>
                <w:szCs w:val="16"/>
                <w:lang w:val="en-GB"/>
              </w:rPr>
              <w:t>54</w:t>
            </w:r>
          </w:p>
        </w:tc>
        <w:tc>
          <w:tcPr>
            <w:tcW w:w="709" w:type="dxa"/>
          </w:tcPr>
          <w:p w14:paraId="543A5F16"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w:t>
            </w:r>
          </w:p>
        </w:tc>
      </w:tr>
      <w:tr w:rsidR="00541F55" w:rsidRPr="004F4E45" w14:paraId="0444FAD6" w14:textId="77777777" w:rsidTr="00FE2B18">
        <w:trPr>
          <w:trHeight w:val="300"/>
        </w:trPr>
        <w:tc>
          <w:tcPr>
            <w:tcW w:w="1146" w:type="dxa"/>
            <w:shd w:val="clear" w:color="auto" w:fill="auto"/>
            <w:noWrap/>
            <w:vAlign w:val="bottom"/>
            <w:hideMark/>
          </w:tcPr>
          <w:p w14:paraId="7234B164" w14:textId="351FB389"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Pietrzak</w:t>
            </w:r>
            <w:proofErr w:type="spellEnd"/>
            <w:r w:rsidRPr="004F4E45">
              <w:rPr>
                <w:rFonts w:ascii="Calibri" w:eastAsia="Times New Roman" w:hAnsi="Calibri" w:cs="Times New Roman"/>
                <w:color w:val="000000"/>
                <w:sz w:val="16"/>
                <w:szCs w:val="16"/>
                <w:lang w:val="en-GB"/>
              </w:rPr>
              <w:t>, W. S.</w:t>
            </w:r>
            <w:r w:rsidR="0038484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JqrKDJH3","properties":{"formattedCitation":"(103)","plainCitation":"(103)","noteIndex":0},"citationItems":[{"id":4287,"uris":["http://zotero.org/users/3447303/items/RIPKY6VW"],"uri":["http://zotero.org/users/3447303/items/RIPKY6VW"],"itemData":{"id":4287,"type":"article-journal","title":"A practical guide to effective journal peer reviewing","container-title":"Journal of Craniofacial Surgery","page":"631-6","volume":"21","issue":"3","source":"Ovid Technologies","archive":"MEDLINE","archive_location":"20485095","DOI":"10.1097/SCS.0b013e3181d8403c","ISSN":"1536-3732","journalAbbreviation":"J Craniofac Surg","language":"English","author":[{"family":"Pietrzak","given":"William S."}],"issued":{"date-parts":[["2010",5]]}}}],"schema":"https://github.com/citation-style-language/schema/raw/master/csl-citation.json"} </w:instrText>
            </w:r>
            <w:r w:rsidR="0038484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3)</w:t>
            </w:r>
            <w:r w:rsidR="0038484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A863C7E"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ACB8EA8"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E2C978D"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Craniofacial Surgery</w:t>
            </w:r>
          </w:p>
        </w:tc>
        <w:tc>
          <w:tcPr>
            <w:tcW w:w="630" w:type="dxa"/>
            <w:shd w:val="clear" w:color="auto" w:fill="auto"/>
            <w:noWrap/>
            <w:vAlign w:val="bottom"/>
            <w:hideMark/>
          </w:tcPr>
          <w:p w14:paraId="7FBED1DD"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0</w:t>
            </w:r>
          </w:p>
        </w:tc>
        <w:tc>
          <w:tcPr>
            <w:tcW w:w="1080" w:type="dxa"/>
            <w:shd w:val="clear" w:color="auto" w:fill="auto"/>
            <w:noWrap/>
            <w:vAlign w:val="bottom"/>
            <w:hideMark/>
          </w:tcPr>
          <w:p w14:paraId="5685FCBA"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FC275BF" w14:textId="77777777" w:rsidR="00541F55"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r w:rsidR="00CA5FAD" w:rsidRPr="004F4E45">
              <w:t xml:space="preserve"> </w:t>
            </w:r>
            <w:r w:rsidR="00CA5FAD" w:rsidRPr="004F4E45">
              <w:rPr>
                <w:rFonts w:ascii="Calibri" w:eastAsia="Times New Roman" w:hAnsi="Calibri" w:cs="Times New Roman"/>
                <w:color w:val="000000"/>
                <w:sz w:val="16"/>
                <w:szCs w:val="16"/>
                <w:lang w:val="en-GB"/>
              </w:rPr>
              <w:t>Make general comments,</w:t>
            </w:r>
          </w:p>
          <w:p w14:paraId="485A19AF" w14:textId="3E1B0087" w:rsidR="007C668E" w:rsidRPr="004F4E45" w:rsidRDefault="009140D3" w:rsidP="001744FB">
            <w:pPr>
              <w:spacing w:after="0" w:line="240" w:lineRule="auto"/>
            </w:pPr>
            <w:r w:rsidRPr="004F4E45">
              <w:rPr>
                <w:rFonts w:ascii="Calibri" w:eastAsia="Times New Roman" w:hAnsi="Calibri" w:cs="Times New Roman"/>
                <w:color w:val="000000"/>
                <w:sz w:val="16"/>
                <w:szCs w:val="16"/>
                <w:lang w:val="en-GB"/>
              </w:rPr>
              <w:t>Title is accurate,</w:t>
            </w:r>
            <w:r w:rsidR="005F7507" w:rsidRPr="004F4E45">
              <w:t xml:space="preserve"> </w:t>
            </w:r>
            <w:r w:rsidR="005F7507" w:rsidRPr="004F4E45">
              <w:rPr>
                <w:rFonts w:ascii="Calibri" w:eastAsia="Times New Roman" w:hAnsi="Calibri" w:cs="Times New Roman"/>
                <w:color w:val="000000"/>
                <w:sz w:val="16"/>
                <w:szCs w:val="16"/>
                <w:lang w:val="en-GB"/>
              </w:rPr>
              <w:t>Abstract,</w:t>
            </w:r>
            <w:r w:rsidR="001D4507" w:rsidRPr="004F4E45">
              <w:t xml:space="preserve"> </w:t>
            </w:r>
            <w:r w:rsidR="001D4507"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20B20DE8" w14:textId="2CF0060C" w:rsidR="007C668E"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3A5E5F" w:rsidRPr="004F4E45">
              <w:t xml:space="preserve"> </w:t>
            </w:r>
            <w:r w:rsidR="007C668E" w:rsidRPr="004F4E45">
              <w:rPr>
                <w:rFonts w:ascii="Calibri" w:eastAsia="Times New Roman" w:hAnsi="Calibri" w:cs="Times New Roman"/>
                <w:color w:val="000000"/>
                <w:sz w:val="16"/>
                <w:szCs w:val="16"/>
                <w:lang w:val="en-GB"/>
              </w:rPr>
              <w:t>Discussion/</w:t>
            </w:r>
            <w:proofErr w:type="spellStart"/>
            <w:r w:rsidR="007C668E"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2BFF37D9" w14:textId="0F24CD62" w:rsidR="007C668E"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15F7BBB0" w14:textId="11E7E5F9" w:rsidR="007C668E" w:rsidRPr="004F4E45" w:rsidRDefault="00825E0E"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7C9DFF3D" w14:textId="7AC2572B" w:rsidR="009140D3" w:rsidRPr="004F4E45" w:rsidRDefault="007C668E"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5455CEDB" w14:textId="293CC91F" w:rsidR="00541F55"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B82066" w:rsidRPr="004F4E45">
              <w:rPr>
                <w:rFonts w:ascii="Calibri" w:eastAsia="Times New Roman" w:hAnsi="Calibri" w:cs="Times New Roman"/>
                <w:color w:val="000000"/>
                <w:sz w:val="16"/>
                <w:szCs w:val="16"/>
                <w:lang w:val="en-GB"/>
              </w:rPr>
              <w:t xml:space="preserve">7, </w:t>
            </w:r>
            <w:r w:rsidR="00CA5FAD" w:rsidRPr="004F4E45">
              <w:rPr>
                <w:rFonts w:ascii="Calibri" w:eastAsia="Times New Roman" w:hAnsi="Calibri" w:cs="Times New Roman"/>
                <w:color w:val="000000"/>
                <w:sz w:val="16"/>
                <w:szCs w:val="16"/>
                <w:lang w:val="en-GB"/>
              </w:rPr>
              <w:t>12,</w:t>
            </w:r>
            <w:r w:rsidR="007C71CB" w:rsidRPr="004F4E45">
              <w:rPr>
                <w:rFonts w:ascii="Calibri" w:eastAsia="Times New Roman" w:hAnsi="Calibri" w:cs="Times New Roman"/>
                <w:color w:val="000000"/>
                <w:sz w:val="16"/>
                <w:szCs w:val="16"/>
                <w:lang w:val="en-GB"/>
              </w:rPr>
              <w:t xml:space="preserve"> 14,</w:t>
            </w:r>
            <w:r w:rsidR="009140D3" w:rsidRPr="004F4E45">
              <w:rPr>
                <w:rFonts w:ascii="Calibri" w:eastAsia="Times New Roman" w:hAnsi="Calibri" w:cs="Times New Roman"/>
                <w:color w:val="000000"/>
                <w:sz w:val="16"/>
                <w:szCs w:val="16"/>
                <w:lang w:val="en-GB"/>
              </w:rPr>
              <w:t xml:space="preserve"> 21, </w:t>
            </w:r>
            <w:r w:rsidR="005F7507" w:rsidRPr="004F4E45">
              <w:rPr>
                <w:rFonts w:ascii="Calibri" w:eastAsia="Times New Roman" w:hAnsi="Calibri" w:cs="Times New Roman"/>
                <w:color w:val="000000"/>
                <w:sz w:val="16"/>
                <w:szCs w:val="16"/>
                <w:lang w:val="en-GB"/>
              </w:rPr>
              <w:t xml:space="preserve">24, </w:t>
            </w:r>
            <w:r w:rsidR="001D4507" w:rsidRPr="004F4E45">
              <w:rPr>
                <w:rFonts w:ascii="Calibri" w:eastAsia="Times New Roman" w:hAnsi="Calibri" w:cs="Times New Roman"/>
                <w:color w:val="000000"/>
                <w:sz w:val="16"/>
                <w:szCs w:val="16"/>
                <w:lang w:val="en-GB"/>
              </w:rPr>
              <w:t xml:space="preserve">27, </w:t>
            </w:r>
            <w:r w:rsidR="002B13EE" w:rsidRPr="004F4E45">
              <w:rPr>
                <w:rFonts w:ascii="Calibri" w:eastAsia="Times New Roman" w:hAnsi="Calibri" w:cs="Times New Roman"/>
                <w:color w:val="000000"/>
                <w:sz w:val="16"/>
                <w:szCs w:val="16"/>
                <w:lang w:val="en-GB"/>
              </w:rPr>
              <w:t xml:space="preserve">30, </w:t>
            </w:r>
            <w:r w:rsidR="00713D80" w:rsidRPr="004F4E45">
              <w:rPr>
                <w:rFonts w:ascii="Calibri" w:eastAsia="Times New Roman" w:hAnsi="Calibri" w:cs="Times New Roman"/>
                <w:color w:val="000000"/>
                <w:sz w:val="16"/>
                <w:szCs w:val="16"/>
                <w:lang w:val="en-GB"/>
              </w:rPr>
              <w:t>45,</w:t>
            </w:r>
            <w:r w:rsidR="003E4F9F" w:rsidRPr="004F4E45">
              <w:rPr>
                <w:rFonts w:ascii="Calibri" w:eastAsia="Times New Roman" w:hAnsi="Calibri" w:cs="Times New Roman"/>
                <w:color w:val="000000"/>
                <w:sz w:val="16"/>
                <w:szCs w:val="16"/>
                <w:lang w:val="en-GB"/>
              </w:rPr>
              <w:t xml:space="preserve"> 46,</w:t>
            </w:r>
            <w:r w:rsidR="003A5E5F" w:rsidRPr="004F4E45">
              <w:rPr>
                <w:rFonts w:ascii="Calibri" w:eastAsia="Times New Roman" w:hAnsi="Calibri" w:cs="Times New Roman"/>
                <w:color w:val="000000"/>
                <w:sz w:val="16"/>
                <w:szCs w:val="16"/>
                <w:lang w:val="en-GB"/>
              </w:rPr>
              <w:t xml:space="preserve"> 51, </w:t>
            </w:r>
            <w:r w:rsidR="00E51D6F" w:rsidRPr="004F4E45">
              <w:rPr>
                <w:rFonts w:ascii="Calibri" w:eastAsia="Times New Roman" w:hAnsi="Calibri" w:cs="Times New Roman"/>
                <w:color w:val="000000"/>
                <w:sz w:val="16"/>
                <w:szCs w:val="16"/>
                <w:lang w:val="en-GB"/>
              </w:rPr>
              <w:t>56,</w:t>
            </w:r>
            <w:r w:rsidR="005E4FE4" w:rsidRPr="004F4E45">
              <w:rPr>
                <w:rFonts w:ascii="Calibri" w:eastAsia="Times New Roman" w:hAnsi="Calibri" w:cs="Times New Roman"/>
                <w:color w:val="000000"/>
                <w:sz w:val="16"/>
                <w:szCs w:val="16"/>
                <w:lang w:val="en-GB"/>
              </w:rPr>
              <w:t xml:space="preserve"> 57, </w:t>
            </w:r>
            <w:r w:rsidR="00825E0E" w:rsidRPr="004F4E45">
              <w:rPr>
                <w:rFonts w:ascii="Calibri" w:eastAsia="Times New Roman" w:hAnsi="Calibri" w:cs="Times New Roman"/>
                <w:color w:val="000000"/>
                <w:sz w:val="16"/>
                <w:szCs w:val="16"/>
                <w:lang w:val="en-GB"/>
              </w:rPr>
              <w:t xml:space="preserve">62, </w:t>
            </w:r>
            <w:r w:rsidR="00A17103" w:rsidRPr="004F4E45">
              <w:rPr>
                <w:rFonts w:ascii="Calibri" w:eastAsia="Times New Roman" w:hAnsi="Calibri" w:cs="Times New Roman"/>
                <w:color w:val="000000"/>
                <w:sz w:val="16"/>
                <w:szCs w:val="16"/>
                <w:lang w:val="en-GB"/>
              </w:rPr>
              <w:t xml:space="preserve">65, </w:t>
            </w:r>
            <w:r w:rsidR="001039DD" w:rsidRPr="004F4E45">
              <w:rPr>
                <w:rFonts w:ascii="Calibri" w:eastAsia="Times New Roman" w:hAnsi="Calibri" w:cs="Times New Roman"/>
                <w:color w:val="000000"/>
                <w:sz w:val="16"/>
                <w:szCs w:val="16"/>
                <w:lang w:val="en-GB"/>
              </w:rPr>
              <w:t xml:space="preserve">66, </w:t>
            </w:r>
            <w:r w:rsidR="002949F0" w:rsidRPr="004F4E45">
              <w:rPr>
                <w:rFonts w:ascii="Calibri" w:eastAsia="Times New Roman" w:hAnsi="Calibri" w:cs="Times New Roman"/>
                <w:color w:val="000000"/>
                <w:sz w:val="16"/>
                <w:szCs w:val="16"/>
                <w:lang w:val="en-GB"/>
              </w:rPr>
              <w:t>67,</w:t>
            </w:r>
            <w:r w:rsidR="004D6CEC" w:rsidRPr="004F4E45">
              <w:rPr>
                <w:rFonts w:ascii="Calibri" w:eastAsia="Times New Roman" w:hAnsi="Calibri" w:cs="Times New Roman"/>
                <w:color w:val="000000"/>
                <w:sz w:val="16"/>
                <w:szCs w:val="16"/>
                <w:lang w:val="en-GB"/>
              </w:rPr>
              <w:t xml:space="preserve"> 68, </w:t>
            </w:r>
            <w:r w:rsidR="006E3DDC" w:rsidRPr="004F4E45">
              <w:rPr>
                <w:rFonts w:ascii="Calibri" w:eastAsia="Times New Roman" w:hAnsi="Calibri" w:cs="Times New Roman"/>
                <w:color w:val="000000"/>
                <w:sz w:val="16"/>
                <w:szCs w:val="16"/>
                <w:lang w:val="en-GB"/>
              </w:rPr>
              <w:t>70,</w:t>
            </w:r>
            <w:r w:rsidR="0007697E" w:rsidRPr="004F4E45">
              <w:rPr>
                <w:rFonts w:ascii="Calibri" w:eastAsia="Times New Roman" w:hAnsi="Calibri" w:cs="Times New Roman"/>
                <w:color w:val="000000"/>
                <w:sz w:val="16"/>
                <w:szCs w:val="16"/>
                <w:lang w:val="en-GB"/>
              </w:rPr>
              <w:t xml:space="preserve"> 71,</w:t>
            </w:r>
            <w:r w:rsidR="005E6BAD" w:rsidRPr="004F4E45">
              <w:rPr>
                <w:rFonts w:ascii="Calibri" w:eastAsia="Times New Roman" w:hAnsi="Calibri" w:cs="Times New Roman"/>
                <w:color w:val="000000"/>
                <w:sz w:val="16"/>
                <w:szCs w:val="16"/>
                <w:lang w:val="en-GB"/>
              </w:rPr>
              <w:t xml:space="preserve"> 72</w:t>
            </w:r>
          </w:p>
        </w:tc>
        <w:tc>
          <w:tcPr>
            <w:tcW w:w="709" w:type="dxa"/>
          </w:tcPr>
          <w:p w14:paraId="7AED7F99" w14:textId="6102CFF8" w:rsidR="00541F55" w:rsidRPr="004F4E45" w:rsidRDefault="005E6BA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1</w:t>
            </w:r>
          </w:p>
        </w:tc>
      </w:tr>
      <w:tr w:rsidR="00541F55" w:rsidRPr="004F4E45" w14:paraId="52763463" w14:textId="77777777" w:rsidTr="00FE2B18">
        <w:trPr>
          <w:trHeight w:val="300"/>
        </w:trPr>
        <w:tc>
          <w:tcPr>
            <w:tcW w:w="1146" w:type="dxa"/>
            <w:shd w:val="clear" w:color="auto" w:fill="auto"/>
            <w:noWrap/>
            <w:vAlign w:val="bottom"/>
            <w:hideMark/>
          </w:tcPr>
          <w:p w14:paraId="655786BB" w14:textId="12C9C95B"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Polak</w:t>
            </w:r>
            <w:proofErr w:type="spellEnd"/>
            <w:r w:rsidRPr="004F4E45">
              <w:rPr>
                <w:rFonts w:ascii="Calibri" w:eastAsia="Times New Roman" w:hAnsi="Calibri" w:cs="Times New Roman"/>
                <w:color w:val="000000"/>
                <w:sz w:val="16"/>
                <w:szCs w:val="16"/>
                <w:lang w:val="en-GB"/>
              </w:rPr>
              <w:t>, J. F.</w:t>
            </w:r>
            <w:r w:rsidR="00384841">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CKqzvKTe","properties":{"formattedCitation":"(104)","plainCitation":"(104)","noteIndex":0},"citationItems":[{"id":5800,"uris":["http://zotero.org/users/3447303/items/TR9AZAHU"],"uri":["http://zotero.org/users/3447303/items/TR9AZAHU"],"itemData":{"id":5800,"type":"article-journal","title":"The Role of the Manuscript Reviewer in the Peer-Review Process","container-title":"American Journal of Roentgenology","page":"685-688","volume":"165","issue":"3","archive_location":"WOS:A1995RQ00600039","abstract":"Peer review of submitted manuscripts is recognized as a critical component of the publication process in all major medical journals. It lends respectability and scientific credibility to those journals that have adopted the process [1]. This function is delegated to a group of persons who perform the task selflessly and without compensation. Of the many facets of the peer review process, the selection of manuscript reviewers and their subsequent interaction with both editors and authors may be so poorly understood by aspiring authors that certain misconceptions ensue. Authors of rejected manuscripts may fear that reviewers have acted in an arbitrary and possibly censorial fashion [2, 3]. Conversely, authors of accepted manuscripts who face a mountain of revisions may wonder if such an effort is likely to improve their manuscript [4, 5]. The following questions come to mind: Where do the reviewers come from? What do they do, and what constitutes a good reviewer? What power do they have? How is reviewer performance measured? Can the editor recognize publicly the good reviewer? Are reviewers really blinded? How does one become a good reviewer? Who will be the reviewers of the future? While looking at these questions, we should consider objective approaches of assessing reviewer quality and wonder whether they would improve the quality of the published manuscript.","ISSN":"0361-803X","journalAbbreviation":"Am. J. Roentgenol.","language":"English","author":[{"family":"Polak","given":"J. F."}],"issued":{"date-parts":[["1995",9]]}}}],"schema":"https://github.com/citation-style-language/schema/raw/master/csl-citation.json"} </w:instrText>
            </w:r>
            <w:r w:rsidR="00384841">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4)</w:t>
            </w:r>
            <w:r w:rsidR="00384841">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9D8AD77"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38839FE6"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C9A0316"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American Journal of </w:t>
            </w:r>
            <w:proofErr w:type="spellStart"/>
            <w:r w:rsidRPr="004F4E45">
              <w:rPr>
                <w:rFonts w:ascii="Calibri" w:eastAsia="Times New Roman" w:hAnsi="Calibri" w:cs="Times New Roman"/>
                <w:color w:val="000000"/>
                <w:sz w:val="16"/>
                <w:szCs w:val="16"/>
                <w:lang w:val="en-GB"/>
              </w:rPr>
              <w:t>Roentgenology</w:t>
            </w:r>
            <w:proofErr w:type="spellEnd"/>
          </w:p>
        </w:tc>
        <w:tc>
          <w:tcPr>
            <w:tcW w:w="630" w:type="dxa"/>
            <w:shd w:val="clear" w:color="auto" w:fill="auto"/>
            <w:noWrap/>
            <w:vAlign w:val="bottom"/>
            <w:hideMark/>
          </w:tcPr>
          <w:p w14:paraId="2B75363D"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5</w:t>
            </w:r>
          </w:p>
        </w:tc>
        <w:tc>
          <w:tcPr>
            <w:tcW w:w="1080" w:type="dxa"/>
            <w:shd w:val="clear" w:color="auto" w:fill="auto"/>
            <w:noWrap/>
            <w:vAlign w:val="bottom"/>
            <w:hideMark/>
          </w:tcPr>
          <w:p w14:paraId="4AAE946E"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erspective</w:t>
            </w:r>
          </w:p>
        </w:tc>
        <w:tc>
          <w:tcPr>
            <w:tcW w:w="1677" w:type="dxa"/>
          </w:tcPr>
          <w:p w14:paraId="27175B8C" w14:textId="086E2BDF" w:rsidR="00E96748" w:rsidRPr="004F4E45" w:rsidRDefault="00DC12A2"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5F7507" w:rsidRPr="004F4E45">
              <w:t xml:space="preserve"> </w:t>
            </w:r>
            <w:r w:rsidR="005F7507" w:rsidRPr="004F4E45">
              <w:rPr>
                <w:rFonts w:ascii="Calibri" w:eastAsia="Times New Roman" w:hAnsi="Calibri" w:cs="Times New Roman"/>
                <w:color w:val="000000"/>
                <w:sz w:val="16"/>
                <w:szCs w:val="16"/>
                <w:lang w:val="en-GB"/>
              </w:rPr>
              <w:t>Abstract,</w:t>
            </w:r>
            <w:r w:rsidR="001D4507" w:rsidRPr="004F4E45">
              <w:t xml:space="preserve"> </w:t>
            </w:r>
            <w:r w:rsidR="001D4507" w:rsidRPr="004F4E45">
              <w:rPr>
                <w:rFonts w:ascii="Calibri" w:eastAsia="Times New Roman" w:hAnsi="Calibri" w:cs="Times New Roman"/>
                <w:color w:val="000000"/>
                <w:sz w:val="16"/>
                <w:szCs w:val="16"/>
                <w:lang w:val="en-GB"/>
              </w:rPr>
              <w:t>Introduction,</w:t>
            </w:r>
          </w:p>
          <w:p w14:paraId="6D3D6612" w14:textId="77777777" w:rsidR="00E96748" w:rsidRPr="004F4E45" w:rsidRDefault="00713D8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esults,</w:t>
            </w:r>
            <w:r w:rsidR="003A5E5F" w:rsidRPr="004F4E45">
              <w:t xml:space="preserve"> </w:t>
            </w:r>
            <w:r w:rsidR="00E96748" w:rsidRPr="004F4E45">
              <w:rPr>
                <w:rFonts w:ascii="Calibri" w:eastAsia="Times New Roman" w:hAnsi="Calibri" w:cs="Times New Roman"/>
                <w:color w:val="000000"/>
                <w:sz w:val="16"/>
                <w:szCs w:val="16"/>
                <w:lang w:val="en-GB"/>
              </w:rPr>
              <w:t>Discussion/</w:t>
            </w:r>
            <w:proofErr w:type="spellStart"/>
            <w:r w:rsidR="00E96748"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7C5AA31E" w14:textId="13CD2C90" w:rsidR="00541F55" w:rsidRPr="004F4E45" w:rsidRDefault="00E9674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C30B26E" w14:textId="0595B626" w:rsidR="00541F55" w:rsidRPr="004F4E45" w:rsidRDefault="00DC12A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5F7507" w:rsidRPr="004F4E45">
              <w:rPr>
                <w:rFonts w:ascii="Calibri" w:eastAsia="Times New Roman" w:hAnsi="Calibri" w:cs="Times New Roman"/>
                <w:color w:val="000000"/>
                <w:sz w:val="16"/>
                <w:szCs w:val="16"/>
                <w:lang w:val="en-GB"/>
              </w:rPr>
              <w:t>24,</w:t>
            </w:r>
            <w:r w:rsidR="001D4507" w:rsidRPr="004F4E45">
              <w:rPr>
                <w:rFonts w:ascii="Calibri" w:eastAsia="Times New Roman" w:hAnsi="Calibri" w:cs="Times New Roman"/>
                <w:color w:val="000000"/>
                <w:sz w:val="16"/>
                <w:szCs w:val="16"/>
                <w:lang w:val="en-GB"/>
              </w:rPr>
              <w:t xml:space="preserve"> 27,</w:t>
            </w:r>
            <w:r w:rsidR="00713D80" w:rsidRPr="004F4E45">
              <w:rPr>
                <w:rFonts w:ascii="Calibri" w:eastAsia="Times New Roman" w:hAnsi="Calibri" w:cs="Times New Roman"/>
                <w:color w:val="000000"/>
                <w:sz w:val="16"/>
                <w:szCs w:val="16"/>
                <w:lang w:val="en-GB"/>
              </w:rPr>
              <w:t xml:space="preserve"> </w:t>
            </w:r>
            <w:r w:rsidR="00E96748" w:rsidRPr="004F4E45">
              <w:rPr>
                <w:rFonts w:ascii="Calibri" w:eastAsia="Times New Roman" w:hAnsi="Calibri" w:cs="Times New Roman"/>
                <w:color w:val="000000"/>
                <w:sz w:val="16"/>
                <w:szCs w:val="16"/>
                <w:lang w:val="en-GB"/>
              </w:rPr>
              <w:t xml:space="preserve">30, </w:t>
            </w:r>
            <w:r w:rsidR="00713D80" w:rsidRPr="004F4E45">
              <w:rPr>
                <w:rFonts w:ascii="Calibri" w:eastAsia="Times New Roman" w:hAnsi="Calibri" w:cs="Times New Roman"/>
                <w:color w:val="000000"/>
                <w:sz w:val="16"/>
                <w:szCs w:val="16"/>
                <w:lang w:val="en-GB"/>
              </w:rPr>
              <w:t>45,</w:t>
            </w:r>
            <w:r w:rsidR="003E4F9F" w:rsidRPr="004F4E45">
              <w:rPr>
                <w:rFonts w:ascii="Calibri" w:eastAsia="Times New Roman" w:hAnsi="Calibri" w:cs="Times New Roman"/>
                <w:color w:val="000000"/>
                <w:sz w:val="16"/>
                <w:szCs w:val="16"/>
                <w:lang w:val="en-GB"/>
              </w:rPr>
              <w:t xml:space="preserve"> 46,</w:t>
            </w:r>
            <w:r w:rsidR="003A5E5F" w:rsidRPr="004F4E45">
              <w:rPr>
                <w:rFonts w:ascii="Calibri" w:eastAsia="Times New Roman" w:hAnsi="Calibri" w:cs="Times New Roman"/>
                <w:color w:val="000000"/>
                <w:sz w:val="16"/>
                <w:szCs w:val="16"/>
                <w:lang w:val="en-GB"/>
              </w:rPr>
              <w:t xml:space="preserve"> 51,</w:t>
            </w:r>
            <w:r w:rsidR="00E51D6F" w:rsidRPr="004F4E45">
              <w:rPr>
                <w:rFonts w:ascii="Calibri" w:eastAsia="Times New Roman" w:hAnsi="Calibri" w:cs="Times New Roman"/>
                <w:color w:val="000000"/>
                <w:sz w:val="16"/>
                <w:szCs w:val="16"/>
                <w:lang w:val="en-GB"/>
              </w:rPr>
              <w:t xml:space="preserve"> 56, </w:t>
            </w:r>
            <w:r w:rsidR="00E96748" w:rsidRPr="004F4E45">
              <w:rPr>
                <w:rFonts w:ascii="Calibri" w:eastAsia="Times New Roman" w:hAnsi="Calibri" w:cs="Times New Roman"/>
                <w:color w:val="000000"/>
                <w:sz w:val="16"/>
                <w:szCs w:val="16"/>
                <w:lang w:val="en-GB"/>
              </w:rPr>
              <w:t>70</w:t>
            </w:r>
          </w:p>
        </w:tc>
        <w:tc>
          <w:tcPr>
            <w:tcW w:w="709" w:type="dxa"/>
          </w:tcPr>
          <w:p w14:paraId="3339FB9B" w14:textId="0CF5C7F1" w:rsidR="00541F55" w:rsidRPr="004F4E45" w:rsidRDefault="00E9674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9</w:t>
            </w:r>
          </w:p>
        </w:tc>
      </w:tr>
      <w:tr w:rsidR="00541F55" w:rsidRPr="004F4E45" w14:paraId="74CAD6C2" w14:textId="77777777" w:rsidTr="00FE2B18">
        <w:trPr>
          <w:trHeight w:val="300"/>
        </w:trPr>
        <w:tc>
          <w:tcPr>
            <w:tcW w:w="1146" w:type="dxa"/>
            <w:shd w:val="clear" w:color="auto" w:fill="auto"/>
            <w:noWrap/>
            <w:vAlign w:val="bottom"/>
            <w:hideMark/>
          </w:tcPr>
          <w:p w14:paraId="1BC493F5" w14:textId="5B7982C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oland, G. A.</w:t>
            </w:r>
            <w:r w:rsidR="00594CFE">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109qfgbink","properties":{"formattedCitation":"(105)","plainCitation":"(105)","noteIndex":0},"citationItems":[{"id":3556,"uris":["http://zotero.org/users/3447303/items/AP2S4P2I"],"uri":["http://zotero.org/users/3447303/items/AP2S4P2I"],"itemData":{"id":3556,"type":"article-journal","title":"The Importance of Peer Review","container-title":"Vaccine","page":"567-583","volume":"31","issue":"4","archive_location":"WOS:000314625900001","ISSN":"0264-410X","journalAbbreviation":"Vaccine","language":"English","author":[{"family":"Poland","given":"G. A."}],"issued":{"date-parts":[["2013",1]]}}}],"schema":"https://github.com/citation-style-language/schema/raw/master/csl-citation.json"} </w:instrText>
            </w:r>
            <w:r w:rsidR="00594CFE">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5)</w:t>
            </w:r>
            <w:r w:rsidR="00594CFE">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F6CD73F"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D8A836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5DFAF07"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Vaccine</w:t>
            </w:r>
          </w:p>
        </w:tc>
        <w:tc>
          <w:tcPr>
            <w:tcW w:w="630" w:type="dxa"/>
            <w:shd w:val="clear" w:color="auto" w:fill="auto"/>
            <w:noWrap/>
            <w:vAlign w:val="bottom"/>
            <w:hideMark/>
          </w:tcPr>
          <w:p w14:paraId="214A8AC4"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43BA5858"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D9A70A3" w14:textId="5F9A13BB" w:rsidR="00E96748"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p>
          <w:p w14:paraId="6A30269C" w14:textId="34F3E32C" w:rsidR="00E96748" w:rsidRPr="004F4E45" w:rsidRDefault="002B13EE" w:rsidP="001744FB">
            <w:pPr>
              <w:spacing w:after="0" w:line="240" w:lineRule="auto"/>
            </w:pPr>
            <w:r w:rsidRPr="004F4E45">
              <w:rPr>
                <w:rFonts w:ascii="Calibri" w:eastAsia="Times New Roman" w:hAnsi="Calibri" w:cs="Times New Roman"/>
                <w:color w:val="000000"/>
                <w:sz w:val="16"/>
                <w:szCs w:val="16"/>
                <w:lang w:val="en-GB"/>
              </w:rPr>
              <w:t>Methods,</w:t>
            </w:r>
          </w:p>
          <w:p w14:paraId="0F019A84" w14:textId="0B5EDA97" w:rsidR="00E96748" w:rsidRPr="004F4E45" w:rsidRDefault="00E51D6F" w:rsidP="001744FB">
            <w:pPr>
              <w:spacing w:after="0" w:line="240" w:lineRule="auto"/>
            </w:pPr>
            <w:r w:rsidRPr="004F4E45">
              <w:rPr>
                <w:rFonts w:ascii="Calibri" w:eastAsia="Times New Roman" w:hAnsi="Calibri" w:cs="Times New Roman"/>
                <w:color w:val="000000"/>
                <w:sz w:val="16"/>
                <w:szCs w:val="16"/>
                <w:lang w:val="en-GB"/>
              </w:rPr>
              <w:t>References,</w:t>
            </w:r>
          </w:p>
          <w:p w14:paraId="381AD25E" w14:textId="50F490E5" w:rsidR="00E96748"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57475384" w14:textId="1F5120AA" w:rsidR="00541F55" w:rsidRPr="004F4E45" w:rsidRDefault="00E9674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65BC664" w14:textId="51678A51" w:rsidR="00541F55" w:rsidRPr="004F4E45" w:rsidRDefault="00CA5FA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2, </w:t>
            </w:r>
            <w:r w:rsidR="005B6E1F" w:rsidRPr="004F4E45">
              <w:rPr>
                <w:rFonts w:ascii="Calibri" w:eastAsia="Times New Roman" w:hAnsi="Calibri" w:cs="Times New Roman"/>
                <w:color w:val="000000"/>
                <w:sz w:val="16"/>
                <w:szCs w:val="16"/>
                <w:lang w:val="en-GB"/>
              </w:rPr>
              <w:t xml:space="preserve">13, </w:t>
            </w:r>
            <w:r w:rsidR="00E96748" w:rsidRPr="004F4E45">
              <w:rPr>
                <w:rFonts w:ascii="Calibri" w:eastAsia="Times New Roman" w:hAnsi="Calibri" w:cs="Times New Roman"/>
                <w:color w:val="000000"/>
                <w:sz w:val="16"/>
                <w:szCs w:val="16"/>
                <w:lang w:val="en-GB"/>
              </w:rPr>
              <w:t>17,</w:t>
            </w:r>
            <w:r w:rsidR="002B13EE" w:rsidRPr="004F4E45">
              <w:rPr>
                <w:rFonts w:ascii="Calibri" w:eastAsia="Times New Roman" w:hAnsi="Calibri" w:cs="Times New Roman"/>
                <w:color w:val="000000"/>
                <w:sz w:val="16"/>
                <w:szCs w:val="16"/>
                <w:lang w:val="en-GB"/>
              </w:rPr>
              <w:t xml:space="preserve"> </w:t>
            </w:r>
            <w:r w:rsidR="00E51D6F" w:rsidRPr="004F4E45">
              <w:rPr>
                <w:rFonts w:ascii="Calibri" w:eastAsia="Times New Roman" w:hAnsi="Calibri" w:cs="Times New Roman"/>
                <w:color w:val="000000"/>
                <w:sz w:val="16"/>
                <w:szCs w:val="16"/>
                <w:lang w:val="en-GB"/>
              </w:rPr>
              <w:t xml:space="preserve">56, </w:t>
            </w:r>
            <w:r w:rsidR="005E4FE4" w:rsidRPr="004F4E45">
              <w:rPr>
                <w:rFonts w:ascii="Calibri" w:eastAsia="Times New Roman" w:hAnsi="Calibri" w:cs="Times New Roman"/>
                <w:color w:val="000000"/>
                <w:sz w:val="16"/>
                <w:szCs w:val="16"/>
                <w:lang w:val="en-GB"/>
              </w:rPr>
              <w:t xml:space="preserve">57, </w:t>
            </w:r>
            <w:r w:rsidR="006E1673" w:rsidRPr="004F4E45">
              <w:rPr>
                <w:rFonts w:ascii="Calibri" w:eastAsia="Times New Roman" w:hAnsi="Calibri" w:cs="Times New Roman"/>
                <w:color w:val="000000"/>
                <w:sz w:val="16"/>
                <w:szCs w:val="16"/>
                <w:lang w:val="en-GB"/>
              </w:rPr>
              <w:t>59,</w:t>
            </w:r>
            <w:r w:rsidR="00E96748" w:rsidRPr="004F4E45">
              <w:rPr>
                <w:rFonts w:ascii="Calibri" w:eastAsia="Times New Roman" w:hAnsi="Calibri" w:cs="Times New Roman"/>
                <w:color w:val="000000"/>
                <w:sz w:val="16"/>
                <w:szCs w:val="16"/>
                <w:lang w:val="en-GB"/>
              </w:rPr>
              <w:t xml:space="preserve"> 71</w:t>
            </w:r>
          </w:p>
        </w:tc>
        <w:tc>
          <w:tcPr>
            <w:tcW w:w="709" w:type="dxa"/>
          </w:tcPr>
          <w:p w14:paraId="69D6E98E" w14:textId="2F940565" w:rsidR="00541F55" w:rsidRPr="004F4E45" w:rsidRDefault="00E9674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w:t>
            </w:r>
          </w:p>
        </w:tc>
      </w:tr>
      <w:tr w:rsidR="00541F55" w:rsidRPr="004F4E45" w14:paraId="77E37283" w14:textId="77777777" w:rsidTr="00FE2B18">
        <w:trPr>
          <w:trHeight w:val="300"/>
        </w:trPr>
        <w:tc>
          <w:tcPr>
            <w:tcW w:w="1146" w:type="dxa"/>
            <w:shd w:val="clear" w:color="auto" w:fill="auto"/>
            <w:noWrap/>
            <w:vAlign w:val="bottom"/>
            <w:hideMark/>
          </w:tcPr>
          <w:p w14:paraId="249DB914" w14:textId="1F578A6A"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ado, A.</w:t>
            </w:r>
            <w:r w:rsidR="0093220F">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fFQkZ4BB","properties":{"formattedCitation":"(106)","plainCitation":"(106)","noteIndex":0},"citationItems":[{"id":4419,"uris":["http://zotero.org/users/3447303/items/VACV56WN"],"uri":["http://zotero.org/users/3447303/items/VACV56WN"],"itemData":{"id":4419,"type":"article-journal","title":"Standing up for the professionalism of peer reviewers of plastic surgery manuscripts","container-title":"Plastic and Reconstructive Surgery","page":"2185-2186","volume":"124","issue":"6","source":"Ovid Technologies","archive":"Embase","archive_location":"355862784","ISSN":"1529-4242","language":"English","author":[{"family":"Prado","given":"A."},{"family":"Andrades","given":"P."}],"issued":{"date-parts":[["2009",12]]}}}],"schema":"https://github.com/citation-style-language/schema/raw/master/csl-citation.json"} </w:instrText>
            </w:r>
            <w:r w:rsidR="0093220F">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6)</w:t>
            </w:r>
            <w:r w:rsidR="0093220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1D1FD9F"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FFB8FEE" w14:textId="0C321933"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0CD8F20"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lastic and Reconstructive Surgery</w:t>
            </w:r>
          </w:p>
        </w:tc>
        <w:tc>
          <w:tcPr>
            <w:tcW w:w="630" w:type="dxa"/>
            <w:shd w:val="clear" w:color="auto" w:fill="auto"/>
            <w:noWrap/>
            <w:vAlign w:val="bottom"/>
            <w:hideMark/>
          </w:tcPr>
          <w:p w14:paraId="18F8AD99"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17287A83" w14:textId="78FD6FD9"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1C3C396" w14:textId="2DB8CC1F" w:rsidR="003C2F24"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2E6FD20C" w14:textId="257B9782" w:rsidR="003C2F24" w:rsidRPr="004F4E45" w:rsidRDefault="00515E17" w:rsidP="001744FB">
            <w:pPr>
              <w:spacing w:after="0" w:line="240" w:lineRule="auto"/>
            </w:pPr>
            <w:r w:rsidRPr="004F4E45">
              <w:rPr>
                <w:rFonts w:ascii="Calibri" w:eastAsia="Times New Roman" w:hAnsi="Calibri" w:cs="Times New Roman"/>
                <w:color w:val="000000"/>
                <w:sz w:val="16"/>
                <w:szCs w:val="16"/>
                <w:lang w:val="en-GB"/>
              </w:rPr>
              <w:t>Methods,</w:t>
            </w:r>
            <w:r w:rsidR="007731B9" w:rsidRPr="004F4E45">
              <w:t xml:space="preserve"> </w:t>
            </w:r>
            <w:r w:rsidR="003C2F24" w:rsidRPr="004F4E45">
              <w:rPr>
                <w:rFonts w:ascii="Calibri" w:eastAsia="Times New Roman" w:hAnsi="Calibri" w:cs="Times New Roman"/>
                <w:color w:val="000000"/>
                <w:sz w:val="16"/>
                <w:szCs w:val="16"/>
                <w:lang w:val="en-GB"/>
              </w:rPr>
              <w:t>Discussion/</w:t>
            </w:r>
            <w:proofErr w:type="spellStart"/>
            <w:r w:rsidR="003C2F24" w:rsidRPr="004F4E45">
              <w:rPr>
                <w:rFonts w:ascii="Calibri" w:eastAsia="Times New Roman" w:hAnsi="Calibri" w:cs="Times New Roman"/>
                <w:color w:val="000000"/>
                <w:sz w:val="16"/>
                <w:szCs w:val="16"/>
                <w:lang w:val="en-GB"/>
              </w:rPr>
              <w:t>Conclusion</w:t>
            </w:r>
            <w:r w:rsidR="005E4FE4" w:rsidRPr="004F4E45">
              <w:rPr>
                <w:rFonts w:ascii="Calibri" w:eastAsia="Times New Roman" w:hAnsi="Calibri" w:cs="Times New Roman"/>
                <w:color w:val="000000"/>
                <w:sz w:val="16"/>
                <w:szCs w:val="16"/>
                <w:lang w:val="en-GB"/>
              </w:rPr>
              <w:t>Address</w:t>
            </w:r>
            <w:proofErr w:type="spellEnd"/>
            <w:r w:rsidR="005E4FE4" w:rsidRPr="004F4E45">
              <w:rPr>
                <w:rFonts w:ascii="Calibri" w:eastAsia="Times New Roman" w:hAnsi="Calibri" w:cs="Times New Roman"/>
                <w:color w:val="000000"/>
                <w:sz w:val="16"/>
                <w:szCs w:val="16"/>
                <w:lang w:val="en-GB"/>
              </w:rPr>
              <w:t xml:space="preserve"> ethical aspects,</w:t>
            </w:r>
          </w:p>
          <w:p w14:paraId="48130BA5" w14:textId="11700C54" w:rsidR="003C2F24" w:rsidRPr="004F4E45" w:rsidRDefault="00A16F5A"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7F0F8A54" w14:textId="74F2A4A8" w:rsidR="00541F55" w:rsidRPr="004F4E45" w:rsidRDefault="003C2F2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23AA4A4" w14:textId="3A811F6E"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5B6E1F" w:rsidRPr="004F4E45">
              <w:rPr>
                <w:rFonts w:ascii="Calibri" w:eastAsia="Times New Roman" w:hAnsi="Calibri" w:cs="Times New Roman"/>
                <w:color w:val="000000"/>
                <w:sz w:val="16"/>
                <w:szCs w:val="16"/>
                <w:lang w:val="en-GB"/>
              </w:rPr>
              <w:t>13,</w:t>
            </w:r>
            <w:r w:rsidR="007C71CB" w:rsidRPr="004F4E45">
              <w:rPr>
                <w:rFonts w:ascii="Calibri" w:eastAsia="Times New Roman" w:hAnsi="Calibri" w:cs="Times New Roman"/>
                <w:color w:val="000000"/>
                <w:sz w:val="16"/>
                <w:szCs w:val="16"/>
                <w:lang w:val="en-GB"/>
              </w:rPr>
              <w:t xml:space="preserve"> 14, </w:t>
            </w:r>
            <w:r w:rsidR="00515E17" w:rsidRPr="004F4E45">
              <w:rPr>
                <w:rFonts w:ascii="Calibri" w:eastAsia="Times New Roman" w:hAnsi="Calibri" w:cs="Times New Roman"/>
                <w:color w:val="000000"/>
                <w:sz w:val="16"/>
                <w:szCs w:val="16"/>
                <w:lang w:val="en-GB"/>
              </w:rPr>
              <w:t xml:space="preserve">31, </w:t>
            </w:r>
            <w:r w:rsidR="007731B9" w:rsidRPr="004F4E45">
              <w:rPr>
                <w:rFonts w:ascii="Calibri" w:eastAsia="Times New Roman" w:hAnsi="Calibri" w:cs="Times New Roman"/>
                <w:color w:val="000000"/>
                <w:sz w:val="16"/>
                <w:szCs w:val="16"/>
                <w:lang w:val="en-GB"/>
              </w:rPr>
              <w:t xml:space="preserve">50, </w:t>
            </w:r>
            <w:r w:rsidR="005E4FE4" w:rsidRPr="004F4E45">
              <w:rPr>
                <w:rFonts w:ascii="Calibri" w:eastAsia="Times New Roman" w:hAnsi="Calibri" w:cs="Times New Roman"/>
                <w:color w:val="000000"/>
                <w:sz w:val="16"/>
                <w:szCs w:val="16"/>
                <w:lang w:val="en-GB"/>
              </w:rPr>
              <w:t xml:space="preserve">57, </w:t>
            </w:r>
            <w:r w:rsidR="00A16F5A" w:rsidRPr="004F4E45">
              <w:rPr>
                <w:rFonts w:ascii="Calibri" w:eastAsia="Times New Roman" w:hAnsi="Calibri" w:cs="Times New Roman"/>
                <w:color w:val="000000"/>
                <w:sz w:val="16"/>
                <w:szCs w:val="16"/>
                <w:lang w:val="en-GB"/>
              </w:rPr>
              <w:t xml:space="preserve">64, </w:t>
            </w:r>
            <w:r w:rsidR="00DD269D" w:rsidRPr="004F4E45">
              <w:rPr>
                <w:rFonts w:ascii="Calibri" w:eastAsia="Times New Roman" w:hAnsi="Calibri" w:cs="Times New Roman"/>
                <w:color w:val="000000"/>
                <w:sz w:val="16"/>
                <w:szCs w:val="16"/>
                <w:lang w:val="en-GB"/>
              </w:rPr>
              <w:t xml:space="preserve">65, </w:t>
            </w:r>
            <w:r w:rsidR="002949F0" w:rsidRPr="004F4E45">
              <w:rPr>
                <w:rFonts w:ascii="Calibri" w:eastAsia="Times New Roman" w:hAnsi="Calibri" w:cs="Times New Roman"/>
                <w:color w:val="000000"/>
                <w:sz w:val="16"/>
                <w:szCs w:val="16"/>
                <w:lang w:val="en-GB"/>
              </w:rPr>
              <w:t xml:space="preserve">67, </w:t>
            </w:r>
            <w:r w:rsidR="003C2F24" w:rsidRPr="004F4E45">
              <w:rPr>
                <w:rFonts w:ascii="Calibri" w:eastAsia="Times New Roman" w:hAnsi="Calibri" w:cs="Times New Roman"/>
                <w:color w:val="000000"/>
                <w:sz w:val="16"/>
                <w:szCs w:val="16"/>
                <w:lang w:val="en-GB"/>
              </w:rPr>
              <w:t>70</w:t>
            </w:r>
          </w:p>
        </w:tc>
        <w:tc>
          <w:tcPr>
            <w:tcW w:w="709" w:type="dxa"/>
          </w:tcPr>
          <w:p w14:paraId="6ECADF3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1</w:t>
            </w:r>
          </w:p>
        </w:tc>
      </w:tr>
      <w:tr w:rsidR="00541F55" w:rsidRPr="004F4E45" w14:paraId="1C733E5E" w14:textId="77777777" w:rsidTr="00FE2B18">
        <w:trPr>
          <w:trHeight w:val="300"/>
        </w:trPr>
        <w:tc>
          <w:tcPr>
            <w:tcW w:w="1146" w:type="dxa"/>
            <w:shd w:val="clear" w:color="auto" w:fill="auto"/>
            <w:noWrap/>
            <w:vAlign w:val="bottom"/>
            <w:hideMark/>
          </w:tcPr>
          <w:p w14:paraId="6BAD0AE4" w14:textId="2F25B4E4"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Pyne</w:t>
            </w:r>
            <w:proofErr w:type="spellEnd"/>
            <w:r w:rsidRPr="004F4E45">
              <w:rPr>
                <w:rFonts w:ascii="Calibri" w:eastAsia="Times New Roman" w:hAnsi="Calibri" w:cs="Times New Roman"/>
                <w:color w:val="000000"/>
                <w:sz w:val="16"/>
                <w:szCs w:val="16"/>
                <w:lang w:val="en-GB"/>
              </w:rPr>
              <w:t>, D.</w:t>
            </w:r>
            <w:r w:rsidR="0093220F">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uhAuAbPK","properties":{"formattedCitation":"(107)","plainCitation":"(107)","noteIndex":0},"citationItems":[{"id":4111,"uris":["http://zotero.org/users/3447303/items/NP6DAF59"],"uri":["http://zotero.org/users/3447303/items/NP6DAF59"],"itemData":{"id":4111,"type":"article-journal","title":"Improving the Peer Review Process","container-title":"International Journal of Sports Physiology and Performance","page":"145-146","volume":"6","issue":"2","archive_location":"WOS:000292056000001","ISSN":"1555-0265","journalAbbreviation":"Int. J. Sport Physiol. Perform.","language":"English","author":[{"family":"Pyne","given":"D."}],"issued":{"date-parts":[["2011",6]]}}}],"schema":"https://github.com/citation-style-language/schema/raw/master/csl-citation.json"} </w:instrText>
            </w:r>
            <w:r w:rsidR="0093220F">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7)</w:t>
            </w:r>
            <w:r w:rsidR="0093220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887BE0B"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3A92978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24CB95E5"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nternational Journal of Sports Physiology and Performance</w:t>
            </w:r>
          </w:p>
        </w:tc>
        <w:tc>
          <w:tcPr>
            <w:tcW w:w="630" w:type="dxa"/>
            <w:shd w:val="clear" w:color="auto" w:fill="auto"/>
            <w:noWrap/>
            <w:vAlign w:val="bottom"/>
            <w:hideMark/>
          </w:tcPr>
          <w:p w14:paraId="31423E18"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5554F8A2"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6847273" w14:textId="1295AB8A" w:rsidR="003C2F24" w:rsidRPr="004F4E45" w:rsidRDefault="00AF14F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r w:rsidR="00E83387" w:rsidRPr="004F4E45">
              <w:t xml:space="preserve"> </w:t>
            </w:r>
            <w:r w:rsidR="00E83387" w:rsidRPr="004F4E45">
              <w:rPr>
                <w:rFonts w:ascii="Calibri" w:eastAsia="Times New Roman" w:hAnsi="Calibri" w:cs="Times New Roman"/>
                <w:color w:val="000000"/>
                <w:sz w:val="16"/>
                <w:szCs w:val="16"/>
                <w:lang w:val="en-GB"/>
              </w:rPr>
              <w:t>Make general comments,</w:t>
            </w:r>
          </w:p>
          <w:p w14:paraId="0B296F89" w14:textId="12E28961" w:rsidR="003C2F24" w:rsidRPr="004F4E45" w:rsidRDefault="00515E1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ethods,</w:t>
            </w:r>
          </w:p>
          <w:p w14:paraId="3A8C05D6" w14:textId="17BD0337" w:rsidR="003C2F24"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p>
          <w:p w14:paraId="782F1E98" w14:textId="160DAB44" w:rsidR="00541F55" w:rsidRPr="004F4E45" w:rsidRDefault="00A315E2"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w:t>
            </w:r>
            <w:r w:rsidR="003C2F24" w:rsidRPr="004F4E45">
              <w:rPr>
                <w:rFonts w:ascii="Calibri" w:eastAsia="Times New Roman" w:hAnsi="Calibri" w:cs="Times New Roman"/>
                <w:color w:val="000000"/>
                <w:sz w:val="16"/>
                <w:szCs w:val="16"/>
                <w:lang w:val="en-GB"/>
              </w:rPr>
              <w:t>de recommendations</w:t>
            </w:r>
          </w:p>
        </w:tc>
        <w:tc>
          <w:tcPr>
            <w:tcW w:w="708" w:type="dxa"/>
            <w:shd w:val="clear" w:color="auto" w:fill="auto"/>
            <w:noWrap/>
            <w:vAlign w:val="bottom"/>
          </w:tcPr>
          <w:p w14:paraId="42B59BD0" w14:textId="49311891" w:rsidR="00541F55" w:rsidRPr="004F4E45" w:rsidRDefault="00AF14F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8, </w:t>
            </w:r>
            <w:r w:rsidR="00E83387" w:rsidRPr="004F4E45">
              <w:rPr>
                <w:rFonts w:ascii="Calibri" w:eastAsia="Times New Roman" w:hAnsi="Calibri" w:cs="Times New Roman"/>
                <w:color w:val="000000"/>
                <w:sz w:val="16"/>
                <w:szCs w:val="16"/>
                <w:lang w:val="en-GB"/>
              </w:rPr>
              <w:t>11</w:t>
            </w:r>
            <w:r w:rsidR="00CA5FAD" w:rsidRPr="004F4E45">
              <w:rPr>
                <w:rFonts w:ascii="Calibri" w:eastAsia="Times New Roman" w:hAnsi="Calibri" w:cs="Times New Roman"/>
                <w:color w:val="000000"/>
                <w:sz w:val="16"/>
                <w:szCs w:val="16"/>
                <w:lang w:val="en-GB"/>
              </w:rPr>
              <w:t>,</w:t>
            </w:r>
            <w:r w:rsidR="005C7679" w:rsidRPr="004F4E45">
              <w:rPr>
                <w:rFonts w:ascii="Calibri" w:eastAsia="Times New Roman" w:hAnsi="Calibri" w:cs="Times New Roman"/>
                <w:color w:val="000000"/>
                <w:sz w:val="16"/>
                <w:szCs w:val="16"/>
                <w:lang w:val="en-GB"/>
              </w:rPr>
              <w:t xml:space="preserve"> </w:t>
            </w:r>
            <w:r w:rsidR="00CA5FAD" w:rsidRPr="004F4E45">
              <w:rPr>
                <w:rFonts w:ascii="Calibri" w:eastAsia="Times New Roman" w:hAnsi="Calibri" w:cs="Times New Roman"/>
                <w:color w:val="000000"/>
                <w:sz w:val="16"/>
                <w:szCs w:val="16"/>
                <w:lang w:val="en-GB"/>
              </w:rPr>
              <w:t>12,</w:t>
            </w:r>
            <w:r w:rsidR="005C7679" w:rsidRPr="004F4E45">
              <w:rPr>
                <w:rFonts w:ascii="Calibri" w:eastAsia="Times New Roman" w:hAnsi="Calibri" w:cs="Times New Roman"/>
                <w:color w:val="000000"/>
                <w:sz w:val="16"/>
                <w:szCs w:val="16"/>
                <w:lang w:val="en-GB"/>
              </w:rPr>
              <w:t xml:space="preserve"> 15, 16, </w:t>
            </w:r>
            <w:r w:rsidR="00515E17" w:rsidRPr="004F4E45">
              <w:rPr>
                <w:rFonts w:ascii="Calibri" w:eastAsia="Times New Roman" w:hAnsi="Calibri" w:cs="Times New Roman"/>
                <w:color w:val="000000"/>
                <w:sz w:val="16"/>
                <w:szCs w:val="16"/>
                <w:lang w:val="en-GB"/>
              </w:rPr>
              <w:t>31,</w:t>
            </w:r>
            <w:r w:rsidR="003A673A" w:rsidRPr="004F4E45">
              <w:rPr>
                <w:rFonts w:ascii="Calibri" w:eastAsia="Times New Roman" w:hAnsi="Calibri" w:cs="Times New Roman"/>
                <w:color w:val="000000"/>
                <w:sz w:val="16"/>
                <w:szCs w:val="16"/>
                <w:lang w:val="en-GB"/>
              </w:rPr>
              <w:t xml:space="preserve"> 35,</w:t>
            </w:r>
            <w:r w:rsidR="00713D80" w:rsidRPr="004F4E45">
              <w:rPr>
                <w:rFonts w:ascii="Calibri" w:eastAsia="Times New Roman" w:hAnsi="Calibri" w:cs="Times New Roman"/>
                <w:color w:val="000000"/>
                <w:sz w:val="16"/>
                <w:szCs w:val="16"/>
                <w:lang w:val="en-GB"/>
              </w:rPr>
              <w:t xml:space="preserve"> 45,</w:t>
            </w:r>
            <w:r w:rsidR="001039DD" w:rsidRPr="004F4E45">
              <w:rPr>
                <w:rFonts w:ascii="Calibri" w:eastAsia="Times New Roman" w:hAnsi="Calibri" w:cs="Times New Roman"/>
                <w:color w:val="000000"/>
                <w:sz w:val="16"/>
                <w:szCs w:val="16"/>
                <w:lang w:val="en-GB"/>
              </w:rPr>
              <w:t xml:space="preserve"> 66, </w:t>
            </w:r>
            <w:r w:rsidR="003C2F24" w:rsidRPr="004F4E45">
              <w:rPr>
                <w:rFonts w:ascii="Calibri" w:eastAsia="Times New Roman" w:hAnsi="Calibri" w:cs="Times New Roman"/>
                <w:color w:val="000000"/>
                <w:sz w:val="16"/>
                <w:szCs w:val="16"/>
                <w:lang w:val="en-GB"/>
              </w:rPr>
              <w:t>72</w:t>
            </w:r>
          </w:p>
        </w:tc>
        <w:tc>
          <w:tcPr>
            <w:tcW w:w="709" w:type="dxa"/>
          </w:tcPr>
          <w:p w14:paraId="4C27584C"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0</w:t>
            </w:r>
          </w:p>
        </w:tc>
      </w:tr>
      <w:tr w:rsidR="00541F55" w:rsidRPr="004F4E45" w14:paraId="6BBD8D00" w14:textId="77777777" w:rsidTr="00FE2B18">
        <w:trPr>
          <w:trHeight w:val="300"/>
        </w:trPr>
        <w:tc>
          <w:tcPr>
            <w:tcW w:w="1146" w:type="dxa"/>
            <w:shd w:val="clear" w:color="auto" w:fill="auto"/>
            <w:noWrap/>
            <w:vAlign w:val="bottom"/>
            <w:hideMark/>
          </w:tcPr>
          <w:p w14:paraId="0C2C5F10" w14:textId="437C6301"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Quan</w:t>
            </w:r>
            <w:proofErr w:type="spellEnd"/>
            <w:r w:rsidRPr="004F4E45">
              <w:rPr>
                <w:rFonts w:ascii="Calibri" w:eastAsia="Times New Roman" w:hAnsi="Calibri" w:cs="Times New Roman"/>
                <w:color w:val="000000"/>
                <w:sz w:val="16"/>
                <w:szCs w:val="16"/>
                <w:lang w:val="en-GB"/>
              </w:rPr>
              <w:t>, S. F.</w:t>
            </w:r>
            <w:r w:rsidR="0093220F">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Fb5UKDg0","properties":{"formattedCitation":"(108)","plainCitation":"(108)","noteIndex":0},"citationItems":[{"id":3411,"uris":["http://zotero.org/users/3447303/items/J43UZF2U"],"uri":["http://zotero.org/users/3447303/items/J43UZF2U"],"itemData":{"id":3411,"type":"article-journal","title":"Expediting Peer Review: Just Say No","container-title":"Journal of Clinical Sleep Medicine","page":"941-941","volume":"10","issue":"9","archive_location":"WOS:000341999700001","ISSN":"1550-9389","journalAbbreviation":"J. Clin. Sleep Med.","language":"English","author":[{"family":"Quan","given":"S. F."}],"issued":{"date-parts":[["2014"]]}}}],"schema":"https://github.com/citation-style-language/schema/raw/master/csl-citation.json"} </w:instrText>
            </w:r>
            <w:r w:rsidR="0093220F">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8)</w:t>
            </w:r>
            <w:r w:rsidR="0093220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D47A428"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07166F9"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988537E"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Clinical Sleep Medicine</w:t>
            </w:r>
          </w:p>
        </w:tc>
        <w:tc>
          <w:tcPr>
            <w:tcW w:w="630" w:type="dxa"/>
            <w:shd w:val="clear" w:color="auto" w:fill="auto"/>
            <w:noWrap/>
            <w:vAlign w:val="bottom"/>
            <w:hideMark/>
          </w:tcPr>
          <w:p w14:paraId="7DF7FE5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2DE502EF" w14:textId="7B88465E"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A02B38B" w14:textId="3600803B" w:rsidR="003C2F24"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4B0B8573" w14:textId="4E34F684" w:rsidR="00541F55" w:rsidRPr="004F4E45" w:rsidRDefault="003C2F24"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Assess manuscript presentation</w:t>
            </w:r>
          </w:p>
        </w:tc>
        <w:tc>
          <w:tcPr>
            <w:tcW w:w="708" w:type="dxa"/>
            <w:shd w:val="clear" w:color="auto" w:fill="auto"/>
            <w:noWrap/>
            <w:vAlign w:val="bottom"/>
          </w:tcPr>
          <w:p w14:paraId="140B7C80" w14:textId="4C44297B"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 xml:space="preserve">11, </w:t>
            </w:r>
            <w:r w:rsidR="005B6E1F" w:rsidRPr="004F4E45">
              <w:rPr>
                <w:rFonts w:ascii="Calibri" w:eastAsia="Times New Roman" w:hAnsi="Calibri" w:cs="Times New Roman"/>
                <w:color w:val="000000"/>
                <w:sz w:val="16"/>
                <w:szCs w:val="16"/>
                <w:lang w:val="en-GB"/>
              </w:rPr>
              <w:t>13,</w:t>
            </w:r>
            <w:r w:rsidR="00EE6D27" w:rsidRPr="004F4E45">
              <w:rPr>
                <w:rFonts w:ascii="Calibri" w:eastAsia="Times New Roman" w:hAnsi="Calibri" w:cs="Times New Roman"/>
                <w:color w:val="000000"/>
                <w:sz w:val="16"/>
                <w:szCs w:val="16"/>
                <w:lang w:val="en-GB"/>
              </w:rPr>
              <w:t xml:space="preserve"> 62</w:t>
            </w:r>
          </w:p>
        </w:tc>
        <w:tc>
          <w:tcPr>
            <w:tcW w:w="709" w:type="dxa"/>
          </w:tcPr>
          <w:p w14:paraId="17B3E74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p>
        </w:tc>
      </w:tr>
      <w:tr w:rsidR="00541F55" w:rsidRPr="004F4E45" w14:paraId="2B53A627" w14:textId="77777777" w:rsidTr="00FE2B18">
        <w:trPr>
          <w:trHeight w:val="300"/>
        </w:trPr>
        <w:tc>
          <w:tcPr>
            <w:tcW w:w="1146" w:type="dxa"/>
            <w:shd w:val="clear" w:color="auto" w:fill="auto"/>
            <w:noWrap/>
            <w:vAlign w:val="bottom"/>
            <w:hideMark/>
          </w:tcPr>
          <w:p w14:paraId="61D727E4" w14:textId="68D1823B"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aff, H.</w:t>
            </w:r>
            <w:r w:rsidR="0093220F">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Ute2aLXW","properties":{"formattedCitation":"(109)","plainCitation":"(109)","noteIndex":0},"citationItems":[{"id":3553,"uris":["http://zotero.org/users/3447303/items/EKWS6MS8"],"uri":["http://zotero.org/users/3447303/items/EKWS6MS8"],"itemData":{"id":3553,"type":"article-journal","title":"Civil, sensible, and constructive peer review in APS journals","container-title":"Advances in Physiology Education","page":"211-212","volume":"37","issue":"3","archive_location":"WOS:000324312100001","ISSN":"1043-4046","journalAbbreviation":"Adv. Physiol. Educ.","language":"English","author":[{"family":"Raff","given":"H."},{"family":"Brown","given":"D."}],"issued":{"date-parts":[["2013",9]]}}}],"schema":"https://github.com/citation-style-language/schema/raw/master/csl-citation.json"} </w:instrText>
            </w:r>
            <w:r w:rsidR="0093220F">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09)</w:t>
            </w:r>
            <w:r w:rsidR="0093220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6224F71"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3D4E4DF6" w14:textId="6DF8298D"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0119AC8"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dvances in Physiology Education</w:t>
            </w:r>
          </w:p>
        </w:tc>
        <w:tc>
          <w:tcPr>
            <w:tcW w:w="630" w:type="dxa"/>
            <w:shd w:val="clear" w:color="auto" w:fill="auto"/>
            <w:noWrap/>
            <w:vAlign w:val="bottom"/>
            <w:hideMark/>
          </w:tcPr>
          <w:p w14:paraId="3E6B97EA"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40AFBAC2" w14:textId="645EE634"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09C8848" w14:textId="0AEAC284"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002509E7" w14:textId="1BA59DAE"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27F98AEE"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541F55" w:rsidRPr="004F4E45" w14:paraId="4487F457" w14:textId="77777777" w:rsidTr="00FE2B18">
        <w:trPr>
          <w:trHeight w:val="300"/>
        </w:trPr>
        <w:tc>
          <w:tcPr>
            <w:tcW w:w="1146" w:type="dxa"/>
            <w:shd w:val="clear" w:color="auto" w:fill="auto"/>
            <w:noWrap/>
            <w:vAlign w:val="bottom"/>
            <w:hideMark/>
          </w:tcPr>
          <w:p w14:paraId="4319F84A" w14:textId="2E7D0DB2"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Ramsden</w:t>
            </w:r>
            <w:proofErr w:type="spellEnd"/>
            <w:r w:rsidRPr="004F4E45">
              <w:rPr>
                <w:rFonts w:ascii="Calibri" w:eastAsia="Times New Roman" w:hAnsi="Calibri" w:cs="Times New Roman"/>
                <w:color w:val="000000"/>
                <w:sz w:val="16"/>
                <w:szCs w:val="16"/>
                <w:lang w:val="en-GB"/>
              </w:rPr>
              <w:t>, V. R.</w:t>
            </w:r>
            <w:r w:rsidR="0093220F">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peKvM8Xz","properties":{"formattedCitation":"(110)","plainCitation":"(110)","noteIndex":0},"citationItems":[{"id":386,"uris":["http://zotero.org/users/3447303/items/3QVD3EQ8"],"uri":["http://zotero.org/users/3447303/items/3QVD3EQ8"],"itemData":{"id":386,"type":"article-journal","title":"Becoming a peer reviewer: Engaging in sharing and gaining knowledge.","container-title":"Canadian Family Physician","page":"1158-1160","volume":"60","issue":"12","source":"EBSCOhost","archive":"rzh","ISSN":"0008-350X","journalAbbreviation":"Canadian Family Physician","author":[{"family":"Ramsden","given":"Vivian R"},{"family":"Pimlott","given":"Nicholas"},{"family":"Woollard","given":"Robert"},{"family":"Kvern","given":"Brent"},{"family":"Handford","given":"Curtis"},{"family":"Dunikowski","given":"Lynn"},{"family":"Gagnon","given":"Suzanne"},{"family":"Hoffart","given":"Kaili"},{"family":"Ladouceur","given":"Roger"},{"family":"Lambert","given":"Yves"}],"issued":{"date-parts":[["2014",12]]}}}],"schema":"https://github.com/citation-style-language/schema/raw/master/csl-citation.json"} </w:instrText>
            </w:r>
            <w:r w:rsidR="0093220F">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0)</w:t>
            </w:r>
            <w:r w:rsidR="0093220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6570BB8"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64696DB4" w14:textId="27B24CF5"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BA286C1"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ian Family Physician</w:t>
            </w:r>
          </w:p>
        </w:tc>
        <w:tc>
          <w:tcPr>
            <w:tcW w:w="630" w:type="dxa"/>
            <w:shd w:val="clear" w:color="auto" w:fill="auto"/>
            <w:noWrap/>
            <w:vAlign w:val="bottom"/>
            <w:hideMark/>
          </w:tcPr>
          <w:p w14:paraId="65187752"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76A6837D" w14:textId="7E3F145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D0F5888" w14:textId="009BF78B"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00C438A5" w14:textId="2B318F99"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02BDC053"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541F55" w:rsidRPr="004F4E45" w14:paraId="41783976" w14:textId="77777777" w:rsidTr="00FE2B18">
        <w:trPr>
          <w:trHeight w:val="300"/>
        </w:trPr>
        <w:tc>
          <w:tcPr>
            <w:tcW w:w="1146" w:type="dxa"/>
            <w:shd w:val="clear" w:color="auto" w:fill="auto"/>
            <w:noWrap/>
            <w:vAlign w:val="bottom"/>
            <w:hideMark/>
          </w:tcPr>
          <w:p w14:paraId="2EB577D2" w14:textId="3C02FDD5"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Relman</w:t>
            </w:r>
            <w:proofErr w:type="spellEnd"/>
            <w:r w:rsidRPr="004F4E45">
              <w:rPr>
                <w:rFonts w:ascii="Calibri" w:eastAsia="Times New Roman" w:hAnsi="Calibri" w:cs="Times New Roman"/>
                <w:color w:val="000000"/>
                <w:sz w:val="16"/>
                <w:szCs w:val="16"/>
                <w:lang w:val="en-GB"/>
              </w:rPr>
              <w:t>, A. S</w:t>
            </w:r>
            <w:r w:rsidR="0093220F">
              <w:rPr>
                <w:rFonts w:ascii="Calibri" w:eastAsia="Times New Roman" w:hAnsi="Calibri" w:cs="Times New Roman"/>
                <w:color w:val="000000"/>
                <w:sz w:val="16"/>
                <w:szCs w:val="16"/>
                <w:lang w:val="en-GB"/>
              </w:rPr>
              <w:t>.</w:t>
            </w:r>
            <w:r w:rsidR="0093220F">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udvgvyPc","properties":{"formattedCitation":"(111)","plainCitation":"(111)","noteIndex":0},"citationItems":[{"id":6289,"uris":["http://zotero.org/users/3447303/items/HKXXLNJ8"],"uri":["http://zotero.org/users/3447303/items/HKXXLNJ8"],"itemData":{"id":6289,"type":"article-journal","title":"Peer-Review in Scientific Journals - What Good Is It","container-title":"Western Journal of Medicine","page":"520-522","volume":"153","issue":"5","archive_location":"WOS:A1990EH94600006","ISSN":"0093-0415","journalAbbreviation":"West. J. Med.","language":"English","author":[{"family":"Relman","given":"A. S."}],"issued":{"date-parts":[["1990",11]]}}}],"schema":"https://github.com/citation-style-language/schema/raw/master/csl-citation.json"} </w:instrText>
            </w:r>
            <w:r w:rsidR="0093220F">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1)</w:t>
            </w:r>
            <w:r w:rsidR="0093220F">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2C28617"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7B9EC8D0"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58AD711"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Western Journal of Medicine</w:t>
            </w:r>
          </w:p>
        </w:tc>
        <w:tc>
          <w:tcPr>
            <w:tcW w:w="630" w:type="dxa"/>
            <w:shd w:val="clear" w:color="auto" w:fill="auto"/>
            <w:noWrap/>
            <w:vAlign w:val="bottom"/>
            <w:hideMark/>
          </w:tcPr>
          <w:p w14:paraId="0A69693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0</w:t>
            </w:r>
          </w:p>
        </w:tc>
        <w:tc>
          <w:tcPr>
            <w:tcW w:w="1080" w:type="dxa"/>
            <w:shd w:val="clear" w:color="auto" w:fill="auto"/>
            <w:noWrap/>
            <w:vAlign w:val="bottom"/>
            <w:hideMark/>
          </w:tcPr>
          <w:p w14:paraId="08F5314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ommentary</w:t>
            </w:r>
          </w:p>
        </w:tc>
        <w:tc>
          <w:tcPr>
            <w:tcW w:w="1677" w:type="dxa"/>
          </w:tcPr>
          <w:p w14:paraId="19D3BAA3" w14:textId="54FC366E" w:rsidR="00EE6D27" w:rsidRPr="004F4E45" w:rsidRDefault="00CA5FAD" w:rsidP="001744FB">
            <w:pPr>
              <w:spacing w:after="0" w:line="240" w:lineRule="auto"/>
            </w:pPr>
            <w:r w:rsidRPr="004F4E45">
              <w:rPr>
                <w:rFonts w:ascii="Calibri" w:eastAsia="Times New Roman" w:hAnsi="Calibri" w:cs="Times New Roman"/>
                <w:color w:val="000000"/>
                <w:sz w:val="16"/>
                <w:szCs w:val="16"/>
                <w:lang w:val="en-GB"/>
              </w:rPr>
              <w:t>Make general comments,</w:t>
            </w:r>
          </w:p>
          <w:p w14:paraId="416F43C9" w14:textId="326D0FA3"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ethods</w:t>
            </w:r>
          </w:p>
        </w:tc>
        <w:tc>
          <w:tcPr>
            <w:tcW w:w="708" w:type="dxa"/>
            <w:shd w:val="clear" w:color="auto" w:fill="auto"/>
            <w:noWrap/>
            <w:vAlign w:val="bottom"/>
          </w:tcPr>
          <w:p w14:paraId="64884032" w14:textId="6AC0F84B" w:rsidR="00541F55" w:rsidRPr="004F4E45" w:rsidRDefault="00CA5FA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2, </w:t>
            </w:r>
            <w:r w:rsidR="007C71CB" w:rsidRPr="004F4E45">
              <w:rPr>
                <w:rFonts w:ascii="Calibri" w:eastAsia="Times New Roman" w:hAnsi="Calibri" w:cs="Times New Roman"/>
                <w:color w:val="000000"/>
                <w:sz w:val="16"/>
                <w:szCs w:val="16"/>
                <w:lang w:val="en-GB"/>
              </w:rPr>
              <w:t xml:space="preserve">14, </w:t>
            </w:r>
            <w:r w:rsidR="002B13EE" w:rsidRPr="004F4E45">
              <w:rPr>
                <w:rFonts w:ascii="Calibri" w:eastAsia="Times New Roman" w:hAnsi="Calibri" w:cs="Times New Roman"/>
                <w:color w:val="000000"/>
                <w:sz w:val="16"/>
                <w:szCs w:val="16"/>
                <w:lang w:val="en-GB"/>
              </w:rPr>
              <w:t>30,</w:t>
            </w:r>
            <w:r w:rsidR="00515E17" w:rsidRPr="004F4E45">
              <w:rPr>
                <w:rFonts w:ascii="Calibri" w:eastAsia="Times New Roman" w:hAnsi="Calibri" w:cs="Times New Roman"/>
                <w:color w:val="000000"/>
                <w:sz w:val="16"/>
                <w:szCs w:val="16"/>
                <w:lang w:val="en-GB"/>
              </w:rPr>
              <w:t xml:space="preserve"> 31, </w:t>
            </w:r>
            <w:r w:rsidR="00EE6D27" w:rsidRPr="004F4E45">
              <w:rPr>
                <w:rFonts w:ascii="Calibri" w:eastAsia="Times New Roman" w:hAnsi="Calibri" w:cs="Times New Roman"/>
                <w:color w:val="000000"/>
                <w:sz w:val="16"/>
                <w:szCs w:val="16"/>
                <w:lang w:val="en-GB"/>
              </w:rPr>
              <w:t>32</w:t>
            </w:r>
          </w:p>
        </w:tc>
        <w:tc>
          <w:tcPr>
            <w:tcW w:w="709" w:type="dxa"/>
          </w:tcPr>
          <w:p w14:paraId="5A13B79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r>
      <w:tr w:rsidR="00541F55" w:rsidRPr="004F4E45" w14:paraId="6B075A61" w14:textId="77777777" w:rsidTr="00FE2B18">
        <w:trPr>
          <w:trHeight w:val="300"/>
        </w:trPr>
        <w:tc>
          <w:tcPr>
            <w:tcW w:w="1146" w:type="dxa"/>
            <w:shd w:val="clear" w:color="auto" w:fill="auto"/>
            <w:noWrap/>
            <w:vAlign w:val="bottom"/>
            <w:hideMark/>
          </w:tcPr>
          <w:p w14:paraId="3C413085" w14:textId="393DE049"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ennie, D.</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EXJCj00z","properties":{"formattedCitation":"(112)","plainCitation":"(112)","noteIndex":0},"citationItems":[{"id":6431,"uris":["http://zotero.org/users/3447303/items/ECHNQ585"],"uri":["http://zotero.org/users/3447303/items/ECHNQ585"],"itemData":{"id":6431,"type":"article-journal","title":"Investigating Peer-Review","container-title":"Annals of Internal Medicine","page":"181-181","volume":"109","issue":"3","archive_location":"WOS:A1988P606500003","ISSN":"0003-4819","journalAbbreviation":"Ann. Intern. Med.","language":"English","author":[{"family":"Rennie","given":"D."},{"family":"Knoll","given":"E."}],"issued":{"date-parts":[["1988",8]]}}}],"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2)</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BEF3130"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123ED43C" w14:textId="08024964"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F60B474"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merican Journal of Diseases of Children</w:t>
            </w:r>
          </w:p>
        </w:tc>
        <w:tc>
          <w:tcPr>
            <w:tcW w:w="630" w:type="dxa"/>
            <w:shd w:val="clear" w:color="auto" w:fill="auto"/>
            <w:noWrap/>
            <w:vAlign w:val="bottom"/>
            <w:hideMark/>
          </w:tcPr>
          <w:p w14:paraId="0BF77187"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88</w:t>
            </w:r>
          </w:p>
        </w:tc>
        <w:tc>
          <w:tcPr>
            <w:tcW w:w="1080" w:type="dxa"/>
            <w:shd w:val="clear" w:color="auto" w:fill="auto"/>
            <w:noWrap/>
            <w:vAlign w:val="bottom"/>
            <w:hideMark/>
          </w:tcPr>
          <w:p w14:paraId="2ECB020A" w14:textId="5AC62345"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D1A03BD" w14:textId="10EB2745"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2A0E35CA" w14:textId="4773CDAD"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7E324ED6"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541F55" w:rsidRPr="004F4E45" w14:paraId="1F5BFDC3" w14:textId="77777777" w:rsidTr="00FE2B18">
        <w:trPr>
          <w:trHeight w:val="300"/>
        </w:trPr>
        <w:tc>
          <w:tcPr>
            <w:tcW w:w="1146" w:type="dxa"/>
            <w:shd w:val="clear" w:color="auto" w:fill="auto"/>
            <w:noWrap/>
            <w:vAlign w:val="bottom"/>
            <w:hideMark/>
          </w:tcPr>
          <w:p w14:paraId="14233826" w14:textId="53FBE5E0"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esnick, B.</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Cpz4Jyv7","properties":{"formattedCitation":"(113)","plainCitation":"(113)","noteIndex":0},"citationItems":[{"id":4278,"uris":["http://zotero.org/users/3447303/items/WHHCWSHW"],"uri":["http://zotero.org/users/3447303/items/WHHCWSHW"],"itemData":{"id":4278,"type":"article-journal","title":"The Peer Review Process: Some Gentle Reminders for Us All","container-title":"Geriatric Nursing","page":"321-323","volume":"31","issue":"5","archive_location":"WOS:000283520900001","ISSN":"0197-4572","journalAbbreviation":"Geriatr. Nurs.","language":"English","author":[{"family":"Resnick","given":"B."}],"issued":{"date-parts":[["2010",9]]}}}],"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3)</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62DB57D"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2985247" w14:textId="7E43F2C4"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8994DC6"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Geriatric Nursing</w:t>
            </w:r>
          </w:p>
        </w:tc>
        <w:tc>
          <w:tcPr>
            <w:tcW w:w="630" w:type="dxa"/>
            <w:shd w:val="clear" w:color="auto" w:fill="auto"/>
            <w:noWrap/>
            <w:vAlign w:val="bottom"/>
            <w:hideMark/>
          </w:tcPr>
          <w:p w14:paraId="5C4998EB"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0</w:t>
            </w:r>
          </w:p>
        </w:tc>
        <w:tc>
          <w:tcPr>
            <w:tcW w:w="1080" w:type="dxa"/>
            <w:shd w:val="clear" w:color="auto" w:fill="auto"/>
            <w:noWrap/>
            <w:vAlign w:val="bottom"/>
            <w:hideMark/>
          </w:tcPr>
          <w:p w14:paraId="0E7C501B" w14:textId="0FC54E34"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3C9DB82" w14:textId="1F55E441" w:rsidR="00EE6D27" w:rsidRPr="004F4E45" w:rsidRDefault="00541F55"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EB2FB8" w:rsidRPr="004F4E45">
              <w:t xml:space="preserve"> </w:t>
            </w:r>
            <w:r w:rsidR="00EB2FB8" w:rsidRPr="004F4E45">
              <w:rPr>
                <w:rFonts w:ascii="Calibri" w:eastAsia="Times New Roman" w:hAnsi="Calibri" w:cs="Times New Roman"/>
                <w:color w:val="000000"/>
                <w:sz w:val="16"/>
                <w:szCs w:val="16"/>
                <w:lang w:val="en-GB"/>
              </w:rPr>
              <w:t>Abstract,</w:t>
            </w:r>
          </w:p>
          <w:p w14:paraId="42230D35" w14:textId="3D225067" w:rsidR="00EE6D27" w:rsidRPr="004F4E45" w:rsidRDefault="002B13EE" w:rsidP="001744FB">
            <w:pPr>
              <w:spacing w:after="0" w:line="240" w:lineRule="auto"/>
            </w:pPr>
            <w:r w:rsidRPr="004F4E45">
              <w:rPr>
                <w:rFonts w:ascii="Calibri" w:eastAsia="Times New Roman" w:hAnsi="Calibri" w:cs="Times New Roman"/>
                <w:color w:val="000000"/>
                <w:sz w:val="16"/>
                <w:szCs w:val="16"/>
                <w:lang w:val="en-GB"/>
              </w:rPr>
              <w:t>Methods,</w:t>
            </w:r>
          </w:p>
          <w:p w14:paraId="48F85C8A" w14:textId="6873617F" w:rsidR="00EE6D27"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EE6D27" w:rsidRPr="004F4E45">
              <w:rPr>
                <w:rFonts w:ascii="Calibri" w:eastAsia="Times New Roman" w:hAnsi="Calibri" w:cs="Times New Roman"/>
                <w:color w:val="000000"/>
                <w:sz w:val="16"/>
                <w:szCs w:val="16"/>
                <w:lang w:val="en-GB"/>
              </w:rPr>
              <w:t>Discussion/</w:t>
            </w:r>
            <w:proofErr w:type="spellStart"/>
            <w:r w:rsidR="00EE6D27"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7FC04435" w14:textId="2D703C6D" w:rsidR="00EE6D27"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28CE33BC" w14:textId="69BE2694" w:rsidR="00541F55" w:rsidRPr="004F4E45" w:rsidRDefault="00740F2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w:t>
            </w:r>
            <w:r w:rsidR="00EE6D27" w:rsidRPr="004F4E45">
              <w:rPr>
                <w:rFonts w:ascii="Calibri" w:eastAsia="Times New Roman" w:hAnsi="Calibri" w:cs="Times New Roman"/>
                <w:color w:val="000000"/>
                <w:sz w:val="16"/>
                <w:szCs w:val="16"/>
                <w:lang w:val="en-GB"/>
              </w:rPr>
              <w:t>ss manuscript presentation</w:t>
            </w:r>
          </w:p>
        </w:tc>
        <w:tc>
          <w:tcPr>
            <w:tcW w:w="708" w:type="dxa"/>
            <w:shd w:val="clear" w:color="auto" w:fill="auto"/>
            <w:noWrap/>
            <w:vAlign w:val="bottom"/>
          </w:tcPr>
          <w:p w14:paraId="09A36F65" w14:textId="45CADBAB"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896A5C" w:rsidRPr="004F4E45">
              <w:rPr>
                <w:rFonts w:ascii="Calibri" w:eastAsia="Times New Roman" w:hAnsi="Calibri" w:cs="Times New Roman"/>
                <w:color w:val="000000"/>
                <w:sz w:val="16"/>
                <w:szCs w:val="16"/>
                <w:lang w:val="en-GB"/>
              </w:rPr>
              <w:t xml:space="preserve">3, </w:t>
            </w:r>
            <w:r w:rsidR="00EB2FB8" w:rsidRPr="004F4E45">
              <w:rPr>
                <w:rFonts w:ascii="Calibri" w:eastAsia="Times New Roman" w:hAnsi="Calibri" w:cs="Times New Roman"/>
                <w:color w:val="000000"/>
                <w:sz w:val="16"/>
                <w:szCs w:val="16"/>
                <w:lang w:val="en-GB"/>
              </w:rPr>
              <w:t xml:space="preserve">22, </w:t>
            </w:r>
            <w:r w:rsidR="002B13EE" w:rsidRPr="004F4E45">
              <w:rPr>
                <w:rFonts w:ascii="Calibri" w:eastAsia="Times New Roman" w:hAnsi="Calibri" w:cs="Times New Roman"/>
                <w:color w:val="000000"/>
                <w:sz w:val="16"/>
                <w:szCs w:val="16"/>
                <w:lang w:val="en-GB"/>
              </w:rPr>
              <w:t xml:space="preserve">30, </w:t>
            </w:r>
            <w:r w:rsidR="003A673A" w:rsidRPr="004F4E45">
              <w:rPr>
                <w:rFonts w:ascii="Calibri" w:eastAsia="Times New Roman" w:hAnsi="Calibri" w:cs="Times New Roman"/>
                <w:color w:val="000000"/>
                <w:sz w:val="16"/>
                <w:szCs w:val="16"/>
                <w:lang w:val="en-GB"/>
              </w:rPr>
              <w:t>35,</w:t>
            </w:r>
            <w:r w:rsidR="00713D80" w:rsidRPr="004F4E45">
              <w:rPr>
                <w:rFonts w:ascii="Calibri" w:eastAsia="Times New Roman" w:hAnsi="Calibri" w:cs="Times New Roman"/>
                <w:color w:val="000000"/>
                <w:sz w:val="16"/>
                <w:szCs w:val="16"/>
                <w:lang w:val="en-GB"/>
              </w:rPr>
              <w:t xml:space="preserve"> 45,</w:t>
            </w:r>
            <w:r w:rsidR="003E4F9F" w:rsidRPr="004F4E45">
              <w:rPr>
                <w:rFonts w:ascii="Calibri" w:eastAsia="Times New Roman" w:hAnsi="Calibri" w:cs="Times New Roman"/>
                <w:color w:val="000000"/>
                <w:sz w:val="16"/>
                <w:szCs w:val="16"/>
                <w:lang w:val="en-GB"/>
              </w:rPr>
              <w:t xml:space="preserve"> 46,</w:t>
            </w:r>
            <w:r w:rsidR="00203C8F" w:rsidRPr="004F4E45">
              <w:rPr>
                <w:rFonts w:ascii="Calibri" w:eastAsia="Times New Roman" w:hAnsi="Calibri" w:cs="Times New Roman"/>
                <w:color w:val="000000"/>
                <w:sz w:val="16"/>
                <w:szCs w:val="16"/>
                <w:lang w:val="en-GB"/>
              </w:rPr>
              <w:t xml:space="preserve"> 48, </w:t>
            </w:r>
            <w:r w:rsidR="007731B9" w:rsidRPr="004F4E45">
              <w:rPr>
                <w:rFonts w:ascii="Calibri" w:eastAsia="Times New Roman" w:hAnsi="Calibri" w:cs="Times New Roman"/>
                <w:color w:val="000000"/>
                <w:sz w:val="16"/>
                <w:szCs w:val="16"/>
                <w:lang w:val="en-GB"/>
              </w:rPr>
              <w:t>50,</w:t>
            </w:r>
            <w:r w:rsidR="003A5E5F" w:rsidRPr="004F4E45">
              <w:rPr>
                <w:rFonts w:ascii="Calibri" w:eastAsia="Times New Roman" w:hAnsi="Calibri" w:cs="Times New Roman"/>
                <w:color w:val="000000"/>
                <w:sz w:val="16"/>
                <w:szCs w:val="16"/>
                <w:lang w:val="en-GB"/>
              </w:rPr>
              <w:t xml:space="preserve"> 51,</w:t>
            </w:r>
            <w:r w:rsidR="00E51D6F" w:rsidRPr="004F4E45">
              <w:rPr>
                <w:rFonts w:ascii="Calibri" w:eastAsia="Times New Roman" w:hAnsi="Calibri" w:cs="Times New Roman"/>
                <w:color w:val="000000"/>
                <w:sz w:val="16"/>
                <w:szCs w:val="16"/>
                <w:lang w:val="en-GB"/>
              </w:rPr>
              <w:t xml:space="preserve"> 56, </w:t>
            </w:r>
            <w:r w:rsidR="005E4FE4" w:rsidRPr="004F4E45">
              <w:rPr>
                <w:rFonts w:ascii="Calibri" w:eastAsia="Times New Roman" w:hAnsi="Calibri" w:cs="Times New Roman"/>
                <w:color w:val="000000"/>
                <w:sz w:val="16"/>
                <w:szCs w:val="16"/>
                <w:lang w:val="en-GB"/>
              </w:rPr>
              <w:t>57,</w:t>
            </w:r>
            <w:r w:rsidR="00EE6D27" w:rsidRPr="004F4E45">
              <w:rPr>
                <w:rFonts w:ascii="Calibri" w:eastAsia="Times New Roman" w:hAnsi="Calibri" w:cs="Times New Roman"/>
                <w:color w:val="000000"/>
                <w:sz w:val="16"/>
                <w:szCs w:val="16"/>
                <w:lang w:val="en-GB"/>
              </w:rPr>
              <w:t xml:space="preserve"> 63</w:t>
            </w:r>
          </w:p>
        </w:tc>
        <w:tc>
          <w:tcPr>
            <w:tcW w:w="709" w:type="dxa"/>
          </w:tcPr>
          <w:p w14:paraId="5DF51CBA" w14:textId="41084EE9"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3</w:t>
            </w:r>
          </w:p>
        </w:tc>
      </w:tr>
      <w:tr w:rsidR="00541F55" w:rsidRPr="004F4E45" w14:paraId="18A78C16" w14:textId="77777777" w:rsidTr="00FE2B18">
        <w:trPr>
          <w:trHeight w:val="300"/>
        </w:trPr>
        <w:tc>
          <w:tcPr>
            <w:tcW w:w="1146" w:type="dxa"/>
            <w:shd w:val="clear" w:color="auto" w:fill="auto"/>
            <w:noWrap/>
            <w:vAlign w:val="bottom"/>
            <w:hideMark/>
          </w:tcPr>
          <w:p w14:paraId="2722F4CA" w14:textId="0AEB243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eyes B, H.</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ytlZkjNe","properties":{"formattedCitation":"(114)","plainCitation":"(114)","noteIndex":0},"citationItems":[{"id":3551,"uris":["http://zotero.org/users/3447303/items/7Y3R9I8C"],"uri":["http://zotero.org/users/3447303/items/7Y3R9I8C"],"itemData":{"id":3551,"type":"article-journal","title":"The manuscripts' review process in Revista Médica de Chile and its peer-reviewers during the year 2012","container-title":"Revista Medica De Chile","page":"903-908","volume":"141","issue":"7","archive":"Scopus C2 - 24356739","abstract":"Mainstream journals, whether printed or electronic, are characterized -among other standards- by the use of external peer review to critically assess those manuscripts that have been submitted for publication. Although the editors' decisions are independent and usually final, they rely strongly on peer reviewers' reports. The criticisms, advices, or specific suggestions contained in peer reviewers' reports are a good stimulus to improve the manuscripts before its acceptance and publication. This article summarizes the stages of the manuscripts' review process in Revista Médica de Chile. During the year 2012, 534 persons participated as peer-reviewers. Each one reviewed one or more manuscripts in the year. Their names are listed in this article, in recognition of their voluntary contribution to the quality of this journal.","DOI":"10.4067/S0034-98872013000700010","ISSN":"00349887 (ISSN)","language":"English; Spanish","author":[{"family":"Reyes B","given":"H."},{"family":"Andresen H","given":"M."},{"family":"Palma H","given":"J."}],"issued":{"date-parts":[["2013"]]}}}],"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4)</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3159FC9"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F9F908C" w14:textId="125A0032"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7794358"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Revista</w:t>
            </w:r>
            <w:proofErr w:type="spellEnd"/>
            <w:r w:rsidRPr="004F4E45">
              <w:rPr>
                <w:rFonts w:ascii="Calibri" w:eastAsia="Times New Roman" w:hAnsi="Calibri" w:cs="Times New Roman"/>
                <w:color w:val="000000"/>
                <w:sz w:val="16"/>
                <w:szCs w:val="16"/>
                <w:lang w:val="en-GB"/>
              </w:rPr>
              <w:t xml:space="preserve"> </w:t>
            </w:r>
            <w:proofErr w:type="spellStart"/>
            <w:r w:rsidRPr="004F4E45">
              <w:rPr>
                <w:rFonts w:ascii="Calibri" w:eastAsia="Times New Roman" w:hAnsi="Calibri" w:cs="Times New Roman"/>
                <w:color w:val="000000"/>
                <w:sz w:val="16"/>
                <w:szCs w:val="16"/>
                <w:lang w:val="en-GB"/>
              </w:rPr>
              <w:t>Medica</w:t>
            </w:r>
            <w:proofErr w:type="spellEnd"/>
            <w:r w:rsidRPr="004F4E45">
              <w:rPr>
                <w:rFonts w:ascii="Calibri" w:eastAsia="Times New Roman" w:hAnsi="Calibri" w:cs="Times New Roman"/>
                <w:color w:val="000000"/>
                <w:sz w:val="16"/>
                <w:szCs w:val="16"/>
                <w:lang w:val="en-GB"/>
              </w:rPr>
              <w:t xml:space="preserve"> De Chile</w:t>
            </w:r>
          </w:p>
        </w:tc>
        <w:tc>
          <w:tcPr>
            <w:tcW w:w="630" w:type="dxa"/>
            <w:shd w:val="clear" w:color="auto" w:fill="auto"/>
            <w:noWrap/>
            <w:vAlign w:val="bottom"/>
            <w:hideMark/>
          </w:tcPr>
          <w:p w14:paraId="62197AE2"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068C09DF" w14:textId="21C6462C"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4563545A" w14:textId="0F75FDF1"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0EA7DE36" w14:textId="6EADAE47"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5904651A"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541F55" w:rsidRPr="004F4E45" w14:paraId="14CF883B" w14:textId="77777777" w:rsidTr="00FE2B18">
        <w:trPr>
          <w:trHeight w:val="300"/>
        </w:trPr>
        <w:tc>
          <w:tcPr>
            <w:tcW w:w="1146" w:type="dxa"/>
            <w:shd w:val="clear" w:color="auto" w:fill="auto"/>
            <w:noWrap/>
            <w:vAlign w:val="bottom"/>
            <w:hideMark/>
          </w:tcPr>
          <w:p w14:paraId="6EB5E235" w14:textId="07ADD22B"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ichardson, D.</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o0w6LRJx","properties":{"formattedCitation":"(115)","plainCitation":"(115)","noteIndex":0},"citationItems":[{"id":829,"uris":["http://zotero.org/users/3447303/items/QIEHXRN3"],"uri":["http://zotero.org/users/3447303/items/QIEHXRN3"],"itemData":{"id":829,"type":"article-journal","title":"JAVA revises peer-reviewer guidelines.","container-title":"Journal of the Association for Vascular Access","page":"98-100","volume":"11","issue":"2","source":"EBSCOhost","archive":"rzh","abstract":"When a manuscript is submitted to the Journal of the Association for Vascular Access (JAVA), it undergoes a stringent review process by two to three peer reviewers who are experts in the field of vascular access. To ensure that authors are provided the most helpful review possible, JAVA's Publications Committee felt that an assessment of reviewer guidelines used in the past several years was in order Therefore, a small task force of members from JAVA's Publications Committee reviewed the existing guidelines and, over a three-month period, updated them. The goal of these revised guidelines is for peer reviewers to be able to provide authors with highly detailed and informative reviews. For reviewers, the new guidelines will clarify the type of information required in a review, which in turn, will generate more detailed feedback for the authors. Both authors and JAVA reviewers will find these new guidelines important because they will ultimately improve the quality of the manuscripts published in the Journal.","ISSN":"1552-8855","journalAbbreviation":"Journal of the Association for Vascular Access","author":[{"literal":"Richardson D"},{"literal":"Vesely T"},{"literal":"Costa N"},{"literal":"Dean S"},{"literal":"Moureau N"},{"literal":"Wise M"}],"issued":{"date-parts":[["2006"]]}}}],"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5)</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2B410A0"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0EEB040" w14:textId="4E7ECED0"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FEC7731"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AVA - Journal of the Association for Vascular Access</w:t>
            </w:r>
          </w:p>
        </w:tc>
        <w:tc>
          <w:tcPr>
            <w:tcW w:w="630" w:type="dxa"/>
            <w:shd w:val="clear" w:color="auto" w:fill="auto"/>
            <w:noWrap/>
            <w:vAlign w:val="bottom"/>
            <w:hideMark/>
          </w:tcPr>
          <w:p w14:paraId="6DA57AE0"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6</w:t>
            </w:r>
          </w:p>
        </w:tc>
        <w:tc>
          <w:tcPr>
            <w:tcW w:w="1080" w:type="dxa"/>
            <w:shd w:val="clear" w:color="auto" w:fill="auto"/>
            <w:noWrap/>
            <w:vAlign w:val="bottom"/>
            <w:hideMark/>
          </w:tcPr>
          <w:p w14:paraId="0067C8AF" w14:textId="71D0F0AE"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88A84DE" w14:textId="3ED40AE0"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65180154" w14:textId="2CC1D135"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64F7E31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541F55" w:rsidRPr="004F4E45" w14:paraId="78E99453" w14:textId="77777777" w:rsidTr="00FE2B18">
        <w:trPr>
          <w:trHeight w:val="300"/>
        </w:trPr>
        <w:tc>
          <w:tcPr>
            <w:tcW w:w="1146" w:type="dxa"/>
            <w:shd w:val="clear" w:color="auto" w:fill="auto"/>
            <w:noWrap/>
            <w:vAlign w:val="bottom"/>
            <w:hideMark/>
          </w:tcPr>
          <w:p w14:paraId="78A9EC9D" w14:textId="2BBDA4DB"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Riss</w:t>
            </w:r>
            <w:proofErr w:type="spellEnd"/>
            <w:r w:rsidRPr="004F4E45">
              <w:rPr>
                <w:rFonts w:ascii="Calibri" w:eastAsia="Times New Roman" w:hAnsi="Calibri" w:cs="Times New Roman"/>
                <w:color w:val="000000"/>
                <w:sz w:val="16"/>
                <w:szCs w:val="16"/>
                <w:lang w:val="en-GB"/>
              </w:rPr>
              <w:t>, P.</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pIA3zImY","properties":{"formattedCitation":"(116)","plainCitation":"(116)","noteIndex":0},"citationItems":[{"id":3831,"uris":["http://zotero.org/users/3447303/items/A3EPTN4I"],"uri":["http://zotero.org/users/3447303/items/A3EPTN4I"],"itemData":{"id":3831,"type":"article-journal","title":"The peer review process I: submitting a manuscript","container-title":"International Urogynecology Journal","page":"253-254","volume":"23","issue":"3","archive_location":"WOS:000300552400001","ISSN":"0937-3462","journalAbbreviation":"Int. Urogynecol. J.","language":"English","author":[{"family":"Riss","given":"P."}],"issued":{"date-parts":[["2012",3]]}}}],"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6)</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9E7312E"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5568C27" w14:textId="77AE2B5C"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44B70DD"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International </w:t>
            </w:r>
            <w:proofErr w:type="spellStart"/>
            <w:r w:rsidRPr="004F4E45">
              <w:rPr>
                <w:rFonts w:ascii="Calibri" w:eastAsia="Times New Roman" w:hAnsi="Calibri" w:cs="Times New Roman"/>
                <w:color w:val="000000"/>
                <w:sz w:val="16"/>
                <w:szCs w:val="16"/>
                <w:lang w:val="en-GB"/>
              </w:rPr>
              <w:t>Urogynecology</w:t>
            </w:r>
            <w:proofErr w:type="spellEnd"/>
            <w:r w:rsidRPr="004F4E45">
              <w:rPr>
                <w:rFonts w:ascii="Calibri" w:eastAsia="Times New Roman" w:hAnsi="Calibri" w:cs="Times New Roman"/>
                <w:color w:val="000000"/>
                <w:sz w:val="16"/>
                <w:szCs w:val="16"/>
                <w:lang w:val="en-GB"/>
              </w:rPr>
              <w:t xml:space="preserve"> Journal</w:t>
            </w:r>
          </w:p>
        </w:tc>
        <w:tc>
          <w:tcPr>
            <w:tcW w:w="630" w:type="dxa"/>
            <w:shd w:val="clear" w:color="auto" w:fill="auto"/>
            <w:noWrap/>
            <w:vAlign w:val="bottom"/>
            <w:hideMark/>
          </w:tcPr>
          <w:p w14:paraId="5D3586B4"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697D9EF9" w14:textId="6FC254D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C87FA02" w14:textId="0D3DB604" w:rsidR="00EE6D27" w:rsidRPr="004F4E45" w:rsidRDefault="00541F55"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5F7507" w:rsidRPr="004F4E45">
              <w:t xml:space="preserve"> </w:t>
            </w:r>
            <w:r w:rsidR="005F7507" w:rsidRPr="004F4E45">
              <w:rPr>
                <w:rFonts w:ascii="Calibri" w:eastAsia="Times New Roman" w:hAnsi="Calibri" w:cs="Times New Roman"/>
                <w:color w:val="000000"/>
                <w:sz w:val="16"/>
                <w:szCs w:val="16"/>
                <w:lang w:val="en-GB"/>
              </w:rPr>
              <w:t>Abstract,</w:t>
            </w:r>
            <w:r w:rsidR="001D4507" w:rsidRPr="004F4E45">
              <w:t xml:space="preserve"> </w:t>
            </w:r>
            <w:r w:rsidR="001D4507" w:rsidRPr="004F4E45">
              <w:rPr>
                <w:rFonts w:ascii="Calibri" w:eastAsia="Times New Roman" w:hAnsi="Calibri" w:cs="Times New Roman"/>
                <w:color w:val="000000"/>
                <w:sz w:val="16"/>
                <w:szCs w:val="16"/>
                <w:lang w:val="en-GB"/>
              </w:rPr>
              <w:t>Introduction,</w:t>
            </w:r>
            <w:r w:rsidR="002B13EE" w:rsidRPr="004F4E45">
              <w:t xml:space="preserve"> </w:t>
            </w:r>
            <w:r w:rsidR="002B13EE" w:rsidRPr="004F4E45">
              <w:rPr>
                <w:rFonts w:ascii="Calibri" w:eastAsia="Times New Roman" w:hAnsi="Calibri" w:cs="Times New Roman"/>
                <w:color w:val="000000"/>
                <w:sz w:val="16"/>
                <w:szCs w:val="16"/>
                <w:lang w:val="en-GB"/>
              </w:rPr>
              <w:t>Methods,</w:t>
            </w:r>
          </w:p>
          <w:p w14:paraId="33F7A828" w14:textId="137C7F50" w:rsidR="00EE6D27" w:rsidRPr="004F4E45" w:rsidRDefault="003E4F9F" w:rsidP="001744FB">
            <w:pPr>
              <w:spacing w:after="0" w:line="240" w:lineRule="auto"/>
            </w:pPr>
            <w:r w:rsidRPr="004F4E45">
              <w:rPr>
                <w:rFonts w:ascii="Calibri" w:eastAsia="Times New Roman" w:hAnsi="Calibri" w:cs="Times New Roman"/>
                <w:color w:val="000000"/>
                <w:sz w:val="16"/>
                <w:szCs w:val="16"/>
                <w:lang w:val="en-GB"/>
              </w:rPr>
              <w:t>Results,</w:t>
            </w:r>
          </w:p>
          <w:p w14:paraId="57903A40" w14:textId="2F74F17E" w:rsidR="00541F55" w:rsidRPr="004F4E45" w:rsidRDefault="00EE6D2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53178A5B" w14:textId="2A2CDAF5"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896A5C" w:rsidRPr="004F4E45">
              <w:rPr>
                <w:rFonts w:ascii="Calibri" w:eastAsia="Times New Roman" w:hAnsi="Calibri" w:cs="Times New Roman"/>
                <w:color w:val="000000"/>
                <w:sz w:val="16"/>
                <w:szCs w:val="16"/>
                <w:lang w:val="en-GB"/>
              </w:rPr>
              <w:t xml:space="preserve">3, </w:t>
            </w:r>
            <w:r w:rsidR="00AF14F3" w:rsidRPr="004F4E45">
              <w:rPr>
                <w:rFonts w:ascii="Calibri" w:eastAsia="Times New Roman" w:hAnsi="Calibri" w:cs="Times New Roman"/>
                <w:color w:val="000000"/>
                <w:sz w:val="16"/>
                <w:szCs w:val="16"/>
                <w:lang w:val="en-GB"/>
              </w:rPr>
              <w:t>8,</w:t>
            </w:r>
            <w:r w:rsidR="005F7507" w:rsidRPr="004F4E45">
              <w:rPr>
                <w:rFonts w:ascii="Calibri" w:eastAsia="Times New Roman" w:hAnsi="Calibri" w:cs="Times New Roman"/>
                <w:color w:val="000000"/>
                <w:sz w:val="16"/>
                <w:szCs w:val="16"/>
                <w:lang w:val="en-GB"/>
              </w:rPr>
              <w:t xml:space="preserve"> 24, </w:t>
            </w:r>
            <w:r w:rsidR="001D4507" w:rsidRPr="004F4E45">
              <w:rPr>
                <w:rFonts w:ascii="Calibri" w:eastAsia="Times New Roman" w:hAnsi="Calibri" w:cs="Times New Roman"/>
                <w:color w:val="000000"/>
                <w:sz w:val="16"/>
                <w:szCs w:val="16"/>
                <w:lang w:val="en-GB"/>
              </w:rPr>
              <w:t xml:space="preserve">27, </w:t>
            </w:r>
            <w:r w:rsidR="002B13EE" w:rsidRPr="004F4E45">
              <w:rPr>
                <w:rFonts w:ascii="Calibri" w:eastAsia="Times New Roman" w:hAnsi="Calibri" w:cs="Times New Roman"/>
                <w:color w:val="000000"/>
                <w:sz w:val="16"/>
                <w:szCs w:val="16"/>
                <w:lang w:val="en-GB"/>
              </w:rPr>
              <w:t xml:space="preserve">30, </w:t>
            </w:r>
            <w:r w:rsidR="003E4F9F" w:rsidRPr="004F4E45">
              <w:rPr>
                <w:rFonts w:ascii="Calibri" w:eastAsia="Times New Roman" w:hAnsi="Calibri" w:cs="Times New Roman"/>
                <w:color w:val="000000"/>
                <w:sz w:val="16"/>
                <w:szCs w:val="16"/>
                <w:lang w:val="en-GB"/>
              </w:rPr>
              <w:t>46,</w:t>
            </w:r>
            <w:r w:rsidR="00EE6D27" w:rsidRPr="004F4E45">
              <w:rPr>
                <w:rFonts w:ascii="Calibri" w:eastAsia="Times New Roman" w:hAnsi="Calibri" w:cs="Times New Roman"/>
                <w:color w:val="000000"/>
                <w:sz w:val="16"/>
                <w:szCs w:val="16"/>
                <w:lang w:val="en-GB"/>
              </w:rPr>
              <w:t xml:space="preserve"> 51, 70</w:t>
            </w:r>
          </w:p>
        </w:tc>
        <w:tc>
          <w:tcPr>
            <w:tcW w:w="709" w:type="dxa"/>
          </w:tcPr>
          <w:p w14:paraId="4923AE7C"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9</w:t>
            </w:r>
          </w:p>
        </w:tc>
      </w:tr>
      <w:tr w:rsidR="00541F55" w:rsidRPr="004F4E45" w14:paraId="217ECB88" w14:textId="77777777" w:rsidTr="00FE2B18">
        <w:trPr>
          <w:trHeight w:val="300"/>
        </w:trPr>
        <w:tc>
          <w:tcPr>
            <w:tcW w:w="1146" w:type="dxa"/>
            <w:shd w:val="clear" w:color="auto" w:fill="auto"/>
            <w:noWrap/>
            <w:vAlign w:val="bottom"/>
            <w:hideMark/>
          </w:tcPr>
          <w:p w14:paraId="33EC26B8" w14:textId="76711D14"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oberts, J.</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duq8tjVx","properties":{"formattedCitation":"(117)","plainCitation":"(117)","noteIndex":0},"citationItems":[{"id":4554,"uris":["http://zotero.org/users/3447303/items/389TH7AS"],"uri":["http://zotero.org/users/3447303/items/389TH7AS"],"itemData":{"id":4554,"type":"article-journal","title":"Peer review and The journal of sexual medicine: Management and collaborative effort","container-title":"Journal of Sexual Medicine","page":"1029-1032","volume":"5","issue":"5","archive_location":"WOS:000255287000001","ISSN":"1743-6095","journalAbbreviation":"J. Sex. Med.","language":"English","author":[{"family":"Roberts","given":"J."},{"family":"Schena","given":"D."}],"issued":{"date-parts":[["2008",5]]}}}],"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7)</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5963059"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DC96F17" w14:textId="15D8BA0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3B7BE5D"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Sexual Medicine</w:t>
            </w:r>
          </w:p>
        </w:tc>
        <w:tc>
          <w:tcPr>
            <w:tcW w:w="630" w:type="dxa"/>
            <w:shd w:val="clear" w:color="auto" w:fill="auto"/>
            <w:noWrap/>
            <w:vAlign w:val="bottom"/>
            <w:hideMark/>
          </w:tcPr>
          <w:p w14:paraId="1B0EDD1D"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8</w:t>
            </w:r>
          </w:p>
        </w:tc>
        <w:tc>
          <w:tcPr>
            <w:tcW w:w="1080" w:type="dxa"/>
            <w:shd w:val="clear" w:color="auto" w:fill="auto"/>
            <w:noWrap/>
            <w:vAlign w:val="bottom"/>
            <w:hideMark/>
          </w:tcPr>
          <w:p w14:paraId="24456785" w14:textId="3664796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132B749" w14:textId="0ECB20B4" w:rsidR="00FB4384" w:rsidRPr="004F4E45" w:rsidRDefault="00CA5FA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r w:rsidR="00515E17" w:rsidRPr="004F4E45">
              <w:t xml:space="preserve"> </w:t>
            </w:r>
            <w:r w:rsidR="00515E17" w:rsidRPr="004F4E45">
              <w:rPr>
                <w:rFonts w:ascii="Calibri" w:eastAsia="Times New Roman" w:hAnsi="Calibri" w:cs="Times New Roman"/>
                <w:color w:val="000000"/>
                <w:sz w:val="16"/>
                <w:szCs w:val="16"/>
                <w:lang w:val="en-GB"/>
              </w:rPr>
              <w:t>Methods,</w:t>
            </w:r>
            <w:r w:rsidR="00FB4384" w:rsidRPr="004F4E45">
              <w:t xml:space="preserve"> </w:t>
            </w:r>
            <w:r w:rsidR="00FB4384" w:rsidRPr="004F4E45">
              <w:rPr>
                <w:rFonts w:ascii="Calibri" w:eastAsia="Times New Roman" w:hAnsi="Calibri" w:cs="Times New Roman"/>
                <w:color w:val="000000"/>
                <w:sz w:val="16"/>
                <w:szCs w:val="16"/>
                <w:lang w:val="en-GB"/>
              </w:rPr>
              <w:t>Results,</w:t>
            </w:r>
            <w:r w:rsidR="00435683" w:rsidRPr="004F4E45">
              <w:t xml:space="preserve"> </w:t>
            </w:r>
            <w:r w:rsidR="00435683" w:rsidRPr="004F4E45">
              <w:rPr>
                <w:rFonts w:ascii="Calibri" w:eastAsia="Times New Roman" w:hAnsi="Calibri" w:cs="Times New Roman"/>
                <w:color w:val="000000"/>
                <w:sz w:val="16"/>
                <w:szCs w:val="16"/>
                <w:lang w:val="en-GB"/>
              </w:rPr>
              <w:t>Address ethical aspects,</w:t>
            </w:r>
            <w:r w:rsidR="006E3DDC" w:rsidRPr="004F4E45">
              <w:t xml:space="preserve"> </w:t>
            </w:r>
            <w:r w:rsidR="000B351B"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41AE6AAC" w14:textId="4792315F" w:rsidR="00541F55" w:rsidRPr="004F4E45" w:rsidRDefault="000B351B"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2,</w:t>
            </w:r>
            <w:r w:rsidR="00515E17" w:rsidRPr="004F4E45">
              <w:rPr>
                <w:rFonts w:ascii="Calibri" w:eastAsia="Times New Roman" w:hAnsi="Calibri" w:cs="Times New Roman"/>
                <w:color w:val="000000"/>
                <w:sz w:val="16"/>
                <w:szCs w:val="16"/>
                <w:lang w:val="en-GB"/>
              </w:rPr>
              <w:t xml:space="preserve"> </w:t>
            </w:r>
            <w:r w:rsidR="003A673A" w:rsidRPr="004F4E45">
              <w:rPr>
                <w:rFonts w:ascii="Calibri" w:eastAsia="Times New Roman" w:hAnsi="Calibri" w:cs="Times New Roman"/>
                <w:color w:val="000000"/>
                <w:sz w:val="16"/>
                <w:szCs w:val="16"/>
                <w:lang w:val="en-GB"/>
              </w:rPr>
              <w:t xml:space="preserve">35, </w:t>
            </w:r>
            <w:r w:rsidR="00430C50" w:rsidRPr="004F4E45">
              <w:rPr>
                <w:rFonts w:ascii="Calibri" w:eastAsia="Times New Roman" w:hAnsi="Calibri" w:cs="Times New Roman"/>
                <w:color w:val="000000"/>
                <w:sz w:val="16"/>
                <w:szCs w:val="16"/>
                <w:lang w:val="en-GB"/>
              </w:rPr>
              <w:t>38,</w:t>
            </w:r>
            <w:r w:rsidR="00FB4384" w:rsidRPr="004F4E45">
              <w:rPr>
                <w:rFonts w:ascii="Calibri" w:eastAsia="Times New Roman" w:hAnsi="Calibri" w:cs="Times New Roman"/>
                <w:color w:val="000000"/>
                <w:sz w:val="16"/>
                <w:szCs w:val="16"/>
                <w:lang w:val="en-GB"/>
              </w:rPr>
              <w:t xml:space="preserve"> 49</w:t>
            </w:r>
            <w:r w:rsidR="00435683" w:rsidRPr="004F4E45">
              <w:rPr>
                <w:rFonts w:ascii="Calibri" w:eastAsia="Times New Roman" w:hAnsi="Calibri" w:cs="Times New Roman"/>
                <w:color w:val="000000"/>
                <w:sz w:val="16"/>
                <w:szCs w:val="16"/>
                <w:lang w:val="en-GB"/>
              </w:rPr>
              <w:t>, 60,</w:t>
            </w:r>
            <w:r w:rsidRPr="004F4E45">
              <w:rPr>
                <w:rFonts w:ascii="Calibri" w:eastAsia="Times New Roman" w:hAnsi="Calibri" w:cs="Times New Roman"/>
                <w:color w:val="000000"/>
                <w:sz w:val="16"/>
                <w:szCs w:val="16"/>
                <w:lang w:val="en-GB"/>
              </w:rPr>
              <w:t xml:space="preserve"> 70</w:t>
            </w:r>
          </w:p>
        </w:tc>
        <w:tc>
          <w:tcPr>
            <w:tcW w:w="709" w:type="dxa"/>
          </w:tcPr>
          <w:p w14:paraId="5B3F2BC3"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6</w:t>
            </w:r>
          </w:p>
        </w:tc>
      </w:tr>
      <w:tr w:rsidR="00541F55" w:rsidRPr="004F4E45" w14:paraId="14AB5070" w14:textId="77777777" w:rsidTr="00FE2B18">
        <w:trPr>
          <w:trHeight w:val="300"/>
        </w:trPr>
        <w:tc>
          <w:tcPr>
            <w:tcW w:w="1146" w:type="dxa"/>
            <w:shd w:val="clear" w:color="auto" w:fill="auto"/>
            <w:noWrap/>
            <w:vAlign w:val="bottom"/>
            <w:hideMark/>
          </w:tcPr>
          <w:p w14:paraId="1852E545" w14:textId="5C9C4924"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oberts, L. W.</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Abtf7tnP","properties":{"formattedCitation":"(118)","plainCitation":"(118)","noteIndex":0},"citationItems":[{"id":5177,"uris":["http://zotero.org/users/3447303/items/GP5BLIGL"],"uri":["http://zotero.org/users/3447303/items/GP5BLIGL"],"itemData":{"id":5177,"type":"article-journal","title":"On the centrality of peer review","container-title":"Academic Psychiatry","page":"221-222","volume":"26","issue":"4","archive_location":"WOS:000179402800001","ISSN":"1042-9670","journalAbbreviation":"Acad. Psych.","language":"English","author":[{"family":"Roberts","given":"L. W."}],"issued":{"date-parts":[["2002"]],"season":"Win"}}}],"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8)</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F3238C5"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04B8B9F5" w14:textId="4E7CD1E4"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DC29E0E"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cademic Psychiatry Win</w:t>
            </w:r>
          </w:p>
        </w:tc>
        <w:tc>
          <w:tcPr>
            <w:tcW w:w="630" w:type="dxa"/>
            <w:shd w:val="clear" w:color="auto" w:fill="auto"/>
            <w:noWrap/>
            <w:vAlign w:val="bottom"/>
            <w:hideMark/>
          </w:tcPr>
          <w:p w14:paraId="6E3665C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2</w:t>
            </w:r>
          </w:p>
        </w:tc>
        <w:tc>
          <w:tcPr>
            <w:tcW w:w="1080" w:type="dxa"/>
            <w:shd w:val="clear" w:color="auto" w:fill="auto"/>
            <w:noWrap/>
            <w:vAlign w:val="bottom"/>
            <w:hideMark/>
          </w:tcPr>
          <w:p w14:paraId="37ECB787" w14:textId="258D038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25BCC0E" w14:textId="77777777" w:rsidR="00541F55" w:rsidRPr="004F4E45" w:rsidRDefault="005C767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p>
          <w:p w14:paraId="4EAC340E" w14:textId="2DCC2004" w:rsidR="00E96748" w:rsidRPr="004F4E45" w:rsidRDefault="009140D3" w:rsidP="001744FB">
            <w:pPr>
              <w:spacing w:after="0" w:line="240" w:lineRule="auto"/>
            </w:pPr>
            <w:r w:rsidRPr="004F4E45">
              <w:rPr>
                <w:rFonts w:ascii="Calibri" w:eastAsia="Times New Roman" w:hAnsi="Calibri" w:cs="Times New Roman"/>
                <w:color w:val="000000"/>
                <w:sz w:val="16"/>
                <w:szCs w:val="16"/>
                <w:lang w:val="en-GB"/>
              </w:rPr>
              <w:t>Title is accurate,</w:t>
            </w:r>
            <w:r w:rsidR="005F7507" w:rsidRPr="004F4E45">
              <w:t xml:space="preserve"> </w:t>
            </w:r>
            <w:r w:rsidR="005F7507"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7246A0" w:rsidRPr="004F4E45">
              <w:t xml:space="preserve"> </w:t>
            </w:r>
            <w:r w:rsidR="007246A0" w:rsidRPr="004F4E45">
              <w:rPr>
                <w:rFonts w:ascii="Calibri" w:eastAsia="Times New Roman" w:hAnsi="Calibri" w:cs="Times New Roman"/>
                <w:color w:val="000000"/>
                <w:sz w:val="16"/>
                <w:szCs w:val="16"/>
                <w:lang w:val="en-GB"/>
              </w:rPr>
              <w:t>Methods,</w:t>
            </w:r>
          </w:p>
          <w:p w14:paraId="2CE05318" w14:textId="0AF4FD1E" w:rsidR="00E96748" w:rsidRPr="004F4E45" w:rsidRDefault="003E4F9F"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E96748" w:rsidRPr="004F4E45">
              <w:rPr>
                <w:rFonts w:ascii="Calibri" w:eastAsia="Times New Roman" w:hAnsi="Calibri" w:cs="Times New Roman"/>
                <w:color w:val="000000"/>
                <w:sz w:val="16"/>
                <w:szCs w:val="16"/>
                <w:lang w:val="en-GB"/>
              </w:rPr>
              <w:t>Discussion/</w:t>
            </w:r>
            <w:proofErr w:type="spellStart"/>
            <w:r w:rsidR="00E96748"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1057A5FA" w14:textId="739F1C32" w:rsidR="00E96748"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1537CA70" w14:textId="560F09D8" w:rsidR="009140D3" w:rsidRPr="004F4E45" w:rsidRDefault="00E96748"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185DE8BB" w14:textId="3A09A220" w:rsidR="00541F55" w:rsidRPr="004F4E45" w:rsidRDefault="005C7679"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5, 16, </w:t>
            </w:r>
            <w:r w:rsidR="00753B84" w:rsidRPr="004F4E45">
              <w:rPr>
                <w:rFonts w:ascii="Calibri" w:eastAsia="Times New Roman" w:hAnsi="Calibri" w:cs="Times New Roman"/>
                <w:color w:val="000000"/>
                <w:sz w:val="16"/>
                <w:szCs w:val="16"/>
                <w:lang w:val="en-GB"/>
              </w:rPr>
              <w:t xml:space="preserve">20, </w:t>
            </w:r>
            <w:r w:rsidR="009140D3" w:rsidRPr="004F4E45">
              <w:rPr>
                <w:rFonts w:ascii="Calibri" w:eastAsia="Times New Roman" w:hAnsi="Calibri" w:cs="Times New Roman"/>
                <w:color w:val="000000"/>
                <w:sz w:val="16"/>
                <w:szCs w:val="16"/>
                <w:lang w:val="en-GB"/>
              </w:rPr>
              <w:t>21,</w:t>
            </w:r>
            <w:r w:rsidR="005F7507" w:rsidRPr="004F4E45">
              <w:rPr>
                <w:rFonts w:ascii="Calibri" w:eastAsia="Times New Roman" w:hAnsi="Calibri" w:cs="Times New Roman"/>
                <w:color w:val="000000"/>
                <w:sz w:val="16"/>
                <w:szCs w:val="16"/>
                <w:lang w:val="en-GB"/>
              </w:rPr>
              <w:t xml:space="preserve"> 24, </w:t>
            </w:r>
            <w:r w:rsidR="00A32889" w:rsidRPr="004F4E45">
              <w:rPr>
                <w:rFonts w:ascii="Calibri" w:eastAsia="Times New Roman" w:hAnsi="Calibri" w:cs="Times New Roman"/>
                <w:color w:val="000000"/>
                <w:sz w:val="16"/>
                <w:szCs w:val="16"/>
                <w:lang w:val="en-GB"/>
              </w:rPr>
              <w:t>26,</w:t>
            </w:r>
            <w:r w:rsidR="002B13EE" w:rsidRPr="004F4E45">
              <w:rPr>
                <w:rFonts w:ascii="Calibri" w:eastAsia="Times New Roman" w:hAnsi="Calibri" w:cs="Times New Roman"/>
                <w:color w:val="000000"/>
                <w:sz w:val="16"/>
                <w:szCs w:val="16"/>
                <w:lang w:val="en-GB"/>
              </w:rPr>
              <w:t xml:space="preserve"> 29, </w:t>
            </w:r>
            <w:r w:rsidR="00E96748" w:rsidRPr="004F4E45">
              <w:rPr>
                <w:rFonts w:ascii="Calibri" w:eastAsia="Times New Roman" w:hAnsi="Calibri" w:cs="Times New Roman"/>
                <w:color w:val="000000"/>
                <w:sz w:val="16"/>
                <w:szCs w:val="16"/>
                <w:lang w:val="en-GB"/>
              </w:rPr>
              <w:t xml:space="preserve">31, </w:t>
            </w:r>
            <w:r w:rsidR="007246A0" w:rsidRPr="004F4E45">
              <w:rPr>
                <w:rFonts w:ascii="Calibri" w:eastAsia="Times New Roman" w:hAnsi="Calibri" w:cs="Times New Roman"/>
                <w:color w:val="000000"/>
                <w:sz w:val="16"/>
                <w:szCs w:val="16"/>
                <w:lang w:val="en-GB"/>
              </w:rPr>
              <w:t xml:space="preserve">33, </w:t>
            </w:r>
            <w:r w:rsidR="00BD5089" w:rsidRPr="004F4E45">
              <w:rPr>
                <w:rFonts w:ascii="Calibri" w:eastAsia="Times New Roman" w:hAnsi="Calibri" w:cs="Times New Roman"/>
                <w:color w:val="000000"/>
                <w:sz w:val="16"/>
                <w:szCs w:val="16"/>
                <w:lang w:val="en-GB"/>
              </w:rPr>
              <w:t xml:space="preserve">34, </w:t>
            </w:r>
            <w:r w:rsidR="003A673A" w:rsidRPr="004F4E45">
              <w:rPr>
                <w:rFonts w:ascii="Calibri" w:eastAsia="Times New Roman" w:hAnsi="Calibri" w:cs="Times New Roman"/>
                <w:color w:val="000000"/>
                <w:sz w:val="16"/>
                <w:szCs w:val="16"/>
                <w:lang w:val="en-GB"/>
              </w:rPr>
              <w:t xml:space="preserve">35, </w:t>
            </w:r>
            <w:r w:rsidR="00846E39" w:rsidRPr="004F4E45">
              <w:rPr>
                <w:rFonts w:ascii="Calibri" w:eastAsia="Times New Roman" w:hAnsi="Calibri" w:cs="Times New Roman"/>
                <w:color w:val="000000"/>
                <w:sz w:val="16"/>
                <w:szCs w:val="16"/>
                <w:lang w:val="en-GB"/>
              </w:rPr>
              <w:t xml:space="preserve">36, </w:t>
            </w:r>
            <w:r w:rsidR="003E4F9F" w:rsidRPr="004F4E45">
              <w:rPr>
                <w:rFonts w:ascii="Calibri" w:eastAsia="Times New Roman" w:hAnsi="Calibri" w:cs="Times New Roman"/>
                <w:color w:val="000000"/>
                <w:sz w:val="16"/>
                <w:szCs w:val="16"/>
                <w:lang w:val="en-GB"/>
              </w:rPr>
              <w:t xml:space="preserve">46, </w:t>
            </w:r>
            <w:r w:rsidR="007731B9" w:rsidRPr="004F4E45">
              <w:rPr>
                <w:rFonts w:ascii="Calibri" w:eastAsia="Times New Roman" w:hAnsi="Calibri" w:cs="Times New Roman"/>
                <w:color w:val="000000"/>
                <w:sz w:val="16"/>
                <w:szCs w:val="16"/>
                <w:lang w:val="en-GB"/>
              </w:rPr>
              <w:t xml:space="preserve">50, </w:t>
            </w:r>
            <w:r w:rsidR="003A5E5F" w:rsidRPr="004F4E45">
              <w:rPr>
                <w:rFonts w:ascii="Calibri" w:eastAsia="Times New Roman" w:hAnsi="Calibri" w:cs="Times New Roman"/>
                <w:color w:val="000000"/>
                <w:sz w:val="16"/>
                <w:szCs w:val="16"/>
                <w:lang w:val="en-GB"/>
              </w:rPr>
              <w:t xml:space="preserve">51, </w:t>
            </w:r>
            <w:r w:rsidR="00E51D6F" w:rsidRPr="004F4E45">
              <w:rPr>
                <w:rFonts w:ascii="Calibri" w:eastAsia="Times New Roman" w:hAnsi="Calibri" w:cs="Times New Roman"/>
                <w:color w:val="000000"/>
                <w:sz w:val="16"/>
                <w:szCs w:val="16"/>
                <w:lang w:val="en-GB"/>
              </w:rPr>
              <w:t xml:space="preserve">56, </w:t>
            </w:r>
            <w:r w:rsidR="005E4FE4" w:rsidRPr="004F4E45">
              <w:rPr>
                <w:rFonts w:ascii="Calibri" w:eastAsia="Times New Roman" w:hAnsi="Calibri" w:cs="Times New Roman"/>
                <w:color w:val="000000"/>
                <w:sz w:val="16"/>
                <w:szCs w:val="16"/>
                <w:lang w:val="en-GB"/>
              </w:rPr>
              <w:t xml:space="preserve">57, </w:t>
            </w:r>
            <w:r w:rsidR="00740F23" w:rsidRPr="004F4E45">
              <w:rPr>
                <w:rFonts w:ascii="Calibri" w:eastAsia="Times New Roman" w:hAnsi="Calibri" w:cs="Times New Roman"/>
                <w:color w:val="000000"/>
                <w:sz w:val="16"/>
                <w:szCs w:val="16"/>
                <w:lang w:val="en-GB"/>
              </w:rPr>
              <w:t>63,</w:t>
            </w:r>
          </w:p>
        </w:tc>
        <w:tc>
          <w:tcPr>
            <w:tcW w:w="709" w:type="dxa"/>
          </w:tcPr>
          <w:p w14:paraId="65B610B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8</w:t>
            </w:r>
          </w:p>
        </w:tc>
      </w:tr>
      <w:tr w:rsidR="00541F55" w:rsidRPr="004F4E45" w14:paraId="359B05D5" w14:textId="77777777" w:rsidTr="00FE2B18">
        <w:trPr>
          <w:trHeight w:val="300"/>
        </w:trPr>
        <w:tc>
          <w:tcPr>
            <w:tcW w:w="1146" w:type="dxa"/>
            <w:shd w:val="clear" w:color="auto" w:fill="auto"/>
            <w:noWrap/>
            <w:vAlign w:val="bottom"/>
            <w:hideMark/>
          </w:tcPr>
          <w:p w14:paraId="0B398F04" w14:textId="2FF95F2B"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Rogers, L. F.</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z8e6tSb8","properties":{"formattedCitation":"(119)","plainCitation":"(119)","noteIndex":0},"citationItems":[{"id":5176,"uris":["http://zotero.org/users/3447303/items/BKKGQ5YP"],"uri":["http://zotero.org/users/3447303/items/BKKGQ5YP"],"itemData":{"id":5176,"type":"article-journal","title":"Peer reviewers: Reviewing manuscripts for the AJR","container-title":"American Journal of Roentgenology","page":"1051-1052","volume":"178","issue":"5","archive_location":"WOS:000175077200001","ISSN":"0361-803X","journalAbbreviation":"Am. J. Roentgenol.","language":"English","author":[{"family":"Rogers","given":"L. F."}],"issued":{"date-parts":[["2002",5]]}}}],"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19)</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A303404"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64853B2" w14:textId="1E9D7820"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FBFB01F"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American Journal of </w:t>
            </w:r>
            <w:proofErr w:type="spellStart"/>
            <w:r w:rsidRPr="004F4E45">
              <w:rPr>
                <w:rFonts w:ascii="Calibri" w:eastAsia="Times New Roman" w:hAnsi="Calibri" w:cs="Times New Roman"/>
                <w:color w:val="000000"/>
                <w:sz w:val="16"/>
                <w:szCs w:val="16"/>
                <w:lang w:val="en-GB"/>
              </w:rPr>
              <w:t>Roentgenology</w:t>
            </w:r>
            <w:proofErr w:type="spellEnd"/>
          </w:p>
        </w:tc>
        <w:tc>
          <w:tcPr>
            <w:tcW w:w="630" w:type="dxa"/>
            <w:shd w:val="clear" w:color="auto" w:fill="auto"/>
            <w:noWrap/>
            <w:vAlign w:val="bottom"/>
            <w:hideMark/>
          </w:tcPr>
          <w:p w14:paraId="77D49B0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2</w:t>
            </w:r>
          </w:p>
        </w:tc>
        <w:tc>
          <w:tcPr>
            <w:tcW w:w="1080" w:type="dxa"/>
            <w:shd w:val="clear" w:color="auto" w:fill="auto"/>
            <w:noWrap/>
            <w:vAlign w:val="bottom"/>
            <w:hideMark/>
          </w:tcPr>
          <w:p w14:paraId="324B7E69" w14:textId="1A161694"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9A0D42B" w14:textId="5C6CF305" w:rsidR="000B351B" w:rsidRPr="004F4E45" w:rsidRDefault="005B6E1F" w:rsidP="001744FB">
            <w:pPr>
              <w:spacing w:after="0" w:line="240" w:lineRule="auto"/>
            </w:pPr>
            <w:r w:rsidRPr="004F4E45">
              <w:rPr>
                <w:rFonts w:ascii="Calibri" w:eastAsia="Times New Roman" w:hAnsi="Calibri" w:cs="Times New Roman"/>
                <w:color w:val="000000"/>
                <w:sz w:val="16"/>
                <w:szCs w:val="16"/>
                <w:lang w:val="en-GB"/>
              </w:rPr>
              <w:t>Make general comments,</w:t>
            </w:r>
          </w:p>
          <w:p w14:paraId="1AE0869A" w14:textId="5AB3FD0D" w:rsidR="000B351B" w:rsidRPr="004F4E45" w:rsidRDefault="007246A0" w:rsidP="001744FB">
            <w:pPr>
              <w:spacing w:after="0" w:line="240" w:lineRule="auto"/>
            </w:pPr>
            <w:r w:rsidRPr="004F4E45">
              <w:rPr>
                <w:rFonts w:ascii="Calibri" w:eastAsia="Times New Roman" w:hAnsi="Calibri" w:cs="Times New Roman"/>
                <w:color w:val="000000"/>
                <w:sz w:val="16"/>
                <w:szCs w:val="16"/>
                <w:lang w:val="en-GB"/>
              </w:rPr>
              <w:t>Methods,</w:t>
            </w:r>
          </w:p>
          <w:p w14:paraId="4AE798E8" w14:textId="45FFCDB0" w:rsidR="000B351B"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0B351B" w:rsidRPr="004F4E45">
              <w:rPr>
                <w:rFonts w:ascii="Calibri" w:eastAsia="Times New Roman" w:hAnsi="Calibri" w:cs="Times New Roman"/>
                <w:color w:val="000000"/>
                <w:sz w:val="16"/>
                <w:szCs w:val="16"/>
                <w:lang w:val="en-GB"/>
              </w:rPr>
              <w:t>Discussion/</w:t>
            </w:r>
            <w:proofErr w:type="spellStart"/>
            <w:r w:rsidR="000B351B"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29BD0FBB" w14:textId="0182BD58" w:rsidR="000B351B" w:rsidRPr="004F4E45" w:rsidRDefault="00825E0E"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76DFF6B8" w14:textId="65F0E64F" w:rsidR="00541F55" w:rsidRPr="004F4E45" w:rsidRDefault="000B351B"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0908E848" w14:textId="0FA69BBC" w:rsidR="00541F55" w:rsidRPr="004F4E45" w:rsidRDefault="005B6E1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3, </w:t>
            </w:r>
            <w:r w:rsidR="00326EEF" w:rsidRPr="004F4E45">
              <w:rPr>
                <w:rFonts w:ascii="Calibri" w:eastAsia="Times New Roman" w:hAnsi="Calibri" w:cs="Times New Roman"/>
                <w:color w:val="000000"/>
                <w:sz w:val="16"/>
                <w:szCs w:val="16"/>
                <w:lang w:val="en-GB"/>
              </w:rPr>
              <w:t xml:space="preserve">17, </w:t>
            </w:r>
            <w:r w:rsidR="007246A0" w:rsidRPr="004F4E45">
              <w:rPr>
                <w:rFonts w:ascii="Calibri" w:eastAsia="Times New Roman" w:hAnsi="Calibri" w:cs="Times New Roman"/>
                <w:color w:val="000000"/>
                <w:sz w:val="16"/>
                <w:szCs w:val="16"/>
                <w:lang w:val="en-GB"/>
              </w:rPr>
              <w:t xml:space="preserve">33, </w:t>
            </w:r>
            <w:r w:rsidR="00BD5089" w:rsidRPr="004F4E45">
              <w:rPr>
                <w:rFonts w:ascii="Calibri" w:eastAsia="Times New Roman" w:hAnsi="Calibri" w:cs="Times New Roman"/>
                <w:color w:val="000000"/>
                <w:sz w:val="16"/>
                <w:szCs w:val="16"/>
                <w:lang w:val="en-GB"/>
              </w:rPr>
              <w:t xml:space="preserve">34, </w:t>
            </w:r>
            <w:r w:rsidR="00713D80" w:rsidRPr="004F4E45">
              <w:rPr>
                <w:rFonts w:ascii="Calibri" w:eastAsia="Times New Roman" w:hAnsi="Calibri" w:cs="Times New Roman"/>
                <w:color w:val="000000"/>
                <w:sz w:val="16"/>
                <w:szCs w:val="16"/>
                <w:lang w:val="en-GB"/>
              </w:rPr>
              <w:t xml:space="preserve">45, </w:t>
            </w:r>
            <w:r w:rsidR="007731B9" w:rsidRPr="004F4E45">
              <w:rPr>
                <w:rFonts w:ascii="Calibri" w:eastAsia="Times New Roman" w:hAnsi="Calibri" w:cs="Times New Roman"/>
                <w:color w:val="000000"/>
                <w:sz w:val="16"/>
                <w:szCs w:val="16"/>
                <w:lang w:val="en-GB"/>
              </w:rPr>
              <w:t>50,</w:t>
            </w:r>
            <w:r w:rsidR="00E51D6F" w:rsidRPr="004F4E45">
              <w:rPr>
                <w:rFonts w:ascii="Calibri" w:eastAsia="Times New Roman" w:hAnsi="Calibri" w:cs="Times New Roman"/>
                <w:color w:val="000000"/>
                <w:sz w:val="16"/>
                <w:szCs w:val="16"/>
                <w:lang w:val="en-GB"/>
              </w:rPr>
              <w:t xml:space="preserve"> 56, </w:t>
            </w:r>
            <w:r w:rsidR="00825E0E" w:rsidRPr="004F4E45">
              <w:rPr>
                <w:rFonts w:ascii="Calibri" w:eastAsia="Times New Roman" w:hAnsi="Calibri" w:cs="Times New Roman"/>
                <w:color w:val="000000"/>
                <w:sz w:val="16"/>
                <w:szCs w:val="16"/>
                <w:lang w:val="en-GB"/>
              </w:rPr>
              <w:t>62,</w:t>
            </w:r>
            <w:r w:rsidR="006E3DDC" w:rsidRPr="004F4E45">
              <w:rPr>
                <w:rFonts w:ascii="Calibri" w:eastAsia="Times New Roman" w:hAnsi="Calibri" w:cs="Times New Roman"/>
                <w:color w:val="000000"/>
                <w:sz w:val="16"/>
                <w:szCs w:val="16"/>
                <w:lang w:val="en-GB"/>
              </w:rPr>
              <w:t xml:space="preserve"> 70, </w:t>
            </w:r>
            <w:r w:rsidR="000B351B" w:rsidRPr="004F4E45">
              <w:rPr>
                <w:rFonts w:ascii="Calibri" w:eastAsia="Times New Roman" w:hAnsi="Calibri" w:cs="Times New Roman"/>
                <w:color w:val="000000"/>
                <w:sz w:val="16"/>
                <w:szCs w:val="16"/>
                <w:lang w:val="en-GB"/>
              </w:rPr>
              <w:t>72</w:t>
            </w:r>
          </w:p>
        </w:tc>
        <w:tc>
          <w:tcPr>
            <w:tcW w:w="709" w:type="dxa"/>
          </w:tcPr>
          <w:p w14:paraId="35C3DA50"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0</w:t>
            </w:r>
          </w:p>
        </w:tc>
      </w:tr>
      <w:tr w:rsidR="00541F55" w:rsidRPr="004F4E45" w14:paraId="3A26A601" w14:textId="77777777" w:rsidTr="00FE2B18">
        <w:trPr>
          <w:trHeight w:val="300"/>
        </w:trPr>
        <w:tc>
          <w:tcPr>
            <w:tcW w:w="1146" w:type="dxa"/>
            <w:shd w:val="clear" w:color="auto" w:fill="auto"/>
            <w:noWrap/>
            <w:vAlign w:val="bottom"/>
            <w:hideMark/>
          </w:tcPr>
          <w:p w14:paraId="173B7CE5" w14:textId="7AEE351C"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Sadun</w:t>
            </w:r>
            <w:proofErr w:type="spellEnd"/>
            <w:r w:rsidRPr="004F4E45">
              <w:rPr>
                <w:rFonts w:ascii="Calibri" w:eastAsia="Times New Roman" w:hAnsi="Calibri" w:cs="Times New Roman"/>
                <w:color w:val="000000"/>
                <w:sz w:val="16"/>
                <w:szCs w:val="16"/>
                <w:lang w:val="en-GB"/>
              </w:rPr>
              <w:t>, A.</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ccFsMuWV","properties":{"formattedCitation":"(120)","plainCitation":"(120)","noteIndex":0},"citationItems":[{"id":5173,"uris":["http://zotero.org/users/3447303/items/UMP7E3KK"],"uri":["http://zotero.org/users/3447303/items/UMP7E3KK"],"itemData":{"id":5173,"type":"article-journal","title":"Peer review: Integrating input from authors, reviewers, and editors","container-title":"Ophthalmology","page":"1419-1420","volume":"109","issue":"8","archive_location":"WOS:000177151400014","ISSN":"0161-6420","journalAbbreviation":"Ophthalmology","language":"English","author":[{"family":"Sadun","given":"A."},{"family":"Cox","given":"T. A."},{"family":"Minckler","given":"D."}],"issued":{"date-parts":[["2002",8]]}}}],"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0)</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0331FBA"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245507CD" w14:textId="05B128B5"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D190628"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phthalmology</w:t>
            </w:r>
          </w:p>
        </w:tc>
        <w:tc>
          <w:tcPr>
            <w:tcW w:w="630" w:type="dxa"/>
            <w:shd w:val="clear" w:color="auto" w:fill="auto"/>
            <w:noWrap/>
            <w:vAlign w:val="bottom"/>
            <w:hideMark/>
          </w:tcPr>
          <w:p w14:paraId="740E1FB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2</w:t>
            </w:r>
          </w:p>
        </w:tc>
        <w:tc>
          <w:tcPr>
            <w:tcW w:w="1080" w:type="dxa"/>
            <w:shd w:val="clear" w:color="auto" w:fill="auto"/>
            <w:noWrap/>
            <w:vAlign w:val="bottom"/>
            <w:hideMark/>
          </w:tcPr>
          <w:p w14:paraId="5CE2D08B" w14:textId="78736993"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B471366" w14:textId="7EA62F56" w:rsidR="000B351B"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0CC5C1C1" w14:textId="266A68E6" w:rsidR="00541F55" w:rsidRPr="004F4E45" w:rsidRDefault="00430C50"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Methods,</w:t>
            </w:r>
            <w:r w:rsidR="003A5E5F" w:rsidRPr="004F4E45">
              <w:t xml:space="preserve"> </w:t>
            </w:r>
            <w:r w:rsidR="000B351B" w:rsidRPr="004F4E45">
              <w:rPr>
                <w:rFonts w:ascii="Calibri" w:eastAsia="Times New Roman" w:hAnsi="Calibri" w:cs="Times New Roman"/>
                <w:color w:val="000000"/>
                <w:sz w:val="16"/>
                <w:szCs w:val="16"/>
                <w:lang w:val="en-GB"/>
              </w:rPr>
              <w:t>Discussion/Conclusion</w:t>
            </w:r>
          </w:p>
        </w:tc>
        <w:tc>
          <w:tcPr>
            <w:tcW w:w="708" w:type="dxa"/>
            <w:shd w:val="clear" w:color="auto" w:fill="auto"/>
            <w:noWrap/>
            <w:vAlign w:val="bottom"/>
          </w:tcPr>
          <w:p w14:paraId="19A6D013" w14:textId="4872F34C"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lastRenderedPageBreak/>
              <w:t xml:space="preserve">11, </w:t>
            </w:r>
            <w:r w:rsidR="00430C50" w:rsidRPr="004F4E45">
              <w:rPr>
                <w:rFonts w:ascii="Calibri" w:eastAsia="Times New Roman" w:hAnsi="Calibri" w:cs="Times New Roman"/>
                <w:color w:val="000000"/>
                <w:sz w:val="16"/>
                <w:szCs w:val="16"/>
                <w:lang w:val="en-GB"/>
              </w:rPr>
              <w:t>38,</w:t>
            </w:r>
            <w:r w:rsidR="003A5E5F" w:rsidRPr="004F4E45">
              <w:rPr>
                <w:rFonts w:ascii="Calibri" w:eastAsia="Times New Roman" w:hAnsi="Calibri" w:cs="Times New Roman"/>
                <w:color w:val="000000"/>
                <w:sz w:val="16"/>
                <w:szCs w:val="16"/>
                <w:lang w:val="en-GB"/>
              </w:rPr>
              <w:t xml:space="preserve"> 51,</w:t>
            </w:r>
            <w:r w:rsidR="00F77567" w:rsidRPr="004F4E45">
              <w:rPr>
                <w:rFonts w:ascii="Calibri" w:eastAsia="Times New Roman" w:hAnsi="Calibri" w:cs="Times New Roman"/>
                <w:color w:val="000000"/>
                <w:sz w:val="16"/>
                <w:szCs w:val="16"/>
                <w:lang w:val="en-GB"/>
              </w:rPr>
              <w:t xml:space="preserve"> 55</w:t>
            </w:r>
          </w:p>
        </w:tc>
        <w:tc>
          <w:tcPr>
            <w:tcW w:w="709" w:type="dxa"/>
          </w:tcPr>
          <w:p w14:paraId="2F891CE7"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541F55" w:rsidRPr="004F4E45" w14:paraId="36D28DE2" w14:textId="77777777" w:rsidTr="00FE2B18">
        <w:trPr>
          <w:trHeight w:val="300"/>
        </w:trPr>
        <w:tc>
          <w:tcPr>
            <w:tcW w:w="1146" w:type="dxa"/>
            <w:shd w:val="clear" w:color="auto" w:fill="auto"/>
            <w:noWrap/>
            <w:vAlign w:val="bottom"/>
            <w:hideMark/>
          </w:tcPr>
          <w:p w14:paraId="77BB5744" w14:textId="2E0BBCE7"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Salasche</w:t>
            </w:r>
            <w:proofErr w:type="spellEnd"/>
            <w:r w:rsidRPr="004F4E45">
              <w:rPr>
                <w:rFonts w:ascii="Calibri" w:eastAsia="Times New Roman" w:hAnsi="Calibri" w:cs="Times New Roman"/>
                <w:color w:val="000000"/>
                <w:sz w:val="16"/>
                <w:szCs w:val="16"/>
                <w:lang w:val="en-GB"/>
              </w:rPr>
              <w:t>, S. J.</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Jxr2qUca","properties":{"formattedCitation":"(121)","plainCitation":"(121)","noteIndex":0},"citationItems":[{"id":5575,"uris":["http://zotero.org/users/3447303/items/8U2Y8IAI"],"uri":["http://zotero.org/users/3447303/items/8U2Y8IAI"],"itemData":{"id":5575,"type":"article-journal","title":"How to ''peer review'' a medical journal manuscript","container-title":"Dermatologic Surgery","page":"423-428","volume":"23","issue":"6","archive_location":"WOS:A1997XG81000001","abstract":"BACKGROUND. The accuracy, validity, and appropriateness of what gets published in the medical literature depends upon a pool of competent peer referees. However, the requisite skills needed to become such a peer are not taught at the residency training program level or subsequently by the journals themselves, who offer no training and little written instruction. OBJECTIVE. To outline a logical, orderly approach to the task of reviewing a ''raw'' medical manuscript. By breaking the overall endeavor dozen into smaller, step-by-step components, the novice reviewer should attain the direction and skills to complete a review with confidence. METHODS. Explore the role of the reviewer, discuss the philosophy of review, identify the key elements to look for when reading and rereading the manuscript, and outline a orderly approach to the decision making process. CONCLUSIONS. A ''peer'' is a physician with expertise on the subject under scrutiny who spends sufficient time and thought to fulfill two main obligations: to render an honest, unbiased decision on whether or not the manuscript should be published and, if it is acceptable, to help make it better. It is possible to perform the review process in a relatively simple, organized, and logical manner. (C) 1997 by the American Society for Dermatologic Surgery, Inc.","ISSN":"1076-0512","journalAbbreviation":"Dermatol. Surg.","language":"English","author":[{"family":"Salasche","given":"S. J."}],"issued":{"date-parts":[["1997",6]]}}}],"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1)</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90FC2E9"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CB5648D" w14:textId="7CEC8A9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5DF2B05"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Dermatologic Surgery</w:t>
            </w:r>
          </w:p>
        </w:tc>
        <w:tc>
          <w:tcPr>
            <w:tcW w:w="630" w:type="dxa"/>
            <w:shd w:val="clear" w:color="auto" w:fill="auto"/>
            <w:noWrap/>
            <w:vAlign w:val="bottom"/>
            <w:hideMark/>
          </w:tcPr>
          <w:p w14:paraId="0D8248B2"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7</w:t>
            </w:r>
          </w:p>
        </w:tc>
        <w:tc>
          <w:tcPr>
            <w:tcW w:w="1080" w:type="dxa"/>
            <w:shd w:val="clear" w:color="auto" w:fill="auto"/>
            <w:noWrap/>
            <w:vAlign w:val="bottom"/>
            <w:hideMark/>
          </w:tcPr>
          <w:p w14:paraId="5A2B7B1A" w14:textId="198DB6D9"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2ADF2F4" w14:textId="6CAC5D33" w:rsidR="000B351B"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511E7540" w14:textId="2182D31B" w:rsidR="00541F55" w:rsidRPr="004F4E45" w:rsidRDefault="000B351B"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8850C2B" w14:textId="2B805A7A"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5B6E1F" w:rsidRPr="004F4E45">
              <w:rPr>
                <w:rFonts w:ascii="Calibri" w:eastAsia="Times New Roman" w:hAnsi="Calibri" w:cs="Times New Roman"/>
                <w:color w:val="000000"/>
                <w:sz w:val="16"/>
                <w:szCs w:val="16"/>
                <w:lang w:val="en-GB"/>
              </w:rPr>
              <w:t xml:space="preserve">13, </w:t>
            </w:r>
            <w:r w:rsidR="000B351B" w:rsidRPr="004F4E45">
              <w:rPr>
                <w:rFonts w:ascii="Calibri" w:eastAsia="Times New Roman" w:hAnsi="Calibri" w:cs="Times New Roman"/>
                <w:color w:val="000000"/>
                <w:sz w:val="16"/>
                <w:szCs w:val="16"/>
                <w:lang w:val="en-GB"/>
              </w:rPr>
              <w:t>70</w:t>
            </w:r>
          </w:p>
        </w:tc>
        <w:tc>
          <w:tcPr>
            <w:tcW w:w="709" w:type="dxa"/>
          </w:tcPr>
          <w:p w14:paraId="43308106" w14:textId="4F287549"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541F55" w:rsidRPr="004F4E45" w14:paraId="4BEDE7AF" w14:textId="77777777" w:rsidTr="00FE2B18">
        <w:trPr>
          <w:trHeight w:val="300"/>
        </w:trPr>
        <w:tc>
          <w:tcPr>
            <w:tcW w:w="1146" w:type="dxa"/>
            <w:shd w:val="clear" w:color="auto" w:fill="auto"/>
            <w:noWrap/>
            <w:vAlign w:val="bottom"/>
            <w:hideMark/>
          </w:tcPr>
          <w:p w14:paraId="4699F49D" w14:textId="3587760D"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Saper</w:t>
            </w:r>
            <w:proofErr w:type="spellEnd"/>
            <w:r w:rsidRPr="004F4E45">
              <w:rPr>
                <w:rFonts w:ascii="Calibri" w:eastAsia="Times New Roman" w:hAnsi="Calibri" w:cs="Times New Roman"/>
                <w:color w:val="000000"/>
                <w:sz w:val="16"/>
                <w:szCs w:val="16"/>
                <w:lang w:val="en-GB"/>
              </w:rPr>
              <w:t>, C. B.</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dMKkSSz6","properties":{"formattedCitation":"(122)","plainCitation":"(122)","noteIndex":0},"citationItems":[{"id":3403,"uris":["http://zotero.org/users/3447303/items/XPU6692B"],"uri":["http://zotero.org/users/3447303/items/XPU6692B"],"itemData":{"id":3403,"type":"article-journal","title":"Academic publishing, part I: Peering into the review process","container-title":"Annals of Neurology","page":"175-177","volume":"75","issue":"2","archive_location":"WOS:000333005000004","ISSN":"0364-5134","journalAbbreviation":"Ann. Neurol.","language":"English","author":[{"family":"Saper","given":"C. B."}],"issued":{"date-parts":[["2014",2]]}}}],"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2)</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B49F8E3"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FDDEBBC" w14:textId="761BB1FD"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FA9923D"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nnals of Neurology</w:t>
            </w:r>
          </w:p>
        </w:tc>
        <w:tc>
          <w:tcPr>
            <w:tcW w:w="630" w:type="dxa"/>
            <w:shd w:val="clear" w:color="auto" w:fill="auto"/>
            <w:noWrap/>
            <w:vAlign w:val="bottom"/>
            <w:hideMark/>
          </w:tcPr>
          <w:p w14:paraId="275C339C"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1734AE7B" w14:textId="1F88358B"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0BBFE04" w14:textId="77777777" w:rsidR="00541F55"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7DA3488A" w14:textId="477AC813" w:rsidR="000B351B" w:rsidRPr="004F4E45" w:rsidRDefault="007C71CB" w:rsidP="001744FB">
            <w:pPr>
              <w:spacing w:after="0" w:line="240" w:lineRule="auto"/>
            </w:pPr>
            <w:r w:rsidRPr="004F4E45">
              <w:rPr>
                <w:rFonts w:ascii="Calibri" w:eastAsia="Times New Roman" w:hAnsi="Calibri" w:cs="Times New Roman"/>
                <w:color w:val="000000"/>
                <w:sz w:val="16"/>
                <w:szCs w:val="16"/>
                <w:lang w:val="en-GB"/>
              </w:rPr>
              <w:t>Make general comments,</w:t>
            </w:r>
          </w:p>
          <w:p w14:paraId="3964D79E" w14:textId="4C5A4BAE" w:rsidR="000B351B"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728C4FEB" w14:textId="3614B099" w:rsidR="007C71CB" w:rsidRPr="004F4E45" w:rsidRDefault="000B351B"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0BE2ED0D" w14:textId="3F1636B1" w:rsidR="00541F55" w:rsidRPr="004F4E45" w:rsidRDefault="00896A5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 </w:t>
            </w:r>
            <w:r w:rsidR="00D67D75" w:rsidRPr="004F4E45">
              <w:rPr>
                <w:rFonts w:ascii="Calibri" w:eastAsia="Times New Roman" w:hAnsi="Calibri" w:cs="Times New Roman"/>
                <w:color w:val="000000"/>
                <w:sz w:val="16"/>
                <w:szCs w:val="16"/>
                <w:lang w:val="en-GB"/>
              </w:rPr>
              <w:t xml:space="preserve">4, </w:t>
            </w:r>
            <w:r w:rsidR="00B82066" w:rsidRPr="004F4E45">
              <w:rPr>
                <w:rFonts w:ascii="Calibri" w:eastAsia="Times New Roman" w:hAnsi="Calibri" w:cs="Times New Roman"/>
                <w:color w:val="000000"/>
                <w:sz w:val="16"/>
                <w:szCs w:val="16"/>
                <w:lang w:val="en-GB"/>
              </w:rPr>
              <w:t xml:space="preserve">7, </w:t>
            </w:r>
            <w:r w:rsidR="007C71CB" w:rsidRPr="004F4E45">
              <w:rPr>
                <w:rFonts w:ascii="Calibri" w:eastAsia="Times New Roman" w:hAnsi="Calibri" w:cs="Times New Roman"/>
                <w:color w:val="000000"/>
                <w:sz w:val="16"/>
                <w:szCs w:val="16"/>
                <w:lang w:val="en-GB"/>
              </w:rPr>
              <w:t xml:space="preserve">14, </w:t>
            </w:r>
            <w:r w:rsidR="005E4FE4" w:rsidRPr="004F4E45">
              <w:rPr>
                <w:rFonts w:ascii="Calibri" w:eastAsia="Times New Roman" w:hAnsi="Calibri" w:cs="Times New Roman"/>
                <w:color w:val="000000"/>
                <w:sz w:val="16"/>
                <w:szCs w:val="16"/>
                <w:lang w:val="en-GB"/>
              </w:rPr>
              <w:t>57,</w:t>
            </w:r>
            <w:r w:rsidR="00825E0E" w:rsidRPr="004F4E45">
              <w:rPr>
                <w:rFonts w:ascii="Calibri" w:eastAsia="Times New Roman" w:hAnsi="Calibri" w:cs="Times New Roman"/>
                <w:color w:val="000000"/>
                <w:sz w:val="16"/>
                <w:szCs w:val="16"/>
                <w:lang w:val="en-GB"/>
              </w:rPr>
              <w:t xml:space="preserve"> 62,</w:t>
            </w:r>
            <w:r w:rsidR="00DD269D" w:rsidRPr="004F4E45">
              <w:rPr>
                <w:rFonts w:ascii="Calibri" w:eastAsia="Times New Roman" w:hAnsi="Calibri" w:cs="Times New Roman"/>
                <w:color w:val="000000"/>
                <w:sz w:val="16"/>
                <w:szCs w:val="16"/>
                <w:lang w:val="en-GB"/>
              </w:rPr>
              <w:t xml:space="preserve"> 65,</w:t>
            </w:r>
            <w:r w:rsidR="000B351B" w:rsidRPr="004F4E45">
              <w:rPr>
                <w:rFonts w:ascii="Calibri" w:eastAsia="Times New Roman" w:hAnsi="Calibri" w:cs="Times New Roman"/>
                <w:color w:val="000000"/>
                <w:sz w:val="16"/>
                <w:szCs w:val="16"/>
                <w:lang w:val="en-GB"/>
              </w:rPr>
              <w:t xml:space="preserve"> 66</w:t>
            </w:r>
          </w:p>
        </w:tc>
        <w:tc>
          <w:tcPr>
            <w:tcW w:w="709" w:type="dxa"/>
          </w:tcPr>
          <w:p w14:paraId="1BACB6CF" w14:textId="7B8B81C2"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8</w:t>
            </w:r>
          </w:p>
        </w:tc>
      </w:tr>
      <w:tr w:rsidR="00541F55" w:rsidRPr="004F4E45" w14:paraId="379D52D2" w14:textId="77777777" w:rsidTr="00FE2B18">
        <w:trPr>
          <w:trHeight w:val="300"/>
        </w:trPr>
        <w:tc>
          <w:tcPr>
            <w:tcW w:w="1146" w:type="dxa"/>
            <w:shd w:val="clear" w:color="auto" w:fill="auto"/>
            <w:noWrap/>
            <w:vAlign w:val="bottom"/>
            <w:hideMark/>
          </w:tcPr>
          <w:p w14:paraId="00DDFF2B" w14:textId="5F894252"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Sciortino</w:t>
            </w:r>
            <w:proofErr w:type="spellEnd"/>
            <w:r w:rsidRPr="004F4E45">
              <w:rPr>
                <w:rFonts w:ascii="Calibri" w:eastAsia="Times New Roman" w:hAnsi="Calibri" w:cs="Times New Roman"/>
                <w:color w:val="000000"/>
                <w:sz w:val="16"/>
                <w:szCs w:val="16"/>
                <w:lang w:val="en-GB"/>
              </w:rPr>
              <w:t>, J. E.</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3SrWoJ3M","properties":{"formattedCitation":"(123)","plainCitation":"(123)","noteIndex":0},"citationItems":[{"id":3548,"uris":["http://zotero.org/users/3447303/items/D7589DV3"],"uri":["http://zotero.org/users/3447303/items/D7589DV3"],"itemData":{"id":3548,"type":"article-journal","title":"The editorial process: Peer review","container-title":"Cuaj-Canadian Urological Association Journal","page":"225-227","volume":"7","issue":"7-8","archive_location":"WOS:000209410400008","ISSN":"1911-6470","journalAbbreviation":"CUAJ-Can. Urol. Assoc. J.","language":"English","author":[{"family":"Sciortino","given":"J. E."},{"family":"Siemens","given":"D. R."}],"issued":{"date-parts":[["2013",7]]}}}],"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3)</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F92B8E3"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ACBB303" w14:textId="523CEE08"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39F312A"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Cuaj</w:t>
            </w:r>
            <w:proofErr w:type="spellEnd"/>
            <w:r w:rsidRPr="004F4E45">
              <w:rPr>
                <w:rFonts w:ascii="Calibri" w:eastAsia="Times New Roman" w:hAnsi="Calibri" w:cs="Times New Roman"/>
                <w:color w:val="000000"/>
                <w:sz w:val="16"/>
                <w:szCs w:val="16"/>
                <w:lang w:val="en-GB"/>
              </w:rPr>
              <w:t>-Canadian Urological Association Journal</w:t>
            </w:r>
          </w:p>
        </w:tc>
        <w:tc>
          <w:tcPr>
            <w:tcW w:w="630" w:type="dxa"/>
            <w:shd w:val="clear" w:color="auto" w:fill="auto"/>
            <w:noWrap/>
            <w:vAlign w:val="bottom"/>
            <w:hideMark/>
          </w:tcPr>
          <w:p w14:paraId="5D2DDF23"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3</w:t>
            </w:r>
          </w:p>
        </w:tc>
        <w:tc>
          <w:tcPr>
            <w:tcW w:w="1080" w:type="dxa"/>
            <w:shd w:val="clear" w:color="auto" w:fill="auto"/>
            <w:noWrap/>
            <w:vAlign w:val="bottom"/>
            <w:hideMark/>
          </w:tcPr>
          <w:p w14:paraId="43D63B79" w14:textId="0684788F"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CB4712B" w14:textId="7C25AB70"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Organization and approach to review, </w:t>
            </w:r>
            <w:r w:rsidR="00515E17" w:rsidRPr="004F4E45">
              <w:rPr>
                <w:rFonts w:ascii="Calibri" w:eastAsia="Times New Roman" w:hAnsi="Calibri" w:cs="Times New Roman"/>
                <w:color w:val="000000"/>
                <w:sz w:val="16"/>
                <w:szCs w:val="16"/>
                <w:lang w:val="en-GB"/>
              </w:rPr>
              <w:t>Methods,</w:t>
            </w:r>
            <w:r w:rsidR="007731B9" w:rsidRPr="004F4E45">
              <w:t xml:space="preserve"> </w:t>
            </w:r>
            <w:r w:rsidR="000D3EB1" w:rsidRPr="004F4E45">
              <w:rPr>
                <w:rFonts w:ascii="Calibri" w:eastAsia="Times New Roman" w:hAnsi="Calibri" w:cs="Times New Roman"/>
                <w:color w:val="000000"/>
                <w:sz w:val="16"/>
                <w:szCs w:val="16"/>
                <w:lang w:val="en-GB"/>
              </w:rPr>
              <w:t>Discussion/Conclusion</w:t>
            </w:r>
          </w:p>
        </w:tc>
        <w:tc>
          <w:tcPr>
            <w:tcW w:w="708" w:type="dxa"/>
            <w:shd w:val="clear" w:color="auto" w:fill="auto"/>
            <w:noWrap/>
            <w:vAlign w:val="bottom"/>
          </w:tcPr>
          <w:p w14:paraId="01663ACB" w14:textId="5C8D8609"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515E17" w:rsidRPr="004F4E45">
              <w:rPr>
                <w:rFonts w:ascii="Calibri" w:eastAsia="Times New Roman" w:hAnsi="Calibri" w:cs="Times New Roman"/>
                <w:color w:val="000000"/>
                <w:sz w:val="16"/>
                <w:szCs w:val="16"/>
                <w:lang w:val="en-GB"/>
              </w:rPr>
              <w:t xml:space="preserve">31, </w:t>
            </w:r>
            <w:r w:rsidR="003A673A" w:rsidRPr="004F4E45">
              <w:rPr>
                <w:rFonts w:ascii="Calibri" w:eastAsia="Times New Roman" w:hAnsi="Calibri" w:cs="Times New Roman"/>
                <w:color w:val="000000"/>
                <w:sz w:val="16"/>
                <w:szCs w:val="16"/>
                <w:lang w:val="en-GB"/>
              </w:rPr>
              <w:t xml:space="preserve">35, </w:t>
            </w:r>
            <w:r w:rsidR="000D3EB1" w:rsidRPr="004F4E45">
              <w:rPr>
                <w:rFonts w:ascii="Calibri" w:eastAsia="Times New Roman" w:hAnsi="Calibri" w:cs="Times New Roman"/>
                <w:color w:val="000000"/>
                <w:sz w:val="16"/>
                <w:szCs w:val="16"/>
                <w:lang w:val="en-GB"/>
              </w:rPr>
              <w:t>50</w:t>
            </w:r>
          </w:p>
        </w:tc>
        <w:tc>
          <w:tcPr>
            <w:tcW w:w="709" w:type="dxa"/>
          </w:tcPr>
          <w:p w14:paraId="49EA2BC0"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541F55" w:rsidRPr="004F4E45" w14:paraId="6F4E19C6" w14:textId="77777777" w:rsidTr="00FE2B18">
        <w:trPr>
          <w:trHeight w:val="300"/>
        </w:trPr>
        <w:tc>
          <w:tcPr>
            <w:tcW w:w="1146" w:type="dxa"/>
            <w:shd w:val="clear" w:color="auto" w:fill="auto"/>
            <w:noWrap/>
            <w:vAlign w:val="bottom"/>
            <w:hideMark/>
          </w:tcPr>
          <w:p w14:paraId="297F2113" w14:textId="447AE24B"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Sellke</w:t>
            </w:r>
            <w:proofErr w:type="spellEnd"/>
            <w:r w:rsidRPr="004F4E45">
              <w:rPr>
                <w:rFonts w:ascii="Calibri" w:eastAsia="Times New Roman" w:hAnsi="Calibri" w:cs="Times New Roman"/>
                <w:color w:val="000000"/>
                <w:sz w:val="16"/>
                <w:szCs w:val="16"/>
                <w:lang w:val="en-GB"/>
              </w:rPr>
              <w:t>, F. W.</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eOhQFcCd","properties":{"formattedCitation":"(124)","plainCitation":"(124)","noteIndex":0},"citationItems":[{"id":5070,"uris":["http://zotero.org/users/3447303/items/A5UR32VE"],"uri":["http://zotero.org/users/3447303/items/A5UR32VE"],"itemData":{"id":5070,"type":"article-journal","title":"The peer-review process in medical publishing: A reviewer's perspective","container-title":"Journal of Thoracic and Cardiovascular Surgery","page":"1683-1685","volume":"126","issue":"6","archive_location":"WOS:000187560400002","ISSN":"0022-5223","journalAbbreviation":"J. Thorac. Cardiovasc. Surg.","language":"English","author":[{"family":"Sellke","given":"F. W."}],"issued":{"date-parts":[["2003",12]]}}}],"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4)</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D24A721"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22C4C91" w14:textId="2311BCA6"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8823DA2"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Thoracic and Cardiovascular Surgery</w:t>
            </w:r>
          </w:p>
        </w:tc>
        <w:tc>
          <w:tcPr>
            <w:tcW w:w="630" w:type="dxa"/>
            <w:shd w:val="clear" w:color="auto" w:fill="auto"/>
            <w:noWrap/>
            <w:vAlign w:val="bottom"/>
            <w:hideMark/>
          </w:tcPr>
          <w:p w14:paraId="078312F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3</w:t>
            </w:r>
          </w:p>
        </w:tc>
        <w:tc>
          <w:tcPr>
            <w:tcW w:w="1080" w:type="dxa"/>
            <w:shd w:val="clear" w:color="auto" w:fill="auto"/>
            <w:noWrap/>
            <w:vAlign w:val="bottom"/>
            <w:hideMark/>
          </w:tcPr>
          <w:p w14:paraId="4A7C7B61" w14:textId="7A7EF6B5"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E96400A" w14:textId="029C054A" w:rsidR="00541F55" w:rsidRPr="004F4E45" w:rsidRDefault="002B13EE"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ethods,</w:t>
            </w:r>
            <w:r w:rsidR="003E4F9F" w:rsidRPr="004F4E45">
              <w:t xml:space="preserve"> </w:t>
            </w:r>
            <w:r w:rsidR="003E4F9F" w:rsidRPr="004F4E45">
              <w:rPr>
                <w:rFonts w:ascii="Calibri" w:eastAsia="Times New Roman" w:hAnsi="Calibri" w:cs="Times New Roman"/>
                <w:color w:val="000000"/>
                <w:sz w:val="16"/>
                <w:szCs w:val="16"/>
                <w:lang w:val="en-GB"/>
              </w:rPr>
              <w:t>Results,</w:t>
            </w:r>
            <w:r w:rsidR="007731B9" w:rsidRPr="004F4E45">
              <w:t xml:space="preserve"> </w:t>
            </w:r>
            <w:r w:rsidR="000D3EB1" w:rsidRPr="004F4E45">
              <w:rPr>
                <w:rFonts w:ascii="Calibri" w:eastAsia="Times New Roman" w:hAnsi="Calibri" w:cs="Times New Roman"/>
                <w:color w:val="000000"/>
                <w:sz w:val="16"/>
                <w:szCs w:val="16"/>
                <w:lang w:val="en-GB"/>
              </w:rPr>
              <w:t>Discussion/</w:t>
            </w:r>
            <w:proofErr w:type="spellStart"/>
            <w:r w:rsidR="000D3EB1" w:rsidRPr="004F4E45">
              <w:rPr>
                <w:rFonts w:ascii="Calibri" w:eastAsia="Times New Roman" w:hAnsi="Calibri" w:cs="Times New Roman"/>
                <w:color w:val="000000"/>
                <w:sz w:val="16"/>
                <w:szCs w:val="16"/>
                <w:lang w:val="en-GB"/>
              </w:rPr>
              <w:t>ConclusionAddress</w:t>
            </w:r>
            <w:proofErr w:type="spellEnd"/>
            <w:r w:rsidR="000D3EB1" w:rsidRPr="004F4E45">
              <w:rPr>
                <w:rFonts w:ascii="Calibri" w:eastAsia="Times New Roman" w:hAnsi="Calibri" w:cs="Times New Roman"/>
                <w:color w:val="000000"/>
                <w:sz w:val="16"/>
                <w:szCs w:val="16"/>
                <w:lang w:val="en-GB"/>
              </w:rPr>
              <w:t xml:space="preserve"> ethical aspects</w:t>
            </w:r>
          </w:p>
        </w:tc>
        <w:tc>
          <w:tcPr>
            <w:tcW w:w="708" w:type="dxa"/>
            <w:shd w:val="clear" w:color="auto" w:fill="auto"/>
            <w:noWrap/>
            <w:vAlign w:val="bottom"/>
          </w:tcPr>
          <w:p w14:paraId="55238BD5" w14:textId="0339B055" w:rsidR="00541F55" w:rsidRPr="004F4E45" w:rsidRDefault="002B13EE"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0, </w:t>
            </w:r>
            <w:r w:rsidR="003E4F9F" w:rsidRPr="004F4E45">
              <w:rPr>
                <w:rFonts w:ascii="Calibri" w:eastAsia="Times New Roman" w:hAnsi="Calibri" w:cs="Times New Roman"/>
                <w:color w:val="000000"/>
                <w:sz w:val="16"/>
                <w:szCs w:val="16"/>
                <w:lang w:val="en-GB"/>
              </w:rPr>
              <w:t xml:space="preserve">46, </w:t>
            </w:r>
            <w:r w:rsidR="007731B9" w:rsidRPr="004F4E45">
              <w:rPr>
                <w:rFonts w:ascii="Calibri" w:eastAsia="Times New Roman" w:hAnsi="Calibri" w:cs="Times New Roman"/>
                <w:color w:val="000000"/>
                <w:sz w:val="16"/>
                <w:szCs w:val="16"/>
                <w:lang w:val="en-GB"/>
              </w:rPr>
              <w:t xml:space="preserve">50, </w:t>
            </w:r>
            <w:r w:rsidR="000D3EB1" w:rsidRPr="004F4E45">
              <w:rPr>
                <w:rFonts w:ascii="Calibri" w:eastAsia="Times New Roman" w:hAnsi="Calibri" w:cs="Times New Roman"/>
                <w:color w:val="000000"/>
                <w:sz w:val="16"/>
                <w:szCs w:val="16"/>
                <w:lang w:val="en-GB"/>
              </w:rPr>
              <w:t>57</w:t>
            </w:r>
          </w:p>
        </w:tc>
        <w:tc>
          <w:tcPr>
            <w:tcW w:w="709" w:type="dxa"/>
          </w:tcPr>
          <w:p w14:paraId="4FB8602A"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541F55" w:rsidRPr="004F4E45" w14:paraId="45AAF207" w14:textId="77777777" w:rsidTr="00FE2B18">
        <w:trPr>
          <w:trHeight w:val="300"/>
        </w:trPr>
        <w:tc>
          <w:tcPr>
            <w:tcW w:w="1146" w:type="dxa"/>
            <w:shd w:val="clear" w:color="auto" w:fill="auto"/>
            <w:noWrap/>
            <w:vAlign w:val="bottom"/>
            <w:hideMark/>
          </w:tcPr>
          <w:p w14:paraId="223FBE10" w14:textId="666CC2A9"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Sohail</w:t>
            </w:r>
            <w:proofErr w:type="spellEnd"/>
            <w:r w:rsidRPr="004F4E45">
              <w:rPr>
                <w:rFonts w:ascii="Calibri" w:eastAsia="Times New Roman" w:hAnsi="Calibri" w:cs="Times New Roman"/>
                <w:color w:val="000000"/>
                <w:sz w:val="16"/>
                <w:szCs w:val="16"/>
                <w:lang w:val="en-GB"/>
              </w:rPr>
              <w:t>, S.</w:t>
            </w:r>
            <w:r w:rsidR="00525BE6">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cgtNkPTu","properties":{"formattedCitation":"(125)","plainCitation":"(125)","noteIndex":0},"citationItems":[{"id":3209,"uris":["http://zotero.org/users/3447303/items/2QB4JUSG"],"uri":["http://zotero.org/users/3447303/items/2QB4JUSG"],"itemData":{"id":3209,"type":"article-journal","title":"Fortifying the External Peer Review: An Editorial Perspective","container-title":"Jcpsp-Journal of the College of Physicians and Surgeons Pakistan","page":"2-3","volume":"25","issue":"1","archive_location":"WOS:000349877100002","ISSN":"1022-386X","journalAbbreviation":"JCPSP-J. Coll. Physicians Surg.","language":"English","author":[{"family":"Sohail","given":"S."}],"issued":{"date-parts":[["2015",1]]}}}],"schema":"https://github.com/citation-style-language/schema/raw/master/csl-citation.json"} </w:instrText>
            </w:r>
            <w:r w:rsidR="00525BE6">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5)</w:t>
            </w:r>
            <w:r w:rsidR="00525BE6">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26B2C7B"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49614CB" w14:textId="73CB65C0"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CA88CBB"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the College of Physicians and Surgeons Pakistan</w:t>
            </w:r>
          </w:p>
        </w:tc>
        <w:tc>
          <w:tcPr>
            <w:tcW w:w="630" w:type="dxa"/>
            <w:shd w:val="clear" w:color="auto" w:fill="auto"/>
            <w:noWrap/>
            <w:vAlign w:val="bottom"/>
            <w:hideMark/>
          </w:tcPr>
          <w:p w14:paraId="192BE2BD"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5</w:t>
            </w:r>
          </w:p>
        </w:tc>
        <w:tc>
          <w:tcPr>
            <w:tcW w:w="1080" w:type="dxa"/>
            <w:shd w:val="clear" w:color="auto" w:fill="auto"/>
            <w:noWrap/>
            <w:vAlign w:val="bottom"/>
            <w:hideMark/>
          </w:tcPr>
          <w:p w14:paraId="43A6296D" w14:textId="5D0B7B72"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8902059" w14:textId="3A6D62BF" w:rsidR="00541F55" w:rsidRPr="004F4E45" w:rsidRDefault="000D3EB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2C35E9CC" w14:textId="6CA3997E" w:rsidR="00541F55" w:rsidRPr="004F4E45" w:rsidRDefault="000D3EB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2B570D6E"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541F55" w:rsidRPr="004F4E45" w14:paraId="0ED04BEA" w14:textId="77777777" w:rsidTr="00FE2B18">
        <w:trPr>
          <w:trHeight w:val="300"/>
        </w:trPr>
        <w:tc>
          <w:tcPr>
            <w:tcW w:w="1146" w:type="dxa"/>
            <w:shd w:val="clear" w:color="auto" w:fill="auto"/>
            <w:noWrap/>
            <w:vAlign w:val="bottom"/>
            <w:hideMark/>
          </w:tcPr>
          <w:p w14:paraId="4A13D1CE" w14:textId="78099913"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Spolarich</w:t>
            </w:r>
            <w:proofErr w:type="spellEnd"/>
            <w:r w:rsidRPr="004F4E45">
              <w:rPr>
                <w:rFonts w:ascii="Calibri" w:eastAsia="Times New Roman" w:hAnsi="Calibri" w:cs="Times New Roman"/>
                <w:color w:val="000000"/>
                <w:sz w:val="16"/>
                <w:szCs w:val="16"/>
                <w:lang w:val="en-GB"/>
              </w:rPr>
              <w:t>, A. E.</w:t>
            </w:r>
            <w:r w:rsidR="00A4437A">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2ZaWS2yq","properties":{"formattedCitation":"(126)","plainCitation":"(126)","noteIndex":0},"citationItems":[{"id":381,"uris":["http://zotero.org/users/3447303/items/4WJM8BZE"],"uri":["http://zotero.org/users/3447303/items/4WJM8BZE"],"itemData":{"id":381,"type":"article-journal","title":"Becoming an effective journal reviewer.","container-title":"Canadian Journal of Dental Hygiene","page":"197-199","volume":"48","issue":"4","source":"EBSCOhost","archive":"rzh","ISSN":"1712-171X","journalAbbreviation":"Canadian Journal of Dental Hygiene","author":[{"family":"Spolarich","given":"Ann Eshenaur"},{"family":"Wilder","given":"Rebecca S."}],"issued":{"date-parts":[["2014",11]]}}}],"schema":"https://github.com/citation-style-language/schema/raw/master/csl-citation.json"} </w:instrText>
            </w:r>
            <w:r w:rsidR="00A4437A">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6)</w:t>
            </w:r>
            <w:r w:rsidR="00A4437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564AED0"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32935FBE" w14:textId="1C8BB8A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5ACCD15E"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ian Journal of Dental Hygiene</w:t>
            </w:r>
          </w:p>
        </w:tc>
        <w:tc>
          <w:tcPr>
            <w:tcW w:w="630" w:type="dxa"/>
            <w:shd w:val="clear" w:color="auto" w:fill="auto"/>
            <w:noWrap/>
            <w:vAlign w:val="bottom"/>
            <w:hideMark/>
          </w:tcPr>
          <w:p w14:paraId="7E88D8B7"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62EECEF4" w14:textId="3736C7C3"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2395DC4" w14:textId="4B9A646C" w:rsidR="000D3EB1" w:rsidRPr="004F4E45" w:rsidRDefault="00541F55" w:rsidP="001744FB">
            <w:pPr>
              <w:spacing w:after="0" w:line="240" w:lineRule="auto"/>
            </w:pPr>
            <w:r w:rsidRPr="004F4E45">
              <w:rPr>
                <w:rFonts w:ascii="Calibri" w:eastAsia="Times New Roman" w:hAnsi="Calibri" w:cs="Times New Roman"/>
                <w:color w:val="000000"/>
                <w:sz w:val="16"/>
                <w:szCs w:val="16"/>
                <w:lang w:val="en-GB"/>
              </w:rPr>
              <w:t xml:space="preserve">Organization and approach to review, </w:t>
            </w:r>
            <w:r w:rsidR="005B6E1F" w:rsidRPr="004F4E45">
              <w:rPr>
                <w:rFonts w:ascii="Calibri" w:eastAsia="Times New Roman" w:hAnsi="Calibri" w:cs="Times New Roman"/>
                <w:color w:val="000000"/>
                <w:sz w:val="16"/>
                <w:szCs w:val="16"/>
                <w:lang w:val="en-GB"/>
              </w:rPr>
              <w:t>Make general comments,</w:t>
            </w:r>
          </w:p>
          <w:p w14:paraId="4B2902A2" w14:textId="7D0B623D" w:rsidR="000D3EB1" w:rsidRPr="004F4E45" w:rsidRDefault="00713D80" w:rsidP="001744FB">
            <w:pPr>
              <w:spacing w:after="0" w:line="240" w:lineRule="auto"/>
            </w:pPr>
            <w:r w:rsidRPr="004F4E45">
              <w:rPr>
                <w:rFonts w:ascii="Calibri" w:eastAsia="Times New Roman" w:hAnsi="Calibri" w:cs="Times New Roman"/>
                <w:color w:val="000000"/>
                <w:sz w:val="16"/>
                <w:szCs w:val="16"/>
                <w:lang w:val="en-GB"/>
              </w:rPr>
              <w:t>Results,</w:t>
            </w:r>
            <w:r w:rsidR="007731B9" w:rsidRPr="004F4E45">
              <w:t xml:space="preserve"> </w:t>
            </w:r>
            <w:r w:rsidR="000D3EB1" w:rsidRPr="004F4E45">
              <w:rPr>
                <w:rFonts w:ascii="Calibri" w:eastAsia="Times New Roman" w:hAnsi="Calibri" w:cs="Times New Roman"/>
                <w:color w:val="000000"/>
                <w:sz w:val="16"/>
                <w:szCs w:val="16"/>
                <w:lang w:val="en-GB"/>
              </w:rPr>
              <w:t>Discussion/</w:t>
            </w:r>
            <w:proofErr w:type="spellStart"/>
            <w:r w:rsidR="000D3EB1"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181C4A35" w14:textId="38C4CAA7" w:rsidR="000D3EB1" w:rsidRPr="004F4E45" w:rsidRDefault="00A16F5A" w:rsidP="001744FB">
            <w:pPr>
              <w:spacing w:after="0" w:line="240" w:lineRule="auto"/>
            </w:pPr>
            <w:r w:rsidRPr="004F4E45">
              <w:rPr>
                <w:rFonts w:ascii="Calibri" w:eastAsia="Times New Roman" w:hAnsi="Calibri" w:cs="Times New Roman"/>
                <w:color w:val="000000"/>
                <w:sz w:val="16"/>
                <w:szCs w:val="16"/>
                <w:lang w:val="en-GB"/>
              </w:rPr>
              <w:t>Assess manuscript presentation,</w:t>
            </w:r>
          </w:p>
          <w:p w14:paraId="4990FA1B" w14:textId="006CF963" w:rsidR="00541F55" w:rsidRPr="004F4E45" w:rsidRDefault="000D3EB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59D7C1C3" w14:textId="709F3252"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w:t>
            </w:r>
            <w:r w:rsidR="005B6E1F" w:rsidRPr="004F4E45">
              <w:rPr>
                <w:rFonts w:ascii="Calibri" w:eastAsia="Times New Roman" w:hAnsi="Calibri" w:cs="Times New Roman"/>
                <w:color w:val="000000"/>
                <w:sz w:val="16"/>
                <w:szCs w:val="16"/>
                <w:lang w:val="en-GB"/>
              </w:rPr>
              <w:t>, 13</w:t>
            </w:r>
            <w:r w:rsidR="00713D80" w:rsidRPr="004F4E45">
              <w:rPr>
                <w:rFonts w:ascii="Calibri" w:eastAsia="Times New Roman" w:hAnsi="Calibri" w:cs="Times New Roman"/>
                <w:color w:val="000000"/>
                <w:sz w:val="16"/>
                <w:szCs w:val="16"/>
                <w:lang w:val="en-GB"/>
              </w:rPr>
              <w:t>, 45,</w:t>
            </w:r>
            <w:r w:rsidR="007731B9" w:rsidRPr="004F4E45">
              <w:rPr>
                <w:rFonts w:ascii="Calibri" w:eastAsia="Times New Roman" w:hAnsi="Calibri" w:cs="Times New Roman"/>
                <w:color w:val="000000"/>
                <w:sz w:val="16"/>
                <w:szCs w:val="16"/>
                <w:lang w:val="en-GB"/>
              </w:rPr>
              <w:t xml:space="preserve"> 50, </w:t>
            </w:r>
            <w:r w:rsidR="00E51D6F" w:rsidRPr="004F4E45">
              <w:rPr>
                <w:rFonts w:ascii="Calibri" w:eastAsia="Times New Roman" w:hAnsi="Calibri" w:cs="Times New Roman"/>
                <w:color w:val="000000"/>
                <w:sz w:val="16"/>
                <w:szCs w:val="16"/>
                <w:lang w:val="en-GB"/>
              </w:rPr>
              <w:t xml:space="preserve">56, </w:t>
            </w:r>
            <w:r w:rsidR="00A16F5A" w:rsidRPr="004F4E45">
              <w:rPr>
                <w:rFonts w:ascii="Calibri" w:eastAsia="Times New Roman" w:hAnsi="Calibri" w:cs="Times New Roman"/>
                <w:color w:val="000000"/>
                <w:sz w:val="16"/>
                <w:szCs w:val="16"/>
                <w:lang w:val="en-GB"/>
              </w:rPr>
              <w:t>64,</w:t>
            </w:r>
            <w:r w:rsidR="004D6CEC" w:rsidRPr="004F4E45">
              <w:rPr>
                <w:rFonts w:ascii="Calibri" w:eastAsia="Times New Roman" w:hAnsi="Calibri" w:cs="Times New Roman"/>
                <w:color w:val="000000"/>
                <w:sz w:val="16"/>
                <w:szCs w:val="16"/>
                <w:lang w:val="en-GB"/>
              </w:rPr>
              <w:t xml:space="preserve"> 68,</w:t>
            </w:r>
            <w:r w:rsidR="006A4FBC" w:rsidRPr="004F4E45">
              <w:rPr>
                <w:rFonts w:ascii="Calibri" w:eastAsia="Times New Roman" w:hAnsi="Calibri" w:cs="Times New Roman"/>
                <w:color w:val="000000"/>
                <w:sz w:val="16"/>
                <w:szCs w:val="16"/>
                <w:lang w:val="en-GB"/>
              </w:rPr>
              <w:t xml:space="preserve"> 69, </w:t>
            </w:r>
            <w:r w:rsidR="006E3DDC" w:rsidRPr="004F4E45">
              <w:rPr>
                <w:rFonts w:ascii="Calibri" w:eastAsia="Times New Roman" w:hAnsi="Calibri" w:cs="Times New Roman"/>
                <w:color w:val="000000"/>
                <w:sz w:val="16"/>
                <w:szCs w:val="16"/>
                <w:lang w:val="en-GB"/>
              </w:rPr>
              <w:t xml:space="preserve">70, </w:t>
            </w:r>
            <w:r w:rsidR="000D3EB1" w:rsidRPr="004F4E45">
              <w:rPr>
                <w:rFonts w:ascii="Calibri" w:eastAsia="Times New Roman" w:hAnsi="Calibri" w:cs="Times New Roman"/>
                <w:color w:val="000000"/>
                <w:sz w:val="16"/>
                <w:szCs w:val="16"/>
                <w:lang w:val="en-GB"/>
              </w:rPr>
              <w:t>71</w:t>
            </w:r>
          </w:p>
        </w:tc>
        <w:tc>
          <w:tcPr>
            <w:tcW w:w="709" w:type="dxa"/>
          </w:tcPr>
          <w:p w14:paraId="45314928"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0</w:t>
            </w:r>
          </w:p>
        </w:tc>
      </w:tr>
      <w:tr w:rsidR="00541F55" w:rsidRPr="004F4E45" w14:paraId="0E6B4320" w14:textId="77777777" w:rsidTr="00FE2B18">
        <w:trPr>
          <w:trHeight w:val="300"/>
        </w:trPr>
        <w:tc>
          <w:tcPr>
            <w:tcW w:w="1146" w:type="dxa"/>
            <w:shd w:val="clear" w:color="auto" w:fill="auto"/>
            <w:noWrap/>
            <w:vAlign w:val="bottom"/>
            <w:hideMark/>
          </w:tcPr>
          <w:p w14:paraId="67FD1550" w14:textId="2B167B3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Stein, K. F.</w:t>
            </w:r>
            <w:r w:rsidR="00A4437A">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I8Ky42Cl","properties":{"formattedCitation":"(127)","plainCitation":"(127)","noteIndex":0},"citationItems":[{"id":3395,"uris":["http://zotero.org/users/3447303/items/Y5DVBIQC"],"uri":["http://zotero.org/users/3447303/items/Y5DVBIQC"],"itemData":{"id":3395,"type":"article-journal","title":"Can These Results Be Trusted: The Peer Review Process and Its Role in Quality Assurance","container-title":"Journal of the American Psychiatric Nurses Association","page":"178-178","volume":"20","issue":"3","archive_location":"WOS:000337723200001","ISSN":"1078-3903","journalAbbreviation":"J. Am. Psych. Nurses Assoc.","language":"English","author":[{"family":"Stein","given":"K. F."}],"issued":{"date-parts":[["2014",5]]}}}],"schema":"https://github.com/citation-style-language/schema/raw/master/csl-citation.json"} </w:instrText>
            </w:r>
            <w:r w:rsidR="00A4437A">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7)</w:t>
            </w:r>
            <w:r w:rsidR="00A4437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3279EF0"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52094736" w14:textId="265A62D6"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8FDBD5B"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the American Psychiatric Nurses Association</w:t>
            </w:r>
          </w:p>
        </w:tc>
        <w:tc>
          <w:tcPr>
            <w:tcW w:w="630" w:type="dxa"/>
            <w:shd w:val="clear" w:color="auto" w:fill="auto"/>
            <w:noWrap/>
            <w:vAlign w:val="bottom"/>
            <w:hideMark/>
          </w:tcPr>
          <w:p w14:paraId="495624A0"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08C7DC6E" w14:textId="748E66B5"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EF855A5" w14:textId="44760085" w:rsidR="00541F55" w:rsidRPr="004F4E45" w:rsidRDefault="00B8206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Organization and approach to review, </w:t>
            </w:r>
            <w:r w:rsidR="002B13EE" w:rsidRPr="004F4E45">
              <w:rPr>
                <w:rFonts w:ascii="Calibri" w:eastAsia="Times New Roman" w:hAnsi="Calibri" w:cs="Times New Roman"/>
                <w:color w:val="000000"/>
                <w:sz w:val="16"/>
                <w:szCs w:val="16"/>
                <w:lang w:val="en-GB"/>
              </w:rPr>
              <w:t>Methods</w:t>
            </w:r>
          </w:p>
        </w:tc>
        <w:tc>
          <w:tcPr>
            <w:tcW w:w="708" w:type="dxa"/>
            <w:shd w:val="clear" w:color="auto" w:fill="auto"/>
            <w:noWrap/>
            <w:vAlign w:val="bottom"/>
          </w:tcPr>
          <w:p w14:paraId="77FA7C45" w14:textId="0D7D5765" w:rsidR="00541F55" w:rsidRPr="004F4E45" w:rsidRDefault="00B8206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7, </w:t>
            </w:r>
            <w:r w:rsidR="002B13EE" w:rsidRPr="004F4E45">
              <w:rPr>
                <w:rFonts w:ascii="Calibri" w:eastAsia="Times New Roman" w:hAnsi="Calibri" w:cs="Times New Roman"/>
                <w:color w:val="000000"/>
                <w:sz w:val="16"/>
                <w:szCs w:val="16"/>
                <w:lang w:val="en-GB"/>
              </w:rPr>
              <w:t>30</w:t>
            </w:r>
          </w:p>
        </w:tc>
        <w:tc>
          <w:tcPr>
            <w:tcW w:w="709" w:type="dxa"/>
          </w:tcPr>
          <w:p w14:paraId="5F7E6165" w14:textId="12704360"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w:t>
            </w:r>
          </w:p>
        </w:tc>
      </w:tr>
      <w:tr w:rsidR="00541F55" w:rsidRPr="004F4E45" w14:paraId="1C076333" w14:textId="77777777" w:rsidTr="00FE2B18">
        <w:trPr>
          <w:trHeight w:val="300"/>
        </w:trPr>
        <w:tc>
          <w:tcPr>
            <w:tcW w:w="1146" w:type="dxa"/>
            <w:shd w:val="clear" w:color="auto" w:fill="auto"/>
            <w:noWrap/>
            <w:vAlign w:val="bottom"/>
            <w:hideMark/>
          </w:tcPr>
          <w:p w14:paraId="43FAD786" w14:textId="76473E18"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Swartz, M. K.</w:t>
            </w:r>
            <w:r w:rsidR="00A4437A">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jXeMJjmA","properties":{"formattedCitation":"(128)","plainCitation":"(128)","noteIndex":0},"citationItems":[{"id":4541,"uris":["http://zotero.org/users/3447303/items/WKWK5VLU"],"uri":["http://zotero.org/users/3447303/items/WKWK5VLU"],"itemData":{"id":4541,"type":"article-journal","title":"The Importance of Peer Review","container-title":"Journal of Pediatric Health Care","page":"333-334","volume":"22","issue":"6","archive_location":"WOS:000208002300002","ISSN":"0891-5245","journalAbbreviation":"J. Pediatr. Health Care","language":"English","author":[{"family":"Swartz","given":"M. K."}],"issued":{"date-parts":[["2008",11]]}}}],"schema":"https://github.com/citation-style-language/schema/raw/master/csl-citation.json"} </w:instrText>
            </w:r>
            <w:r w:rsidR="00A4437A">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8)</w:t>
            </w:r>
            <w:r w:rsidR="00A4437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92B12AA"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477B536" w14:textId="16072C16"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F6FADF7"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Journal of </w:t>
            </w:r>
            <w:proofErr w:type="spellStart"/>
            <w:r w:rsidRPr="004F4E45">
              <w:rPr>
                <w:rFonts w:ascii="Calibri" w:eastAsia="Times New Roman" w:hAnsi="Calibri" w:cs="Times New Roman"/>
                <w:color w:val="000000"/>
                <w:sz w:val="16"/>
                <w:szCs w:val="16"/>
                <w:lang w:val="en-GB"/>
              </w:rPr>
              <w:t>Pediatric</w:t>
            </w:r>
            <w:proofErr w:type="spellEnd"/>
            <w:r w:rsidRPr="004F4E45">
              <w:rPr>
                <w:rFonts w:ascii="Calibri" w:eastAsia="Times New Roman" w:hAnsi="Calibri" w:cs="Times New Roman"/>
                <w:color w:val="000000"/>
                <w:sz w:val="16"/>
                <w:szCs w:val="16"/>
                <w:lang w:val="en-GB"/>
              </w:rPr>
              <w:t xml:space="preserve"> Health Care</w:t>
            </w:r>
          </w:p>
        </w:tc>
        <w:tc>
          <w:tcPr>
            <w:tcW w:w="630" w:type="dxa"/>
            <w:shd w:val="clear" w:color="auto" w:fill="auto"/>
            <w:noWrap/>
            <w:vAlign w:val="bottom"/>
            <w:hideMark/>
          </w:tcPr>
          <w:p w14:paraId="4A718BE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8</w:t>
            </w:r>
          </w:p>
        </w:tc>
        <w:tc>
          <w:tcPr>
            <w:tcW w:w="1080" w:type="dxa"/>
            <w:shd w:val="clear" w:color="auto" w:fill="auto"/>
            <w:noWrap/>
            <w:vAlign w:val="bottom"/>
            <w:hideMark/>
          </w:tcPr>
          <w:p w14:paraId="01123A4D" w14:textId="2C33050F"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A898D71" w14:textId="77777777" w:rsidR="00541F55" w:rsidRPr="004F4E45" w:rsidRDefault="000473FC"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37236C24" w14:textId="3C55EBB6" w:rsidR="000D3EB1"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357573B4" w14:textId="47408819" w:rsidR="000D3EB1" w:rsidRPr="004F4E45" w:rsidRDefault="005E4FE4" w:rsidP="001744FB">
            <w:pPr>
              <w:spacing w:after="0" w:line="240" w:lineRule="auto"/>
            </w:pPr>
            <w:r w:rsidRPr="004F4E45">
              <w:rPr>
                <w:rFonts w:ascii="Calibri" w:eastAsia="Times New Roman" w:hAnsi="Calibri" w:cs="Times New Roman"/>
                <w:color w:val="000000"/>
                <w:sz w:val="16"/>
                <w:szCs w:val="16"/>
                <w:lang w:val="en-GB"/>
              </w:rPr>
              <w:t>Address ethical aspects,</w:t>
            </w:r>
          </w:p>
          <w:p w14:paraId="37607470" w14:textId="5D7E4510" w:rsidR="00E83387" w:rsidRPr="004F4E45" w:rsidRDefault="000D3EB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0A5FB88E" w14:textId="7EBE2763" w:rsidR="00541F55" w:rsidRPr="004F4E45" w:rsidRDefault="000D3EB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 </w:t>
            </w:r>
            <w:r w:rsidR="000473FC" w:rsidRPr="004F4E45">
              <w:rPr>
                <w:rFonts w:ascii="Calibri" w:eastAsia="Times New Roman" w:hAnsi="Calibri" w:cs="Times New Roman"/>
                <w:color w:val="000000"/>
                <w:sz w:val="16"/>
                <w:szCs w:val="16"/>
                <w:lang w:val="en-GB"/>
              </w:rPr>
              <w:t xml:space="preserve">5, </w:t>
            </w:r>
            <w:r w:rsidR="00E83387"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5C7679" w:rsidRPr="004F4E45">
              <w:rPr>
                <w:rFonts w:ascii="Calibri" w:eastAsia="Times New Roman" w:hAnsi="Calibri" w:cs="Times New Roman"/>
                <w:color w:val="000000"/>
                <w:sz w:val="16"/>
                <w:szCs w:val="16"/>
                <w:lang w:val="en-GB"/>
              </w:rPr>
              <w:t>15,</w:t>
            </w:r>
            <w:r w:rsidR="005E4FE4" w:rsidRPr="004F4E45">
              <w:rPr>
                <w:rFonts w:ascii="Calibri" w:eastAsia="Times New Roman" w:hAnsi="Calibri" w:cs="Times New Roman"/>
                <w:color w:val="000000"/>
                <w:sz w:val="16"/>
                <w:szCs w:val="16"/>
                <w:lang w:val="en-GB"/>
              </w:rPr>
              <w:t xml:space="preserve"> 57,</w:t>
            </w:r>
            <w:r w:rsidRPr="004F4E45">
              <w:rPr>
                <w:rFonts w:ascii="Calibri" w:eastAsia="Times New Roman" w:hAnsi="Calibri" w:cs="Times New Roman"/>
                <w:color w:val="000000"/>
                <w:sz w:val="16"/>
                <w:szCs w:val="16"/>
                <w:lang w:val="en-GB"/>
              </w:rPr>
              <w:t xml:space="preserve"> 63</w:t>
            </w:r>
          </w:p>
        </w:tc>
        <w:tc>
          <w:tcPr>
            <w:tcW w:w="709" w:type="dxa"/>
          </w:tcPr>
          <w:p w14:paraId="1537E2E0"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7</w:t>
            </w:r>
          </w:p>
        </w:tc>
      </w:tr>
      <w:tr w:rsidR="00541F55" w:rsidRPr="004F4E45" w14:paraId="030FDAA2" w14:textId="77777777" w:rsidTr="00FE2B18">
        <w:trPr>
          <w:trHeight w:val="300"/>
        </w:trPr>
        <w:tc>
          <w:tcPr>
            <w:tcW w:w="1146" w:type="dxa"/>
            <w:shd w:val="clear" w:color="auto" w:fill="auto"/>
            <w:noWrap/>
            <w:vAlign w:val="bottom"/>
            <w:hideMark/>
          </w:tcPr>
          <w:p w14:paraId="62755B5D" w14:textId="3E53D51B"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Taylor, F. R.</w:t>
            </w:r>
            <w:r w:rsidR="00A4437A">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ulziAQJ3","properties":{"formattedCitation":"(129)","plainCitation":"(129)","noteIndex":0},"citationItems":[{"id":4402,"uris":["http://zotero.org/users/3447303/items/ULBPVTWQ"],"uri":["http://zotero.org/users/3447303/items/ULBPVTWQ"],"itemData":{"id":4402,"type":"article-journal","title":"Peer Review: The Success of Headache Depends On Us!","container-title":"Headache","page":"S66-S69","volume":"49","archive_location":"WOS:000264821100003","ISSN":"0017-8748","journalAbbreviation":"Headache","language":"English","author":[{"family":"Taylor","given":"F. R."}],"issued":{"date-parts":[["2009",4]]}}}],"schema":"https://github.com/citation-style-language/schema/raw/master/csl-citation.json"} </w:instrText>
            </w:r>
            <w:r w:rsidR="00A4437A">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29)</w:t>
            </w:r>
            <w:r w:rsidR="00A4437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B3EF5B2"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4964919E" w14:textId="11B1FEE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32334014"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Headache</w:t>
            </w:r>
          </w:p>
        </w:tc>
        <w:tc>
          <w:tcPr>
            <w:tcW w:w="630" w:type="dxa"/>
            <w:shd w:val="clear" w:color="auto" w:fill="auto"/>
            <w:noWrap/>
            <w:vAlign w:val="bottom"/>
            <w:hideMark/>
          </w:tcPr>
          <w:p w14:paraId="732E056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9</w:t>
            </w:r>
          </w:p>
        </w:tc>
        <w:tc>
          <w:tcPr>
            <w:tcW w:w="1080" w:type="dxa"/>
            <w:shd w:val="clear" w:color="auto" w:fill="auto"/>
            <w:noWrap/>
            <w:vAlign w:val="bottom"/>
            <w:hideMark/>
          </w:tcPr>
          <w:p w14:paraId="4791F47E" w14:textId="748C92E5"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09C6A719" w14:textId="4FEC571F" w:rsidR="000D3EB1" w:rsidRPr="004F4E45" w:rsidRDefault="00E83387" w:rsidP="001744FB">
            <w:pPr>
              <w:spacing w:after="0" w:line="240" w:lineRule="auto"/>
            </w:pPr>
            <w:r w:rsidRPr="004F4E45">
              <w:rPr>
                <w:rFonts w:ascii="Calibri" w:eastAsia="Times New Roman" w:hAnsi="Calibri" w:cs="Times New Roman"/>
                <w:color w:val="000000"/>
                <w:sz w:val="16"/>
                <w:szCs w:val="16"/>
                <w:lang w:val="en-GB"/>
              </w:rPr>
              <w:t>Make general comments,</w:t>
            </w:r>
          </w:p>
          <w:p w14:paraId="2B8E4BAC" w14:textId="21929944" w:rsidR="00541F55" w:rsidRPr="004F4E45" w:rsidRDefault="000D3EB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0CF9D297" w14:textId="38D72AE3"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7C71CB" w:rsidRPr="004F4E45">
              <w:rPr>
                <w:rFonts w:ascii="Calibri" w:eastAsia="Times New Roman" w:hAnsi="Calibri" w:cs="Times New Roman"/>
                <w:color w:val="000000"/>
                <w:sz w:val="16"/>
                <w:szCs w:val="16"/>
                <w:lang w:val="en-GB"/>
              </w:rPr>
              <w:t>14,</w:t>
            </w:r>
            <w:r w:rsidR="000D3EB1" w:rsidRPr="004F4E45">
              <w:rPr>
                <w:rFonts w:ascii="Calibri" w:eastAsia="Times New Roman" w:hAnsi="Calibri" w:cs="Times New Roman"/>
                <w:color w:val="000000"/>
                <w:sz w:val="16"/>
                <w:szCs w:val="16"/>
                <w:lang w:val="en-GB"/>
              </w:rPr>
              <w:t xml:space="preserve"> 64</w:t>
            </w:r>
          </w:p>
        </w:tc>
        <w:tc>
          <w:tcPr>
            <w:tcW w:w="709" w:type="dxa"/>
          </w:tcPr>
          <w:p w14:paraId="67109ACF"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541F55" w:rsidRPr="004F4E45" w14:paraId="02F5661F" w14:textId="77777777" w:rsidTr="00FE2B18">
        <w:trPr>
          <w:trHeight w:val="300"/>
        </w:trPr>
        <w:tc>
          <w:tcPr>
            <w:tcW w:w="1146" w:type="dxa"/>
            <w:shd w:val="clear" w:color="auto" w:fill="auto"/>
            <w:noWrap/>
            <w:vAlign w:val="bottom"/>
            <w:hideMark/>
          </w:tcPr>
          <w:p w14:paraId="12432DC1" w14:textId="49633454"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Thombs</w:t>
            </w:r>
            <w:proofErr w:type="spellEnd"/>
            <w:r w:rsidRPr="004F4E45">
              <w:rPr>
                <w:rFonts w:ascii="Calibri" w:eastAsia="Times New Roman" w:hAnsi="Calibri" w:cs="Times New Roman"/>
                <w:color w:val="000000"/>
                <w:sz w:val="16"/>
                <w:szCs w:val="16"/>
                <w:lang w:val="en-GB"/>
              </w:rPr>
              <w:t>, B. D.</w:t>
            </w:r>
            <w:r w:rsidR="00A4437A">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qOujoFYT","properties":{"formattedCitation":"(130)","plainCitation":"(130)","noteIndex":0},"citationItems":[{"id":3784,"uris":["http://zotero.org/users/3447303/items/NEFT4KIR"],"uri":["http://zotero.org/users/3447303/items/NEFT4KIR"],"itemData":{"id":3784,"type":"article-journal","title":"A solution to inappropriate self-citation via peer review","container-title":"Canadian Medical Association Journal","page":"1864-1864","volume":"184","issue":"16","archive_location":"WOS:000311579800040","ISSN":"0820-3946","journalAbbreviation":"Can. Med. Assoc. J.","language":"English","author":[{"family":"Thombs","given":"B. D."},{"family":"Razykov","given":"I."}],"issued":{"date-parts":[["2012",11]]}}}],"schema":"https://github.com/citation-style-language/schema/raw/master/csl-citation.json"} </w:instrText>
            </w:r>
            <w:r w:rsidR="00A4437A">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0)</w:t>
            </w:r>
            <w:r w:rsidR="00A4437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363F01BC"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2A3251C1" w14:textId="31950C26"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7772563"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ian Medical Association Journal</w:t>
            </w:r>
          </w:p>
        </w:tc>
        <w:tc>
          <w:tcPr>
            <w:tcW w:w="630" w:type="dxa"/>
            <w:shd w:val="clear" w:color="auto" w:fill="auto"/>
            <w:noWrap/>
            <w:vAlign w:val="bottom"/>
            <w:hideMark/>
          </w:tcPr>
          <w:p w14:paraId="60E243B8"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2</w:t>
            </w:r>
          </w:p>
        </w:tc>
        <w:tc>
          <w:tcPr>
            <w:tcW w:w="1080" w:type="dxa"/>
            <w:shd w:val="clear" w:color="auto" w:fill="auto"/>
            <w:noWrap/>
            <w:vAlign w:val="bottom"/>
            <w:hideMark/>
          </w:tcPr>
          <w:p w14:paraId="634CD43D" w14:textId="3DFFE4CC"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57725AB" w14:textId="6EB652FD" w:rsidR="00541F55" w:rsidRPr="004F4E45" w:rsidRDefault="000D3EB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8" w:type="dxa"/>
            <w:shd w:val="clear" w:color="auto" w:fill="auto"/>
            <w:noWrap/>
            <w:vAlign w:val="bottom"/>
          </w:tcPr>
          <w:p w14:paraId="16ECCE1E" w14:textId="6B32A2E2" w:rsidR="00541F55" w:rsidRPr="004F4E45" w:rsidRDefault="000D3EB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15AC02D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541F55" w:rsidRPr="004F4E45" w14:paraId="1E5F4FB9" w14:textId="77777777" w:rsidTr="00FE2B18">
        <w:trPr>
          <w:trHeight w:val="300"/>
        </w:trPr>
        <w:tc>
          <w:tcPr>
            <w:tcW w:w="1146" w:type="dxa"/>
            <w:shd w:val="clear" w:color="auto" w:fill="auto"/>
            <w:noWrap/>
            <w:vAlign w:val="bottom"/>
            <w:hideMark/>
          </w:tcPr>
          <w:p w14:paraId="1B5B6458" w14:textId="48E86472"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Twentyman</w:t>
            </w:r>
            <w:proofErr w:type="spellEnd"/>
            <w:r w:rsidRPr="004F4E45">
              <w:rPr>
                <w:rFonts w:ascii="Calibri" w:eastAsia="Times New Roman" w:hAnsi="Calibri" w:cs="Times New Roman"/>
                <w:color w:val="000000"/>
                <w:sz w:val="16"/>
                <w:szCs w:val="16"/>
                <w:lang w:val="en-GB"/>
              </w:rPr>
              <w:t>, P.</w:t>
            </w:r>
            <w:r w:rsidR="00A4437A">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KFiNqwYw","properties":{"formattedCitation":"(131)","plainCitation":"(131)","noteIndex":0},"citationItems":[{"id":6184,"uris":["http://zotero.org/users/3447303/items/WP93225E"],"uri":["http://zotero.org/users/3447303/items/WP93225E"],"itemData":{"id":6184,"type":"article-journal","title":"The Process of Peer-Review","container-title":"British Journal of Cancer","page":"168-170","volume":"63","issue":"2","archive_location":"WOS:A1991EY27500002","ISSN":"0007-0920","journalAbbreviation":"Br. J. Cancer","language":"English","author":[{"family":"Twentyman","given":"P."},{"family":"Selby","given":"P."}],"issued":{"date-parts":[["1991",2]]}}}],"schema":"https://github.com/citation-style-language/schema/raw/master/csl-citation.json"} </w:instrText>
            </w:r>
            <w:r w:rsidR="00A4437A">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1)</w:t>
            </w:r>
            <w:r w:rsidR="00A4437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1C25367A"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K</w:t>
            </w:r>
          </w:p>
        </w:tc>
        <w:tc>
          <w:tcPr>
            <w:tcW w:w="910" w:type="dxa"/>
            <w:shd w:val="clear" w:color="auto" w:fill="auto"/>
            <w:noWrap/>
            <w:vAlign w:val="bottom"/>
            <w:hideMark/>
          </w:tcPr>
          <w:p w14:paraId="5AA79AC5" w14:textId="1CF93B88"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AE95719"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itish Journal of Cancer</w:t>
            </w:r>
          </w:p>
        </w:tc>
        <w:tc>
          <w:tcPr>
            <w:tcW w:w="630" w:type="dxa"/>
            <w:shd w:val="clear" w:color="auto" w:fill="auto"/>
            <w:noWrap/>
            <w:vAlign w:val="bottom"/>
            <w:hideMark/>
          </w:tcPr>
          <w:p w14:paraId="14BF4AA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1</w:t>
            </w:r>
          </w:p>
        </w:tc>
        <w:tc>
          <w:tcPr>
            <w:tcW w:w="1080" w:type="dxa"/>
            <w:shd w:val="clear" w:color="auto" w:fill="auto"/>
            <w:noWrap/>
            <w:vAlign w:val="bottom"/>
            <w:hideMark/>
          </w:tcPr>
          <w:p w14:paraId="099EAF60" w14:textId="206D8695"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0F15B76" w14:textId="24D0C21F" w:rsidR="000D3EB1" w:rsidRPr="004F4E45" w:rsidRDefault="007D6821" w:rsidP="001744FB">
            <w:pPr>
              <w:spacing w:after="0" w:line="240" w:lineRule="auto"/>
            </w:pPr>
            <w:r w:rsidRPr="004F4E45">
              <w:rPr>
                <w:rFonts w:ascii="Calibri" w:eastAsia="Times New Roman" w:hAnsi="Calibri" w:cs="Times New Roman"/>
                <w:color w:val="000000"/>
                <w:sz w:val="16"/>
                <w:szCs w:val="16"/>
                <w:lang w:val="en-GB"/>
              </w:rPr>
              <w:t>Organization and approach to review,</w:t>
            </w:r>
            <w:r w:rsidR="003E4F9F" w:rsidRPr="004F4E45">
              <w:rPr>
                <w:rFonts w:ascii="Calibri" w:eastAsia="Times New Roman" w:hAnsi="Calibri" w:cs="Times New Roman"/>
                <w:color w:val="000000"/>
                <w:sz w:val="16"/>
                <w:szCs w:val="16"/>
                <w:lang w:val="en-GB"/>
              </w:rPr>
              <w:t xml:space="preserve"> Results,</w:t>
            </w:r>
            <w:r w:rsidR="007731B9" w:rsidRPr="004F4E45">
              <w:t xml:space="preserve"> </w:t>
            </w:r>
            <w:r w:rsidR="000D3EB1" w:rsidRPr="004F4E45">
              <w:rPr>
                <w:rFonts w:ascii="Calibri" w:eastAsia="Times New Roman" w:hAnsi="Calibri" w:cs="Times New Roman"/>
                <w:color w:val="000000"/>
                <w:sz w:val="16"/>
                <w:szCs w:val="16"/>
                <w:lang w:val="en-GB"/>
              </w:rPr>
              <w:t>Discussion/</w:t>
            </w:r>
            <w:proofErr w:type="spellStart"/>
            <w:r w:rsidR="000D3EB1"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70C92F94" w14:textId="3E26F258" w:rsidR="00541F55" w:rsidRPr="004F4E45" w:rsidRDefault="000D3EB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713335E0" w14:textId="51BFA5EF" w:rsidR="00541F55" w:rsidRPr="004F4E45" w:rsidRDefault="007D682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4, </w:t>
            </w:r>
            <w:r w:rsidR="003E4F9F" w:rsidRPr="004F4E45">
              <w:rPr>
                <w:rFonts w:ascii="Calibri" w:eastAsia="Times New Roman" w:hAnsi="Calibri" w:cs="Times New Roman"/>
                <w:color w:val="000000"/>
                <w:sz w:val="16"/>
                <w:szCs w:val="16"/>
                <w:lang w:val="en-GB"/>
              </w:rPr>
              <w:t>45,</w:t>
            </w:r>
            <w:r w:rsidR="007731B9" w:rsidRPr="004F4E45">
              <w:rPr>
                <w:rFonts w:ascii="Calibri" w:eastAsia="Times New Roman" w:hAnsi="Calibri" w:cs="Times New Roman"/>
                <w:color w:val="000000"/>
                <w:sz w:val="16"/>
                <w:szCs w:val="16"/>
                <w:lang w:val="en-GB"/>
              </w:rPr>
              <w:t xml:space="preserve"> 50, </w:t>
            </w:r>
            <w:r w:rsidR="00E51D6F" w:rsidRPr="004F4E45">
              <w:rPr>
                <w:rFonts w:ascii="Calibri" w:eastAsia="Times New Roman" w:hAnsi="Calibri" w:cs="Times New Roman"/>
                <w:color w:val="000000"/>
                <w:sz w:val="16"/>
                <w:szCs w:val="16"/>
                <w:lang w:val="en-GB"/>
              </w:rPr>
              <w:t xml:space="preserve">56, </w:t>
            </w:r>
            <w:r w:rsidR="000D3EB1" w:rsidRPr="004F4E45">
              <w:rPr>
                <w:rFonts w:ascii="Calibri" w:eastAsia="Times New Roman" w:hAnsi="Calibri" w:cs="Times New Roman"/>
                <w:color w:val="000000"/>
                <w:sz w:val="16"/>
                <w:szCs w:val="16"/>
                <w:lang w:val="en-GB"/>
              </w:rPr>
              <w:t>65</w:t>
            </w:r>
          </w:p>
        </w:tc>
        <w:tc>
          <w:tcPr>
            <w:tcW w:w="709" w:type="dxa"/>
          </w:tcPr>
          <w:p w14:paraId="54A6CEFB"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5</w:t>
            </w:r>
          </w:p>
        </w:tc>
      </w:tr>
      <w:tr w:rsidR="00541F55" w:rsidRPr="004F4E45" w14:paraId="509F1885" w14:textId="77777777" w:rsidTr="00FE2B18">
        <w:trPr>
          <w:trHeight w:val="300"/>
        </w:trPr>
        <w:tc>
          <w:tcPr>
            <w:tcW w:w="1146" w:type="dxa"/>
            <w:shd w:val="clear" w:color="auto" w:fill="auto"/>
            <w:noWrap/>
            <w:vAlign w:val="bottom"/>
            <w:hideMark/>
          </w:tcPr>
          <w:p w14:paraId="49822C32" w14:textId="7B8ED3EF"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Van Norman, G. A.</w:t>
            </w:r>
            <w:r w:rsidR="00A4437A">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MDZ72m0h","properties":{"formattedCitation":"(132)","plainCitation":"(132)","noteIndex":0},"citationItems":[{"id":4254,"uris":["http://zotero.org/users/3447303/items/S6P55HSH"],"uri":["http://zotero.org/users/3447303/items/S6P55HSH"],"itemData":{"id":4254,"type":"chapter","title":"Publication ethics: Obligations of authors, Peer-Reviewers, and editors","container-title":"Clinical Ethics in Anesthesiology: A Case-Based Textbook","publisher":"Cambridge University Press","page":"209-216","archive":"Scopus","abstract":"The Case An anesthesia pain management researcher submits abstracts for two studies. It is discovered that he did not obtain prior approval for human subjects research. In addition, a colleague finds he is listed as a co-author on one of the studies, although he did not participate in the research. Investigation reveals that the anesthesiologist had fabricated data in some or all of 21 published studies dating back over 13 years. This uncovered what arguably is one of the most wide-ranging research fraud cases in history. His reports had been favorable to several drugs under investigation as “replacements” for postoperative narcotic therapy, and also had refuted animal studies suggesting that one of these medications interfered with bone healing after orthopedic surgery.Not only are all of this researcher's findings now in question, but also those of numerous studies by other investigators that relied upon these findings for subsequent research design and comparisons. A medical journal editor remarked that “these retractions clearly raise the possibility that we might be heading in the wrong directions or toward blind ends in attempts to improve pain therapy.” A prominent academic anesthesiologist stated that the fraudulent research had affected “millions of patients worldwide,” and possibly led to the sale of “billions of dollars worth of potentially dangerous drugs.”Ethical principles of beneficence and nonmaleficence require that physicians strive to improve medical knowledge to improve patients' lives (beneficence) and avoid harmful or ineffective treatments (nonmaleficence). © Cambridge University Press 2011.","URL":"https://www.scopus.com/inward/record.uri?eid=2-s2.0-84926980442&amp;doi=10.1017%2fCBO9780511841361.037&amp;partnerID=40&amp;md5=45e7cf9ffb6d6cd7ef49243a0cf9bb53","ISBN":"9780511841361","note":"DOI: 10.1017/CBO9780511841361.037","language":"English","author":[{"family":"Van Norman","given":"G. A."},{"family":"Jackson","given":"S."}],"issued":{"date-parts":[["2010"]]}}}],"schema":"https://github.com/citation-style-language/schema/raw/master/csl-citation.json"} </w:instrText>
            </w:r>
            <w:r w:rsidR="00A4437A">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2)</w:t>
            </w:r>
            <w:r w:rsidR="00A4437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21E658A7"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1CE3B405" w14:textId="77B3D76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67DE3E1"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Clinical Ethics in </w:t>
            </w:r>
            <w:proofErr w:type="spellStart"/>
            <w:r w:rsidRPr="004F4E45">
              <w:rPr>
                <w:rFonts w:ascii="Calibri" w:eastAsia="Times New Roman" w:hAnsi="Calibri" w:cs="Times New Roman"/>
                <w:color w:val="000000"/>
                <w:sz w:val="16"/>
                <w:szCs w:val="16"/>
                <w:lang w:val="en-GB"/>
              </w:rPr>
              <w:t>Anesthesiology</w:t>
            </w:r>
            <w:proofErr w:type="spellEnd"/>
            <w:r w:rsidRPr="004F4E45">
              <w:rPr>
                <w:rFonts w:ascii="Calibri" w:eastAsia="Times New Roman" w:hAnsi="Calibri" w:cs="Times New Roman"/>
                <w:color w:val="000000"/>
                <w:sz w:val="16"/>
                <w:szCs w:val="16"/>
                <w:lang w:val="en-GB"/>
              </w:rPr>
              <w:t>: A Case-Based Textbook</w:t>
            </w:r>
          </w:p>
        </w:tc>
        <w:tc>
          <w:tcPr>
            <w:tcW w:w="630" w:type="dxa"/>
            <w:shd w:val="clear" w:color="auto" w:fill="auto"/>
            <w:noWrap/>
            <w:vAlign w:val="bottom"/>
            <w:hideMark/>
          </w:tcPr>
          <w:p w14:paraId="069C1432"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1</w:t>
            </w:r>
          </w:p>
        </w:tc>
        <w:tc>
          <w:tcPr>
            <w:tcW w:w="1080" w:type="dxa"/>
            <w:shd w:val="clear" w:color="auto" w:fill="auto"/>
            <w:noWrap/>
            <w:vAlign w:val="bottom"/>
            <w:hideMark/>
          </w:tcPr>
          <w:p w14:paraId="2CBF7365"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ook chapter</w:t>
            </w:r>
          </w:p>
        </w:tc>
        <w:tc>
          <w:tcPr>
            <w:tcW w:w="1677" w:type="dxa"/>
          </w:tcPr>
          <w:p w14:paraId="47BAAA21" w14:textId="33C83FBB" w:rsidR="00541F55" w:rsidRPr="004F4E45" w:rsidRDefault="000D3EB1" w:rsidP="001744FB">
            <w:pPr>
              <w:spacing w:after="0" w:line="240" w:lineRule="auto"/>
              <w:rPr>
                <w:rFonts w:ascii="Calibri" w:eastAsia="Times New Roman" w:hAnsi="Calibri" w:cs="Times New Roman"/>
                <w:sz w:val="16"/>
                <w:szCs w:val="16"/>
                <w:lang w:val="en-GB"/>
              </w:rPr>
            </w:pPr>
            <w:r w:rsidRPr="004F4E45">
              <w:rPr>
                <w:rFonts w:ascii="Calibri" w:eastAsia="Times New Roman" w:hAnsi="Calibri" w:cs="Times New Roman"/>
                <w:sz w:val="16"/>
                <w:szCs w:val="16"/>
                <w:lang w:val="en-GB"/>
              </w:rPr>
              <w:t>N/A</w:t>
            </w:r>
          </w:p>
        </w:tc>
        <w:tc>
          <w:tcPr>
            <w:tcW w:w="708" w:type="dxa"/>
            <w:shd w:val="clear" w:color="auto" w:fill="auto"/>
            <w:noWrap/>
            <w:vAlign w:val="bottom"/>
          </w:tcPr>
          <w:p w14:paraId="5F1D95EB" w14:textId="46E9AAB7" w:rsidR="00541F55" w:rsidRPr="004F4E45" w:rsidRDefault="000D3EB1"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709" w:type="dxa"/>
          </w:tcPr>
          <w:p w14:paraId="0D0D41B9"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0</w:t>
            </w:r>
          </w:p>
        </w:tc>
      </w:tr>
      <w:tr w:rsidR="00541F55" w:rsidRPr="004F4E45" w14:paraId="1DEF83C6" w14:textId="77777777" w:rsidTr="00FE2B18">
        <w:trPr>
          <w:trHeight w:val="300"/>
        </w:trPr>
        <w:tc>
          <w:tcPr>
            <w:tcW w:w="1146" w:type="dxa"/>
            <w:shd w:val="clear" w:color="auto" w:fill="auto"/>
            <w:noWrap/>
            <w:vAlign w:val="bottom"/>
            <w:hideMark/>
          </w:tcPr>
          <w:p w14:paraId="027C76A5" w14:textId="003DA386"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lastRenderedPageBreak/>
              <w:t>Vintzileos</w:t>
            </w:r>
            <w:proofErr w:type="spellEnd"/>
            <w:r w:rsidRPr="004F4E45">
              <w:rPr>
                <w:rFonts w:ascii="Calibri" w:eastAsia="Times New Roman" w:hAnsi="Calibri" w:cs="Times New Roman"/>
                <w:color w:val="000000"/>
                <w:sz w:val="16"/>
                <w:szCs w:val="16"/>
                <w:lang w:val="en-GB"/>
              </w:rPr>
              <w:t>, A. M.</w:t>
            </w:r>
            <w:r w:rsidR="00A4437A">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n8eRcDFi","properties":{"formattedCitation":"(133)","plainCitation":"(133)","noteIndex":0},"citationItems":[{"id":4251,"uris":["http://zotero.org/users/3447303/items/QXADDJN8"],"uri":["http://zotero.org/users/3447303/items/QXADDJN8"],"itemData":{"id":4251,"type":"article-journal","title":"The Art of Peer-Reviewing an Original Research Paper Important Tips and Guidelines","container-title":"Journal of Ultrasound in Medicine","page":"513-518","volume":"29","issue":"4","archive_location":"WOS:000277004800002","ISSN":"0278-4297","journalAbbreviation":"J. Ultrasound Med.","language":"English","author":[{"family":"Vintzileos","given":"A. M."},{"family":"Ananth","given":"C. V."}],"issued":{"date-parts":[["2010",4]]}}}],"schema":"https://github.com/citation-style-language/schema/raw/master/csl-citation.json"} </w:instrText>
            </w:r>
            <w:r w:rsidR="00A4437A">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3)</w:t>
            </w:r>
            <w:r w:rsidR="00A4437A">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7BE040A0"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651C2C2B" w14:textId="495AA650"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4D749B6"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Ultrasound in Medicine</w:t>
            </w:r>
          </w:p>
        </w:tc>
        <w:tc>
          <w:tcPr>
            <w:tcW w:w="630" w:type="dxa"/>
            <w:shd w:val="clear" w:color="auto" w:fill="auto"/>
            <w:noWrap/>
            <w:vAlign w:val="bottom"/>
            <w:hideMark/>
          </w:tcPr>
          <w:p w14:paraId="523387A9"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0</w:t>
            </w:r>
          </w:p>
        </w:tc>
        <w:tc>
          <w:tcPr>
            <w:tcW w:w="1080" w:type="dxa"/>
            <w:shd w:val="clear" w:color="auto" w:fill="auto"/>
            <w:noWrap/>
            <w:vAlign w:val="bottom"/>
            <w:hideMark/>
          </w:tcPr>
          <w:p w14:paraId="1DE82F3F" w14:textId="35AB317E"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3208CAF" w14:textId="77777777" w:rsidR="00541F55" w:rsidRPr="004F4E45" w:rsidRDefault="00C839B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Organization and approach to review,</w:t>
            </w:r>
          </w:p>
          <w:p w14:paraId="2F2F58FC" w14:textId="03966DDE" w:rsidR="000D3EB1" w:rsidRPr="004F4E45" w:rsidRDefault="005C7679" w:rsidP="001744FB">
            <w:pPr>
              <w:spacing w:after="0" w:line="240" w:lineRule="auto"/>
            </w:pPr>
            <w:r w:rsidRPr="004F4E45">
              <w:rPr>
                <w:rFonts w:ascii="Calibri" w:eastAsia="Times New Roman" w:hAnsi="Calibri" w:cs="Times New Roman"/>
                <w:color w:val="000000"/>
                <w:sz w:val="16"/>
                <w:szCs w:val="16"/>
                <w:lang w:val="en-GB"/>
              </w:rPr>
              <w:t>Make general comments,</w:t>
            </w:r>
          </w:p>
          <w:p w14:paraId="75539C83" w14:textId="03B418FD" w:rsidR="005C7679" w:rsidRPr="004F4E45" w:rsidRDefault="002B13EE"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ethods,</w:t>
            </w:r>
            <w:r w:rsidR="007731B9" w:rsidRPr="004F4E45">
              <w:t xml:space="preserve"> </w:t>
            </w:r>
            <w:r w:rsidR="000D3EB1" w:rsidRPr="004F4E45">
              <w:rPr>
                <w:rFonts w:ascii="Calibri" w:eastAsia="Times New Roman" w:hAnsi="Calibri" w:cs="Times New Roman"/>
                <w:color w:val="000000"/>
                <w:sz w:val="16"/>
                <w:szCs w:val="16"/>
                <w:lang w:val="en-GB"/>
              </w:rPr>
              <w:t>Discussion/</w:t>
            </w:r>
            <w:proofErr w:type="spellStart"/>
            <w:r w:rsidR="000D3EB1" w:rsidRPr="004F4E45">
              <w:rPr>
                <w:rFonts w:ascii="Calibri" w:eastAsia="Times New Roman" w:hAnsi="Calibri" w:cs="Times New Roman"/>
                <w:color w:val="000000"/>
                <w:sz w:val="16"/>
                <w:szCs w:val="16"/>
                <w:lang w:val="en-GB"/>
              </w:rPr>
              <w:t>ConclusionAddress</w:t>
            </w:r>
            <w:proofErr w:type="spellEnd"/>
            <w:r w:rsidR="000D3EB1" w:rsidRPr="004F4E45">
              <w:rPr>
                <w:rFonts w:ascii="Calibri" w:eastAsia="Times New Roman" w:hAnsi="Calibri" w:cs="Times New Roman"/>
                <w:color w:val="000000"/>
                <w:sz w:val="16"/>
                <w:szCs w:val="16"/>
                <w:lang w:val="en-GB"/>
              </w:rPr>
              <w:t xml:space="preserve"> ethical aspects</w:t>
            </w:r>
          </w:p>
        </w:tc>
        <w:tc>
          <w:tcPr>
            <w:tcW w:w="708" w:type="dxa"/>
            <w:shd w:val="clear" w:color="auto" w:fill="auto"/>
            <w:noWrap/>
            <w:vAlign w:val="bottom"/>
          </w:tcPr>
          <w:p w14:paraId="23A84747" w14:textId="3D018EE0" w:rsidR="00541F55" w:rsidRPr="004F4E45" w:rsidRDefault="00C839B3"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2, </w:t>
            </w:r>
            <w:r w:rsidR="005C7679" w:rsidRPr="004F4E45">
              <w:rPr>
                <w:rFonts w:ascii="Calibri" w:eastAsia="Times New Roman" w:hAnsi="Calibri" w:cs="Times New Roman"/>
                <w:color w:val="000000"/>
                <w:sz w:val="16"/>
                <w:szCs w:val="16"/>
                <w:lang w:val="en-GB"/>
              </w:rPr>
              <w:t>16,</w:t>
            </w:r>
            <w:r w:rsidR="00A32889" w:rsidRPr="004F4E45">
              <w:rPr>
                <w:rFonts w:ascii="Calibri" w:eastAsia="Times New Roman" w:hAnsi="Calibri" w:cs="Times New Roman"/>
                <w:color w:val="000000"/>
                <w:sz w:val="16"/>
                <w:szCs w:val="16"/>
                <w:lang w:val="en-GB"/>
              </w:rPr>
              <w:t xml:space="preserve"> 26,</w:t>
            </w:r>
            <w:r w:rsidR="002B13EE" w:rsidRPr="004F4E45">
              <w:rPr>
                <w:rFonts w:ascii="Calibri" w:eastAsia="Times New Roman" w:hAnsi="Calibri" w:cs="Times New Roman"/>
                <w:color w:val="000000"/>
                <w:sz w:val="16"/>
                <w:szCs w:val="16"/>
                <w:lang w:val="en-GB"/>
              </w:rPr>
              <w:t xml:space="preserve"> 30, </w:t>
            </w:r>
            <w:r w:rsidR="00515E17" w:rsidRPr="004F4E45">
              <w:rPr>
                <w:rFonts w:ascii="Calibri" w:eastAsia="Times New Roman" w:hAnsi="Calibri" w:cs="Times New Roman"/>
                <w:color w:val="000000"/>
                <w:sz w:val="16"/>
                <w:szCs w:val="16"/>
                <w:lang w:val="en-GB"/>
              </w:rPr>
              <w:t xml:space="preserve">31, </w:t>
            </w:r>
            <w:r w:rsidR="00CF1C35" w:rsidRPr="004F4E45">
              <w:rPr>
                <w:rFonts w:ascii="Calibri" w:eastAsia="Times New Roman" w:hAnsi="Calibri" w:cs="Times New Roman"/>
                <w:color w:val="000000"/>
                <w:sz w:val="16"/>
                <w:szCs w:val="16"/>
                <w:lang w:val="en-GB"/>
              </w:rPr>
              <w:t xml:space="preserve">32, </w:t>
            </w:r>
            <w:r w:rsidR="00BD5089" w:rsidRPr="004F4E45">
              <w:rPr>
                <w:rFonts w:ascii="Calibri" w:eastAsia="Times New Roman" w:hAnsi="Calibri" w:cs="Times New Roman"/>
                <w:color w:val="000000"/>
                <w:sz w:val="16"/>
                <w:szCs w:val="16"/>
                <w:lang w:val="en-GB"/>
              </w:rPr>
              <w:t>34,</w:t>
            </w:r>
            <w:r w:rsidR="003A673A" w:rsidRPr="004F4E45">
              <w:rPr>
                <w:rFonts w:ascii="Calibri" w:eastAsia="Times New Roman" w:hAnsi="Calibri" w:cs="Times New Roman"/>
                <w:color w:val="000000"/>
                <w:sz w:val="16"/>
                <w:szCs w:val="16"/>
                <w:lang w:val="en-GB"/>
              </w:rPr>
              <w:t xml:space="preserve"> 35, </w:t>
            </w:r>
            <w:r w:rsidR="009C6727" w:rsidRPr="004F4E45">
              <w:rPr>
                <w:rFonts w:ascii="Calibri" w:eastAsia="Times New Roman" w:hAnsi="Calibri" w:cs="Times New Roman"/>
                <w:color w:val="000000"/>
                <w:sz w:val="16"/>
                <w:szCs w:val="16"/>
                <w:lang w:val="en-GB"/>
              </w:rPr>
              <w:t xml:space="preserve">39, </w:t>
            </w:r>
            <w:r w:rsidR="00875EC4" w:rsidRPr="004F4E45">
              <w:rPr>
                <w:rFonts w:ascii="Calibri" w:eastAsia="Times New Roman" w:hAnsi="Calibri" w:cs="Times New Roman"/>
                <w:color w:val="000000"/>
                <w:sz w:val="16"/>
                <w:szCs w:val="16"/>
                <w:lang w:val="en-GB"/>
              </w:rPr>
              <w:t>40,</w:t>
            </w:r>
            <w:r w:rsidR="007731B9" w:rsidRPr="004F4E45">
              <w:rPr>
                <w:rFonts w:ascii="Calibri" w:eastAsia="Times New Roman" w:hAnsi="Calibri" w:cs="Times New Roman"/>
                <w:color w:val="000000"/>
                <w:sz w:val="16"/>
                <w:szCs w:val="16"/>
                <w:lang w:val="en-GB"/>
              </w:rPr>
              <w:t xml:space="preserve"> 50, </w:t>
            </w:r>
            <w:r w:rsidR="003A5E5F" w:rsidRPr="004F4E45">
              <w:rPr>
                <w:rFonts w:ascii="Calibri" w:eastAsia="Times New Roman" w:hAnsi="Calibri" w:cs="Times New Roman"/>
                <w:color w:val="000000"/>
                <w:sz w:val="16"/>
                <w:szCs w:val="16"/>
                <w:lang w:val="en-GB"/>
              </w:rPr>
              <w:t>51,</w:t>
            </w:r>
            <w:r w:rsidR="003A4D2B" w:rsidRPr="004F4E45">
              <w:rPr>
                <w:rFonts w:ascii="Calibri" w:eastAsia="Times New Roman" w:hAnsi="Calibri" w:cs="Times New Roman"/>
                <w:color w:val="000000"/>
                <w:sz w:val="16"/>
                <w:szCs w:val="16"/>
                <w:lang w:val="en-GB"/>
              </w:rPr>
              <w:t xml:space="preserve"> 52,</w:t>
            </w:r>
            <w:r w:rsidR="002C765D" w:rsidRPr="004F4E45">
              <w:rPr>
                <w:rFonts w:ascii="Calibri" w:eastAsia="Times New Roman" w:hAnsi="Calibri" w:cs="Times New Roman"/>
                <w:color w:val="000000"/>
                <w:sz w:val="16"/>
                <w:szCs w:val="16"/>
                <w:lang w:val="en-GB"/>
              </w:rPr>
              <w:t xml:space="preserve"> 53, </w:t>
            </w:r>
            <w:r w:rsidR="002A4F2C" w:rsidRPr="004F4E45">
              <w:rPr>
                <w:rFonts w:ascii="Calibri" w:eastAsia="Times New Roman" w:hAnsi="Calibri" w:cs="Times New Roman"/>
                <w:color w:val="000000"/>
                <w:sz w:val="16"/>
                <w:szCs w:val="16"/>
                <w:lang w:val="en-GB"/>
              </w:rPr>
              <w:t xml:space="preserve">54, </w:t>
            </w:r>
            <w:r w:rsidR="005E4FE4" w:rsidRPr="004F4E45">
              <w:rPr>
                <w:rFonts w:ascii="Calibri" w:eastAsia="Times New Roman" w:hAnsi="Calibri" w:cs="Times New Roman"/>
                <w:color w:val="000000"/>
                <w:sz w:val="16"/>
                <w:szCs w:val="16"/>
                <w:lang w:val="en-GB"/>
              </w:rPr>
              <w:t xml:space="preserve">57, </w:t>
            </w:r>
            <w:r w:rsidR="006E1673" w:rsidRPr="004F4E45">
              <w:rPr>
                <w:rFonts w:ascii="Calibri" w:eastAsia="Times New Roman" w:hAnsi="Calibri" w:cs="Times New Roman"/>
                <w:color w:val="000000"/>
                <w:sz w:val="16"/>
                <w:szCs w:val="16"/>
                <w:lang w:val="en-GB"/>
              </w:rPr>
              <w:t>58</w:t>
            </w:r>
          </w:p>
        </w:tc>
        <w:tc>
          <w:tcPr>
            <w:tcW w:w="709" w:type="dxa"/>
          </w:tcPr>
          <w:p w14:paraId="09C321AC" w14:textId="5DE88C05"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7</w:t>
            </w:r>
          </w:p>
        </w:tc>
      </w:tr>
      <w:tr w:rsidR="00541F55" w:rsidRPr="004F4E45" w14:paraId="1D230BCA" w14:textId="77777777" w:rsidTr="00FE2B18">
        <w:trPr>
          <w:trHeight w:val="300"/>
        </w:trPr>
        <w:tc>
          <w:tcPr>
            <w:tcW w:w="1146" w:type="dxa"/>
            <w:shd w:val="clear" w:color="auto" w:fill="auto"/>
            <w:noWrap/>
            <w:vAlign w:val="bottom"/>
            <w:hideMark/>
          </w:tcPr>
          <w:p w14:paraId="089F16EE" w14:textId="4068A8BF" w:rsidR="00541F55" w:rsidRPr="00594CFE" w:rsidRDefault="00541F55" w:rsidP="001744FB">
            <w:pPr>
              <w:spacing w:after="0" w:line="240" w:lineRule="auto"/>
              <w:rPr>
                <w:rFonts w:ascii="Calibri" w:eastAsia="Times New Roman" w:hAnsi="Calibri" w:cs="Times New Roman"/>
                <w:color w:val="000000"/>
                <w:sz w:val="16"/>
                <w:szCs w:val="16"/>
                <w:lang w:val="en-GB"/>
              </w:rPr>
            </w:pPr>
            <w:r w:rsidRPr="00594CFE">
              <w:rPr>
                <w:rFonts w:ascii="Calibri" w:eastAsia="Times New Roman" w:hAnsi="Calibri" w:cs="Times New Roman"/>
                <w:color w:val="000000"/>
                <w:sz w:val="16"/>
                <w:szCs w:val="16"/>
                <w:lang w:val="en-GB"/>
              </w:rPr>
              <w:t>Wagner</w:t>
            </w:r>
            <w:r w:rsidR="00594CFE" w:rsidRPr="00594CFE">
              <w:rPr>
                <w:rFonts w:ascii="Calibri" w:eastAsia="Times New Roman" w:hAnsi="Calibri" w:cs="Times New Roman"/>
                <w:color w:val="000000"/>
                <w:sz w:val="16"/>
                <w:szCs w:val="16"/>
                <w:lang w:val="en-GB"/>
              </w:rPr>
              <w:t>, P.D.</w:t>
            </w:r>
            <w:r w:rsidR="002F34A7" w:rsidRPr="00594CFE">
              <w:rPr>
                <w:rFonts w:ascii="Calibri" w:eastAsia="Times New Roman" w:hAnsi="Calibri" w:cs="Times New Roman"/>
                <w:color w:val="000000"/>
                <w:sz w:val="16"/>
                <w:szCs w:val="16"/>
                <w:lang w:val="en-GB"/>
              </w:rPr>
              <w:t xml:space="preserve"> </w:t>
            </w:r>
            <w:r w:rsidR="002F34A7" w:rsidRPr="00594CFE">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36ZXsL9C","properties":{"formattedCitation":"(134)","plainCitation":"(134)","noteIndex":0},"citationItems":[{"id":2992,"uris":["http://zotero.org/users/3447303/items/A7TXL6YV"],"uri":["http://zotero.org/users/3447303/items/A7TXL6YV"],"itemData":{"id":2992,"type":"article-journal","title":"Maintaining the integrity of peer review","container-title":"Journal of Applied Physiology","page":"479-480","volume":"120","issue":"5","archive_location":"WOS:000371442900001","ISSN":"8750-7587","journalAbbreviation":"J. Appl. Physiol.","language":"English","author":[{"family":"Wagner","given":"P. D."},{"family":"Bates","given":"J. H. T."}],"issued":{"date-parts":[["2016",3]]}}}],"schema":"https://github.com/citation-style-language/schema/raw/master/csl-citation.json"} </w:instrText>
            </w:r>
            <w:r w:rsidR="002F34A7" w:rsidRPr="00594CFE">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4)</w:t>
            </w:r>
            <w:r w:rsidR="002F34A7" w:rsidRPr="00594CFE">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A3F4D53" w14:textId="77777777" w:rsidR="00541F55" w:rsidRPr="00594CFE" w:rsidRDefault="00541F55" w:rsidP="001744FB">
            <w:pPr>
              <w:spacing w:after="0" w:line="240" w:lineRule="auto"/>
              <w:ind w:right="-376"/>
              <w:rPr>
                <w:rFonts w:ascii="Calibri" w:eastAsia="Times New Roman" w:hAnsi="Calibri" w:cs="Times New Roman"/>
                <w:color w:val="000000"/>
                <w:sz w:val="16"/>
                <w:szCs w:val="16"/>
                <w:lang w:val="en-GB"/>
              </w:rPr>
            </w:pPr>
            <w:r w:rsidRPr="00594CFE">
              <w:rPr>
                <w:rFonts w:ascii="Calibri" w:eastAsia="Times New Roman" w:hAnsi="Calibri" w:cs="Times New Roman"/>
                <w:color w:val="000000"/>
                <w:sz w:val="16"/>
                <w:szCs w:val="16"/>
                <w:lang w:val="en-GB"/>
              </w:rPr>
              <w:t>USA</w:t>
            </w:r>
          </w:p>
        </w:tc>
        <w:tc>
          <w:tcPr>
            <w:tcW w:w="910" w:type="dxa"/>
            <w:shd w:val="clear" w:color="auto" w:fill="auto"/>
            <w:noWrap/>
            <w:vAlign w:val="bottom"/>
            <w:hideMark/>
          </w:tcPr>
          <w:p w14:paraId="49865114" w14:textId="7FD30E2C" w:rsidR="00541F55" w:rsidRPr="00594CFE" w:rsidRDefault="00541F55" w:rsidP="001744FB">
            <w:pPr>
              <w:spacing w:after="0" w:line="240" w:lineRule="auto"/>
              <w:rPr>
                <w:rFonts w:ascii="Calibri" w:eastAsia="Times New Roman" w:hAnsi="Calibri" w:cs="Times New Roman"/>
                <w:color w:val="000000"/>
                <w:sz w:val="16"/>
                <w:szCs w:val="16"/>
                <w:lang w:val="en-GB"/>
              </w:rPr>
            </w:pPr>
            <w:r w:rsidRPr="00594CFE">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0E143A2" w14:textId="77777777" w:rsidR="00541F55" w:rsidRPr="00594CFE" w:rsidRDefault="00541F55" w:rsidP="001744FB">
            <w:pPr>
              <w:spacing w:after="0" w:line="240" w:lineRule="auto"/>
              <w:ind w:right="-108"/>
              <w:rPr>
                <w:rFonts w:ascii="Calibri" w:eastAsia="Times New Roman" w:hAnsi="Calibri" w:cs="Times New Roman"/>
                <w:color w:val="000000"/>
                <w:sz w:val="16"/>
                <w:szCs w:val="16"/>
                <w:lang w:val="en-GB"/>
              </w:rPr>
            </w:pPr>
            <w:r w:rsidRPr="00594CFE">
              <w:rPr>
                <w:rFonts w:ascii="Calibri" w:eastAsia="Times New Roman" w:hAnsi="Calibri" w:cs="Times New Roman"/>
                <w:color w:val="000000"/>
                <w:sz w:val="16"/>
                <w:szCs w:val="16"/>
                <w:lang w:val="en-GB"/>
              </w:rPr>
              <w:t>Journal of Applied Physiology</w:t>
            </w:r>
          </w:p>
        </w:tc>
        <w:tc>
          <w:tcPr>
            <w:tcW w:w="630" w:type="dxa"/>
            <w:shd w:val="clear" w:color="auto" w:fill="auto"/>
            <w:noWrap/>
            <w:vAlign w:val="bottom"/>
            <w:hideMark/>
          </w:tcPr>
          <w:p w14:paraId="1CEC6FC0" w14:textId="77777777" w:rsidR="00541F55" w:rsidRPr="00594CFE" w:rsidRDefault="00541F55" w:rsidP="001744FB">
            <w:pPr>
              <w:spacing w:after="0" w:line="240" w:lineRule="auto"/>
              <w:rPr>
                <w:rFonts w:ascii="Calibri" w:eastAsia="Times New Roman" w:hAnsi="Calibri" w:cs="Times New Roman"/>
                <w:color w:val="000000"/>
                <w:sz w:val="16"/>
                <w:szCs w:val="16"/>
                <w:lang w:val="en-GB"/>
              </w:rPr>
            </w:pPr>
            <w:r w:rsidRPr="00594CFE">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3587E0AF" w14:textId="5ED3B647" w:rsidR="00541F55" w:rsidRPr="00594CFE" w:rsidRDefault="00541F55" w:rsidP="001744FB">
            <w:pPr>
              <w:spacing w:after="0" w:line="240" w:lineRule="auto"/>
              <w:rPr>
                <w:rFonts w:ascii="Calibri" w:eastAsia="Times New Roman" w:hAnsi="Calibri" w:cs="Times New Roman"/>
                <w:color w:val="000000"/>
                <w:sz w:val="16"/>
                <w:szCs w:val="16"/>
                <w:lang w:val="en-GB"/>
              </w:rPr>
            </w:pPr>
            <w:r w:rsidRPr="00594CFE">
              <w:rPr>
                <w:rFonts w:ascii="Calibri" w:eastAsia="Times New Roman" w:hAnsi="Calibri" w:cs="Times New Roman"/>
                <w:color w:val="000000"/>
                <w:sz w:val="16"/>
                <w:szCs w:val="16"/>
                <w:lang w:val="en-GB"/>
              </w:rPr>
              <w:t>Editorial</w:t>
            </w:r>
          </w:p>
        </w:tc>
        <w:tc>
          <w:tcPr>
            <w:tcW w:w="1677" w:type="dxa"/>
          </w:tcPr>
          <w:p w14:paraId="38C35B70" w14:textId="38419DF3" w:rsidR="00541F55" w:rsidRPr="00594CFE" w:rsidRDefault="000D3EB1" w:rsidP="001744FB">
            <w:pPr>
              <w:spacing w:after="0" w:line="240" w:lineRule="auto"/>
              <w:rPr>
                <w:rFonts w:ascii="Calibri" w:eastAsia="Times New Roman" w:hAnsi="Calibri" w:cs="Times New Roman"/>
                <w:color w:val="000000"/>
                <w:sz w:val="16"/>
                <w:szCs w:val="16"/>
                <w:lang w:val="en-GB"/>
              </w:rPr>
            </w:pPr>
            <w:r w:rsidRPr="00594CFE">
              <w:rPr>
                <w:rFonts w:ascii="Calibri" w:eastAsia="Times New Roman" w:hAnsi="Calibri" w:cs="Times New Roman"/>
                <w:color w:val="000000"/>
                <w:sz w:val="16"/>
                <w:szCs w:val="16"/>
                <w:lang w:val="en-GB"/>
              </w:rPr>
              <w:t>Address ethical aspects</w:t>
            </w:r>
          </w:p>
        </w:tc>
        <w:tc>
          <w:tcPr>
            <w:tcW w:w="708" w:type="dxa"/>
            <w:shd w:val="clear" w:color="auto" w:fill="auto"/>
            <w:noWrap/>
            <w:vAlign w:val="bottom"/>
          </w:tcPr>
          <w:p w14:paraId="3997A491" w14:textId="189CF233" w:rsidR="00541F55" w:rsidRPr="00594CFE" w:rsidRDefault="005E4FE4" w:rsidP="001744FB">
            <w:pPr>
              <w:spacing w:after="0" w:line="240" w:lineRule="auto"/>
              <w:rPr>
                <w:rFonts w:ascii="Calibri" w:eastAsia="Times New Roman" w:hAnsi="Calibri" w:cs="Times New Roman"/>
                <w:color w:val="000000"/>
                <w:sz w:val="16"/>
                <w:szCs w:val="16"/>
                <w:lang w:val="en-GB"/>
              </w:rPr>
            </w:pPr>
            <w:r w:rsidRPr="00594CFE">
              <w:rPr>
                <w:rFonts w:ascii="Calibri" w:eastAsia="Times New Roman" w:hAnsi="Calibri" w:cs="Times New Roman"/>
                <w:color w:val="000000"/>
                <w:sz w:val="16"/>
                <w:szCs w:val="16"/>
                <w:lang w:val="en-GB"/>
              </w:rPr>
              <w:t>57</w:t>
            </w:r>
          </w:p>
        </w:tc>
        <w:tc>
          <w:tcPr>
            <w:tcW w:w="709" w:type="dxa"/>
          </w:tcPr>
          <w:p w14:paraId="09911018" w14:textId="77777777" w:rsidR="00541F55" w:rsidRPr="00594CFE" w:rsidRDefault="00541F55" w:rsidP="001744FB">
            <w:pPr>
              <w:spacing w:after="0" w:line="240" w:lineRule="auto"/>
              <w:rPr>
                <w:rFonts w:ascii="Calibri" w:eastAsia="Times New Roman" w:hAnsi="Calibri" w:cs="Times New Roman"/>
                <w:color w:val="000000"/>
                <w:sz w:val="16"/>
                <w:szCs w:val="16"/>
                <w:lang w:val="en-GB"/>
              </w:rPr>
            </w:pPr>
            <w:r w:rsidRPr="00594CFE">
              <w:rPr>
                <w:rFonts w:ascii="Calibri" w:eastAsia="Times New Roman" w:hAnsi="Calibri" w:cs="Times New Roman"/>
                <w:color w:val="000000"/>
                <w:sz w:val="16"/>
                <w:szCs w:val="16"/>
                <w:lang w:val="en-GB"/>
              </w:rPr>
              <w:t>1</w:t>
            </w:r>
          </w:p>
        </w:tc>
      </w:tr>
      <w:tr w:rsidR="00541F55" w:rsidRPr="004F4E45" w14:paraId="6CCDFF8C" w14:textId="77777777" w:rsidTr="00FE2B18">
        <w:trPr>
          <w:trHeight w:val="300"/>
        </w:trPr>
        <w:tc>
          <w:tcPr>
            <w:tcW w:w="1146" w:type="dxa"/>
            <w:shd w:val="clear" w:color="auto" w:fill="auto"/>
            <w:noWrap/>
            <w:vAlign w:val="bottom"/>
            <w:hideMark/>
          </w:tcPr>
          <w:p w14:paraId="6487F828" w14:textId="7076C85F"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Wick, G.</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bn0XrpUT","properties":{"formattedCitation":"(135)","plainCitation":"(135)","noteIndex":0},"citationItems":[{"id":5653,"uris":["http://zotero.org/users/3447303/items/SNHCFWGC"],"uri":["http://zotero.org/users/3447303/items/SNHCFWGC"],"itemData":{"id":5653,"type":"article-journal","title":"The peer review system - Still no alternative in sight","container-title":"International Archives of Allergy and Immunology","page":"1-2","volume":"109","issue":"1","archive_location":"WOS:A1996TL93100001","ISSN":"1018-2438","journalAbbreviation":"Int. Arch. Allergy Immunol.","language":"English","author":[{"family":"Wick","given":"G."}],"issued":{"date-parts":[["1996",1]]}}}],"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5)</w:t>
            </w:r>
            <w:r w:rsidR="002F34A7">
              <w:rPr>
                <w:rFonts w:ascii="Calibri" w:eastAsia="Times New Roman" w:hAnsi="Calibri" w:cs="Times New Roman"/>
                <w:color w:val="000000"/>
                <w:sz w:val="16"/>
                <w:szCs w:val="16"/>
                <w:lang w:val="en-GB"/>
              </w:rPr>
              <w:fldChar w:fldCharType="end"/>
            </w:r>
          </w:p>
          <w:p w14:paraId="4F480413"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p>
          <w:p w14:paraId="18D13C2C"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p>
          <w:p w14:paraId="2DFE33B6"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p>
          <w:p w14:paraId="0C128AC9"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p>
        </w:tc>
        <w:tc>
          <w:tcPr>
            <w:tcW w:w="993" w:type="dxa"/>
            <w:shd w:val="clear" w:color="auto" w:fill="auto"/>
            <w:noWrap/>
            <w:vAlign w:val="bottom"/>
            <w:hideMark/>
          </w:tcPr>
          <w:p w14:paraId="3E63074D" w14:textId="7B04AB3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ustria</w:t>
            </w:r>
          </w:p>
        </w:tc>
        <w:tc>
          <w:tcPr>
            <w:tcW w:w="910" w:type="dxa"/>
            <w:shd w:val="clear" w:color="auto" w:fill="auto"/>
            <w:noWrap/>
            <w:vAlign w:val="bottom"/>
            <w:hideMark/>
          </w:tcPr>
          <w:p w14:paraId="781BFD58" w14:textId="7D294C9F"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4D31A25"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International Archives of Allergy and Immunology</w:t>
            </w:r>
          </w:p>
        </w:tc>
        <w:tc>
          <w:tcPr>
            <w:tcW w:w="630" w:type="dxa"/>
            <w:shd w:val="clear" w:color="auto" w:fill="auto"/>
            <w:noWrap/>
            <w:vAlign w:val="bottom"/>
            <w:hideMark/>
          </w:tcPr>
          <w:p w14:paraId="119EDCFA"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996</w:t>
            </w:r>
          </w:p>
        </w:tc>
        <w:tc>
          <w:tcPr>
            <w:tcW w:w="1080" w:type="dxa"/>
            <w:shd w:val="clear" w:color="auto" w:fill="auto"/>
            <w:noWrap/>
            <w:vAlign w:val="bottom"/>
            <w:hideMark/>
          </w:tcPr>
          <w:p w14:paraId="16902D01" w14:textId="346D627A"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341B2C19" w14:textId="4E426997"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w:t>
            </w:r>
            <w:r w:rsidR="00A306BB" w:rsidRPr="004F4E45">
              <w:rPr>
                <w:rFonts w:ascii="Calibri" w:eastAsia="Times New Roman" w:hAnsi="Calibri" w:cs="Times New Roman"/>
                <w:color w:val="000000"/>
                <w:sz w:val="16"/>
                <w:szCs w:val="16"/>
                <w:lang w:val="en-GB"/>
              </w:rPr>
              <w:t>mments</w:t>
            </w:r>
          </w:p>
        </w:tc>
        <w:tc>
          <w:tcPr>
            <w:tcW w:w="708" w:type="dxa"/>
            <w:shd w:val="clear" w:color="auto" w:fill="auto"/>
            <w:noWrap/>
            <w:vAlign w:val="bottom"/>
          </w:tcPr>
          <w:p w14:paraId="11777F6B" w14:textId="78FDCC20"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CA5FAD" w:rsidRPr="004F4E45">
              <w:rPr>
                <w:rFonts w:ascii="Calibri" w:eastAsia="Times New Roman" w:hAnsi="Calibri" w:cs="Times New Roman"/>
                <w:color w:val="000000"/>
                <w:sz w:val="16"/>
                <w:szCs w:val="16"/>
                <w:lang w:val="en-GB"/>
              </w:rPr>
              <w:t xml:space="preserve">12, </w:t>
            </w:r>
            <w:r w:rsidR="00A306BB" w:rsidRPr="004F4E45">
              <w:rPr>
                <w:rFonts w:ascii="Calibri" w:eastAsia="Times New Roman" w:hAnsi="Calibri" w:cs="Times New Roman"/>
                <w:color w:val="000000"/>
                <w:sz w:val="16"/>
                <w:szCs w:val="16"/>
                <w:lang w:val="en-GB"/>
              </w:rPr>
              <w:t>13</w:t>
            </w:r>
          </w:p>
        </w:tc>
        <w:tc>
          <w:tcPr>
            <w:tcW w:w="709" w:type="dxa"/>
          </w:tcPr>
          <w:p w14:paraId="305FF886"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3</w:t>
            </w:r>
          </w:p>
        </w:tc>
      </w:tr>
      <w:tr w:rsidR="00541F55" w:rsidRPr="004F4E45" w14:paraId="5BDE8263" w14:textId="77777777" w:rsidTr="00FE2B18">
        <w:trPr>
          <w:trHeight w:val="300"/>
        </w:trPr>
        <w:tc>
          <w:tcPr>
            <w:tcW w:w="1146" w:type="dxa"/>
            <w:shd w:val="clear" w:color="auto" w:fill="auto"/>
            <w:noWrap/>
            <w:vAlign w:val="bottom"/>
            <w:hideMark/>
          </w:tcPr>
          <w:p w14:paraId="35D19A04" w14:textId="44E0B547"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Wierzbinski</w:t>
            </w:r>
            <w:proofErr w:type="spellEnd"/>
            <w:r w:rsidRPr="004F4E45">
              <w:rPr>
                <w:rFonts w:ascii="Calibri" w:eastAsia="Times New Roman" w:hAnsi="Calibri" w:cs="Times New Roman"/>
                <w:color w:val="000000"/>
                <w:sz w:val="16"/>
                <w:szCs w:val="16"/>
                <w:lang w:val="en-GB"/>
              </w:rPr>
              <w:t>-Cross, H.</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bHM35IRK","properties":{"formattedCitation":"(136)","plainCitation":"(136)","noteIndex":0},"citationItems":[{"id":2957,"uris":["http://zotero.org/users/3447303/items/INAP76S2"],"uri":["http://zotero.org/users/3447303/items/INAP76S2"],"itemData":{"id":2957,"type":"article-journal","title":"Peer Review","container-title":"Journal for Nurses in Professional Development","page":"102-104","volume":"33","issue":"2","archive":"Scopus","abstract":"Peer review for publication is fundamental to science-based fields, and nursing is no exception. Peer review provides benefits to the reviewer and the author(s) of the reviewed work. The purpose of this article is to provide readers with an explanation of how the peer review process works, what the responsibilities of a peer reviewer are, how to get involved in peer review, and the benefits of the review process. Copyright © 2017 Wolters Kluwer Health, Inc. All rights reserved.","DOI":"10.1097/NND.0000000000000327","ISSN":"21699798 (ISSN)","language":"English","author":[{"family":"Wierzbinski-Cross","given":"H."}],"issued":{"date-parts":[["2017"]]}}}],"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6)</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450E648B"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54340136" w14:textId="6367BFC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6A1F50DA"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for Nurses in Professional Development</w:t>
            </w:r>
          </w:p>
        </w:tc>
        <w:tc>
          <w:tcPr>
            <w:tcW w:w="630" w:type="dxa"/>
            <w:shd w:val="clear" w:color="auto" w:fill="auto"/>
            <w:noWrap/>
            <w:vAlign w:val="bottom"/>
            <w:hideMark/>
          </w:tcPr>
          <w:p w14:paraId="4E6DAC09"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7</w:t>
            </w:r>
          </w:p>
        </w:tc>
        <w:tc>
          <w:tcPr>
            <w:tcW w:w="1080" w:type="dxa"/>
            <w:shd w:val="clear" w:color="auto" w:fill="auto"/>
            <w:noWrap/>
            <w:vAlign w:val="bottom"/>
            <w:hideMark/>
          </w:tcPr>
          <w:p w14:paraId="606DC43D" w14:textId="1E343C5C"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5A04A67C" w14:textId="60BCFD73"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ake general comments,</w:t>
            </w:r>
            <w:r w:rsidR="00EB2FB8" w:rsidRPr="004F4E45">
              <w:t xml:space="preserve"> </w:t>
            </w:r>
            <w:r w:rsidR="00EB2FB8" w:rsidRPr="004F4E45">
              <w:rPr>
                <w:rFonts w:ascii="Calibri" w:eastAsia="Times New Roman" w:hAnsi="Calibri" w:cs="Times New Roman"/>
                <w:color w:val="000000"/>
                <w:sz w:val="16"/>
                <w:szCs w:val="16"/>
                <w:lang w:val="en-GB"/>
              </w:rPr>
              <w:t>Abstract,</w:t>
            </w:r>
            <w:r w:rsidR="00A32889" w:rsidRPr="004F4E45">
              <w:t xml:space="preserve"> </w:t>
            </w:r>
            <w:r w:rsidR="00A32889" w:rsidRPr="004F4E45">
              <w:rPr>
                <w:rFonts w:ascii="Calibri" w:eastAsia="Times New Roman" w:hAnsi="Calibri" w:cs="Times New Roman"/>
                <w:color w:val="000000"/>
                <w:sz w:val="16"/>
                <w:szCs w:val="16"/>
                <w:lang w:val="en-GB"/>
              </w:rPr>
              <w:t>Introduction,</w:t>
            </w:r>
            <w:r w:rsidR="00515E17" w:rsidRPr="004F4E45">
              <w:t xml:space="preserve"> </w:t>
            </w:r>
            <w:r w:rsidR="00515E17" w:rsidRPr="004F4E45">
              <w:rPr>
                <w:rFonts w:ascii="Calibri" w:eastAsia="Times New Roman" w:hAnsi="Calibri" w:cs="Times New Roman"/>
                <w:color w:val="000000"/>
                <w:sz w:val="16"/>
                <w:szCs w:val="16"/>
                <w:lang w:val="en-GB"/>
              </w:rPr>
              <w:t>Methods,</w:t>
            </w:r>
            <w:r w:rsidR="003E4F9F" w:rsidRPr="004F4E45">
              <w:t xml:space="preserve"> </w:t>
            </w:r>
            <w:r w:rsidR="003E4F9F" w:rsidRPr="004F4E45">
              <w:rPr>
                <w:rFonts w:ascii="Calibri" w:eastAsia="Times New Roman" w:hAnsi="Calibri" w:cs="Times New Roman"/>
                <w:color w:val="000000"/>
                <w:sz w:val="16"/>
                <w:szCs w:val="16"/>
                <w:lang w:val="en-GB"/>
              </w:rPr>
              <w:t>Results,</w:t>
            </w:r>
            <w:r w:rsidR="003A5E5F" w:rsidRPr="004F4E45">
              <w:t xml:space="preserve"> </w:t>
            </w:r>
            <w:r w:rsidR="003A5E5F" w:rsidRPr="004F4E45">
              <w:rPr>
                <w:rFonts w:ascii="Calibri" w:eastAsia="Times New Roman" w:hAnsi="Calibri" w:cs="Times New Roman"/>
                <w:color w:val="000000"/>
                <w:sz w:val="16"/>
                <w:szCs w:val="16"/>
                <w:lang w:val="en-GB"/>
              </w:rPr>
              <w:t>Discussion/Conclusion,</w:t>
            </w:r>
            <w:r w:rsidR="00E51D6F" w:rsidRPr="004F4E45">
              <w:t xml:space="preserve"> </w:t>
            </w:r>
            <w:r w:rsidR="00E51D6F" w:rsidRPr="004F4E45">
              <w:rPr>
                <w:rFonts w:ascii="Calibri" w:eastAsia="Times New Roman" w:hAnsi="Calibri" w:cs="Times New Roman"/>
                <w:color w:val="000000"/>
                <w:sz w:val="16"/>
                <w:szCs w:val="16"/>
                <w:lang w:val="en-GB"/>
              </w:rPr>
              <w:t>References,</w:t>
            </w:r>
            <w:r w:rsidR="00825E0E" w:rsidRPr="004F4E45">
              <w:t xml:space="preserve"> </w:t>
            </w:r>
            <w:r w:rsidR="00825E0E" w:rsidRPr="004F4E45">
              <w:rPr>
                <w:rFonts w:ascii="Calibri" w:eastAsia="Times New Roman" w:hAnsi="Calibri" w:cs="Times New Roman"/>
                <w:color w:val="000000"/>
                <w:sz w:val="16"/>
                <w:szCs w:val="16"/>
                <w:lang w:val="en-GB"/>
              </w:rPr>
              <w:t>Assess manuscript presentation,</w:t>
            </w:r>
            <w:r w:rsidR="006E3DDC" w:rsidRPr="004F4E45">
              <w:t xml:space="preserve"> </w:t>
            </w:r>
            <w:r w:rsidR="006E3DDC" w:rsidRPr="004F4E45">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F73BF6E" w14:textId="54FC68D1" w:rsidR="00541F55" w:rsidRPr="004F4E45" w:rsidRDefault="00E83387"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1, </w:t>
            </w:r>
            <w:r w:rsidR="005C7679" w:rsidRPr="004F4E45">
              <w:rPr>
                <w:rFonts w:ascii="Calibri" w:eastAsia="Times New Roman" w:hAnsi="Calibri" w:cs="Times New Roman"/>
                <w:color w:val="000000"/>
                <w:sz w:val="16"/>
                <w:szCs w:val="16"/>
                <w:lang w:val="en-GB"/>
              </w:rPr>
              <w:t xml:space="preserve">15, 16, </w:t>
            </w:r>
            <w:r w:rsidR="00326EEF" w:rsidRPr="004F4E45">
              <w:rPr>
                <w:rFonts w:ascii="Calibri" w:eastAsia="Times New Roman" w:hAnsi="Calibri" w:cs="Times New Roman"/>
                <w:color w:val="000000"/>
                <w:sz w:val="16"/>
                <w:szCs w:val="16"/>
                <w:lang w:val="en-GB"/>
              </w:rPr>
              <w:t xml:space="preserve">17, </w:t>
            </w:r>
            <w:r w:rsidR="00796C79" w:rsidRPr="004F4E45">
              <w:rPr>
                <w:rFonts w:ascii="Calibri" w:eastAsia="Times New Roman" w:hAnsi="Calibri" w:cs="Times New Roman"/>
                <w:color w:val="000000"/>
                <w:sz w:val="16"/>
                <w:szCs w:val="16"/>
                <w:lang w:val="en-GB"/>
              </w:rPr>
              <w:t xml:space="preserve">18, </w:t>
            </w:r>
            <w:r w:rsidR="00EB2FB8" w:rsidRPr="004F4E45">
              <w:rPr>
                <w:rFonts w:ascii="Calibri" w:eastAsia="Times New Roman" w:hAnsi="Calibri" w:cs="Times New Roman"/>
                <w:color w:val="000000"/>
                <w:sz w:val="16"/>
                <w:szCs w:val="16"/>
                <w:lang w:val="en-GB"/>
              </w:rPr>
              <w:t xml:space="preserve">22, </w:t>
            </w:r>
            <w:r w:rsidR="00A32889" w:rsidRPr="004F4E45">
              <w:rPr>
                <w:rFonts w:ascii="Calibri" w:eastAsia="Times New Roman" w:hAnsi="Calibri" w:cs="Times New Roman"/>
                <w:color w:val="000000"/>
                <w:sz w:val="16"/>
                <w:szCs w:val="16"/>
                <w:lang w:val="en-GB"/>
              </w:rPr>
              <w:t xml:space="preserve">26, </w:t>
            </w:r>
            <w:r w:rsidR="002B13EE" w:rsidRPr="004F4E45">
              <w:rPr>
                <w:rFonts w:ascii="Calibri" w:eastAsia="Times New Roman" w:hAnsi="Calibri" w:cs="Times New Roman"/>
                <w:color w:val="000000"/>
                <w:sz w:val="16"/>
                <w:szCs w:val="16"/>
                <w:lang w:val="en-GB"/>
              </w:rPr>
              <w:t xml:space="preserve">29, </w:t>
            </w:r>
            <w:r w:rsidR="00515E17" w:rsidRPr="004F4E45">
              <w:rPr>
                <w:rFonts w:ascii="Calibri" w:eastAsia="Times New Roman" w:hAnsi="Calibri" w:cs="Times New Roman"/>
                <w:color w:val="000000"/>
                <w:sz w:val="16"/>
                <w:szCs w:val="16"/>
                <w:lang w:val="en-GB"/>
              </w:rPr>
              <w:t xml:space="preserve">31, </w:t>
            </w:r>
            <w:r w:rsidR="00CF1C35" w:rsidRPr="004F4E45">
              <w:rPr>
                <w:rFonts w:ascii="Calibri" w:eastAsia="Times New Roman" w:hAnsi="Calibri" w:cs="Times New Roman"/>
                <w:color w:val="000000"/>
                <w:sz w:val="16"/>
                <w:szCs w:val="16"/>
                <w:lang w:val="en-GB"/>
              </w:rPr>
              <w:t>32,</w:t>
            </w:r>
            <w:r w:rsidR="00BD5089" w:rsidRPr="004F4E45">
              <w:rPr>
                <w:rFonts w:ascii="Calibri" w:eastAsia="Times New Roman" w:hAnsi="Calibri" w:cs="Times New Roman"/>
                <w:color w:val="000000"/>
                <w:sz w:val="16"/>
                <w:szCs w:val="16"/>
                <w:lang w:val="en-GB"/>
              </w:rPr>
              <w:t xml:space="preserve"> 34, </w:t>
            </w:r>
            <w:r w:rsidR="003E4F9F" w:rsidRPr="004F4E45">
              <w:rPr>
                <w:rFonts w:ascii="Calibri" w:eastAsia="Times New Roman" w:hAnsi="Calibri" w:cs="Times New Roman"/>
                <w:color w:val="000000"/>
                <w:sz w:val="16"/>
                <w:szCs w:val="16"/>
                <w:lang w:val="en-GB"/>
              </w:rPr>
              <w:t>45,</w:t>
            </w:r>
            <w:r w:rsidR="003A5E5F" w:rsidRPr="004F4E45">
              <w:rPr>
                <w:rFonts w:ascii="Calibri" w:eastAsia="Times New Roman" w:hAnsi="Calibri" w:cs="Times New Roman"/>
                <w:color w:val="000000"/>
                <w:sz w:val="16"/>
                <w:szCs w:val="16"/>
                <w:lang w:val="en-GB"/>
              </w:rPr>
              <w:t xml:space="preserve"> 51, </w:t>
            </w:r>
            <w:r w:rsidR="00E51D6F" w:rsidRPr="004F4E45">
              <w:rPr>
                <w:rFonts w:ascii="Calibri" w:eastAsia="Times New Roman" w:hAnsi="Calibri" w:cs="Times New Roman"/>
                <w:color w:val="000000"/>
                <w:sz w:val="16"/>
                <w:szCs w:val="16"/>
                <w:lang w:val="en-GB"/>
              </w:rPr>
              <w:t>56,</w:t>
            </w:r>
            <w:r w:rsidR="00825E0E" w:rsidRPr="004F4E45">
              <w:rPr>
                <w:rFonts w:ascii="Calibri" w:eastAsia="Times New Roman" w:hAnsi="Calibri" w:cs="Times New Roman"/>
                <w:color w:val="000000"/>
                <w:sz w:val="16"/>
                <w:szCs w:val="16"/>
                <w:lang w:val="en-GB"/>
              </w:rPr>
              <w:t xml:space="preserve"> 62,</w:t>
            </w:r>
            <w:r w:rsidR="00BF52C0" w:rsidRPr="004F4E45">
              <w:rPr>
                <w:rFonts w:ascii="Calibri" w:eastAsia="Times New Roman" w:hAnsi="Calibri" w:cs="Times New Roman"/>
                <w:color w:val="000000"/>
                <w:sz w:val="16"/>
                <w:szCs w:val="16"/>
                <w:lang w:val="en-GB"/>
              </w:rPr>
              <w:t xml:space="preserve"> 65,</w:t>
            </w:r>
            <w:r w:rsidR="001039DD" w:rsidRPr="004F4E45">
              <w:rPr>
                <w:rFonts w:ascii="Calibri" w:eastAsia="Times New Roman" w:hAnsi="Calibri" w:cs="Times New Roman"/>
                <w:color w:val="000000"/>
                <w:sz w:val="16"/>
                <w:szCs w:val="16"/>
                <w:lang w:val="en-GB"/>
              </w:rPr>
              <w:t xml:space="preserve"> 66,</w:t>
            </w:r>
            <w:r w:rsidR="004D6CEC" w:rsidRPr="004F4E45">
              <w:rPr>
                <w:rFonts w:ascii="Calibri" w:eastAsia="Times New Roman" w:hAnsi="Calibri" w:cs="Times New Roman"/>
                <w:color w:val="000000"/>
                <w:sz w:val="16"/>
                <w:szCs w:val="16"/>
                <w:lang w:val="en-GB"/>
              </w:rPr>
              <w:t xml:space="preserve"> 68, </w:t>
            </w:r>
            <w:r w:rsidR="006A4FBC" w:rsidRPr="004F4E45">
              <w:rPr>
                <w:rFonts w:ascii="Calibri" w:eastAsia="Times New Roman" w:hAnsi="Calibri" w:cs="Times New Roman"/>
                <w:color w:val="000000"/>
                <w:sz w:val="16"/>
                <w:szCs w:val="16"/>
                <w:lang w:val="en-GB"/>
              </w:rPr>
              <w:t>69,</w:t>
            </w:r>
            <w:r w:rsidR="006E3DDC" w:rsidRPr="004F4E45">
              <w:rPr>
                <w:rFonts w:ascii="Calibri" w:eastAsia="Times New Roman" w:hAnsi="Calibri" w:cs="Times New Roman"/>
                <w:color w:val="000000"/>
                <w:sz w:val="16"/>
                <w:szCs w:val="16"/>
                <w:lang w:val="en-GB"/>
              </w:rPr>
              <w:t xml:space="preserve"> 70, </w:t>
            </w:r>
            <w:r w:rsidR="0007697E" w:rsidRPr="004F4E45">
              <w:rPr>
                <w:rFonts w:ascii="Calibri" w:eastAsia="Times New Roman" w:hAnsi="Calibri" w:cs="Times New Roman"/>
                <w:color w:val="000000"/>
                <w:sz w:val="16"/>
                <w:szCs w:val="16"/>
                <w:lang w:val="en-GB"/>
              </w:rPr>
              <w:t>71</w:t>
            </w:r>
          </w:p>
        </w:tc>
        <w:tc>
          <w:tcPr>
            <w:tcW w:w="709" w:type="dxa"/>
          </w:tcPr>
          <w:p w14:paraId="1683DDBE" w14:textId="7D92F55A"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1</w:t>
            </w:r>
          </w:p>
        </w:tc>
      </w:tr>
      <w:tr w:rsidR="00541F55" w:rsidRPr="004F4E45" w14:paraId="43D0BDE4" w14:textId="77777777" w:rsidTr="00FE2B18">
        <w:trPr>
          <w:trHeight w:val="300"/>
        </w:trPr>
        <w:tc>
          <w:tcPr>
            <w:tcW w:w="1146" w:type="dxa"/>
            <w:shd w:val="clear" w:color="auto" w:fill="auto"/>
            <w:noWrap/>
            <w:vAlign w:val="bottom"/>
            <w:hideMark/>
          </w:tcPr>
          <w:p w14:paraId="023CEAEF" w14:textId="5D6D012E"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hAnsi="Calibri" w:cs="Times New Roman"/>
                <w:sz w:val="16"/>
                <w:szCs w:val="16"/>
                <w:lang w:val="en-GB"/>
              </w:rPr>
              <w:t>Wilder, R. S.</w:t>
            </w:r>
            <w:r w:rsidR="002F34A7">
              <w:rPr>
                <w:rFonts w:ascii="Calibri" w:hAnsi="Calibri" w:cs="Times New Roman"/>
                <w:sz w:val="16"/>
                <w:szCs w:val="16"/>
                <w:lang w:val="en-GB"/>
              </w:rPr>
              <w:fldChar w:fldCharType="begin"/>
            </w:r>
            <w:r w:rsidR="00707F26">
              <w:rPr>
                <w:rFonts w:ascii="Calibri" w:hAnsi="Calibri" w:cs="Times New Roman"/>
                <w:sz w:val="16"/>
                <w:szCs w:val="16"/>
                <w:lang w:val="en-GB"/>
              </w:rPr>
              <w:instrText xml:space="preserve"> ADDIN ZOTERO_ITEM CSL_CITATION {"citationID":"kRhcQIJs","properties":{"formattedCitation":"(137)","plainCitation":"(137)","noteIndex":0},"citationItems":[{"id":3377,"uris":["http://zotero.org/users/3447303/items/BHV939HX"],"uri":["http://zotero.org/users/3447303/items/BHV939HX"],"itemData":{"id":3377,"type":"article-journal","title":"Becoming a reviewer for a peer-reviewed journal","container-title":"Journal of Dental Hygiene","page":"262","volume":"88","issue":"5","source":"Ovid Technologies","archive":"MEDLINE","archive_location":"25325720","ISSN":"1553-0205","journalAbbreviation":"J Dent Hyg","language":"English","author":[{"family":"Wilder","given":"Rebecca S."}],"issued":{"date-parts":[["2014",10]]}}}],"schema":"https://github.com/citation-style-language/schema/raw/master/csl-citation.json"} </w:instrText>
            </w:r>
            <w:r w:rsidR="002F34A7">
              <w:rPr>
                <w:rFonts w:ascii="Calibri" w:hAnsi="Calibri" w:cs="Times New Roman"/>
                <w:sz w:val="16"/>
                <w:szCs w:val="16"/>
                <w:lang w:val="en-GB"/>
              </w:rPr>
              <w:fldChar w:fldCharType="separate"/>
            </w:r>
            <w:r w:rsidR="00707F26" w:rsidRPr="00707F26">
              <w:rPr>
                <w:rFonts w:ascii="Calibri" w:hAnsi="Calibri" w:cs="Calibri"/>
                <w:sz w:val="16"/>
              </w:rPr>
              <w:t>(137)</w:t>
            </w:r>
            <w:r w:rsidR="002F34A7">
              <w:rPr>
                <w:rFonts w:ascii="Calibri" w:hAnsi="Calibri" w:cs="Times New Roman"/>
                <w:sz w:val="16"/>
                <w:szCs w:val="16"/>
                <w:lang w:val="en-GB"/>
              </w:rPr>
              <w:fldChar w:fldCharType="end"/>
            </w:r>
          </w:p>
        </w:tc>
        <w:tc>
          <w:tcPr>
            <w:tcW w:w="993" w:type="dxa"/>
            <w:shd w:val="clear" w:color="auto" w:fill="auto"/>
            <w:noWrap/>
            <w:vAlign w:val="bottom"/>
            <w:hideMark/>
          </w:tcPr>
          <w:p w14:paraId="760D7391"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7D1769FA" w14:textId="724DFA22"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064986BF"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Dental Hygiene</w:t>
            </w:r>
          </w:p>
        </w:tc>
        <w:tc>
          <w:tcPr>
            <w:tcW w:w="630" w:type="dxa"/>
            <w:shd w:val="clear" w:color="auto" w:fill="auto"/>
            <w:noWrap/>
            <w:vAlign w:val="bottom"/>
            <w:hideMark/>
          </w:tcPr>
          <w:p w14:paraId="4DC308A8"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4E2FE282" w14:textId="3481CCE2"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7BB18DCE" w14:textId="729DCE8B" w:rsidR="00232D76" w:rsidRPr="004F4E45" w:rsidRDefault="003A673A" w:rsidP="001744FB">
            <w:pPr>
              <w:spacing w:after="0" w:line="240" w:lineRule="auto"/>
            </w:pPr>
            <w:r w:rsidRPr="004F4E45">
              <w:rPr>
                <w:rFonts w:ascii="Calibri" w:eastAsia="Times New Roman" w:hAnsi="Calibri" w:cs="Times New Roman"/>
                <w:color w:val="000000"/>
                <w:sz w:val="16"/>
                <w:szCs w:val="16"/>
                <w:lang w:val="en-GB"/>
              </w:rPr>
              <w:t>Methods,</w:t>
            </w:r>
            <w:r w:rsidR="002C765D" w:rsidRPr="004F4E45">
              <w:t xml:space="preserve"> </w:t>
            </w:r>
            <w:r w:rsidR="00232D76" w:rsidRPr="004F4E45">
              <w:rPr>
                <w:rFonts w:ascii="Calibri" w:eastAsia="Times New Roman" w:hAnsi="Calibri" w:cs="Times New Roman"/>
                <w:color w:val="000000"/>
                <w:sz w:val="16"/>
                <w:szCs w:val="16"/>
                <w:lang w:val="en-GB"/>
              </w:rPr>
              <w:t>Discussion/</w:t>
            </w:r>
            <w:proofErr w:type="spellStart"/>
            <w:r w:rsidR="00232D76" w:rsidRPr="004F4E45">
              <w:rPr>
                <w:rFonts w:ascii="Calibri" w:eastAsia="Times New Roman" w:hAnsi="Calibri" w:cs="Times New Roman"/>
                <w:color w:val="000000"/>
                <w:sz w:val="16"/>
                <w:szCs w:val="16"/>
                <w:lang w:val="en-GB"/>
              </w:rPr>
              <w:t>Conclusion</w:t>
            </w:r>
            <w:r w:rsidR="00E51D6F" w:rsidRPr="004F4E45">
              <w:rPr>
                <w:rFonts w:ascii="Calibri" w:eastAsia="Times New Roman" w:hAnsi="Calibri" w:cs="Times New Roman"/>
                <w:color w:val="000000"/>
                <w:sz w:val="16"/>
                <w:szCs w:val="16"/>
                <w:lang w:val="en-GB"/>
              </w:rPr>
              <w:t>References</w:t>
            </w:r>
            <w:proofErr w:type="spellEnd"/>
            <w:r w:rsidR="00E51D6F" w:rsidRPr="004F4E45">
              <w:rPr>
                <w:rFonts w:ascii="Calibri" w:eastAsia="Times New Roman" w:hAnsi="Calibri" w:cs="Times New Roman"/>
                <w:color w:val="000000"/>
                <w:sz w:val="16"/>
                <w:szCs w:val="16"/>
                <w:lang w:val="en-GB"/>
              </w:rPr>
              <w:t>,</w:t>
            </w:r>
          </w:p>
          <w:p w14:paraId="1CD07D02" w14:textId="71B2B27F" w:rsidR="00541F55" w:rsidRPr="004F4E45" w:rsidRDefault="001039DD"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w:t>
            </w:r>
            <w:r w:rsidR="00232D76" w:rsidRPr="004F4E45">
              <w:rPr>
                <w:rFonts w:ascii="Calibri" w:eastAsia="Times New Roman" w:hAnsi="Calibri" w:cs="Times New Roman"/>
                <w:color w:val="000000"/>
                <w:sz w:val="16"/>
                <w:szCs w:val="16"/>
                <w:lang w:val="en-GB"/>
              </w:rPr>
              <w:t>n</w:t>
            </w:r>
          </w:p>
        </w:tc>
        <w:tc>
          <w:tcPr>
            <w:tcW w:w="708" w:type="dxa"/>
            <w:shd w:val="clear" w:color="auto" w:fill="auto"/>
            <w:noWrap/>
            <w:vAlign w:val="bottom"/>
          </w:tcPr>
          <w:p w14:paraId="05586C81" w14:textId="2B099F89" w:rsidR="00541F55" w:rsidRPr="004F4E45" w:rsidRDefault="003A673A"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5, </w:t>
            </w:r>
            <w:r w:rsidR="002C765D" w:rsidRPr="004F4E45">
              <w:rPr>
                <w:rFonts w:ascii="Calibri" w:eastAsia="Times New Roman" w:hAnsi="Calibri" w:cs="Times New Roman"/>
                <w:color w:val="000000"/>
                <w:sz w:val="16"/>
                <w:szCs w:val="16"/>
                <w:lang w:val="en-GB"/>
              </w:rPr>
              <w:t>53,</w:t>
            </w:r>
            <w:r w:rsidR="00E51D6F" w:rsidRPr="004F4E45">
              <w:rPr>
                <w:rFonts w:ascii="Calibri" w:eastAsia="Times New Roman" w:hAnsi="Calibri" w:cs="Times New Roman"/>
                <w:color w:val="000000"/>
                <w:sz w:val="16"/>
                <w:szCs w:val="16"/>
                <w:lang w:val="en-GB"/>
              </w:rPr>
              <w:t xml:space="preserve"> 56, </w:t>
            </w:r>
            <w:r w:rsidR="00232D76" w:rsidRPr="004F4E45">
              <w:rPr>
                <w:rFonts w:ascii="Calibri" w:eastAsia="Times New Roman" w:hAnsi="Calibri" w:cs="Times New Roman"/>
                <w:color w:val="000000"/>
                <w:sz w:val="16"/>
                <w:szCs w:val="16"/>
                <w:lang w:val="en-GB"/>
              </w:rPr>
              <w:t>66</w:t>
            </w:r>
          </w:p>
        </w:tc>
        <w:tc>
          <w:tcPr>
            <w:tcW w:w="709" w:type="dxa"/>
          </w:tcPr>
          <w:p w14:paraId="2C473BE0"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4</w:t>
            </w:r>
          </w:p>
        </w:tc>
      </w:tr>
      <w:tr w:rsidR="00541F55" w:rsidRPr="004F4E45" w14:paraId="20C7D2A2" w14:textId="77777777" w:rsidTr="00FE2B18">
        <w:trPr>
          <w:trHeight w:val="300"/>
        </w:trPr>
        <w:tc>
          <w:tcPr>
            <w:tcW w:w="1146" w:type="dxa"/>
            <w:shd w:val="clear" w:color="auto" w:fill="auto"/>
            <w:noWrap/>
            <w:vAlign w:val="bottom"/>
            <w:hideMark/>
          </w:tcPr>
          <w:p w14:paraId="3A11B28A" w14:textId="462169A3"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Wolf, L. A.</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x3YAERid","properties":{"formattedCitation":"(138)","plainCitation":"(138)","noteIndex":0},"citationItems":[{"id":2987,"uris":["http://zotero.org/users/3447303/items/NNC4JH52"],"uri":["http://zotero.org/users/3447303/items/NNC4JH52"],"itemData":{"id":2987,"type":"article-journal","title":"The Peer Review Process","container-title":"Journal of Emergency Nursing","page":"454-456","volume":"42","issue":"5","archive_location":"WOS:000385490700018","ISSN":"0099-1767","journalAbbreviation":"J. Emerg. Nurs.","language":"English","author":[{"family":"Wolf","given":"L. A."}],"issued":{"date-parts":[["2016",9]]}}}],"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8)</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53FB2263"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N/A</w:t>
            </w:r>
          </w:p>
        </w:tc>
        <w:tc>
          <w:tcPr>
            <w:tcW w:w="910" w:type="dxa"/>
            <w:shd w:val="clear" w:color="auto" w:fill="auto"/>
            <w:noWrap/>
            <w:vAlign w:val="bottom"/>
            <w:hideMark/>
          </w:tcPr>
          <w:p w14:paraId="64630A07" w14:textId="2B3A1A1F"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4684951F"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Emergency Nursing</w:t>
            </w:r>
          </w:p>
        </w:tc>
        <w:tc>
          <w:tcPr>
            <w:tcW w:w="630" w:type="dxa"/>
            <w:shd w:val="clear" w:color="auto" w:fill="auto"/>
            <w:noWrap/>
            <w:vAlign w:val="bottom"/>
            <w:hideMark/>
          </w:tcPr>
          <w:p w14:paraId="67599349"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6</w:t>
            </w:r>
          </w:p>
        </w:tc>
        <w:tc>
          <w:tcPr>
            <w:tcW w:w="1080" w:type="dxa"/>
            <w:shd w:val="clear" w:color="auto" w:fill="auto"/>
            <w:noWrap/>
            <w:vAlign w:val="bottom"/>
            <w:hideMark/>
          </w:tcPr>
          <w:p w14:paraId="72744D3B" w14:textId="6F08D872"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6613C342" w14:textId="41648EAA" w:rsidR="00232D76" w:rsidRPr="004F4E45" w:rsidRDefault="00326EEF" w:rsidP="001744FB">
            <w:pPr>
              <w:spacing w:after="0" w:line="240" w:lineRule="auto"/>
            </w:pPr>
            <w:r w:rsidRPr="004F4E45">
              <w:rPr>
                <w:rFonts w:ascii="Calibri" w:eastAsia="Times New Roman" w:hAnsi="Calibri" w:cs="Times New Roman"/>
                <w:color w:val="000000"/>
                <w:sz w:val="16"/>
                <w:szCs w:val="16"/>
                <w:lang w:val="en-GB"/>
              </w:rPr>
              <w:t>Make general comments,</w:t>
            </w:r>
          </w:p>
          <w:p w14:paraId="4AA9438E" w14:textId="49C1F656" w:rsidR="00232D76" w:rsidRPr="004F4E45" w:rsidRDefault="007246A0" w:rsidP="001744FB">
            <w:pPr>
              <w:spacing w:after="0" w:line="240" w:lineRule="auto"/>
            </w:pPr>
            <w:r w:rsidRPr="004F4E45">
              <w:rPr>
                <w:rFonts w:ascii="Calibri" w:eastAsia="Times New Roman" w:hAnsi="Calibri" w:cs="Times New Roman"/>
                <w:color w:val="000000"/>
                <w:sz w:val="16"/>
                <w:szCs w:val="16"/>
                <w:lang w:val="en-GB"/>
              </w:rPr>
              <w:t>Methods,</w:t>
            </w:r>
          </w:p>
          <w:p w14:paraId="558D074E" w14:textId="31140E45" w:rsidR="00232D76" w:rsidRPr="004F4E45" w:rsidRDefault="003E4F9F" w:rsidP="001744FB">
            <w:pPr>
              <w:spacing w:after="0" w:line="240" w:lineRule="auto"/>
            </w:pPr>
            <w:r w:rsidRPr="004F4E45">
              <w:rPr>
                <w:rFonts w:ascii="Calibri" w:eastAsia="Times New Roman" w:hAnsi="Calibri" w:cs="Times New Roman"/>
                <w:color w:val="000000"/>
                <w:sz w:val="16"/>
                <w:szCs w:val="16"/>
                <w:lang w:val="en-GB"/>
              </w:rPr>
              <w:t>Results,</w:t>
            </w:r>
          </w:p>
          <w:p w14:paraId="22C05DA5" w14:textId="24B6C839" w:rsidR="00541F55" w:rsidRPr="004F4E45" w:rsidRDefault="00232D7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48D547BA" w14:textId="69743C6A" w:rsidR="00541F55" w:rsidRPr="004F4E45" w:rsidRDefault="00326EEF"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17, </w:t>
            </w:r>
            <w:r w:rsidR="007246A0" w:rsidRPr="004F4E45">
              <w:rPr>
                <w:rFonts w:ascii="Calibri" w:eastAsia="Times New Roman" w:hAnsi="Calibri" w:cs="Times New Roman"/>
                <w:color w:val="000000"/>
                <w:sz w:val="16"/>
                <w:szCs w:val="16"/>
                <w:lang w:val="en-GB"/>
              </w:rPr>
              <w:t>33,</w:t>
            </w:r>
            <w:r w:rsidR="00BD5089" w:rsidRPr="004F4E45">
              <w:rPr>
                <w:rFonts w:ascii="Calibri" w:eastAsia="Times New Roman" w:hAnsi="Calibri" w:cs="Times New Roman"/>
                <w:color w:val="000000"/>
                <w:sz w:val="16"/>
                <w:szCs w:val="16"/>
                <w:lang w:val="en-GB"/>
              </w:rPr>
              <w:t xml:space="preserve"> 34, </w:t>
            </w:r>
            <w:r w:rsidR="00424C29" w:rsidRPr="004F4E45">
              <w:rPr>
                <w:rFonts w:ascii="Calibri" w:eastAsia="Times New Roman" w:hAnsi="Calibri" w:cs="Times New Roman"/>
                <w:color w:val="000000"/>
                <w:sz w:val="16"/>
                <w:szCs w:val="16"/>
                <w:lang w:val="en-GB"/>
              </w:rPr>
              <w:t xml:space="preserve">37, </w:t>
            </w:r>
            <w:r w:rsidR="00AB0E28" w:rsidRPr="004F4E45">
              <w:rPr>
                <w:rFonts w:ascii="Calibri" w:eastAsia="Times New Roman" w:hAnsi="Calibri" w:cs="Times New Roman"/>
                <w:color w:val="000000"/>
                <w:sz w:val="16"/>
                <w:szCs w:val="16"/>
                <w:lang w:val="en-GB"/>
              </w:rPr>
              <w:t xml:space="preserve">43, </w:t>
            </w:r>
            <w:r w:rsidR="006019E5" w:rsidRPr="004F4E45">
              <w:rPr>
                <w:rFonts w:ascii="Calibri" w:eastAsia="Times New Roman" w:hAnsi="Calibri" w:cs="Times New Roman"/>
                <w:color w:val="000000"/>
                <w:sz w:val="16"/>
                <w:szCs w:val="16"/>
                <w:lang w:val="en-GB"/>
              </w:rPr>
              <w:t>44</w:t>
            </w:r>
            <w:r w:rsidR="003E4F9F" w:rsidRPr="004F4E45">
              <w:rPr>
                <w:rFonts w:ascii="Calibri" w:eastAsia="Times New Roman" w:hAnsi="Calibri" w:cs="Times New Roman"/>
                <w:color w:val="000000"/>
                <w:sz w:val="16"/>
                <w:szCs w:val="16"/>
                <w:lang w:val="en-GB"/>
              </w:rPr>
              <w:t xml:space="preserve">, 46, </w:t>
            </w:r>
            <w:r w:rsidR="001039DD" w:rsidRPr="004F4E45">
              <w:rPr>
                <w:rFonts w:ascii="Calibri" w:eastAsia="Times New Roman" w:hAnsi="Calibri" w:cs="Times New Roman"/>
                <w:color w:val="000000"/>
                <w:sz w:val="16"/>
                <w:szCs w:val="16"/>
                <w:lang w:val="en-GB"/>
              </w:rPr>
              <w:t>66,</w:t>
            </w:r>
            <w:r w:rsidR="00232D76" w:rsidRPr="004F4E45">
              <w:rPr>
                <w:rFonts w:ascii="Calibri" w:eastAsia="Times New Roman" w:hAnsi="Calibri" w:cs="Times New Roman"/>
                <w:color w:val="000000"/>
                <w:sz w:val="16"/>
                <w:szCs w:val="16"/>
                <w:lang w:val="en-GB"/>
              </w:rPr>
              <w:t xml:space="preserve"> 67</w:t>
            </w:r>
          </w:p>
        </w:tc>
        <w:tc>
          <w:tcPr>
            <w:tcW w:w="709" w:type="dxa"/>
          </w:tcPr>
          <w:p w14:paraId="392D7AAB"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9</w:t>
            </w:r>
          </w:p>
        </w:tc>
      </w:tr>
      <w:tr w:rsidR="00541F55" w:rsidRPr="004F4E45" w14:paraId="7860D02B" w14:textId="77777777" w:rsidTr="00FE2B18">
        <w:trPr>
          <w:trHeight w:val="300"/>
        </w:trPr>
        <w:tc>
          <w:tcPr>
            <w:tcW w:w="1146" w:type="dxa"/>
            <w:shd w:val="clear" w:color="auto" w:fill="auto"/>
            <w:noWrap/>
            <w:vAlign w:val="bottom"/>
            <w:hideMark/>
          </w:tcPr>
          <w:p w14:paraId="2CE84288" w14:textId="2B3E960F"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Young, S. N. </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THwgLYws","properties":{"formattedCitation":"(139)","plainCitation":"(139)","noteIndex":0},"citationItems":[{"id":5047,"uris":["http://zotero.org/users/3447303/items/REG5GNQH"],"uri":["http://zotero.org/users/3447303/items/REG5GNQH"],"itemData":{"id":5047,"type":"article-journal","title":"Peer review of manuscripts: theory and practice","container-title":"Journal of Psychiatry &amp; Neuroscience","page":"327-330","volume":"28","issue":"5","archive_location":"WOS:000185423700001","ISSN":"1180-4882","journalAbbreviation":"J. Psychiatry Neurosci.","language":"English","author":[{"family":"Young","given":"S. N."}],"issued":{"date-parts":[["2003",9]]}}}],"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39)</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654D1F4A" w14:textId="1B0F985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Canada</w:t>
            </w:r>
          </w:p>
        </w:tc>
        <w:tc>
          <w:tcPr>
            <w:tcW w:w="910" w:type="dxa"/>
            <w:shd w:val="clear" w:color="auto" w:fill="auto"/>
            <w:noWrap/>
            <w:vAlign w:val="bottom"/>
            <w:hideMark/>
          </w:tcPr>
          <w:p w14:paraId="5AB64973" w14:textId="405401BF"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1E2CAC60"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Journal of Psychiatry &amp; Neuroscience</w:t>
            </w:r>
          </w:p>
        </w:tc>
        <w:tc>
          <w:tcPr>
            <w:tcW w:w="630" w:type="dxa"/>
            <w:shd w:val="clear" w:color="auto" w:fill="auto"/>
            <w:noWrap/>
            <w:vAlign w:val="bottom"/>
            <w:hideMark/>
          </w:tcPr>
          <w:p w14:paraId="32DDB26C"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03</w:t>
            </w:r>
          </w:p>
        </w:tc>
        <w:tc>
          <w:tcPr>
            <w:tcW w:w="1080" w:type="dxa"/>
            <w:shd w:val="clear" w:color="auto" w:fill="auto"/>
            <w:noWrap/>
            <w:vAlign w:val="bottom"/>
            <w:hideMark/>
          </w:tcPr>
          <w:p w14:paraId="7E12A103" w14:textId="71D3C271"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2BB7F0BE" w14:textId="65ACA5FD" w:rsidR="00541F55" w:rsidRPr="004F4E45" w:rsidRDefault="00232D76"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Methods</w:t>
            </w:r>
          </w:p>
        </w:tc>
        <w:tc>
          <w:tcPr>
            <w:tcW w:w="708" w:type="dxa"/>
            <w:shd w:val="clear" w:color="auto" w:fill="auto"/>
            <w:noWrap/>
            <w:vAlign w:val="bottom"/>
          </w:tcPr>
          <w:p w14:paraId="4A9B7E37" w14:textId="16369804" w:rsidR="00541F55" w:rsidRPr="004F4E45" w:rsidRDefault="002B13EE"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30, </w:t>
            </w:r>
            <w:r w:rsidR="00232D76" w:rsidRPr="004F4E45">
              <w:rPr>
                <w:rFonts w:ascii="Calibri" w:eastAsia="Times New Roman" w:hAnsi="Calibri" w:cs="Times New Roman"/>
                <w:color w:val="000000"/>
                <w:sz w:val="16"/>
                <w:szCs w:val="16"/>
                <w:lang w:val="en-GB"/>
              </w:rPr>
              <w:t>33</w:t>
            </w:r>
          </w:p>
        </w:tc>
        <w:tc>
          <w:tcPr>
            <w:tcW w:w="709" w:type="dxa"/>
          </w:tcPr>
          <w:p w14:paraId="4A45F1FA"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w:t>
            </w:r>
          </w:p>
        </w:tc>
      </w:tr>
      <w:tr w:rsidR="00541F55" w:rsidRPr="004F4E45" w14:paraId="62649659" w14:textId="77777777" w:rsidTr="00FE2B18">
        <w:trPr>
          <w:trHeight w:val="300"/>
        </w:trPr>
        <w:tc>
          <w:tcPr>
            <w:tcW w:w="1146" w:type="dxa"/>
            <w:shd w:val="clear" w:color="auto" w:fill="auto"/>
            <w:noWrap/>
            <w:vAlign w:val="bottom"/>
            <w:hideMark/>
          </w:tcPr>
          <w:p w14:paraId="351F0559" w14:textId="624222F3" w:rsidR="00541F55" w:rsidRPr="004F4E45" w:rsidRDefault="00541F55" w:rsidP="001744FB">
            <w:pPr>
              <w:spacing w:after="0" w:line="240" w:lineRule="auto"/>
              <w:rPr>
                <w:rFonts w:ascii="Calibri" w:eastAsia="Times New Roman" w:hAnsi="Calibri" w:cs="Times New Roman"/>
                <w:color w:val="000000"/>
                <w:sz w:val="16"/>
                <w:szCs w:val="16"/>
                <w:lang w:val="en-GB"/>
              </w:rPr>
            </w:pPr>
            <w:proofErr w:type="spellStart"/>
            <w:r w:rsidRPr="004F4E45">
              <w:rPr>
                <w:rFonts w:ascii="Calibri" w:eastAsia="Times New Roman" w:hAnsi="Calibri" w:cs="Times New Roman"/>
                <w:color w:val="000000"/>
                <w:sz w:val="16"/>
                <w:szCs w:val="16"/>
                <w:lang w:val="en-GB"/>
              </w:rPr>
              <w:t>Zinsky</w:t>
            </w:r>
            <w:proofErr w:type="spellEnd"/>
            <w:r w:rsidRPr="004F4E45">
              <w:rPr>
                <w:rFonts w:ascii="Calibri" w:eastAsia="Times New Roman" w:hAnsi="Calibri" w:cs="Times New Roman"/>
                <w:color w:val="000000"/>
                <w:sz w:val="16"/>
                <w:szCs w:val="16"/>
                <w:lang w:val="en-GB"/>
              </w:rPr>
              <w:t>, R.</w:t>
            </w:r>
            <w:r w:rsidR="002F34A7">
              <w:rPr>
                <w:rFonts w:ascii="Calibri" w:eastAsia="Times New Roman" w:hAnsi="Calibri" w:cs="Times New Roman"/>
                <w:color w:val="000000"/>
                <w:sz w:val="16"/>
                <w:szCs w:val="16"/>
                <w:lang w:val="en-GB"/>
              </w:rPr>
              <w:fldChar w:fldCharType="begin"/>
            </w:r>
            <w:r w:rsidR="00707F26">
              <w:rPr>
                <w:rFonts w:ascii="Calibri" w:eastAsia="Times New Roman" w:hAnsi="Calibri" w:cs="Times New Roman"/>
                <w:color w:val="000000"/>
                <w:sz w:val="16"/>
                <w:szCs w:val="16"/>
                <w:lang w:val="en-GB"/>
              </w:rPr>
              <w:instrText xml:space="preserve"> ADDIN ZOTERO_ITEM CSL_CITATION {"citationID":"nNIWcnl6","properties":{"formattedCitation":"(140)","plainCitation":"(140)","noteIndex":0},"citationItems":[{"id":3374,"uris":["http://zotero.org/users/3447303/items/VR6QXGZL"],"uri":["http://zotero.org/users/3447303/items/VR6QXGZL"],"itemData":{"id":3374,"type":"article-journal","title":"Doing Science: Peer reviewing","container-title":"Breathe","page":"337-340","volume":"10","issue":"4","source":"Ovid Technologies","archive":"Embase","archive_location":"600737543","DOI":"10.1183/20734735.104214","ISSN":"1810-6838 2073-4735","language":"English","author":[{"family":"Zinsky","given":"R."},{"family":"Skoczynski","given":"S."},{"family":"Jacinto","given":"T."},{"family":"Bjerg","given":"A."}],"issued":{"date-parts":[["2014",12]]}}}],"schema":"https://github.com/citation-style-language/schema/raw/master/csl-citation.json"} </w:instrText>
            </w:r>
            <w:r w:rsidR="002F34A7">
              <w:rPr>
                <w:rFonts w:ascii="Calibri" w:eastAsia="Times New Roman" w:hAnsi="Calibri" w:cs="Times New Roman"/>
                <w:color w:val="000000"/>
                <w:sz w:val="16"/>
                <w:szCs w:val="16"/>
                <w:lang w:val="en-GB"/>
              </w:rPr>
              <w:fldChar w:fldCharType="separate"/>
            </w:r>
            <w:r w:rsidR="00707F26" w:rsidRPr="00707F26">
              <w:rPr>
                <w:rFonts w:ascii="Calibri" w:hAnsi="Calibri" w:cs="Calibri"/>
                <w:sz w:val="16"/>
              </w:rPr>
              <w:t>(140)</w:t>
            </w:r>
            <w:r w:rsidR="002F34A7">
              <w:rPr>
                <w:rFonts w:ascii="Calibri" w:eastAsia="Times New Roman" w:hAnsi="Calibri" w:cs="Times New Roman"/>
                <w:color w:val="000000"/>
                <w:sz w:val="16"/>
                <w:szCs w:val="16"/>
                <w:lang w:val="en-GB"/>
              </w:rPr>
              <w:fldChar w:fldCharType="end"/>
            </w:r>
          </w:p>
        </w:tc>
        <w:tc>
          <w:tcPr>
            <w:tcW w:w="993" w:type="dxa"/>
            <w:shd w:val="clear" w:color="auto" w:fill="auto"/>
            <w:noWrap/>
            <w:vAlign w:val="bottom"/>
            <w:hideMark/>
          </w:tcPr>
          <w:p w14:paraId="021CE766" w14:textId="77777777" w:rsidR="00541F55" w:rsidRPr="004F4E45" w:rsidRDefault="00541F55" w:rsidP="001744FB">
            <w:pPr>
              <w:spacing w:after="0" w:line="240" w:lineRule="auto"/>
              <w:ind w:right="-376"/>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Germany</w:t>
            </w:r>
          </w:p>
        </w:tc>
        <w:tc>
          <w:tcPr>
            <w:tcW w:w="910" w:type="dxa"/>
            <w:shd w:val="clear" w:color="auto" w:fill="auto"/>
            <w:noWrap/>
            <w:vAlign w:val="bottom"/>
            <w:hideMark/>
          </w:tcPr>
          <w:p w14:paraId="29E5F325" w14:textId="63D762E2"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nglish</w:t>
            </w:r>
          </w:p>
        </w:tc>
        <w:tc>
          <w:tcPr>
            <w:tcW w:w="1260" w:type="dxa"/>
            <w:shd w:val="clear" w:color="auto" w:fill="auto"/>
            <w:noWrap/>
            <w:vAlign w:val="bottom"/>
            <w:hideMark/>
          </w:tcPr>
          <w:p w14:paraId="75ADAA08" w14:textId="77777777" w:rsidR="00541F55" w:rsidRPr="004F4E45" w:rsidRDefault="00541F55" w:rsidP="001744FB">
            <w:pPr>
              <w:spacing w:after="0" w:line="240" w:lineRule="auto"/>
              <w:ind w:right="-108"/>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Breathe</w:t>
            </w:r>
          </w:p>
        </w:tc>
        <w:tc>
          <w:tcPr>
            <w:tcW w:w="630" w:type="dxa"/>
            <w:shd w:val="clear" w:color="auto" w:fill="auto"/>
            <w:noWrap/>
            <w:vAlign w:val="bottom"/>
            <w:hideMark/>
          </w:tcPr>
          <w:p w14:paraId="2260F2B7"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2014</w:t>
            </w:r>
          </w:p>
        </w:tc>
        <w:tc>
          <w:tcPr>
            <w:tcW w:w="1080" w:type="dxa"/>
            <w:shd w:val="clear" w:color="auto" w:fill="auto"/>
            <w:noWrap/>
            <w:vAlign w:val="bottom"/>
            <w:hideMark/>
          </w:tcPr>
          <w:p w14:paraId="7C4C090E" w14:textId="58F95F6D"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Editorial</w:t>
            </w:r>
          </w:p>
        </w:tc>
        <w:tc>
          <w:tcPr>
            <w:tcW w:w="1677" w:type="dxa"/>
          </w:tcPr>
          <w:p w14:paraId="1C6048B4" w14:textId="65406193"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 xml:space="preserve">Organization and approach to review, </w:t>
            </w:r>
            <w:r w:rsidR="005B6E1F" w:rsidRPr="004F4E45">
              <w:rPr>
                <w:rFonts w:ascii="Calibri" w:eastAsia="Times New Roman" w:hAnsi="Calibri" w:cs="Times New Roman"/>
                <w:color w:val="000000"/>
                <w:sz w:val="16"/>
                <w:szCs w:val="16"/>
                <w:lang w:val="en-GB"/>
              </w:rPr>
              <w:t>Make general comments,</w:t>
            </w:r>
            <w:r w:rsidR="001D4507" w:rsidRPr="004F4E45">
              <w:t xml:space="preserve"> </w:t>
            </w:r>
            <w:r w:rsidR="001D4507" w:rsidRPr="004F4E45">
              <w:rPr>
                <w:rFonts w:ascii="Calibri" w:eastAsia="Times New Roman" w:hAnsi="Calibri" w:cs="Times New Roman"/>
                <w:color w:val="000000"/>
                <w:sz w:val="16"/>
                <w:szCs w:val="16"/>
                <w:lang w:val="en-GB"/>
              </w:rPr>
              <w:t>Introduction,</w:t>
            </w:r>
            <w:r w:rsidR="002B13EE" w:rsidRPr="004F4E45">
              <w:t xml:space="preserve"> </w:t>
            </w:r>
            <w:r w:rsidR="00232D76" w:rsidRPr="004F4E45">
              <w:rPr>
                <w:rFonts w:ascii="Calibri" w:eastAsia="Times New Roman" w:hAnsi="Calibri" w:cs="Times New Roman"/>
                <w:color w:val="000000"/>
                <w:sz w:val="16"/>
                <w:szCs w:val="16"/>
                <w:lang w:val="en-GB"/>
              </w:rPr>
              <w:t>Methods</w:t>
            </w:r>
          </w:p>
        </w:tc>
        <w:tc>
          <w:tcPr>
            <w:tcW w:w="708" w:type="dxa"/>
            <w:shd w:val="clear" w:color="auto" w:fill="auto"/>
            <w:noWrap/>
            <w:vAlign w:val="bottom"/>
          </w:tcPr>
          <w:p w14:paraId="34D1D2B2" w14:textId="3215CFCF"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1</w:t>
            </w:r>
            <w:r w:rsidR="00896A5C" w:rsidRPr="004F4E45">
              <w:rPr>
                <w:rFonts w:ascii="Calibri" w:eastAsia="Times New Roman" w:hAnsi="Calibri" w:cs="Times New Roman"/>
                <w:color w:val="000000"/>
                <w:sz w:val="16"/>
                <w:szCs w:val="16"/>
                <w:lang w:val="en-GB"/>
              </w:rPr>
              <w:t>, 3,</w:t>
            </w:r>
            <w:r w:rsidR="007D6821" w:rsidRPr="004F4E45">
              <w:rPr>
                <w:rFonts w:ascii="Calibri" w:eastAsia="Times New Roman" w:hAnsi="Calibri" w:cs="Times New Roman"/>
                <w:color w:val="000000"/>
                <w:sz w:val="16"/>
                <w:szCs w:val="16"/>
                <w:lang w:val="en-GB"/>
              </w:rPr>
              <w:t xml:space="preserve"> 4, </w:t>
            </w:r>
            <w:r w:rsidR="005B6E1F" w:rsidRPr="004F4E45">
              <w:rPr>
                <w:rFonts w:ascii="Calibri" w:eastAsia="Times New Roman" w:hAnsi="Calibri" w:cs="Times New Roman"/>
                <w:color w:val="000000"/>
                <w:sz w:val="16"/>
                <w:szCs w:val="16"/>
                <w:lang w:val="en-GB"/>
              </w:rPr>
              <w:t>13,</w:t>
            </w:r>
            <w:r w:rsidR="001D4507" w:rsidRPr="004F4E45">
              <w:rPr>
                <w:rFonts w:ascii="Calibri" w:eastAsia="Times New Roman" w:hAnsi="Calibri" w:cs="Times New Roman"/>
                <w:color w:val="000000"/>
                <w:sz w:val="16"/>
                <w:szCs w:val="16"/>
                <w:lang w:val="en-GB"/>
              </w:rPr>
              <w:t xml:space="preserve"> 27, </w:t>
            </w:r>
            <w:r w:rsidR="00232D76" w:rsidRPr="004F4E45">
              <w:rPr>
                <w:rFonts w:ascii="Calibri" w:eastAsia="Times New Roman" w:hAnsi="Calibri" w:cs="Times New Roman"/>
                <w:color w:val="000000"/>
                <w:sz w:val="16"/>
                <w:szCs w:val="16"/>
                <w:lang w:val="en-GB"/>
              </w:rPr>
              <w:t>30</w:t>
            </w:r>
          </w:p>
        </w:tc>
        <w:tc>
          <w:tcPr>
            <w:tcW w:w="709" w:type="dxa"/>
          </w:tcPr>
          <w:p w14:paraId="708CBE11" w14:textId="77777777" w:rsidR="00541F55" w:rsidRPr="004F4E45" w:rsidRDefault="00541F55" w:rsidP="001744FB">
            <w:pPr>
              <w:spacing w:after="0" w:line="240" w:lineRule="auto"/>
              <w:rPr>
                <w:rFonts w:ascii="Calibri" w:eastAsia="Times New Roman" w:hAnsi="Calibri" w:cs="Times New Roman"/>
                <w:color w:val="000000"/>
                <w:sz w:val="16"/>
                <w:szCs w:val="16"/>
                <w:lang w:val="en-GB"/>
              </w:rPr>
            </w:pPr>
            <w:r w:rsidRPr="004F4E45">
              <w:rPr>
                <w:rFonts w:ascii="Calibri" w:eastAsia="Times New Roman" w:hAnsi="Calibri" w:cs="Times New Roman"/>
                <w:color w:val="000000"/>
                <w:sz w:val="16"/>
                <w:szCs w:val="16"/>
                <w:lang w:val="en-GB"/>
              </w:rPr>
              <w:t>6</w:t>
            </w:r>
          </w:p>
        </w:tc>
      </w:tr>
      <w:tr w:rsidR="00541F55" w:rsidRPr="004F4E45" w14:paraId="13A7755B" w14:textId="77777777" w:rsidTr="00FE2B18">
        <w:trPr>
          <w:trHeight w:val="300"/>
        </w:trPr>
        <w:tc>
          <w:tcPr>
            <w:tcW w:w="1146" w:type="dxa"/>
            <w:shd w:val="clear" w:color="auto" w:fill="auto"/>
            <w:noWrap/>
            <w:vAlign w:val="bottom"/>
            <w:hideMark/>
          </w:tcPr>
          <w:p w14:paraId="47E8BE0E" w14:textId="77777777" w:rsidR="00541F55" w:rsidRPr="004F4E45" w:rsidRDefault="00541F55" w:rsidP="00541F55">
            <w:pPr>
              <w:spacing w:after="0" w:line="240" w:lineRule="auto"/>
              <w:rPr>
                <w:rFonts w:ascii="Calibri" w:eastAsia="Times New Roman" w:hAnsi="Calibri" w:cs="Times New Roman"/>
                <w:b/>
                <w:color w:val="000000"/>
                <w:sz w:val="16"/>
                <w:szCs w:val="16"/>
                <w:lang w:val="en-GB"/>
              </w:rPr>
            </w:pPr>
            <w:r w:rsidRPr="004F4E45">
              <w:rPr>
                <w:rFonts w:ascii="Calibri" w:eastAsia="Times New Roman" w:hAnsi="Calibri" w:cs="Times New Roman"/>
                <w:b/>
                <w:color w:val="000000"/>
                <w:sz w:val="16"/>
                <w:szCs w:val="16"/>
                <w:lang w:val="en-GB"/>
              </w:rPr>
              <w:t xml:space="preserve">Total </w:t>
            </w:r>
          </w:p>
        </w:tc>
        <w:tc>
          <w:tcPr>
            <w:tcW w:w="993" w:type="dxa"/>
            <w:shd w:val="clear" w:color="auto" w:fill="auto"/>
            <w:noWrap/>
            <w:vAlign w:val="bottom"/>
            <w:hideMark/>
          </w:tcPr>
          <w:p w14:paraId="46D0043D" w14:textId="77777777" w:rsidR="00541F55" w:rsidRPr="004F4E45" w:rsidRDefault="00541F55" w:rsidP="00541F55">
            <w:pPr>
              <w:spacing w:after="0" w:line="240" w:lineRule="auto"/>
              <w:ind w:right="-376"/>
              <w:rPr>
                <w:rFonts w:ascii="Calibri" w:eastAsia="Times New Roman" w:hAnsi="Calibri" w:cs="Times New Roman"/>
                <w:color w:val="000000"/>
                <w:sz w:val="16"/>
                <w:szCs w:val="16"/>
                <w:lang w:val="en-GB"/>
              </w:rPr>
            </w:pPr>
          </w:p>
        </w:tc>
        <w:tc>
          <w:tcPr>
            <w:tcW w:w="910" w:type="dxa"/>
            <w:shd w:val="clear" w:color="auto" w:fill="auto"/>
            <w:noWrap/>
            <w:vAlign w:val="bottom"/>
            <w:hideMark/>
          </w:tcPr>
          <w:p w14:paraId="353F7A3E" w14:textId="77777777" w:rsidR="00541F55" w:rsidRPr="004F4E45" w:rsidRDefault="00541F55" w:rsidP="00541F55">
            <w:pPr>
              <w:spacing w:after="0" w:line="240" w:lineRule="auto"/>
              <w:rPr>
                <w:rFonts w:ascii="Calibri" w:eastAsia="Times New Roman" w:hAnsi="Calibri" w:cs="Times New Roman"/>
                <w:color w:val="000000"/>
                <w:sz w:val="16"/>
                <w:szCs w:val="16"/>
                <w:lang w:val="en-GB"/>
              </w:rPr>
            </w:pPr>
          </w:p>
        </w:tc>
        <w:tc>
          <w:tcPr>
            <w:tcW w:w="1260" w:type="dxa"/>
            <w:shd w:val="clear" w:color="auto" w:fill="auto"/>
            <w:noWrap/>
            <w:vAlign w:val="bottom"/>
            <w:hideMark/>
          </w:tcPr>
          <w:p w14:paraId="5F416D72" w14:textId="77777777" w:rsidR="00541F55" w:rsidRPr="004F4E45" w:rsidRDefault="00541F55" w:rsidP="00541F55">
            <w:pPr>
              <w:spacing w:after="0" w:line="240" w:lineRule="auto"/>
              <w:ind w:right="-108"/>
              <w:rPr>
                <w:rFonts w:ascii="Calibri" w:eastAsia="Times New Roman" w:hAnsi="Calibri" w:cs="Times New Roman"/>
                <w:color w:val="000000"/>
                <w:sz w:val="16"/>
                <w:szCs w:val="16"/>
                <w:lang w:val="en-GB"/>
              </w:rPr>
            </w:pPr>
          </w:p>
        </w:tc>
        <w:tc>
          <w:tcPr>
            <w:tcW w:w="630" w:type="dxa"/>
            <w:shd w:val="clear" w:color="auto" w:fill="auto"/>
            <w:noWrap/>
            <w:vAlign w:val="bottom"/>
            <w:hideMark/>
          </w:tcPr>
          <w:p w14:paraId="6C108ED8" w14:textId="77777777" w:rsidR="00541F55" w:rsidRPr="004F4E45" w:rsidRDefault="00541F55" w:rsidP="00541F55">
            <w:pPr>
              <w:spacing w:after="0" w:line="240" w:lineRule="auto"/>
              <w:rPr>
                <w:rFonts w:ascii="Calibri" w:eastAsia="Times New Roman" w:hAnsi="Calibri" w:cs="Times New Roman"/>
                <w:color w:val="000000"/>
                <w:sz w:val="16"/>
                <w:szCs w:val="16"/>
                <w:lang w:val="en-GB"/>
              </w:rPr>
            </w:pPr>
          </w:p>
        </w:tc>
        <w:tc>
          <w:tcPr>
            <w:tcW w:w="1080" w:type="dxa"/>
            <w:shd w:val="clear" w:color="auto" w:fill="auto"/>
            <w:noWrap/>
            <w:vAlign w:val="bottom"/>
            <w:hideMark/>
          </w:tcPr>
          <w:p w14:paraId="5244EBE7" w14:textId="77777777" w:rsidR="00541F55" w:rsidRPr="004F4E45" w:rsidRDefault="00541F55" w:rsidP="00541F55">
            <w:pPr>
              <w:spacing w:after="0" w:line="240" w:lineRule="auto"/>
              <w:rPr>
                <w:rFonts w:ascii="Calibri" w:eastAsia="Times New Roman" w:hAnsi="Calibri" w:cs="Times New Roman"/>
                <w:color w:val="000000"/>
                <w:sz w:val="16"/>
                <w:szCs w:val="16"/>
                <w:lang w:val="en-GB"/>
              </w:rPr>
            </w:pPr>
          </w:p>
        </w:tc>
        <w:tc>
          <w:tcPr>
            <w:tcW w:w="1677" w:type="dxa"/>
          </w:tcPr>
          <w:p w14:paraId="391AEB70" w14:textId="77777777" w:rsidR="00541F55" w:rsidRPr="004F4E45" w:rsidRDefault="00541F55" w:rsidP="00541F55">
            <w:pPr>
              <w:spacing w:after="0" w:line="240" w:lineRule="auto"/>
              <w:rPr>
                <w:rFonts w:ascii="Calibri" w:eastAsia="Times New Roman" w:hAnsi="Calibri" w:cs="Times New Roman"/>
                <w:color w:val="000000"/>
                <w:sz w:val="16"/>
                <w:szCs w:val="16"/>
                <w:lang w:val="en-GB"/>
              </w:rPr>
            </w:pPr>
          </w:p>
        </w:tc>
        <w:tc>
          <w:tcPr>
            <w:tcW w:w="708" w:type="dxa"/>
            <w:shd w:val="clear" w:color="auto" w:fill="auto"/>
            <w:noWrap/>
            <w:vAlign w:val="bottom"/>
          </w:tcPr>
          <w:p w14:paraId="58C6FE74" w14:textId="77777777" w:rsidR="00541F55" w:rsidRPr="004F4E45" w:rsidRDefault="00541F55" w:rsidP="00541F55">
            <w:pPr>
              <w:spacing w:after="0" w:line="240" w:lineRule="auto"/>
              <w:rPr>
                <w:rFonts w:ascii="Calibri" w:eastAsia="Times New Roman" w:hAnsi="Calibri" w:cs="Times New Roman"/>
                <w:color w:val="000000"/>
                <w:sz w:val="16"/>
                <w:szCs w:val="16"/>
                <w:lang w:val="en-GB"/>
              </w:rPr>
            </w:pPr>
          </w:p>
        </w:tc>
        <w:tc>
          <w:tcPr>
            <w:tcW w:w="709" w:type="dxa"/>
          </w:tcPr>
          <w:p w14:paraId="651C8F04" w14:textId="2B1F53B3" w:rsidR="00541F55" w:rsidRPr="004F4E45" w:rsidRDefault="003E7561" w:rsidP="00541F55">
            <w:pPr>
              <w:spacing w:after="0" w:line="240" w:lineRule="auto"/>
              <w:rPr>
                <w:rFonts w:ascii="Calibri" w:eastAsia="Times New Roman" w:hAnsi="Calibri" w:cs="Times New Roman"/>
                <w:color w:val="000000"/>
                <w:sz w:val="16"/>
                <w:szCs w:val="16"/>
                <w:lang w:val="en-GB"/>
              </w:rPr>
            </w:pPr>
            <w:r>
              <w:rPr>
                <w:rFonts w:ascii="Calibri" w:eastAsia="Times New Roman" w:hAnsi="Calibri" w:cs="Times New Roman"/>
                <w:color w:val="000000"/>
                <w:sz w:val="16"/>
                <w:szCs w:val="16"/>
                <w:lang w:val="en-GB"/>
              </w:rPr>
              <w:t>1085</w:t>
            </w:r>
          </w:p>
        </w:tc>
      </w:tr>
    </w:tbl>
    <w:p w14:paraId="1A4DE2ED" w14:textId="77777777" w:rsidR="00821371" w:rsidRPr="004F4E45" w:rsidRDefault="00821371" w:rsidP="00821371">
      <w:pPr>
        <w:spacing w:after="0"/>
        <w:rPr>
          <w:rFonts w:ascii="Calibri" w:hAnsi="Calibri" w:cs="Times New Roman"/>
          <w:sz w:val="16"/>
          <w:szCs w:val="16"/>
          <w:lang w:val="en-GB"/>
        </w:rPr>
      </w:pPr>
      <w:r w:rsidRPr="004F4E45">
        <w:rPr>
          <w:rFonts w:ascii="Calibri" w:hAnsi="Calibri" w:cs="Times New Roman"/>
          <w:sz w:val="16"/>
          <w:szCs w:val="16"/>
          <w:vertAlign w:val="superscript"/>
          <w:lang w:val="en-GB"/>
        </w:rPr>
        <w:t>B</w:t>
      </w:r>
      <w:r w:rsidRPr="004F4E45">
        <w:rPr>
          <w:rFonts w:ascii="Calibri" w:hAnsi="Calibri" w:cs="Times New Roman"/>
          <w:sz w:val="16"/>
          <w:szCs w:val="16"/>
          <w:lang w:val="en-GB"/>
        </w:rPr>
        <w:t xml:space="preserve"> Corresponds to item number from the list of tasks (Table 4)</w:t>
      </w:r>
    </w:p>
    <w:p w14:paraId="390760C9" w14:textId="77777777" w:rsidR="007661A8" w:rsidRPr="00C333F9" w:rsidRDefault="00BB1E3D" w:rsidP="00821371">
      <w:pPr>
        <w:spacing w:after="0"/>
        <w:rPr>
          <w:rFonts w:ascii="Calibri" w:hAnsi="Calibri" w:cs="Times New Roman"/>
          <w:sz w:val="16"/>
          <w:szCs w:val="16"/>
          <w:lang w:val="en-GB"/>
        </w:rPr>
      </w:pPr>
      <w:r w:rsidRPr="004F4E45">
        <w:rPr>
          <w:rFonts w:ascii="Calibri" w:hAnsi="Calibri" w:cs="Times New Roman"/>
          <w:sz w:val="16"/>
          <w:szCs w:val="16"/>
          <w:vertAlign w:val="superscript"/>
          <w:lang w:val="en-GB"/>
        </w:rPr>
        <w:t>C</w:t>
      </w:r>
      <w:r w:rsidRPr="004F4E45">
        <w:rPr>
          <w:rFonts w:ascii="Calibri" w:hAnsi="Calibri" w:cs="Times New Roman"/>
          <w:sz w:val="16"/>
          <w:szCs w:val="16"/>
          <w:lang w:val="en-GB"/>
        </w:rPr>
        <w:t xml:space="preserve"> Number of extracted task</w:t>
      </w:r>
      <w:r w:rsidR="00821371" w:rsidRPr="004F4E45">
        <w:rPr>
          <w:rFonts w:ascii="Calibri" w:hAnsi="Calibri" w:cs="Times New Roman"/>
          <w:sz w:val="16"/>
          <w:szCs w:val="16"/>
          <w:lang w:val="en-GB"/>
        </w:rPr>
        <w:t xml:space="preserve"> statements</w:t>
      </w:r>
    </w:p>
    <w:p w14:paraId="3FF8043A" w14:textId="69287E77" w:rsidR="002B629C" w:rsidRDefault="002B629C" w:rsidP="00552062">
      <w:pPr>
        <w:pStyle w:val="Heading2"/>
        <w:rPr>
          <w:lang w:val="en-GB"/>
        </w:rPr>
      </w:pPr>
    </w:p>
    <w:p w14:paraId="51887751" w14:textId="095EE4E3" w:rsidR="00552062" w:rsidRDefault="00552062" w:rsidP="00552062">
      <w:pPr>
        <w:rPr>
          <w:lang w:val="en-GB"/>
        </w:rPr>
      </w:pPr>
    </w:p>
    <w:p w14:paraId="187F8054" w14:textId="1226B50C" w:rsidR="00552062" w:rsidRDefault="00552062" w:rsidP="00552062">
      <w:pPr>
        <w:rPr>
          <w:lang w:val="en-GB"/>
        </w:rPr>
      </w:pPr>
    </w:p>
    <w:p w14:paraId="71FC3DFC" w14:textId="65D3F36D" w:rsidR="00B75297" w:rsidRDefault="00B75297" w:rsidP="00552062">
      <w:pPr>
        <w:rPr>
          <w:lang w:val="en-GB"/>
        </w:rPr>
      </w:pPr>
    </w:p>
    <w:p w14:paraId="0F2E9742" w14:textId="77777777" w:rsidR="00B75297" w:rsidRDefault="00B75297" w:rsidP="00552062">
      <w:pPr>
        <w:rPr>
          <w:lang w:val="en-GB"/>
        </w:rPr>
      </w:pPr>
      <w:bookmarkStart w:id="0" w:name="_GoBack"/>
      <w:bookmarkEnd w:id="0"/>
    </w:p>
    <w:p w14:paraId="4EC53970" w14:textId="2D2322CC" w:rsidR="00552062" w:rsidRDefault="00552062" w:rsidP="00552062">
      <w:pPr>
        <w:rPr>
          <w:lang w:val="en-GB"/>
        </w:rPr>
      </w:pPr>
    </w:p>
    <w:p w14:paraId="37FAC19A" w14:textId="77777777" w:rsidR="00552062" w:rsidRPr="00552062" w:rsidRDefault="00552062" w:rsidP="00552062">
      <w:pPr>
        <w:rPr>
          <w:lang w:val="en-GB"/>
        </w:rPr>
      </w:pPr>
    </w:p>
    <w:p w14:paraId="576A7FD8" w14:textId="71B92BF7" w:rsidR="00552062" w:rsidRPr="00552062" w:rsidRDefault="00552062" w:rsidP="00EB1473">
      <w:pPr>
        <w:pStyle w:val="Heading2"/>
        <w:rPr>
          <w:lang w:val="en-GB"/>
        </w:rPr>
      </w:pPr>
      <w:r w:rsidRPr="00552062">
        <w:rPr>
          <w:lang w:val="en-GB"/>
        </w:rPr>
        <w:lastRenderedPageBreak/>
        <w:t>References</w:t>
      </w:r>
    </w:p>
    <w:p w14:paraId="04ED5FA2" w14:textId="77777777" w:rsidR="0057299E" w:rsidRPr="0057299E" w:rsidRDefault="002B629C" w:rsidP="0057299E">
      <w:pPr>
        <w:pStyle w:val="Bibliography"/>
        <w:rPr>
          <w:rFonts w:ascii="Calibri" w:hAnsi="Calibri" w:cs="Calibri"/>
        </w:rPr>
      </w:pPr>
      <w:r>
        <w:rPr>
          <w:rFonts w:ascii="Calibri" w:hAnsi="Calibri"/>
          <w:sz w:val="16"/>
          <w:szCs w:val="16"/>
          <w:lang w:val="en-GB"/>
        </w:rPr>
        <w:fldChar w:fldCharType="begin"/>
      </w:r>
      <w:r w:rsidR="0057299E">
        <w:rPr>
          <w:rFonts w:ascii="Calibri" w:hAnsi="Calibri"/>
          <w:sz w:val="16"/>
          <w:szCs w:val="16"/>
          <w:lang w:val="en-GB"/>
        </w:rPr>
        <w:instrText xml:space="preserve"> ADDIN ZOTERO_BIBL {"uncited":[],"omitted":[],"custom":[]} CSL_BIBLIOGRAPHY </w:instrText>
      </w:r>
      <w:r>
        <w:rPr>
          <w:rFonts w:ascii="Calibri" w:hAnsi="Calibri"/>
          <w:sz w:val="16"/>
          <w:szCs w:val="16"/>
          <w:lang w:val="en-GB"/>
        </w:rPr>
        <w:fldChar w:fldCharType="separate"/>
      </w:r>
      <w:r w:rsidR="0057299E" w:rsidRPr="0057299E">
        <w:rPr>
          <w:rFonts w:ascii="Calibri" w:hAnsi="Calibri" w:cs="Calibri"/>
        </w:rPr>
        <w:t xml:space="preserve">1. </w:t>
      </w:r>
      <w:r w:rsidR="0057299E" w:rsidRPr="0057299E">
        <w:rPr>
          <w:rFonts w:ascii="Calibri" w:hAnsi="Calibri" w:cs="Calibri"/>
        </w:rPr>
        <w:tab/>
        <w:t xml:space="preserve">Alam S, Patel J. Peer review: tips from field experts for junior reviewers. Bmc Med. 2015 Nov;13. </w:t>
      </w:r>
    </w:p>
    <w:p w14:paraId="217A87D2" w14:textId="77777777" w:rsidR="0057299E" w:rsidRPr="0057299E" w:rsidRDefault="0057299E" w:rsidP="0057299E">
      <w:pPr>
        <w:pStyle w:val="Bibliography"/>
        <w:rPr>
          <w:rFonts w:ascii="Calibri" w:hAnsi="Calibri" w:cs="Calibri"/>
        </w:rPr>
      </w:pPr>
      <w:r w:rsidRPr="0057299E">
        <w:rPr>
          <w:rFonts w:ascii="Calibri" w:hAnsi="Calibri" w:cs="Calibri"/>
        </w:rPr>
        <w:t xml:space="preserve">2. </w:t>
      </w:r>
      <w:r w:rsidRPr="0057299E">
        <w:rPr>
          <w:rFonts w:ascii="Calibri" w:hAnsi="Calibri" w:cs="Calibri"/>
        </w:rPr>
        <w:tab/>
        <w:t xml:space="preserve">Allen TW. Peer review guidance: how do you write a good review? JAOA J Am Osteopath Assoc. 2013 Dec;113(12):916–20. </w:t>
      </w:r>
    </w:p>
    <w:p w14:paraId="74B93F14" w14:textId="77777777" w:rsidR="0057299E" w:rsidRPr="0057299E" w:rsidRDefault="0057299E" w:rsidP="0057299E">
      <w:pPr>
        <w:pStyle w:val="Bibliography"/>
        <w:rPr>
          <w:rFonts w:ascii="Calibri" w:hAnsi="Calibri" w:cs="Calibri"/>
        </w:rPr>
      </w:pPr>
      <w:r w:rsidRPr="0057299E">
        <w:rPr>
          <w:rFonts w:ascii="Calibri" w:hAnsi="Calibri" w:cs="Calibri"/>
        </w:rPr>
        <w:t xml:space="preserve">3. </w:t>
      </w:r>
      <w:r w:rsidRPr="0057299E">
        <w:rPr>
          <w:rFonts w:ascii="Calibri" w:hAnsi="Calibri" w:cs="Calibri"/>
        </w:rPr>
        <w:tab/>
        <w:t xml:space="preserve">Allen TW. Conducting Proper Peer Review for a Journal. Bariatr Surg Pract Patient Care. 2014 Mar;9(1):18–20. </w:t>
      </w:r>
    </w:p>
    <w:p w14:paraId="01B5E086" w14:textId="77777777" w:rsidR="0057299E" w:rsidRPr="0057299E" w:rsidRDefault="0057299E" w:rsidP="0057299E">
      <w:pPr>
        <w:pStyle w:val="Bibliography"/>
        <w:rPr>
          <w:rFonts w:ascii="Calibri" w:hAnsi="Calibri" w:cs="Calibri"/>
        </w:rPr>
      </w:pPr>
      <w:r w:rsidRPr="0057299E">
        <w:rPr>
          <w:rFonts w:ascii="Calibri" w:hAnsi="Calibri" w:cs="Calibri"/>
        </w:rPr>
        <w:t xml:space="preserve">4. </w:t>
      </w:r>
      <w:r w:rsidRPr="0057299E">
        <w:rPr>
          <w:rFonts w:ascii="Calibri" w:hAnsi="Calibri" w:cs="Calibri"/>
        </w:rPr>
        <w:tab/>
        <w:t xml:space="preserve">Andersson KE. Peer Review: “A Critique of the Critics.” J Urol. 2011 Sep;186(3):777–8. </w:t>
      </w:r>
    </w:p>
    <w:p w14:paraId="39732AB4" w14:textId="77777777" w:rsidR="0057299E" w:rsidRPr="0057299E" w:rsidRDefault="0057299E" w:rsidP="0057299E">
      <w:pPr>
        <w:pStyle w:val="Bibliography"/>
        <w:rPr>
          <w:rFonts w:ascii="Calibri" w:hAnsi="Calibri" w:cs="Calibri"/>
        </w:rPr>
      </w:pPr>
      <w:r w:rsidRPr="0057299E">
        <w:rPr>
          <w:rFonts w:ascii="Calibri" w:hAnsi="Calibri" w:cs="Calibri"/>
        </w:rPr>
        <w:t xml:space="preserve">5. </w:t>
      </w:r>
      <w:r w:rsidRPr="0057299E">
        <w:rPr>
          <w:rFonts w:ascii="Calibri" w:hAnsi="Calibri" w:cs="Calibri"/>
        </w:rPr>
        <w:tab/>
        <w:t xml:space="preserve">Bacchetti P. Peer review of statistics in medical research: the other problem. Br Med J. 2002 May;324(7348):1271–3. </w:t>
      </w:r>
    </w:p>
    <w:p w14:paraId="123A13D0" w14:textId="77777777" w:rsidR="0057299E" w:rsidRPr="0057299E" w:rsidRDefault="0057299E" w:rsidP="0057299E">
      <w:pPr>
        <w:pStyle w:val="Bibliography"/>
        <w:rPr>
          <w:rFonts w:ascii="Calibri" w:hAnsi="Calibri" w:cs="Calibri"/>
        </w:rPr>
      </w:pPr>
      <w:r w:rsidRPr="0057299E">
        <w:rPr>
          <w:rFonts w:ascii="Calibri" w:hAnsi="Calibri" w:cs="Calibri"/>
        </w:rPr>
        <w:t xml:space="preserve">6. </w:t>
      </w:r>
      <w:r w:rsidRPr="0057299E">
        <w:rPr>
          <w:rFonts w:ascii="Calibri" w:hAnsi="Calibri" w:cs="Calibri"/>
        </w:rPr>
        <w:tab/>
        <w:t xml:space="preserve">Baker JD. Artistry of Peer Review. Aorn J. 2015 Jan;101(1):4–11. </w:t>
      </w:r>
    </w:p>
    <w:p w14:paraId="5916C390" w14:textId="77777777" w:rsidR="0057299E" w:rsidRPr="0057299E" w:rsidRDefault="0057299E" w:rsidP="0057299E">
      <w:pPr>
        <w:pStyle w:val="Bibliography"/>
        <w:rPr>
          <w:rFonts w:ascii="Calibri" w:hAnsi="Calibri" w:cs="Calibri"/>
        </w:rPr>
      </w:pPr>
      <w:r w:rsidRPr="0057299E">
        <w:rPr>
          <w:rFonts w:ascii="Calibri" w:hAnsi="Calibri" w:cs="Calibri"/>
        </w:rPr>
        <w:t xml:space="preserve">7. </w:t>
      </w:r>
      <w:r w:rsidRPr="0057299E">
        <w:rPr>
          <w:rFonts w:ascii="Calibri" w:hAnsi="Calibri" w:cs="Calibri"/>
        </w:rPr>
        <w:tab/>
        <w:t xml:space="preserve">Bernstein J, Wager E, Heckman JD, Zeller JL. Free for Service: The Inadequate Incentives for Quality Peer Review. Clin Orthop. 2013 Oct;471(10):3093–7. </w:t>
      </w:r>
    </w:p>
    <w:p w14:paraId="59596392" w14:textId="77777777" w:rsidR="0057299E" w:rsidRPr="0057299E" w:rsidRDefault="0057299E" w:rsidP="0057299E">
      <w:pPr>
        <w:pStyle w:val="Bibliography"/>
        <w:rPr>
          <w:rFonts w:ascii="Calibri" w:hAnsi="Calibri" w:cs="Calibri"/>
        </w:rPr>
      </w:pPr>
      <w:r w:rsidRPr="0057299E">
        <w:rPr>
          <w:rFonts w:ascii="Calibri" w:hAnsi="Calibri" w:cs="Calibri"/>
        </w:rPr>
        <w:t xml:space="preserve">8. </w:t>
      </w:r>
      <w:r w:rsidRPr="0057299E">
        <w:rPr>
          <w:rFonts w:ascii="Calibri" w:hAnsi="Calibri" w:cs="Calibri"/>
        </w:rPr>
        <w:tab/>
        <w:t xml:space="preserve">Berquist TH. Peer Review: Should We Modify Our Process? Am J Roentgenol. 2014 Mar;202(3):463–4. </w:t>
      </w:r>
    </w:p>
    <w:p w14:paraId="554DC655" w14:textId="77777777" w:rsidR="0057299E" w:rsidRPr="0057299E" w:rsidRDefault="0057299E" w:rsidP="0057299E">
      <w:pPr>
        <w:pStyle w:val="Bibliography"/>
        <w:rPr>
          <w:rFonts w:ascii="Calibri" w:hAnsi="Calibri" w:cs="Calibri"/>
        </w:rPr>
      </w:pPr>
      <w:r w:rsidRPr="0057299E">
        <w:rPr>
          <w:rFonts w:ascii="Calibri" w:hAnsi="Calibri" w:cs="Calibri"/>
        </w:rPr>
        <w:t xml:space="preserve">9. </w:t>
      </w:r>
      <w:r w:rsidRPr="0057299E">
        <w:rPr>
          <w:rFonts w:ascii="Calibri" w:hAnsi="Calibri" w:cs="Calibri"/>
        </w:rPr>
        <w:tab/>
        <w:t xml:space="preserve">Brandon D, McGrath JM. Conducting a Peer Review Novice or Expert. Adv Neonatal Care. 2015 Dec;15(6):365–6. </w:t>
      </w:r>
    </w:p>
    <w:p w14:paraId="23BE931B" w14:textId="77777777" w:rsidR="0057299E" w:rsidRPr="0057299E" w:rsidRDefault="0057299E" w:rsidP="0057299E">
      <w:pPr>
        <w:pStyle w:val="Bibliography"/>
        <w:rPr>
          <w:rFonts w:ascii="Calibri" w:hAnsi="Calibri" w:cs="Calibri"/>
        </w:rPr>
      </w:pPr>
      <w:r w:rsidRPr="0057299E">
        <w:rPr>
          <w:rFonts w:ascii="Calibri" w:hAnsi="Calibri" w:cs="Calibri"/>
        </w:rPr>
        <w:t xml:space="preserve">10. </w:t>
      </w:r>
      <w:r w:rsidRPr="0057299E">
        <w:rPr>
          <w:rFonts w:ascii="Calibri" w:hAnsi="Calibri" w:cs="Calibri"/>
        </w:rPr>
        <w:tab/>
        <w:t xml:space="preserve">Brock WJ. Strengthening the Peer Review Process for the International Journal of Toxicology. Int J Toxicol. 2014 Sep;33(5):351–2. </w:t>
      </w:r>
    </w:p>
    <w:p w14:paraId="611E3FAF" w14:textId="77777777" w:rsidR="0057299E" w:rsidRPr="0057299E" w:rsidRDefault="0057299E" w:rsidP="0057299E">
      <w:pPr>
        <w:pStyle w:val="Bibliography"/>
        <w:rPr>
          <w:rFonts w:ascii="Calibri" w:hAnsi="Calibri" w:cs="Calibri"/>
        </w:rPr>
      </w:pPr>
      <w:r w:rsidRPr="0057299E">
        <w:rPr>
          <w:rFonts w:ascii="Calibri" w:hAnsi="Calibri" w:cs="Calibri"/>
        </w:rPr>
        <w:t xml:space="preserve">11. </w:t>
      </w:r>
      <w:r w:rsidRPr="0057299E">
        <w:rPr>
          <w:rFonts w:ascii="Calibri" w:hAnsi="Calibri" w:cs="Calibri"/>
        </w:rPr>
        <w:tab/>
        <w:t xml:space="preserve">Byrne RA. Peer review at EuroIntervention - a rough guide and an expression of thanks. Eurointervention. 2016 Nov;12(10):1197-+. </w:t>
      </w:r>
    </w:p>
    <w:p w14:paraId="607E0459" w14:textId="77777777" w:rsidR="0057299E" w:rsidRPr="0057299E" w:rsidRDefault="0057299E" w:rsidP="0057299E">
      <w:pPr>
        <w:pStyle w:val="Bibliography"/>
        <w:rPr>
          <w:rFonts w:ascii="Calibri" w:hAnsi="Calibri" w:cs="Calibri"/>
        </w:rPr>
      </w:pPr>
      <w:r w:rsidRPr="0057299E">
        <w:rPr>
          <w:rFonts w:ascii="Calibri" w:hAnsi="Calibri" w:cs="Calibri"/>
        </w:rPr>
        <w:t xml:space="preserve">12. </w:t>
      </w:r>
      <w:r w:rsidRPr="0057299E">
        <w:rPr>
          <w:rFonts w:ascii="Calibri" w:hAnsi="Calibri" w:cs="Calibri"/>
        </w:rPr>
        <w:tab/>
        <w:t xml:space="preserve">Campion EW, Curfman GD, Drazen JM. Tracking the peer-review process. N Engl J Med. 2000 Nov;343(20):1485–6. </w:t>
      </w:r>
    </w:p>
    <w:p w14:paraId="5D79BA20" w14:textId="77777777" w:rsidR="0057299E" w:rsidRPr="0057299E" w:rsidRDefault="0057299E" w:rsidP="0057299E">
      <w:pPr>
        <w:pStyle w:val="Bibliography"/>
        <w:rPr>
          <w:rFonts w:ascii="Calibri" w:hAnsi="Calibri" w:cs="Calibri"/>
        </w:rPr>
      </w:pPr>
      <w:r w:rsidRPr="0057299E">
        <w:rPr>
          <w:rFonts w:ascii="Calibri" w:hAnsi="Calibri" w:cs="Calibri"/>
        </w:rPr>
        <w:t xml:space="preserve">13. </w:t>
      </w:r>
      <w:r w:rsidRPr="0057299E">
        <w:rPr>
          <w:rFonts w:ascii="Calibri" w:hAnsi="Calibri" w:cs="Calibri"/>
        </w:rPr>
        <w:tab/>
        <w:t xml:space="preserve">Carrio I. On cloning research, peer review and the possibility of fraud. Eur J Nucl Med Mol Imaging. 2006 Mar;33(3):235–6. </w:t>
      </w:r>
    </w:p>
    <w:p w14:paraId="21E637C4" w14:textId="77777777" w:rsidR="0057299E" w:rsidRPr="0057299E" w:rsidRDefault="0057299E" w:rsidP="0057299E">
      <w:pPr>
        <w:pStyle w:val="Bibliography"/>
        <w:rPr>
          <w:rFonts w:ascii="Calibri" w:hAnsi="Calibri" w:cs="Calibri"/>
        </w:rPr>
      </w:pPr>
      <w:r w:rsidRPr="0057299E">
        <w:rPr>
          <w:rFonts w:ascii="Calibri" w:hAnsi="Calibri" w:cs="Calibri"/>
        </w:rPr>
        <w:t xml:space="preserve">14. </w:t>
      </w:r>
      <w:r w:rsidRPr="0057299E">
        <w:rPr>
          <w:rFonts w:ascii="Calibri" w:hAnsi="Calibri" w:cs="Calibri"/>
        </w:rPr>
        <w:tab/>
        <w:t xml:space="preserve">Chew FS. Manuscript Peer-Review - General Concepts and the Ajr Process. Am J Roentgenol. 1993 Feb;160(2):409–11. </w:t>
      </w:r>
    </w:p>
    <w:p w14:paraId="17F62163" w14:textId="77777777" w:rsidR="0057299E" w:rsidRPr="0057299E" w:rsidRDefault="0057299E" w:rsidP="0057299E">
      <w:pPr>
        <w:pStyle w:val="Bibliography"/>
        <w:rPr>
          <w:rFonts w:ascii="Calibri" w:hAnsi="Calibri" w:cs="Calibri"/>
        </w:rPr>
      </w:pPr>
      <w:r w:rsidRPr="0057299E">
        <w:rPr>
          <w:rFonts w:ascii="Calibri" w:hAnsi="Calibri" w:cs="Calibri"/>
        </w:rPr>
        <w:t xml:space="preserve">15. </w:t>
      </w:r>
      <w:r w:rsidRPr="0057299E">
        <w:rPr>
          <w:rFonts w:ascii="Calibri" w:hAnsi="Calibri" w:cs="Calibri"/>
        </w:rPr>
        <w:tab/>
        <w:t xml:space="preserve">Christensen NB, Yokomizo A. How to Peer Review. Int J Urol. 2010 Sep;17(9):754–754. </w:t>
      </w:r>
    </w:p>
    <w:p w14:paraId="586B9BDE" w14:textId="77777777" w:rsidR="0057299E" w:rsidRPr="0057299E" w:rsidRDefault="0057299E" w:rsidP="0057299E">
      <w:pPr>
        <w:pStyle w:val="Bibliography"/>
        <w:rPr>
          <w:rFonts w:ascii="Calibri" w:hAnsi="Calibri" w:cs="Calibri"/>
        </w:rPr>
      </w:pPr>
      <w:r w:rsidRPr="0057299E">
        <w:rPr>
          <w:rFonts w:ascii="Calibri" w:hAnsi="Calibri" w:cs="Calibri"/>
        </w:rPr>
        <w:t xml:space="preserve">16. </w:t>
      </w:r>
      <w:r w:rsidRPr="0057299E">
        <w:rPr>
          <w:rFonts w:ascii="Calibri" w:hAnsi="Calibri" w:cs="Calibri"/>
        </w:rPr>
        <w:tab/>
        <w:t xml:space="preserve">Clark RKF. Peer review: a view based on recent experience as an author and reviewer. Br Dent J. 2012 Aug;213(4):153–4. </w:t>
      </w:r>
    </w:p>
    <w:p w14:paraId="334789BD" w14:textId="77777777" w:rsidR="0057299E" w:rsidRPr="0057299E" w:rsidRDefault="0057299E" w:rsidP="0057299E">
      <w:pPr>
        <w:pStyle w:val="Bibliography"/>
        <w:rPr>
          <w:rFonts w:ascii="Calibri" w:hAnsi="Calibri" w:cs="Calibri"/>
        </w:rPr>
      </w:pPr>
      <w:r w:rsidRPr="0057299E">
        <w:rPr>
          <w:rFonts w:ascii="Calibri" w:hAnsi="Calibri" w:cs="Calibri"/>
        </w:rPr>
        <w:t xml:space="preserve">17. </w:t>
      </w:r>
      <w:r w:rsidRPr="0057299E">
        <w:rPr>
          <w:rFonts w:ascii="Calibri" w:hAnsi="Calibri" w:cs="Calibri"/>
        </w:rPr>
        <w:tab/>
        <w:t xml:space="preserve">Clarke SP. Reviewing peer review: the three reviewers you meet at submission time. Can J Nurs Res. 2006 Dec;38(4):5–9. </w:t>
      </w:r>
    </w:p>
    <w:p w14:paraId="5A7BD553" w14:textId="77777777" w:rsidR="0057299E" w:rsidRPr="0057299E" w:rsidRDefault="0057299E" w:rsidP="0057299E">
      <w:pPr>
        <w:pStyle w:val="Bibliography"/>
        <w:rPr>
          <w:rFonts w:ascii="Calibri" w:hAnsi="Calibri" w:cs="Calibri"/>
        </w:rPr>
      </w:pPr>
      <w:r w:rsidRPr="0057299E">
        <w:rPr>
          <w:rFonts w:ascii="Calibri" w:hAnsi="Calibri" w:cs="Calibri"/>
        </w:rPr>
        <w:t xml:space="preserve">18. </w:t>
      </w:r>
      <w:r w:rsidRPr="0057299E">
        <w:rPr>
          <w:rFonts w:ascii="Calibri" w:hAnsi="Calibri" w:cs="Calibri"/>
        </w:rPr>
        <w:tab/>
        <w:t xml:space="preserve">Cotton P. Flaws Documented, Reforms Debated at Congress on Journal Peer-Review (Vol 270, Pg 2775, 1993). Jama-J Am Med Assoc. 1994 Jul;272(1):11–11. </w:t>
      </w:r>
    </w:p>
    <w:p w14:paraId="5BB3BDCC" w14:textId="77777777" w:rsidR="0057299E" w:rsidRPr="0057299E" w:rsidRDefault="0057299E" w:rsidP="0057299E">
      <w:pPr>
        <w:pStyle w:val="Bibliography"/>
        <w:rPr>
          <w:rFonts w:ascii="Calibri" w:hAnsi="Calibri" w:cs="Calibri"/>
        </w:rPr>
      </w:pPr>
      <w:r w:rsidRPr="0057299E">
        <w:rPr>
          <w:rFonts w:ascii="Calibri" w:hAnsi="Calibri" w:cs="Calibri"/>
        </w:rPr>
        <w:t xml:space="preserve">19. </w:t>
      </w:r>
      <w:r w:rsidRPr="0057299E">
        <w:rPr>
          <w:rFonts w:ascii="Calibri" w:hAnsi="Calibri" w:cs="Calibri"/>
        </w:rPr>
        <w:tab/>
        <w:t xml:space="preserve">Cowell JM. Importance of Peer Review. J Sch Nurs. 2014 Dec;30(6):394–5. </w:t>
      </w:r>
    </w:p>
    <w:p w14:paraId="1985237D" w14:textId="77777777" w:rsidR="0057299E" w:rsidRPr="0057299E" w:rsidRDefault="0057299E" w:rsidP="0057299E">
      <w:pPr>
        <w:pStyle w:val="Bibliography"/>
        <w:rPr>
          <w:rFonts w:ascii="Calibri" w:hAnsi="Calibri" w:cs="Calibri"/>
        </w:rPr>
      </w:pPr>
      <w:r w:rsidRPr="0057299E">
        <w:rPr>
          <w:rFonts w:ascii="Calibri" w:hAnsi="Calibri" w:cs="Calibri"/>
        </w:rPr>
        <w:lastRenderedPageBreak/>
        <w:t xml:space="preserve">20. </w:t>
      </w:r>
      <w:r w:rsidRPr="0057299E">
        <w:rPr>
          <w:rFonts w:ascii="Calibri" w:hAnsi="Calibri" w:cs="Calibri"/>
        </w:rPr>
        <w:tab/>
        <w:t xml:space="preserve">Cowell JM. Peer-Review Responsibility. J Sch Nurs. 2015 Dec;31(6):395. </w:t>
      </w:r>
    </w:p>
    <w:p w14:paraId="23AF26DD" w14:textId="77777777" w:rsidR="0057299E" w:rsidRPr="0057299E" w:rsidRDefault="0057299E" w:rsidP="0057299E">
      <w:pPr>
        <w:pStyle w:val="Bibliography"/>
        <w:rPr>
          <w:rFonts w:ascii="Calibri" w:hAnsi="Calibri" w:cs="Calibri"/>
        </w:rPr>
      </w:pPr>
      <w:r w:rsidRPr="0057299E">
        <w:rPr>
          <w:rFonts w:ascii="Calibri" w:hAnsi="Calibri" w:cs="Calibri"/>
        </w:rPr>
        <w:t xml:space="preserve">21. </w:t>
      </w:r>
      <w:r w:rsidRPr="0057299E">
        <w:rPr>
          <w:rFonts w:ascii="Calibri" w:hAnsi="Calibri" w:cs="Calibri"/>
        </w:rPr>
        <w:tab/>
        <w:t xml:space="preserve">Crawford S. Peer review and the evaluation of manuscripts. Bull Med Libr Assoc. 1988 Jan;76(1):75–7. </w:t>
      </w:r>
    </w:p>
    <w:p w14:paraId="1172A575" w14:textId="77777777" w:rsidR="0057299E" w:rsidRPr="0057299E" w:rsidRDefault="0057299E" w:rsidP="0057299E">
      <w:pPr>
        <w:pStyle w:val="Bibliography"/>
        <w:rPr>
          <w:rFonts w:ascii="Calibri" w:hAnsi="Calibri" w:cs="Calibri"/>
        </w:rPr>
      </w:pPr>
      <w:r w:rsidRPr="0057299E">
        <w:rPr>
          <w:rFonts w:ascii="Calibri" w:hAnsi="Calibri" w:cs="Calibri"/>
        </w:rPr>
        <w:t xml:space="preserve">22. </w:t>
      </w:r>
      <w:r w:rsidRPr="0057299E">
        <w:rPr>
          <w:rFonts w:ascii="Calibri" w:hAnsi="Calibri" w:cs="Calibri"/>
        </w:rPr>
        <w:tab/>
        <w:t xml:space="preserve">Cummings P, Rivara FP. Reviewing manuscripts for Archives of Pediatrics &amp; Adolescent Medicine. Arch Pediatr Adolesc Med. 2002 Jan;156(1):11–3. </w:t>
      </w:r>
    </w:p>
    <w:p w14:paraId="764243AE" w14:textId="77777777" w:rsidR="0057299E" w:rsidRPr="0057299E" w:rsidRDefault="0057299E" w:rsidP="0057299E">
      <w:pPr>
        <w:pStyle w:val="Bibliography"/>
        <w:rPr>
          <w:rFonts w:ascii="Calibri" w:hAnsi="Calibri" w:cs="Calibri"/>
        </w:rPr>
      </w:pPr>
      <w:r w:rsidRPr="0057299E">
        <w:rPr>
          <w:rFonts w:ascii="Calibri" w:hAnsi="Calibri" w:cs="Calibri"/>
        </w:rPr>
        <w:t xml:space="preserve">23. </w:t>
      </w:r>
      <w:r w:rsidRPr="0057299E">
        <w:rPr>
          <w:rFonts w:ascii="Calibri" w:hAnsi="Calibri" w:cs="Calibri"/>
        </w:rPr>
        <w:tab/>
        <w:t xml:space="preserve">Cusick A. Peer review: Least-worst approach or the very best we can do? Aust Occup Ther J. 2016 Feb;63(1):1–4. </w:t>
      </w:r>
    </w:p>
    <w:p w14:paraId="672B63AB" w14:textId="77777777" w:rsidR="0057299E" w:rsidRPr="0057299E" w:rsidRDefault="0057299E" w:rsidP="0057299E">
      <w:pPr>
        <w:pStyle w:val="Bibliography"/>
        <w:rPr>
          <w:rFonts w:ascii="Calibri" w:hAnsi="Calibri" w:cs="Calibri"/>
        </w:rPr>
      </w:pPr>
      <w:r w:rsidRPr="0057299E">
        <w:rPr>
          <w:rFonts w:ascii="Calibri" w:hAnsi="Calibri" w:cs="Calibri"/>
        </w:rPr>
        <w:t xml:space="preserve">24. </w:t>
      </w:r>
      <w:r w:rsidRPr="0057299E">
        <w:rPr>
          <w:rFonts w:ascii="Calibri" w:hAnsi="Calibri" w:cs="Calibri"/>
        </w:rPr>
        <w:tab/>
        <w:t>da Cruz IC. Peer review: The case of online Brazilian Journal of nursing. Online Braz J Nurs [Internet]. 2008;7(3). Available from: https://www.scopus.com/inward/record.uri?eid=2-s2.0-77953333040&amp;partnerID=40&amp;md5=6bb5b65861b5f7542e86b5f1b9e91e6c</w:t>
      </w:r>
    </w:p>
    <w:p w14:paraId="069B81E6" w14:textId="77777777" w:rsidR="0057299E" w:rsidRPr="0057299E" w:rsidRDefault="0057299E" w:rsidP="0057299E">
      <w:pPr>
        <w:pStyle w:val="Bibliography"/>
        <w:rPr>
          <w:rFonts w:ascii="Calibri" w:hAnsi="Calibri" w:cs="Calibri"/>
        </w:rPr>
      </w:pPr>
      <w:r w:rsidRPr="0057299E">
        <w:rPr>
          <w:rFonts w:ascii="Calibri" w:hAnsi="Calibri" w:cs="Calibri"/>
        </w:rPr>
        <w:t xml:space="preserve">25. </w:t>
      </w:r>
      <w:r w:rsidRPr="0057299E">
        <w:rPr>
          <w:rFonts w:ascii="Calibri" w:hAnsi="Calibri" w:cs="Calibri"/>
        </w:rPr>
        <w:tab/>
        <w:t xml:space="preserve">David B, Karadottir RT. Writing a constructive peer review: a young PI perspective. Eur J Neurosci. 2016 Dec;44(11):2873–6. </w:t>
      </w:r>
    </w:p>
    <w:p w14:paraId="16D301D0" w14:textId="77777777" w:rsidR="0057299E" w:rsidRPr="0057299E" w:rsidRDefault="0057299E" w:rsidP="0057299E">
      <w:pPr>
        <w:pStyle w:val="Bibliography"/>
        <w:rPr>
          <w:rFonts w:ascii="Calibri" w:hAnsi="Calibri" w:cs="Calibri"/>
        </w:rPr>
      </w:pPr>
      <w:r w:rsidRPr="0057299E">
        <w:rPr>
          <w:rFonts w:ascii="Calibri" w:hAnsi="Calibri" w:cs="Calibri"/>
        </w:rPr>
        <w:t xml:space="preserve">26. </w:t>
      </w:r>
      <w:r w:rsidRPr="0057299E">
        <w:rPr>
          <w:rFonts w:ascii="Calibri" w:hAnsi="Calibri" w:cs="Calibri"/>
        </w:rPr>
        <w:tab/>
        <w:t xml:space="preserve">de Araujo CGS. Peer Review: a Constantly-Evolving Scientific Process. Arq Bras Cardiol. 2012 Feb;98(2):E32–5. </w:t>
      </w:r>
    </w:p>
    <w:p w14:paraId="37F95750" w14:textId="77777777" w:rsidR="0057299E" w:rsidRPr="0057299E" w:rsidRDefault="0057299E" w:rsidP="0057299E">
      <w:pPr>
        <w:pStyle w:val="Bibliography"/>
        <w:rPr>
          <w:rFonts w:ascii="Calibri" w:hAnsi="Calibri" w:cs="Calibri"/>
        </w:rPr>
      </w:pPr>
      <w:r w:rsidRPr="0057299E">
        <w:rPr>
          <w:rFonts w:ascii="Calibri" w:hAnsi="Calibri" w:cs="Calibri"/>
        </w:rPr>
        <w:t xml:space="preserve">27. </w:t>
      </w:r>
      <w:r w:rsidRPr="0057299E">
        <w:rPr>
          <w:rFonts w:ascii="Calibri" w:hAnsi="Calibri" w:cs="Calibri"/>
        </w:rPr>
        <w:tab/>
        <w:t xml:space="preserve">de Hon F, Poland GA. Submission of articles to Vaccine: A fast and fair peer review process. Vaccine. 2013 Jul;31(32):3207–8. </w:t>
      </w:r>
    </w:p>
    <w:p w14:paraId="73976E3A" w14:textId="77777777" w:rsidR="0057299E" w:rsidRPr="0057299E" w:rsidRDefault="0057299E" w:rsidP="0057299E">
      <w:pPr>
        <w:pStyle w:val="Bibliography"/>
        <w:rPr>
          <w:rFonts w:ascii="Calibri" w:hAnsi="Calibri" w:cs="Calibri"/>
        </w:rPr>
      </w:pPr>
      <w:r w:rsidRPr="0057299E">
        <w:rPr>
          <w:rFonts w:ascii="Calibri" w:hAnsi="Calibri" w:cs="Calibri"/>
        </w:rPr>
        <w:t xml:space="preserve">28. </w:t>
      </w:r>
      <w:r w:rsidRPr="0057299E">
        <w:rPr>
          <w:rFonts w:ascii="Calibri" w:hAnsi="Calibri" w:cs="Calibri"/>
        </w:rPr>
        <w:tab/>
        <w:t xml:space="preserve">DeBarr K. Meaningful peer review. Californian J Health Promot. 2007;5(3):70–2. </w:t>
      </w:r>
    </w:p>
    <w:p w14:paraId="136CA2EE" w14:textId="77777777" w:rsidR="0057299E" w:rsidRPr="0057299E" w:rsidRDefault="0057299E" w:rsidP="0057299E">
      <w:pPr>
        <w:pStyle w:val="Bibliography"/>
        <w:rPr>
          <w:rFonts w:ascii="Calibri" w:hAnsi="Calibri" w:cs="Calibri"/>
        </w:rPr>
      </w:pPr>
      <w:r w:rsidRPr="0057299E">
        <w:rPr>
          <w:rFonts w:ascii="Calibri" w:hAnsi="Calibri" w:cs="Calibri"/>
        </w:rPr>
        <w:t xml:space="preserve">29. </w:t>
      </w:r>
      <w:r w:rsidRPr="0057299E">
        <w:rPr>
          <w:rFonts w:ascii="Calibri" w:hAnsi="Calibri" w:cs="Calibri"/>
        </w:rPr>
        <w:tab/>
        <w:t xml:space="preserve">Del Mar C, Hoffmann TC. A guide to performing a peer review of randomised controlled trials. BMC Med. 2015 Nov 2;13:1–7. </w:t>
      </w:r>
    </w:p>
    <w:p w14:paraId="49B341AD" w14:textId="77777777" w:rsidR="0057299E" w:rsidRPr="0057299E" w:rsidRDefault="0057299E" w:rsidP="0057299E">
      <w:pPr>
        <w:pStyle w:val="Bibliography"/>
        <w:rPr>
          <w:rFonts w:ascii="Calibri" w:hAnsi="Calibri" w:cs="Calibri"/>
        </w:rPr>
      </w:pPr>
      <w:r w:rsidRPr="0057299E">
        <w:rPr>
          <w:rFonts w:ascii="Calibri" w:hAnsi="Calibri" w:cs="Calibri"/>
        </w:rPr>
        <w:t xml:space="preserve">30. </w:t>
      </w:r>
      <w:r w:rsidRPr="0057299E">
        <w:rPr>
          <w:rFonts w:ascii="Calibri" w:hAnsi="Calibri" w:cs="Calibri"/>
        </w:rPr>
        <w:tab/>
        <w:t xml:space="preserve">Dinis-Ribeiro M, Vakil N, Ponchon T. The Editors’ guide for peer review of papers submitted to Endoscopy. Endoscopy. 2013 Jan;45(1):48–50. </w:t>
      </w:r>
    </w:p>
    <w:p w14:paraId="7CEB730B" w14:textId="77777777" w:rsidR="0057299E" w:rsidRPr="0057299E" w:rsidRDefault="0057299E" w:rsidP="0057299E">
      <w:pPr>
        <w:pStyle w:val="Bibliography"/>
        <w:rPr>
          <w:rFonts w:ascii="Calibri" w:hAnsi="Calibri" w:cs="Calibri"/>
        </w:rPr>
      </w:pPr>
      <w:r w:rsidRPr="0057299E">
        <w:rPr>
          <w:rFonts w:ascii="Calibri" w:hAnsi="Calibri" w:cs="Calibri"/>
        </w:rPr>
        <w:t xml:space="preserve">31. </w:t>
      </w:r>
      <w:r w:rsidRPr="0057299E">
        <w:rPr>
          <w:rFonts w:ascii="Calibri" w:hAnsi="Calibri" w:cs="Calibri"/>
        </w:rPr>
        <w:tab/>
        <w:t xml:space="preserve">Do Vale ES, Gontijo B, Marques SA. Obligations and responsibilities of the peer reviewers. [Portuguese] Deveres e responsabilidades dos pareceristas. An Bras Dermatol. 2008 Jul;83(4):281–2. </w:t>
      </w:r>
    </w:p>
    <w:p w14:paraId="6FA96E18" w14:textId="77777777" w:rsidR="0057299E" w:rsidRPr="0057299E" w:rsidRDefault="0057299E" w:rsidP="0057299E">
      <w:pPr>
        <w:pStyle w:val="Bibliography"/>
        <w:rPr>
          <w:rFonts w:ascii="Calibri" w:hAnsi="Calibri" w:cs="Calibri"/>
        </w:rPr>
      </w:pPr>
      <w:r w:rsidRPr="0057299E">
        <w:rPr>
          <w:rFonts w:ascii="Calibri" w:hAnsi="Calibri" w:cs="Calibri"/>
        </w:rPr>
        <w:t xml:space="preserve">32. </w:t>
      </w:r>
      <w:r w:rsidRPr="0057299E">
        <w:rPr>
          <w:rFonts w:ascii="Calibri" w:hAnsi="Calibri" w:cs="Calibri"/>
        </w:rPr>
        <w:tab/>
        <w:t xml:space="preserve">Donato H, Marinho RT. Acta Medica Portuguesa and Peer-review: Quick and Brutal! Acta Med Port. 2012 Sep;25(5):261–2. </w:t>
      </w:r>
    </w:p>
    <w:p w14:paraId="51F18DB9" w14:textId="77777777" w:rsidR="0057299E" w:rsidRPr="0057299E" w:rsidRDefault="0057299E" w:rsidP="0057299E">
      <w:pPr>
        <w:pStyle w:val="Bibliography"/>
        <w:rPr>
          <w:rFonts w:ascii="Calibri" w:hAnsi="Calibri" w:cs="Calibri"/>
        </w:rPr>
      </w:pPr>
      <w:r w:rsidRPr="0057299E">
        <w:rPr>
          <w:rFonts w:ascii="Calibri" w:hAnsi="Calibri" w:cs="Calibri"/>
        </w:rPr>
        <w:t xml:space="preserve">33. </w:t>
      </w:r>
      <w:r w:rsidRPr="0057299E">
        <w:rPr>
          <w:rFonts w:ascii="Calibri" w:hAnsi="Calibri" w:cs="Calibri"/>
        </w:rPr>
        <w:tab/>
        <w:t>Drummond A. Reviewing a research article [Internet]. 1996 [cited 1959 Jan 1]. Available from: http://ovidsp.ovid.com/ovidweb.cgi?T=JS&amp;PAGE=reference&amp;D=psyc3&amp;NEWS=N&amp;AN=1999-00420-003</w:t>
      </w:r>
    </w:p>
    <w:p w14:paraId="3AD6C78D" w14:textId="77777777" w:rsidR="0057299E" w:rsidRPr="0057299E" w:rsidRDefault="0057299E" w:rsidP="0057299E">
      <w:pPr>
        <w:pStyle w:val="Bibliography"/>
        <w:rPr>
          <w:rFonts w:ascii="Calibri" w:hAnsi="Calibri" w:cs="Calibri"/>
        </w:rPr>
      </w:pPr>
      <w:r w:rsidRPr="0057299E">
        <w:rPr>
          <w:rFonts w:ascii="Calibri" w:hAnsi="Calibri" w:cs="Calibri"/>
        </w:rPr>
        <w:t xml:space="preserve">34. </w:t>
      </w:r>
      <w:r w:rsidRPr="0057299E">
        <w:rPr>
          <w:rFonts w:ascii="Calibri" w:hAnsi="Calibri" w:cs="Calibri"/>
        </w:rPr>
        <w:tab/>
        <w:t>Dutta MJ. The Ten Commandments of Reviewing: The Promise of a Kinder, Gentler Discipline! [Internet]. 2006 [cited 1995 Jan 18]. Available from: http://ovidsp.ovid.com/ovidweb.cgi?T=JS&amp;PAGE=reference&amp;D=psyc5&amp;NEWS=N&amp;AN=2006-12308-011</w:t>
      </w:r>
    </w:p>
    <w:p w14:paraId="5CB241CA" w14:textId="77777777" w:rsidR="0057299E" w:rsidRPr="0057299E" w:rsidRDefault="0057299E" w:rsidP="0057299E">
      <w:pPr>
        <w:pStyle w:val="Bibliography"/>
        <w:rPr>
          <w:rFonts w:ascii="Calibri" w:hAnsi="Calibri" w:cs="Calibri"/>
        </w:rPr>
      </w:pPr>
      <w:r w:rsidRPr="0057299E">
        <w:rPr>
          <w:rFonts w:ascii="Calibri" w:hAnsi="Calibri" w:cs="Calibri"/>
        </w:rPr>
        <w:t xml:space="preserve">35. </w:t>
      </w:r>
      <w:r w:rsidRPr="0057299E">
        <w:rPr>
          <w:rFonts w:ascii="Calibri" w:hAnsi="Calibri" w:cs="Calibri"/>
        </w:rPr>
        <w:tab/>
        <w:t xml:space="preserve">el-Azhary RA. The last bastion of collegiality: the peer-review process in the era of open access. Int J Dermatol. 2016 Mar;55(3):247–8. </w:t>
      </w:r>
    </w:p>
    <w:p w14:paraId="3D92CCDB" w14:textId="77777777" w:rsidR="0057299E" w:rsidRPr="0057299E" w:rsidRDefault="0057299E" w:rsidP="0057299E">
      <w:pPr>
        <w:pStyle w:val="Bibliography"/>
        <w:rPr>
          <w:rFonts w:ascii="Calibri" w:hAnsi="Calibri" w:cs="Calibri"/>
        </w:rPr>
      </w:pPr>
      <w:r w:rsidRPr="0057299E">
        <w:rPr>
          <w:rFonts w:ascii="Calibri" w:hAnsi="Calibri" w:cs="Calibri"/>
        </w:rPr>
        <w:t xml:space="preserve">36. </w:t>
      </w:r>
      <w:r w:rsidRPr="0057299E">
        <w:rPr>
          <w:rFonts w:ascii="Calibri" w:hAnsi="Calibri" w:cs="Calibri"/>
        </w:rPr>
        <w:tab/>
        <w:t xml:space="preserve">Emanuel LL, Greenland P. Peer review and professionalism at the Archives of Internal Medicine. Arch Intern Med. 2005 Dec;165(22):2559–60. </w:t>
      </w:r>
    </w:p>
    <w:p w14:paraId="43C9CBAB" w14:textId="77777777" w:rsidR="0057299E" w:rsidRPr="0057299E" w:rsidRDefault="0057299E" w:rsidP="0057299E">
      <w:pPr>
        <w:pStyle w:val="Bibliography"/>
        <w:rPr>
          <w:rFonts w:ascii="Calibri" w:hAnsi="Calibri" w:cs="Calibri"/>
        </w:rPr>
      </w:pPr>
      <w:r w:rsidRPr="0057299E">
        <w:rPr>
          <w:rFonts w:ascii="Calibri" w:hAnsi="Calibri" w:cs="Calibri"/>
        </w:rPr>
        <w:lastRenderedPageBreak/>
        <w:t xml:space="preserve">37. </w:t>
      </w:r>
      <w:r w:rsidRPr="0057299E">
        <w:rPr>
          <w:rFonts w:ascii="Calibri" w:hAnsi="Calibri" w:cs="Calibri"/>
        </w:rPr>
        <w:tab/>
        <w:t xml:space="preserve">Emden C. Manuscript reviewing: too long a concealed form of scholarship? [see comments]. Nurs Inq. 1996;(4):195–9. </w:t>
      </w:r>
    </w:p>
    <w:p w14:paraId="2F973E5B" w14:textId="77777777" w:rsidR="0057299E" w:rsidRPr="0057299E" w:rsidRDefault="0057299E" w:rsidP="0057299E">
      <w:pPr>
        <w:pStyle w:val="Bibliography"/>
        <w:rPr>
          <w:rFonts w:ascii="Calibri" w:hAnsi="Calibri" w:cs="Calibri"/>
        </w:rPr>
      </w:pPr>
      <w:r w:rsidRPr="0057299E">
        <w:rPr>
          <w:rFonts w:ascii="Calibri" w:hAnsi="Calibri" w:cs="Calibri"/>
        </w:rPr>
        <w:t xml:space="preserve">38. </w:t>
      </w:r>
      <w:r w:rsidRPr="0057299E">
        <w:rPr>
          <w:rFonts w:ascii="Calibri" w:hAnsi="Calibri" w:cs="Calibri"/>
        </w:rPr>
        <w:tab/>
        <w:t xml:space="preserve">Faggion CM. Improving the peer-review process from the perspective of an author and reviewer. Br Dent J. 2016 Feb;220(4):167–8. </w:t>
      </w:r>
    </w:p>
    <w:p w14:paraId="583FFDBA" w14:textId="77777777" w:rsidR="0057299E" w:rsidRPr="0057299E" w:rsidRDefault="0057299E" w:rsidP="0057299E">
      <w:pPr>
        <w:pStyle w:val="Bibliography"/>
        <w:rPr>
          <w:rFonts w:ascii="Calibri" w:hAnsi="Calibri" w:cs="Calibri"/>
        </w:rPr>
      </w:pPr>
      <w:r w:rsidRPr="0057299E">
        <w:rPr>
          <w:rFonts w:ascii="Calibri" w:hAnsi="Calibri" w:cs="Calibri"/>
        </w:rPr>
        <w:t xml:space="preserve">39. </w:t>
      </w:r>
      <w:r w:rsidRPr="0057299E">
        <w:rPr>
          <w:rFonts w:ascii="Calibri" w:hAnsi="Calibri" w:cs="Calibri"/>
        </w:rPr>
        <w:tab/>
        <w:t>Fain JA. Guidelines informing the peer review process [Internet]. 2011 [cited 2004 Jan 4]. Available from: http://ovidsp.ovid.com/ovidweb.cgi?T=JS&amp;PAGE=reference&amp;D=psyc8&amp;NEWS=N&amp;AN=2011-21278-001</w:t>
      </w:r>
    </w:p>
    <w:p w14:paraId="29F5AC27" w14:textId="77777777" w:rsidR="0057299E" w:rsidRPr="0057299E" w:rsidRDefault="0057299E" w:rsidP="0057299E">
      <w:pPr>
        <w:pStyle w:val="Bibliography"/>
        <w:rPr>
          <w:rFonts w:ascii="Calibri" w:hAnsi="Calibri" w:cs="Calibri"/>
        </w:rPr>
      </w:pPr>
      <w:r w:rsidRPr="0057299E">
        <w:rPr>
          <w:rFonts w:ascii="Calibri" w:hAnsi="Calibri" w:cs="Calibri"/>
        </w:rPr>
        <w:t xml:space="preserve">40. </w:t>
      </w:r>
      <w:r w:rsidRPr="0057299E">
        <w:rPr>
          <w:rFonts w:ascii="Calibri" w:hAnsi="Calibri" w:cs="Calibri"/>
        </w:rPr>
        <w:tab/>
        <w:t xml:space="preserve">Feinstein AR, Spitzer WO. The Peer-Review Process - and an Acknowledgment of Our Peerless Reviewers. J Clin Epidemiol. 1989;42(1):1–4. </w:t>
      </w:r>
    </w:p>
    <w:p w14:paraId="50DA1701" w14:textId="77777777" w:rsidR="0057299E" w:rsidRPr="0057299E" w:rsidRDefault="0057299E" w:rsidP="0057299E">
      <w:pPr>
        <w:pStyle w:val="Bibliography"/>
        <w:rPr>
          <w:rFonts w:ascii="Calibri" w:hAnsi="Calibri" w:cs="Calibri"/>
        </w:rPr>
      </w:pPr>
      <w:r w:rsidRPr="0057299E">
        <w:rPr>
          <w:rFonts w:ascii="Calibri" w:hAnsi="Calibri" w:cs="Calibri"/>
        </w:rPr>
        <w:t xml:space="preserve">41. </w:t>
      </w:r>
      <w:r w:rsidRPr="0057299E">
        <w:rPr>
          <w:rFonts w:ascii="Calibri" w:hAnsi="Calibri" w:cs="Calibri"/>
        </w:rPr>
        <w:tab/>
        <w:t xml:space="preserve">Feldstein Ewing SW, Saitz R. Peer review of human studies run amok: A break in the fiduciary relation between scientists and the public. Evid Based Med. 2015;20(1):1–2. </w:t>
      </w:r>
    </w:p>
    <w:p w14:paraId="59B15C1A" w14:textId="77777777" w:rsidR="0057299E" w:rsidRPr="0057299E" w:rsidRDefault="0057299E" w:rsidP="0057299E">
      <w:pPr>
        <w:pStyle w:val="Bibliography"/>
        <w:rPr>
          <w:rFonts w:ascii="Calibri" w:hAnsi="Calibri" w:cs="Calibri"/>
        </w:rPr>
      </w:pPr>
      <w:r w:rsidRPr="0057299E">
        <w:rPr>
          <w:rFonts w:ascii="Calibri" w:hAnsi="Calibri" w:cs="Calibri"/>
        </w:rPr>
        <w:t xml:space="preserve">42. </w:t>
      </w:r>
      <w:r w:rsidRPr="0057299E">
        <w:rPr>
          <w:rFonts w:ascii="Calibri" w:hAnsi="Calibri" w:cs="Calibri"/>
        </w:rPr>
        <w:tab/>
        <w:t xml:space="preserve">Feldman MD, Kravitz RL. Peer Review at JGIM. J Gen Intern Med. 2016 Dec;31(12):1401–7. </w:t>
      </w:r>
    </w:p>
    <w:p w14:paraId="04272A04" w14:textId="77777777" w:rsidR="0057299E" w:rsidRPr="0057299E" w:rsidRDefault="0057299E" w:rsidP="0057299E">
      <w:pPr>
        <w:pStyle w:val="Bibliography"/>
        <w:rPr>
          <w:rFonts w:ascii="Calibri" w:hAnsi="Calibri" w:cs="Calibri"/>
        </w:rPr>
      </w:pPr>
      <w:r w:rsidRPr="0057299E">
        <w:rPr>
          <w:rFonts w:ascii="Calibri" w:hAnsi="Calibri" w:cs="Calibri"/>
        </w:rPr>
        <w:t xml:space="preserve">43. </w:t>
      </w:r>
      <w:r w:rsidRPr="0057299E">
        <w:rPr>
          <w:rFonts w:ascii="Calibri" w:hAnsi="Calibri" w:cs="Calibri"/>
        </w:rPr>
        <w:tab/>
        <w:t>Ferris LE, Brumback RA. Academic merit, promotion, and journal peer reviewing: The role of academic institutions in providing proper recognition [Internet]. 2010. Available from: http://ovidsp.ovid.com/ovidweb.cgi?T=JS&amp;PAGE=reference&amp;D=psyc7&amp;NEWS=N&amp;AN=2010-08642-001</w:t>
      </w:r>
    </w:p>
    <w:p w14:paraId="6D838363" w14:textId="77777777" w:rsidR="0057299E" w:rsidRPr="0057299E" w:rsidRDefault="0057299E" w:rsidP="0057299E">
      <w:pPr>
        <w:pStyle w:val="Bibliography"/>
        <w:rPr>
          <w:rFonts w:ascii="Calibri" w:hAnsi="Calibri" w:cs="Calibri"/>
        </w:rPr>
      </w:pPr>
      <w:r w:rsidRPr="0057299E">
        <w:rPr>
          <w:rFonts w:ascii="Calibri" w:hAnsi="Calibri" w:cs="Calibri"/>
        </w:rPr>
        <w:t xml:space="preserve">44. </w:t>
      </w:r>
      <w:r w:rsidRPr="0057299E">
        <w:rPr>
          <w:rFonts w:ascii="Calibri" w:hAnsi="Calibri" w:cs="Calibri"/>
        </w:rPr>
        <w:tab/>
        <w:t xml:space="preserve">Fisher RS, Powers LE. Peer-reviewed publication: A view from inside. Epilepsia. 2004 Aug;45(8):889–94. </w:t>
      </w:r>
    </w:p>
    <w:p w14:paraId="6954660C" w14:textId="77777777" w:rsidR="0057299E" w:rsidRPr="0057299E" w:rsidRDefault="0057299E" w:rsidP="0057299E">
      <w:pPr>
        <w:pStyle w:val="Bibliography"/>
        <w:rPr>
          <w:rFonts w:ascii="Calibri" w:hAnsi="Calibri" w:cs="Calibri"/>
        </w:rPr>
      </w:pPr>
      <w:r w:rsidRPr="0057299E">
        <w:rPr>
          <w:rFonts w:ascii="Calibri" w:hAnsi="Calibri" w:cs="Calibri"/>
        </w:rPr>
        <w:t xml:space="preserve">45. </w:t>
      </w:r>
      <w:r w:rsidRPr="0057299E">
        <w:rPr>
          <w:rFonts w:ascii="Calibri" w:hAnsi="Calibri" w:cs="Calibri"/>
        </w:rPr>
        <w:tab/>
        <w:t xml:space="preserve">Fitzpatrick JJ. The Peer Review Process Revisited. Appl Nurs Res. 2017 Feb;33:186–186. </w:t>
      </w:r>
    </w:p>
    <w:p w14:paraId="65DBC894" w14:textId="77777777" w:rsidR="0057299E" w:rsidRPr="0057299E" w:rsidRDefault="0057299E" w:rsidP="0057299E">
      <w:pPr>
        <w:pStyle w:val="Bibliography"/>
        <w:rPr>
          <w:rFonts w:ascii="Calibri" w:hAnsi="Calibri" w:cs="Calibri"/>
        </w:rPr>
      </w:pPr>
      <w:r w:rsidRPr="0057299E">
        <w:rPr>
          <w:rFonts w:ascii="Calibri" w:hAnsi="Calibri" w:cs="Calibri"/>
        </w:rPr>
        <w:t xml:space="preserve">46. </w:t>
      </w:r>
      <w:r w:rsidRPr="0057299E">
        <w:rPr>
          <w:rFonts w:ascii="Calibri" w:hAnsi="Calibri" w:cs="Calibri"/>
        </w:rPr>
        <w:tab/>
        <w:t xml:space="preserve">Flood AB. From the editors: External peer review at HSR. Health Serv Res. 2004 Oct;39(5):1235–50. </w:t>
      </w:r>
    </w:p>
    <w:p w14:paraId="3BAAB706" w14:textId="77777777" w:rsidR="0057299E" w:rsidRPr="0057299E" w:rsidRDefault="0057299E" w:rsidP="0057299E">
      <w:pPr>
        <w:pStyle w:val="Bibliography"/>
        <w:rPr>
          <w:rFonts w:ascii="Calibri" w:hAnsi="Calibri" w:cs="Calibri"/>
        </w:rPr>
      </w:pPr>
      <w:r w:rsidRPr="0057299E">
        <w:rPr>
          <w:rFonts w:ascii="Calibri" w:hAnsi="Calibri" w:cs="Calibri"/>
        </w:rPr>
        <w:t xml:space="preserve">47. </w:t>
      </w:r>
      <w:r w:rsidRPr="0057299E">
        <w:rPr>
          <w:rFonts w:ascii="Calibri" w:hAnsi="Calibri" w:cs="Calibri"/>
        </w:rPr>
        <w:tab/>
        <w:t xml:space="preserve">Fontes BM. Peer review. Arq Bras Oftalmol. 2015 Jan;78(1):V–VIII. </w:t>
      </w:r>
    </w:p>
    <w:p w14:paraId="1F3C322E" w14:textId="77777777" w:rsidR="0057299E" w:rsidRPr="0057299E" w:rsidRDefault="0057299E" w:rsidP="0057299E">
      <w:pPr>
        <w:pStyle w:val="Bibliography"/>
        <w:rPr>
          <w:rFonts w:ascii="Calibri" w:hAnsi="Calibri" w:cs="Calibri"/>
        </w:rPr>
      </w:pPr>
      <w:r w:rsidRPr="0057299E">
        <w:rPr>
          <w:rFonts w:ascii="Calibri" w:hAnsi="Calibri" w:cs="Calibri"/>
        </w:rPr>
        <w:t xml:space="preserve">48. </w:t>
      </w:r>
      <w:r w:rsidRPr="0057299E">
        <w:rPr>
          <w:rFonts w:ascii="Calibri" w:hAnsi="Calibri" w:cs="Calibri"/>
        </w:rPr>
        <w:tab/>
        <w:t xml:space="preserve">Foster RL. A primer on peer review. J Spec Pediatr Nurs. 2008 Jan;13(1):1–3. </w:t>
      </w:r>
    </w:p>
    <w:p w14:paraId="635DCFBF" w14:textId="77777777" w:rsidR="0057299E" w:rsidRPr="0057299E" w:rsidRDefault="0057299E" w:rsidP="0057299E">
      <w:pPr>
        <w:pStyle w:val="Bibliography"/>
        <w:rPr>
          <w:rFonts w:ascii="Calibri" w:hAnsi="Calibri" w:cs="Calibri"/>
        </w:rPr>
      </w:pPr>
      <w:r w:rsidRPr="0057299E">
        <w:rPr>
          <w:rFonts w:ascii="Calibri" w:hAnsi="Calibri" w:cs="Calibri"/>
        </w:rPr>
        <w:t xml:space="preserve">49. </w:t>
      </w:r>
      <w:r w:rsidRPr="0057299E">
        <w:rPr>
          <w:rFonts w:ascii="Calibri" w:hAnsi="Calibri" w:cs="Calibri"/>
        </w:rPr>
        <w:tab/>
        <w:t xml:space="preserve">Friedman DP. Manuscript Peer-Review at the Ajr - Facts, Figures, and Quality Assessment. Am J Roentgenol. 1995 Apr;164(4):1007–9. </w:t>
      </w:r>
    </w:p>
    <w:p w14:paraId="20F7C5B4" w14:textId="77777777" w:rsidR="0057299E" w:rsidRPr="0057299E" w:rsidRDefault="0057299E" w:rsidP="0057299E">
      <w:pPr>
        <w:pStyle w:val="Bibliography"/>
        <w:rPr>
          <w:rFonts w:ascii="Calibri" w:hAnsi="Calibri" w:cs="Calibri"/>
        </w:rPr>
      </w:pPr>
      <w:r w:rsidRPr="0057299E">
        <w:rPr>
          <w:rFonts w:ascii="Calibri" w:hAnsi="Calibri" w:cs="Calibri"/>
        </w:rPr>
        <w:t xml:space="preserve">50. </w:t>
      </w:r>
      <w:r w:rsidRPr="0057299E">
        <w:rPr>
          <w:rFonts w:ascii="Calibri" w:hAnsi="Calibri" w:cs="Calibri"/>
        </w:rPr>
        <w:tab/>
        <w:t xml:space="preserve">Furness P. Promoting Research into Peer-Review - Referees Should Provide References. Br Med J. 1994 Aug;309(6953):539–539. </w:t>
      </w:r>
    </w:p>
    <w:p w14:paraId="5C6852C5" w14:textId="77777777" w:rsidR="0057299E" w:rsidRPr="0057299E" w:rsidRDefault="0057299E" w:rsidP="0057299E">
      <w:pPr>
        <w:pStyle w:val="Bibliography"/>
        <w:rPr>
          <w:rFonts w:ascii="Calibri" w:hAnsi="Calibri" w:cs="Calibri"/>
        </w:rPr>
      </w:pPr>
      <w:r w:rsidRPr="0057299E">
        <w:rPr>
          <w:rFonts w:ascii="Calibri" w:hAnsi="Calibri" w:cs="Calibri"/>
        </w:rPr>
        <w:t xml:space="preserve">51. </w:t>
      </w:r>
      <w:r w:rsidRPr="0057299E">
        <w:rPr>
          <w:rFonts w:ascii="Calibri" w:hAnsi="Calibri" w:cs="Calibri"/>
        </w:rPr>
        <w:tab/>
        <w:t xml:space="preserve">Gennaro S. Peer Review: We Can’t Do Without You. J Nurs Scholarsh. 2015 Nov;47(6):485–6. </w:t>
      </w:r>
    </w:p>
    <w:p w14:paraId="293C3B3D" w14:textId="77777777" w:rsidR="0057299E" w:rsidRPr="0057299E" w:rsidRDefault="0057299E" w:rsidP="0057299E">
      <w:pPr>
        <w:pStyle w:val="Bibliography"/>
        <w:rPr>
          <w:rFonts w:ascii="Calibri" w:hAnsi="Calibri" w:cs="Calibri"/>
        </w:rPr>
      </w:pPr>
      <w:r w:rsidRPr="0057299E">
        <w:rPr>
          <w:rFonts w:ascii="Calibri" w:hAnsi="Calibri" w:cs="Calibri"/>
        </w:rPr>
        <w:t xml:space="preserve">52. </w:t>
      </w:r>
      <w:r w:rsidRPr="0057299E">
        <w:rPr>
          <w:rFonts w:ascii="Calibri" w:hAnsi="Calibri" w:cs="Calibri"/>
        </w:rPr>
        <w:tab/>
        <w:t xml:space="preserve">Gitanjali B. Peer review - Process, perspectives and the path ahead. J Postgrad Med. 2001;47(3):210–4. </w:t>
      </w:r>
    </w:p>
    <w:p w14:paraId="06B96DAD" w14:textId="77777777" w:rsidR="0057299E" w:rsidRPr="0057299E" w:rsidRDefault="0057299E" w:rsidP="0057299E">
      <w:pPr>
        <w:pStyle w:val="Bibliography"/>
        <w:rPr>
          <w:rFonts w:ascii="Calibri" w:hAnsi="Calibri" w:cs="Calibri"/>
        </w:rPr>
      </w:pPr>
      <w:r w:rsidRPr="0057299E">
        <w:rPr>
          <w:rFonts w:ascii="Calibri" w:hAnsi="Calibri" w:cs="Calibri"/>
        </w:rPr>
        <w:t xml:space="preserve">53. </w:t>
      </w:r>
      <w:r w:rsidRPr="0057299E">
        <w:rPr>
          <w:rFonts w:ascii="Calibri" w:hAnsi="Calibri" w:cs="Calibri"/>
        </w:rPr>
        <w:tab/>
        <w:t xml:space="preserve">Giunta RE, Prommersberger KJ. A guide to the peer review of scientific papers. [German] Empfehlungen fur die Begutachtung von wissenschaftlichen Manuskripten im Peer-Review"-Prozess. Handchir Mikrochir Plast Chir. 2012;44(4):193–7. </w:t>
      </w:r>
    </w:p>
    <w:p w14:paraId="12B14983" w14:textId="77777777" w:rsidR="0057299E" w:rsidRPr="0057299E" w:rsidRDefault="0057299E" w:rsidP="0057299E">
      <w:pPr>
        <w:pStyle w:val="Bibliography"/>
        <w:rPr>
          <w:rFonts w:ascii="Calibri" w:hAnsi="Calibri" w:cs="Calibri"/>
        </w:rPr>
      </w:pPr>
      <w:r w:rsidRPr="0057299E">
        <w:rPr>
          <w:rFonts w:ascii="Calibri" w:hAnsi="Calibri" w:cs="Calibri"/>
        </w:rPr>
        <w:t xml:space="preserve">54. </w:t>
      </w:r>
      <w:r w:rsidRPr="0057299E">
        <w:rPr>
          <w:rFonts w:ascii="Calibri" w:hAnsi="Calibri" w:cs="Calibri"/>
        </w:rPr>
        <w:tab/>
        <w:t xml:space="preserve">Glick M. Peer review: An inexact but essential part of scientific publishing (vol 138, pg 568, 2007). J Am Dent Assoc. 2007 Jun;138(6):730–730. </w:t>
      </w:r>
    </w:p>
    <w:p w14:paraId="365DDAE4" w14:textId="77777777" w:rsidR="0057299E" w:rsidRPr="0057299E" w:rsidRDefault="0057299E" w:rsidP="0057299E">
      <w:pPr>
        <w:pStyle w:val="Bibliography"/>
        <w:rPr>
          <w:rFonts w:ascii="Calibri" w:hAnsi="Calibri" w:cs="Calibri"/>
        </w:rPr>
      </w:pPr>
      <w:r w:rsidRPr="0057299E">
        <w:rPr>
          <w:rFonts w:ascii="Calibri" w:hAnsi="Calibri" w:cs="Calibri"/>
        </w:rPr>
        <w:lastRenderedPageBreak/>
        <w:t xml:space="preserve">55. </w:t>
      </w:r>
      <w:r w:rsidRPr="0057299E">
        <w:rPr>
          <w:rFonts w:ascii="Calibri" w:hAnsi="Calibri" w:cs="Calibri"/>
        </w:rPr>
        <w:tab/>
        <w:t xml:space="preserve">Goldbeck-Wood S. What makes a good reviewer of manuscripts? The BMJ invites you to join its peer review process. Br Med J. 1998 Jan;316(7125):86–86. </w:t>
      </w:r>
    </w:p>
    <w:p w14:paraId="49A32E6D" w14:textId="77777777" w:rsidR="0057299E" w:rsidRPr="0057299E" w:rsidRDefault="0057299E" w:rsidP="0057299E">
      <w:pPr>
        <w:pStyle w:val="Bibliography"/>
        <w:rPr>
          <w:rFonts w:ascii="Calibri" w:hAnsi="Calibri" w:cs="Calibri"/>
        </w:rPr>
      </w:pPr>
      <w:r w:rsidRPr="0057299E">
        <w:rPr>
          <w:rFonts w:ascii="Calibri" w:hAnsi="Calibri" w:cs="Calibri"/>
        </w:rPr>
        <w:t xml:space="preserve">56. </w:t>
      </w:r>
      <w:r w:rsidRPr="0057299E">
        <w:rPr>
          <w:rFonts w:ascii="Calibri" w:hAnsi="Calibri" w:cs="Calibri"/>
        </w:rPr>
        <w:tab/>
        <w:t xml:space="preserve">Goodlett CR. Peer review: Honoring service and facilitating communication with electronic submission and review. Alcohol. 2006 Nov;37(3):125–7. </w:t>
      </w:r>
    </w:p>
    <w:p w14:paraId="1438DE06" w14:textId="77777777" w:rsidR="0057299E" w:rsidRPr="0057299E" w:rsidRDefault="0057299E" w:rsidP="0057299E">
      <w:pPr>
        <w:pStyle w:val="Bibliography"/>
        <w:rPr>
          <w:rFonts w:ascii="Calibri" w:hAnsi="Calibri" w:cs="Calibri"/>
        </w:rPr>
      </w:pPr>
      <w:r w:rsidRPr="0057299E">
        <w:rPr>
          <w:rFonts w:ascii="Calibri" w:hAnsi="Calibri" w:cs="Calibri"/>
        </w:rPr>
        <w:t xml:space="preserve">57. </w:t>
      </w:r>
      <w:r w:rsidRPr="0057299E">
        <w:rPr>
          <w:rFonts w:ascii="Calibri" w:hAnsi="Calibri" w:cs="Calibri"/>
        </w:rPr>
        <w:tab/>
        <w:t>Gough NR. Training for peer review. Sci Signal [Internet]. 2009;2(85). Available from: https://www.scopus.com/inward/record.uri?eid=2-s2.0-70449727093&amp;doi=10.1126%2fscisignal.285tr2&amp;partnerID=40&amp;md5=9e0b5836bfb1d4056660326264e6996f</w:t>
      </w:r>
    </w:p>
    <w:p w14:paraId="64AA3829" w14:textId="77777777" w:rsidR="0057299E" w:rsidRPr="0057299E" w:rsidRDefault="0057299E" w:rsidP="0057299E">
      <w:pPr>
        <w:pStyle w:val="Bibliography"/>
        <w:rPr>
          <w:rFonts w:ascii="Calibri" w:hAnsi="Calibri" w:cs="Calibri"/>
        </w:rPr>
      </w:pPr>
      <w:r w:rsidRPr="0057299E">
        <w:rPr>
          <w:rFonts w:ascii="Calibri" w:hAnsi="Calibri" w:cs="Calibri"/>
        </w:rPr>
        <w:t xml:space="preserve">58. </w:t>
      </w:r>
      <w:r w:rsidRPr="0057299E">
        <w:rPr>
          <w:rFonts w:ascii="Calibri" w:hAnsi="Calibri" w:cs="Calibri"/>
        </w:rPr>
        <w:tab/>
        <w:t xml:space="preserve">Halder N, Ramsay R, Tyrer P, Casey P. Peer reviewing made easy. Adv Psychiatr Treat. 2011;17(2):150–7. </w:t>
      </w:r>
    </w:p>
    <w:p w14:paraId="71396EA2" w14:textId="77777777" w:rsidR="0057299E" w:rsidRPr="0057299E" w:rsidRDefault="0057299E" w:rsidP="0057299E">
      <w:pPr>
        <w:pStyle w:val="Bibliography"/>
        <w:rPr>
          <w:rFonts w:ascii="Calibri" w:hAnsi="Calibri" w:cs="Calibri"/>
        </w:rPr>
      </w:pPr>
      <w:r w:rsidRPr="0057299E">
        <w:rPr>
          <w:rFonts w:ascii="Calibri" w:hAnsi="Calibri" w:cs="Calibri"/>
        </w:rPr>
        <w:t xml:space="preserve">59. </w:t>
      </w:r>
      <w:r w:rsidRPr="0057299E">
        <w:rPr>
          <w:rFonts w:ascii="Calibri" w:hAnsi="Calibri" w:cs="Calibri"/>
        </w:rPr>
        <w:tab/>
        <w:t xml:space="preserve">Harms M. Peer review: the firewall of science. Physiotherapy. 2006 Dec;92(4):193–4. </w:t>
      </w:r>
    </w:p>
    <w:p w14:paraId="435632B7" w14:textId="77777777" w:rsidR="0057299E" w:rsidRPr="0057299E" w:rsidRDefault="0057299E" w:rsidP="0057299E">
      <w:pPr>
        <w:pStyle w:val="Bibliography"/>
        <w:rPr>
          <w:rFonts w:ascii="Calibri" w:hAnsi="Calibri" w:cs="Calibri"/>
        </w:rPr>
      </w:pPr>
      <w:r w:rsidRPr="0057299E">
        <w:rPr>
          <w:rFonts w:ascii="Calibri" w:hAnsi="Calibri" w:cs="Calibri"/>
        </w:rPr>
        <w:t xml:space="preserve">60. </w:t>
      </w:r>
      <w:r w:rsidRPr="0057299E">
        <w:rPr>
          <w:rFonts w:ascii="Calibri" w:hAnsi="Calibri" w:cs="Calibri"/>
        </w:rPr>
        <w:tab/>
        <w:t xml:space="preserve">Heddle NM, Ness PM. Reviewing manuscripts: tips and responsibilities. Transfusion (Paris). 2009 Nov;49(11):2265–8. </w:t>
      </w:r>
    </w:p>
    <w:p w14:paraId="5CE465AE" w14:textId="77777777" w:rsidR="0057299E" w:rsidRPr="0057299E" w:rsidRDefault="0057299E" w:rsidP="0057299E">
      <w:pPr>
        <w:pStyle w:val="Bibliography"/>
        <w:rPr>
          <w:rFonts w:ascii="Calibri" w:hAnsi="Calibri" w:cs="Calibri"/>
        </w:rPr>
      </w:pPr>
      <w:r w:rsidRPr="0057299E">
        <w:rPr>
          <w:rFonts w:ascii="Calibri" w:hAnsi="Calibri" w:cs="Calibri"/>
        </w:rPr>
        <w:t xml:space="preserve">61. </w:t>
      </w:r>
      <w:r w:rsidRPr="0057299E">
        <w:rPr>
          <w:rFonts w:ascii="Calibri" w:hAnsi="Calibri" w:cs="Calibri"/>
        </w:rPr>
        <w:tab/>
        <w:t xml:space="preserve">Helton ML, Balistreri WF. Peering into Peer-Review. J Pediatr. 2011 Jul;159(1):150–1. </w:t>
      </w:r>
    </w:p>
    <w:p w14:paraId="411D9DD3" w14:textId="77777777" w:rsidR="0057299E" w:rsidRPr="0057299E" w:rsidRDefault="0057299E" w:rsidP="0057299E">
      <w:pPr>
        <w:pStyle w:val="Bibliography"/>
        <w:rPr>
          <w:rFonts w:ascii="Calibri" w:hAnsi="Calibri" w:cs="Calibri"/>
        </w:rPr>
      </w:pPr>
      <w:r w:rsidRPr="0057299E">
        <w:rPr>
          <w:rFonts w:ascii="Calibri" w:hAnsi="Calibri" w:cs="Calibri"/>
        </w:rPr>
        <w:t xml:space="preserve">62. </w:t>
      </w:r>
      <w:r w:rsidRPr="0057299E">
        <w:rPr>
          <w:rFonts w:ascii="Calibri" w:hAnsi="Calibri" w:cs="Calibri"/>
        </w:rPr>
        <w:tab/>
        <w:t xml:space="preserve">Hernandez LV. Becoming a reviewer is good for you-the peer-review process. Gastrointest Endosc. 2009 Dec;70(6):1159–60. </w:t>
      </w:r>
    </w:p>
    <w:p w14:paraId="283C8AC9" w14:textId="77777777" w:rsidR="0057299E" w:rsidRPr="0057299E" w:rsidRDefault="0057299E" w:rsidP="0057299E">
      <w:pPr>
        <w:pStyle w:val="Bibliography"/>
        <w:rPr>
          <w:rFonts w:ascii="Calibri" w:hAnsi="Calibri" w:cs="Calibri"/>
        </w:rPr>
      </w:pPr>
      <w:r w:rsidRPr="0057299E">
        <w:rPr>
          <w:rFonts w:ascii="Calibri" w:hAnsi="Calibri" w:cs="Calibri"/>
        </w:rPr>
        <w:t xml:space="preserve">63. </w:t>
      </w:r>
      <w:r w:rsidRPr="0057299E">
        <w:rPr>
          <w:rFonts w:ascii="Calibri" w:hAnsi="Calibri" w:cs="Calibri"/>
        </w:rPr>
        <w:tab/>
        <w:t xml:space="preserve">Hoyt KS, Proehl JA. Peer review for professional publications. Adv Emerg Nurs J. 2007;29(3):260–4. </w:t>
      </w:r>
    </w:p>
    <w:p w14:paraId="35A50069" w14:textId="77777777" w:rsidR="0057299E" w:rsidRPr="0057299E" w:rsidRDefault="0057299E" w:rsidP="0057299E">
      <w:pPr>
        <w:pStyle w:val="Bibliography"/>
        <w:rPr>
          <w:rFonts w:ascii="Calibri" w:hAnsi="Calibri" w:cs="Calibri"/>
        </w:rPr>
      </w:pPr>
      <w:r w:rsidRPr="0057299E">
        <w:rPr>
          <w:rFonts w:ascii="Calibri" w:hAnsi="Calibri" w:cs="Calibri"/>
        </w:rPr>
        <w:t xml:space="preserve">64. </w:t>
      </w:r>
      <w:r w:rsidRPr="0057299E">
        <w:rPr>
          <w:rFonts w:ascii="Calibri" w:hAnsi="Calibri" w:cs="Calibri"/>
        </w:rPr>
        <w:tab/>
        <w:t xml:space="preserve">Isaacs D. Who teaches the referee? J Paediatr Child Health. 2004 Jul;40(7):397–8. </w:t>
      </w:r>
    </w:p>
    <w:p w14:paraId="160D8940" w14:textId="77777777" w:rsidR="0057299E" w:rsidRPr="0057299E" w:rsidRDefault="0057299E" w:rsidP="0057299E">
      <w:pPr>
        <w:pStyle w:val="Bibliography"/>
        <w:rPr>
          <w:rFonts w:ascii="Calibri" w:hAnsi="Calibri" w:cs="Calibri"/>
        </w:rPr>
      </w:pPr>
      <w:r w:rsidRPr="0057299E">
        <w:rPr>
          <w:rFonts w:ascii="Calibri" w:hAnsi="Calibri" w:cs="Calibri"/>
        </w:rPr>
        <w:t xml:space="preserve">65. </w:t>
      </w:r>
      <w:r w:rsidRPr="0057299E">
        <w:rPr>
          <w:rFonts w:ascii="Calibri" w:hAnsi="Calibri" w:cs="Calibri"/>
        </w:rPr>
        <w:tab/>
        <w:t xml:space="preserve">Izumi S. Roles and rewards of journal peer reviewers. Jpn J Nurs Sci JJNS. 2009 Dec;6(2):67–9. </w:t>
      </w:r>
    </w:p>
    <w:p w14:paraId="20570C35" w14:textId="77777777" w:rsidR="0057299E" w:rsidRPr="0057299E" w:rsidRDefault="0057299E" w:rsidP="0057299E">
      <w:pPr>
        <w:pStyle w:val="Bibliography"/>
        <w:rPr>
          <w:rFonts w:ascii="Calibri" w:hAnsi="Calibri" w:cs="Calibri"/>
        </w:rPr>
      </w:pPr>
      <w:r w:rsidRPr="0057299E">
        <w:rPr>
          <w:rFonts w:ascii="Calibri" w:hAnsi="Calibri" w:cs="Calibri"/>
        </w:rPr>
        <w:t xml:space="preserve">66. </w:t>
      </w:r>
      <w:r w:rsidRPr="0057299E">
        <w:rPr>
          <w:rFonts w:ascii="Calibri" w:hAnsi="Calibri" w:cs="Calibri"/>
        </w:rPr>
        <w:tab/>
        <w:t xml:space="preserve">Jacobson RM, Fairbrother G, Sheldrick RC, Szilagyi PG. The Role of the Peer Reviewer. Acad Pediatr. 2017 Mar;17(2):105–6. </w:t>
      </w:r>
    </w:p>
    <w:p w14:paraId="467C0A52" w14:textId="77777777" w:rsidR="0057299E" w:rsidRPr="0057299E" w:rsidRDefault="0057299E" w:rsidP="0057299E">
      <w:pPr>
        <w:pStyle w:val="Bibliography"/>
        <w:rPr>
          <w:rFonts w:ascii="Calibri" w:hAnsi="Calibri" w:cs="Calibri"/>
        </w:rPr>
      </w:pPr>
      <w:r w:rsidRPr="0057299E">
        <w:rPr>
          <w:rFonts w:ascii="Calibri" w:hAnsi="Calibri" w:cs="Calibri"/>
        </w:rPr>
        <w:t xml:space="preserve">67. </w:t>
      </w:r>
      <w:r w:rsidRPr="0057299E">
        <w:rPr>
          <w:rFonts w:ascii="Calibri" w:hAnsi="Calibri" w:cs="Calibri"/>
        </w:rPr>
        <w:tab/>
        <w:t xml:space="preserve">Jain AK. Peer review: Heart and soul of scientific publication. Indian J Orthop. 2009 Jan;43(1):3–5. </w:t>
      </w:r>
    </w:p>
    <w:p w14:paraId="1FA4C70E" w14:textId="77777777" w:rsidR="0057299E" w:rsidRPr="0057299E" w:rsidRDefault="0057299E" w:rsidP="0057299E">
      <w:pPr>
        <w:pStyle w:val="Bibliography"/>
        <w:rPr>
          <w:rFonts w:ascii="Calibri" w:hAnsi="Calibri" w:cs="Calibri"/>
        </w:rPr>
      </w:pPr>
      <w:r w:rsidRPr="0057299E">
        <w:rPr>
          <w:rFonts w:ascii="Calibri" w:hAnsi="Calibri" w:cs="Calibri"/>
        </w:rPr>
        <w:t xml:space="preserve">68. </w:t>
      </w:r>
      <w:r w:rsidRPr="0057299E">
        <w:rPr>
          <w:rFonts w:ascii="Calibri" w:hAnsi="Calibri" w:cs="Calibri"/>
        </w:rPr>
        <w:tab/>
        <w:t xml:space="preserve">Kasiske BL, Chavers BM, Foley RN, Swan SK, Rosenberg ME. Just rewards: continuing medical education credit for peer review of manuscripts. Am J Kidney Dis. 2005 Dec;46(6):995–6. </w:t>
      </w:r>
    </w:p>
    <w:p w14:paraId="0F7520B5" w14:textId="77777777" w:rsidR="0057299E" w:rsidRPr="0057299E" w:rsidRDefault="0057299E" w:rsidP="0057299E">
      <w:pPr>
        <w:pStyle w:val="Bibliography"/>
        <w:rPr>
          <w:rFonts w:ascii="Calibri" w:hAnsi="Calibri" w:cs="Calibri"/>
        </w:rPr>
      </w:pPr>
      <w:r w:rsidRPr="0057299E">
        <w:rPr>
          <w:rFonts w:ascii="Calibri" w:hAnsi="Calibri" w:cs="Calibri"/>
        </w:rPr>
        <w:t xml:space="preserve">69. </w:t>
      </w:r>
      <w:r w:rsidRPr="0057299E">
        <w:rPr>
          <w:rFonts w:ascii="Calibri" w:hAnsi="Calibri" w:cs="Calibri"/>
        </w:rPr>
        <w:tab/>
        <w:t xml:space="preserve">Katz A. Upon Further Review: Peer Process Vital to Publishing. Oncol Nurs Forum. 2016 Nov;43(6):675–6. </w:t>
      </w:r>
    </w:p>
    <w:p w14:paraId="1B747136" w14:textId="77777777" w:rsidR="0057299E" w:rsidRPr="0057299E" w:rsidRDefault="0057299E" w:rsidP="0057299E">
      <w:pPr>
        <w:pStyle w:val="Bibliography"/>
        <w:rPr>
          <w:rFonts w:ascii="Calibri" w:hAnsi="Calibri" w:cs="Calibri"/>
        </w:rPr>
      </w:pPr>
      <w:r w:rsidRPr="0057299E">
        <w:rPr>
          <w:rFonts w:ascii="Calibri" w:hAnsi="Calibri" w:cs="Calibri"/>
        </w:rPr>
        <w:t xml:space="preserve">70. </w:t>
      </w:r>
      <w:r w:rsidRPr="0057299E">
        <w:rPr>
          <w:rFonts w:ascii="Calibri" w:hAnsi="Calibri" w:cs="Calibri"/>
        </w:rPr>
        <w:tab/>
        <w:t xml:space="preserve">Kearney MH. Rigorous Peer Review is Worth the Effort. Res Nurs Health. 2016 Dec;39(6):393–5. </w:t>
      </w:r>
    </w:p>
    <w:p w14:paraId="5D27D399" w14:textId="77777777" w:rsidR="0057299E" w:rsidRPr="0057299E" w:rsidRDefault="0057299E" w:rsidP="0057299E">
      <w:pPr>
        <w:pStyle w:val="Bibliography"/>
        <w:rPr>
          <w:rFonts w:ascii="Calibri" w:hAnsi="Calibri" w:cs="Calibri"/>
        </w:rPr>
      </w:pPr>
      <w:r w:rsidRPr="0057299E">
        <w:rPr>
          <w:rFonts w:ascii="Calibri" w:hAnsi="Calibri" w:cs="Calibri"/>
        </w:rPr>
        <w:t xml:space="preserve">71. </w:t>
      </w:r>
      <w:r w:rsidRPr="0057299E">
        <w:rPr>
          <w:rFonts w:ascii="Calibri" w:hAnsi="Calibri" w:cs="Calibri"/>
        </w:rPr>
        <w:tab/>
        <w:t xml:space="preserve">Kehrer JP. Editors’ and reviewers’ roles in promoting quality publications. Toxicol Lett. 2013 Aug 28;221:S37. </w:t>
      </w:r>
    </w:p>
    <w:p w14:paraId="5BED6A26" w14:textId="77777777" w:rsidR="0057299E" w:rsidRPr="0057299E" w:rsidRDefault="0057299E" w:rsidP="0057299E">
      <w:pPr>
        <w:pStyle w:val="Bibliography"/>
        <w:rPr>
          <w:rFonts w:ascii="Calibri" w:hAnsi="Calibri" w:cs="Calibri"/>
        </w:rPr>
      </w:pPr>
      <w:r w:rsidRPr="0057299E">
        <w:rPr>
          <w:rFonts w:ascii="Calibri" w:hAnsi="Calibri" w:cs="Calibri"/>
        </w:rPr>
        <w:t xml:space="preserve">72. </w:t>
      </w:r>
      <w:r w:rsidRPr="0057299E">
        <w:rPr>
          <w:rFonts w:ascii="Calibri" w:hAnsi="Calibri" w:cs="Calibri"/>
        </w:rPr>
        <w:tab/>
        <w:t xml:space="preserve">Kotsis SV, Chung KC. Manuscript rejection: How to submit a revision and tips on being a good peer reviewer. Plast Reconstr Surg. 2014;133(4):958–64. </w:t>
      </w:r>
    </w:p>
    <w:p w14:paraId="3E0E1E47" w14:textId="77777777" w:rsidR="0057299E" w:rsidRPr="0057299E" w:rsidRDefault="0057299E" w:rsidP="0057299E">
      <w:pPr>
        <w:pStyle w:val="Bibliography"/>
        <w:rPr>
          <w:rFonts w:ascii="Calibri" w:hAnsi="Calibri" w:cs="Calibri"/>
        </w:rPr>
      </w:pPr>
      <w:r w:rsidRPr="0057299E">
        <w:rPr>
          <w:rFonts w:ascii="Calibri" w:hAnsi="Calibri" w:cs="Calibri"/>
        </w:rPr>
        <w:t xml:space="preserve">73. </w:t>
      </w:r>
      <w:r w:rsidRPr="0057299E">
        <w:rPr>
          <w:rFonts w:ascii="Calibri" w:hAnsi="Calibri" w:cs="Calibri"/>
        </w:rPr>
        <w:tab/>
        <w:t xml:space="preserve">Kottner J, Norman I. How to peer review and revise manuscripts submitted for publication in academic nursing journals. Int J Nurs Stud. 2016 Dec;64:A1–3. </w:t>
      </w:r>
    </w:p>
    <w:p w14:paraId="3EAC67E7" w14:textId="77777777" w:rsidR="0057299E" w:rsidRPr="0057299E" w:rsidRDefault="0057299E" w:rsidP="0057299E">
      <w:pPr>
        <w:pStyle w:val="Bibliography"/>
        <w:rPr>
          <w:rFonts w:ascii="Calibri" w:hAnsi="Calibri" w:cs="Calibri"/>
        </w:rPr>
      </w:pPr>
      <w:r w:rsidRPr="0057299E">
        <w:rPr>
          <w:rFonts w:ascii="Calibri" w:hAnsi="Calibri" w:cs="Calibri"/>
        </w:rPr>
        <w:t xml:space="preserve">74. </w:t>
      </w:r>
      <w:r w:rsidRPr="0057299E">
        <w:rPr>
          <w:rFonts w:ascii="Calibri" w:hAnsi="Calibri" w:cs="Calibri"/>
        </w:rPr>
        <w:tab/>
        <w:t xml:space="preserve">Krome RL. Peer-Review. Ann Emerg Med. 1983;12(1):57–57. </w:t>
      </w:r>
    </w:p>
    <w:p w14:paraId="771AE826" w14:textId="77777777" w:rsidR="0057299E" w:rsidRPr="0057299E" w:rsidRDefault="0057299E" w:rsidP="0057299E">
      <w:pPr>
        <w:pStyle w:val="Bibliography"/>
        <w:rPr>
          <w:rFonts w:ascii="Calibri" w:hAnsi="Calibri" w:cs="Calibri"/>
        </w:rPr>
      </w:pPr>
      <w:r w:rsidRPr="0057299E">
        <w:rPr>
          <w:rFonts w:ascii="Calibri" w:hAnsi="Calibri" w:cs="Calibri"/>
        </w:rPr>
        <w:lastRenderedPageBreak/>
        <w:t xml:space="preserve">75. </w:t>
      </w:r>
      <w:r w:rsidRPr="0057299E">
        <w:rPr>
          <w:rFonts w:ascii="Calibri" w:hAnsi="Calibri" w:cs="Calibri"/>
        </w:rPr>
        <w:tab/>
        <w:t xml:space="preserve">Landauer AA. Peer Review and the Editorial Process. Aust Drug Alcohol Rev. 1987;6(2):107–9. </w:t>
      </w:r>
    </w:p>
    <w:p w14:paraId="5E48F4D6" w14:textId="77777777" w:rsidR="0057299E" w:rsidRPr="0057299E" w:rsidRDefault="0057299E" w:rsidP="0057299E">
      <w:pPr>
        <w:pStyle w:val="Bibliography"/>
        <w:rPr>
          <w:rFonts w:ascii="Calibri" w:hAnsi="Calibri" w:cs="Calibri"/>
        </w:rPr>
      </w:pPr>
      <w:r w:rsidRPr="0057299E">
        <w:rPr>
          <w:rFonts w:ascii="Calibri" w:hAnsi="Calibri" w:cs="Calibri"/>
        </w:rPr>
        <w:t xml:space="preserve">76. </w:t>
      </w:r>
      <w:r w:rsidRPr="0057299E">
        <w:rPr>
          <w:rFonts w:ascii="Calibri" w:hAnsi="Calibri" w:cs="Calibri"/>
        </w:rPr>
        <w:tab/>
        <w:t xml:space="preserve">Lau DCW. Tackling Peer Review: How to Improve Reviews and Minimize Abuse. Can J Diabetes. 2016 Apr;40(2):105–6. </w:t>
      </w:r>
    </w:p>
    <w:p w14:paraId="2FE59979" w14:textId="77777777" w:rsidR="0057299E" w:rsidRPr="0057299E" w:rsidRDefault="0057299E" w:rsidP="0057299E">
      <w:pPr>
        <w:pStyle w:val="Bibliography"/>
        <w:rPr>
          <w:rFonts w:ascii="Calibri" w:hAnsi="Calibri" w:cs="Calibri"/>
        </w:rPr>
      </w:pPr>
      <w:r w:rsidRPr="0057299E">
        <w:rPr>
          <w:rFonts w:ascii="Calibri" w:hAnsi="Calibri" w:cs="Calibri"/>
        </w:rPr>
        <w:t xml:space="preserve">77. </w:t>
      </w:r>
      <w:r w:rsidRPr="0057299E">
        <w:rPr>
          <w:rFonts w:ascii="Calibri" w:hAnsi="Calibri" w:cs="Calibri"/>
        </w:rPr>
        <w:tab/>
        <w:t xml:space="preserve">Lichter PR. Demystifying the Peer-Review Process. Ophthalmology. 1993 Dec;100(12):1749–50. </w:t>
      </w:r>
    </w:p>
    <w:p w14:paraId="163D87BC" w14:textId="77777777" w:rsidR="0057299E" w:rsidRPr="0057299E" w:rsidRDefault="0057299E" w:rsidP="0057299E">
      <w:pPr>
        <w:pStyle w:val="Bibliography"/>
        <w:rPr>
          <w:rFonts w:ascii="Calibri" w:hAnsi="Calibri" w:cs="Calibri"/>
        </w:rPr>
      </w:pPr>
      <w:r w:rsidRPr="0057299E">
        <w:rPr>
          <w:rFonts w:ascii="Calibri" w:hAnsi="Calibri" w:cs="Calibri"/>
        </w:rPr>
        <w:t xml:space="preserve">78. </w:t>
      </w:r>
      <w:r w:rsidRPr="0057299E">
        <w:rPr>
          <w:rFonts w:ascii="Calibri" w:hAnsi="Calibri" w:cs="Calibri"/>
        </w:rPr>
        <w:tab/>
        <w:t xml:space="preserve">Lowe NK. Peer (review) pressure. Jognn-J Obstet Gynecol Neonatal Nurs. 2007 Mar;36(2):115–115. </w:t>
      </w:r>
    </w:p>
    <w:p w14:paraId="518CE36E" w14:textId="77777777" w:rsidR="0057299E" w:rsidRPr="0057299E" w:rsidRDefault="0057299E" w:rsidP="0057299E">
      <w:pPr>
        <w:pStyle w:val="Bibliography"/>
        <w:rPr>
          <w:rFonts w:ascii="Calibri" w:hAnsi="Calibri" w:cs="Calibri"/>
        </w:rPr>
      </w:pPr>
      <w:r w:rsidRPr="0057299E">
        <w:rPr>
          <w:rFonts w:ascii="Calibri" w:hAnsi="Calibri" w:cs="Calibri"/>
        </w:rPr>
        <w:t xml:space="preserve">79. </w:t>
      </w:r>
      <w:r w:rsidRPr="0057299E">
        <w:rPr>
          <w:rFonts w:ascii="Calibri" w:hAnsi="Calibri" w:cs="Calibri"/>
        </w:rPr>
        <w:tab/>
        <w:t xml:space="preserve">Luscher TF. RESPONSE: Why Do We Need Peer Review? J Am Coll Cardiol. 2016 May;67(17):2081–2. </w:t>
      </w:r>
    </w:p>
    <w:p w14:paraId="24FDCC47" w14:textId="77777777" w:rsidR="0057299E" w:rsidRPr="0057299E" w:rsidRDefault="0057299E" w:rsidP="0057299E">
      <w:pPr>
        <w:pStyle w:val="Bibliography"/>
        <w:rPr>
          <w:rFonts w:ascii="Calibri" w:hAnsi="Calibri" w:cs="Calibri"/>
        </w:rPr>
      </w:pPr>
      <w:r w:rsidRPr="0057299E">
        <w:rPr>
          <w:rFonts w:ascii="Calibri" w:hAnsi="Calibri" w:cs="Calibri"/>
        </w:rPr>
        <w:t xml:space="preserve">80. </w:t>
      </w:r>
      <w:r w:rsidRPr="0057299E">
        <w:rPr>
          <w:rFonts w:ascii="Calibri" w:hAnsi="Calibri" w:cs="Calibri"/>
        </w:rPr>
        <w:tab/>
        <w:t>Mackenzie L. Peer review revisited [Internet]. 2006. Available from: http://ovidsp.ovid.com/ovidweb.cgi?T=JS&amp;PAGE=reference&amp;D=psyc5&amp;NEWS=N&amp;AN=2006-20698-001</w:t>
      </w:r>
    </w:p>
    <w:p w14:paraId="3792870D" w14:textId="77777777" w:rsidR="0057299E" w:rsidRPr="0057299E" w:rsidRDefault="0057299E" w:rsidP="0057299E">
      <w:pPr>
        <w:pStyle w:val="Bibliography"/>
        <w:rPr>
          <w:rFonts w:ascii="Calibri" w:hAnsi="Calibri" w:cs="Calibri"/>
        </w:rPr>
      </w:pPr>
      <w:r w:rsidRPr="0057299E">
        <w:rPr>
          <w:rFonts w:ascii="Calibri" w:hAnsi="Calibri" w:cs="Calibri"/>
        </w:rPr>
        <w:t xml:space="preserve">81. </w:t>
      </w:r>
      <w:r w:rsidRPr="0057299E">
        <w:rPr>
          <w:rFonts w:ascii="Calibri" w:hAnsi="Calibri" w:cs="Calibri"/>
        </w:rPr>
        <w:tab/>
        <w:t xml:space="preserve">Mannis MJ, Sugar J. Peer review and Cornea. Cornea. 1997 Nov;16(6):601–601. </w:t>
      </w:r>
    </w:p>
    <w:p w14:paraId="0B53CD9A" w14:textId="77777777" w:rsidR="0057299E" w:rsidRPr="0057299E" w:rsidRDefault="0057299E" w:rsidP="0057299E">
      <w:pPr>
        <w:pStyle w:val="Bibliography"/>
        <w:rPr>
          <w:rFonts w:ascii="Calibri" w:hAnsi="Calibri" w:cs="Calibri"/>
        </w:rPr>
      </w:pPr>
      <w:r w:rsidRPr="0057299E">
        <w:rPr>
          <w:rFonts w:ascii="Calibri" w:hAnsi="Calibri" w:cs="Calibri"/>
        </w:rPr>
        <w:t xml:space="preserve">82. </w:t>
      </w:r>
      <w:r w:rsidRPr="0057299E">
        <w:rPr>
          <w:rFonts w:ascii="Calibri" w:hAnsi="Calibri" w:cs="Calibri"/>
        </w:rPr>
        <w:tab/>
        <w:t xml:space="preserve">Manske PR. A review of peer review. J Hand Surg-Am Vol. 1997 Sep;22A(5):767–71. </w:t>
      </w:r>
    </w:p>
    <w:p w14:paraId="29033230" w14:textId="77777777" w:rsidR="0057299E" w:rsidRPr="0057299E" w:rsidRDefault="0057299E" w:rsidP="0057299E">
      <w:pPr>
        <w:pStyle w:val="Bibliography"/>
        <w:rPr>
          <w:rFonts w:ascii="Calibri" w:hAnsi="Calibri" w:cs="Calibri"/>
        </w:rPr>
      </w:pPr>
      <w:r w:rsidRPr="0057299E">
        <w:rPr>
          <w:rFonts w:ascii="Calibri" w:hAnsi="Calibri" w:cs="Calibri"/>
        </w:rPr>
        <w:t xml:space="preserve">83. </w:t>
      </w:r>
      <w:r w:rsidRPr="0057299E">
        <w:rPr>
          <w:rFonts w:ascii="Calibri" w:hAnsi="Calibri" w:cs="Calibri"/>
        </w:rPr>
        <w:tab/>
        <w:t xml:space="preserve">Martin-Sanchez FJ, Miro O. Reflections on the peer review of manuscripts sent to Emergencias. Emergencias. 2012 Apr;24(2):81–3. </w:t>
      </w:r>
    </w:p>
    <w:p w14:paraId="7AA9197A" w14:textId="77777777" w:rsidR="0057299E" w:rsidRPr="0057299E" w:rsidRDefault="0057299E" w:rsidP="0057299E">
      <w:pPr>
        <w:pStyle w:val="Bibliography"/>
        <w:rPr>
          <w:rFonts w:ascii="Calibri" w:hAnsi="Calibri" w:cs="Calibri"/>
        </w:rPr>
      </w:pPr>
      <w:r w:rsidRPr="0057299E">
        <w:rPr>
          <w:rFonts w:ascii="Calibri" w:hAnsi="Calibri" w:cs="Calibri"/>
        </w:rPr>
        <w:t xml:space="preserve">84. </w:t>
      </w:r>
      <w:r w:rsidRPr="0057299E">
        <w:rPr>
          <w:rFonts w:ascii="Calibri" w:hAnsi="Calibri" w:cs="Calibri"/>
        </w:rPr>
        <w:tab/>
        <w:t xml:space="preserve">Marušić M, Sambunjak D, Marušić A. Guide for peer reviewers of scientific articles in the Croatian Medical Journal. Croat Med J. 2005;46(2):326–32. </w:t>
      </w:r>
    </w:p>
    <w:p w14:paraId="44434672" w14:textId="77777777" w:rsidR="0057299E" w:rsidRPr="0057299E" w:rsidRDefault="0057299E" w:rsidP="0057299E">
      <w:pPr>
        <w:pStyle w:val="Bibliography"/>
        <w:rPr>
          <w:rFonts w:ascii="Calibri" w:hAnsi="Calibri" w:cs="Calibri"/>
        </w:rPr>
      </w:pPr>
      <w:r w:rsidRPr="0057299E">
        <w:rPr>
          <w:rFonts w:ascii="Calibri" w:hAnsi="Calibri" w:cs="Calibri"/>
        </w:rPr>
        <w:t xml:space="preserve">85. </w:t>
      </w:r>
      <w:r w:rsidRPr="0057299E">
        <w:rPr>
          <w:rFonts w:ascii="Calibri" w:hAnsi="Calibri" w:cs="Calibri"/>
        </w:rPr>
        <w:tab/>
        <w:t xml:space="preserve">Merrell RC, Doarn CR. The importance of peer review. Telemed J E Health. 2007 Dec;13(6):613–4. </w:t>
      </w:r>
    </w:p>
    <w:p w14:paraId="63F25742" w14:textId="77777777" w:rsidR="0057299E" w:rsidRPr="0057299E" w:rsidRDefault="0057299E" w:rsidP="0057299E">
      <w:pPr>
        <w:pStyle w:val="Bibliography"/>
        <w:rPr>
          <w:rFonts w:ascii="Calibri" w:hAnsi="Calibri" w:cs="Calibri"/>
        </w:rPr>
      </w:pPr>
      <w:r w:rsidRPr="0057299E">
        <w:rPr>
          <w:rFonts w:ascii="Calibri" w:hAnsi="Calibri" w:cs="Calibri"/>
        </w:rPr>
        <w:t xml:space="preserve">86. </w:t>
      </w:r>
      <w:r w:rsidRPr="0057299E">
        <w:rPr>
          <w:rFonts w:ascii="Calibri" w:hAnsi="Calibri" w:cs="Calibri"/>
        </w:rPr>
        <w:tab/>
        <w:t xml:space="preserve">Minion D, Sorial E, Endean E. Ethics of guidelines for reviewers of medical manuscripts. J Vasc Surg. 2007 Aug;46(2):391–3. </w:t>
      </w:r>
    </w:p>
    <w:p w14:paraId="630A62A1" w14:textId="77777777" w:rsidR="0057299E" w:rsidRPr="0057299E" w:rsidRDefault="0057299E" w:rsidP="0057299E">
      <w:pPr>
        <w:pStyle w:val="Bibliography"/>
        <w:rPr>
          <w:rFonts w:ascii="Calibri" w:hAnsi="Calibri" w:cs="Calibri"/>
        </w:rPr>
      </w:pPr>
      <w:r w:rsidRPr="0057299E">
        <w:rPr>
          <w:rFonts w:ascii="Calibri" w:hAnsi="Calibri" w:cs="Calibri"/>
        </w:rPr>
        <w:t xml:space="preserve">87. </w:t>
      </w:r>
      <w:r w:rsidRPr="0057299E">
        <w:rPr>
          <w:rFonts w:ascii="Calibri" w:hAnsi="Calibri" w:cs="Calibri"/>
        </w:rPr>
        <w:tab/>
        <w:t xml:space="preserve">Moher D. Optimal strategies to consider when peer reviewing a systematic review and meta-analysis. Bmc Med. 2015 Nov;13. </w:t>
      </w:r>
    </w:p>
    <w:p w14:paraId="2076AAA8" w14:textId="77777777" w:rsidR="0057299E" w:rsidRPr="0057299E" w:rsidRDefault="0057299E" w:rsidP="0057299E">
      <w:pPr>
        <w:pStyle w:val="Bibliography"/>
        <w:rPr>
          <w:rFonts w:ascii="Calibri" w:hAnsi="Calibri" w:cs="Calibri"/>
        </w:rPr>
      </w:pPr>
      <w:r w:rsidRPr="0057299E">
        <w:rPr>
          <w:rFonts w:ascii="Calibri" w:hAnsi="Calibri" w:cs="Calibri"/>
        </w:rPr>
        <w:t xml:space="preserve">88. </w:t>
      </w:r>
      <w:r w:rsidRPr="0057299E">
        <w:rPr>
          <w:rFonts w:ascii="Calibri" w:hAnsi="Calibri" w:cs="Calibri"/>
        </w:rPr>
        <w:tab/>
        <w:t xml:space="preserve">Moher D, Jadad A. How to peer review a manuscript. Peer Rev Health Sci BMJ Books Lond. 2003;183–90. </w:t>
      </w:r>
    </w:p>
    <w:p w14:paraId="037DC5A7" w14:textId="77777777" w:rsidR="0057299E" w:rsidRPr="0057299E" w:rsidRDefault="0057299E" w:rsidP="0057299E">
      <w:pPr>
        <w:pStyle w:val="Bibliography"/>
        <w:rPr>
          <w:rFonts w:ascii="Calibri" w:hAnsi="Calibri" w:cs="Calibri"/>
        </w:rPr>
      </w:pPr>
      <w:r w:rsidRPr="0057299E">
        <w:rPr>
          <w:rFonts w:ascii="Calibri" w:hAnsi="Calibri" w:cs="Calibri"/>
        </w:rPr>
        <w:t xml:space="preserve">89. </w:t>
      </w:r>
      <w:r w:rsidRPr="0057299E">
        <w:rPr>
          <w:rFonts w:ascii="Calibri" w:hAnsi="Calibri" w:cs="Calibri"/>
        </w:rPr>
        <w:tab/>
        <w:t xml:space="preserve">Moore KN. Keeping up journal integrity: the peer-review process. J Wound Ostomy Continence Nurs. 2005 Jan;32(1):3–5. </w:t>
      </w:r>
    </w:p>
    <w:p w14:paraId="0B144A40" w14:textId="77777777" w:rsidR="0057299E" w:rsidRPr="0057299E" w:rsidRDefault="0057299E" w:rsidP="0057299E">
      <w:pPr>
        <w:pStyle w:val="Bibliography"/>
        <w:rPr>
          <w:rFonts w:ascii="Calibri" w:hAnsi="Calibri" w:cs="Calibri"/>
        </w:rPr>
      </w:pPr>
      <w:r w:rsidRPr="0057299E">
        <w:rPr>
          <w:rFonts w:ascii="Calibri" w:hAnsi="Calibri" w:cs="Calibri"/>
        </w:rPr>
        <w:t xml:space="preserve">90. </w:t>
      </w:r>
      <w:r w:rsidRPr="0057299E">
        <w:rPr>
          <w:rFonts w:ascii="Calibri" w:hAnsi="Calibri" w:cs="Calibri"/>
        </w:rPr>
        <w:tab/>
        <w:t>Morse JM. Cooperative scholarship: The peer review process [Internet]. 2014 [cited 2012 Jan 10]. Available from: http://ovidsp.ovid.com/ovidweb.cgi?T=JS&amp;PAGE=reference&amp;D=psyc11&amp;NEWS=N&amp;AN=2014-45705-001</w:t>
      </w:r>
    </w:p>
    <w:p w14:paraId="24711DAB" w14:textId="77777777" w:rsidR="0057299E" w:rsidRPr="0057299E" w:rsidRDefault="0057299E" w:rsidP="0057299E">
      <w:pPr>
        <w:pStyle w:val="Bibliography"/>
        <w:rPr>
          <w:rFonts w:ascii="Calibri" w:hAnsi="Calibri" w:cs="Calibri"/>
        </w:rPr>
      </w:pPr>
      <w:r w:rsidRPr="0057299E">
        <w:rPr>
          <w:rFonts w:ascii="Calibri" w:hAnsi="Calibri" w:cs="Calibri"/>
        </w:rPr>
        <w:t xml:space="preserve">91. </w:t>
      </w:r>
      <w:r w:rsidRPr="0057299E">
        <w:rPr>
          <w:rFonts w:ascii="Calibri" w:hAnsi="Calibri" w:cs="Calibri"/>
        </w:rPr>
        <w:tab/>
        <w:t xml:space="preserve">Muir-Cochrane E. What do journal editors want? ... and everything you wanted to know about the peer review process for journal publication. Nurs Health Sci. 2013 Sep;15(3):263–4. </w:t>
      </w:r>
    </w:p>
    <w:p w14:paraId="228BE73D" w14:textId="77777777" w:rsidR="0057299E" w:rsidRPr="0057299E" w:rsidRDefault="0057299E" w:rsidP="0057299E">
      <w:pPr>
        <w:pStyle w:val="Bibliography"/>
        <w:rPr>
          <w:rFonts w:ascii="Calibri" w:hAnsi="Calibri" w:cs="Calibri"/>
        </w:rPr>
      </w:pPr>
      <w:r w:rsidRPr="0057299E">
        <w:rPr>
          <w:rFonts w:ascii="Calibri" w:hAnsi="Calibri" w:cs="Calibri"/>
        </w:rPr>
        <w:t xml:space="preserve">92. </w:t>
      </w:r>
      <w:r w:rsidRPr="0057299E">
        <w:rPr>
          <w:rFonts w:ascii="Calibri" w:hAnsi="Calibri" w:cs="Calibri"/>
        </w:rPr>
        <w:tab/>
        <w:t xml:space="preserve">Nelson CA, Freeman SR, Dellavalle RP. Reviewing dermatology manuscripts and publications. Dermatol Clin. 2009 Apr;27(2):201–viii. </w:t>
      </w:r>
    </w:p>
    <w:p w14:paraId="6C32D8E3" w14:textId="77777777" w:rsidR="0057299E" w:rsidRPr="0057299E" w:rsidRDefault="0057299E" w:rsidP="0057299E">
      <w:pPr>
        <w:pStyle w:val="Bibliography"/>
        <w:rPr>
          <w:rFonts w:ascii="Calibri" w:hAnsi="Calibri" w:cs="Calibri"/>
        </w:rPr>
      </w:pPr>
      <w:r w:rsidRPr="0057299E">
        <w:rPr>
          <w:rFonts w:ascii="Calibri" w:hAnsi="Calibri" w:cs="Calibri"/>
        </w:rPr>
        <w:t xml:space="preserve">93. </w:t>
      </w:r>
      <w:r w:rsidRPr="0057299E">
        <w:rPr>
          <w:rFonts w:ascii="Calibri" w:hAnsi="Calibri" w:cs="Calibri"/>
        </w:rPr>
        <w:tab/>
        <w:t xml:space="preserve">Newell FW. Peer-Review. Am J Ophthalmol. 1990 Feb;109(2):221–3. </w:t>
      </w:r>
    </w:p>
    <w:p w14:paraId="75B77279" w14:textId="77777777" w:rsidR="0057299E" w:rsidRPr="0057299E" w:rsidRDefault="0057299E" w:rsidP="0057299E">
      <w:pPr>
        <w:pStyle w:val="Bibliography"/>
        <w:rPr>
          <w:rFonts w:ascii="Calibri" w:hAnsi="Calibri" w:cs="Calibri"/>
        </w:rPr>
      </w:pPr>
      <w:r w:rsidRPr="0057299E">
        <w:rPr>
          <w:rFonts w:ascii="Calibri" w:hAnsi="Calibri" w:cs="Calibri"/>
        </w:rPr>
        <w:lastRenderedPageBreak/>
        <w:t xml:space="preserve">94. </w:t>
      </w:r>
      <w:r w:rsidRPr="0057299E">
        <w:rPr>
          <w:rFonts w:ascii="Calibri" w:hAnsi="Calibri" w:cs="Calibri"/>
        </w:rPr>
        <w:tab/>
        <w:t>Nexoe J. As you are a recognized expert in this field, we kindly ask if you would be willing to review this manuscript [Internet]. 2014. Available from: http://ovidsp.ovid.com/ovidweb.cgi?T=JS&amp;PAGE=reference&amp;D=psyc11&amp;NEWS=N&amp;AN=2014-55575-001</w:t>
      </w:r>
    </w:p>
    <w:p w14:paraId="19AF8F75" w14:textId="77777777" w:rsidR="0057299E" w:rsidRPr="0057299E" w:rsidRDefault="0057299E" w:rsidP="0057299E">
      <w:pPr>
        <w:pStyle w:val="Bibliography"/>
        <w:rPr>
          <w:rFonts w:ascii="Calibri" w:hAnsi="Calibri" w:cs="Calibri"/>
        </w:rPr>
      </w:pPr>
      <w:r w:rsidRPr="0057299E">
        <w:rPr>
          <w:rFonts w:ascii="Calibri" w:hAnsi="Calibri" w:cs="Calibri"/>
        </w:rPr>
        <w:t xml:space="preserve">95. </w:t>
      </w:r>
      <w:r w:rsidRPr="0057299E">
        <w:rPr>
          <w:rFonts w:ascii="Calibri" w:hAnsi="Calibri" w:cs="Calibri"/>
        </w:rPr>
        <w:tab/>
        <w:t xml:space="preserve">Olson CM. Peer-Review of the Biomedical Literature. Am J Emerg Med. 1990 Jul;8(4):356–8. </w:t>
      </w:r>
    </w:p>
    <w:p w14:paraId="7F1F4CF3" w14:textId="77777777" w:rsidR="0057299E" w:rsidRPr="0057299E" w:rsidRDefault="0057299E" w:rsidP="0057299E">
      <w:pPr>
        <w:pStyle w:val="Bibliography"/>
        <w:rPr>
          <w:rFonts w:ascii="Calibri" w:hAnsi="Calibri" w:cs="Calibri"/>
        </w:rPr>
      </w:pPr>
      <w:r w:rsidRPr="0057299E">
        <w:rPr>
          <w:rFonts w:ascii="Calibri" w:hAnsi="Calibri" w:cs="Calibri"/>
        </w:rPr>
        <w:t xml:space="preserve">96. </w:t>
      </w:r>
      <w:r w:rsidRPr="0057299E">
        <w:rPr>
          <w:rFonts w:ascii="Calibri" w:hAnsi="Calibri" w:cs="Calibri"/>
        </w:rPr>
        <w:tab/>
        <w:t xml:space="preserve">Oman K. Peer Review: The Art of Supporting Colleagues and Advancing Our Profession. J Emerg Nurs. 2009 Jul;35(4):278–278. </w:t>
      </w:r>
    </w:p>
    <w:p w14:paraId="6ED7F11F" w14:textId="77777777" w:rsidR="0057299E" w:rsidRPr="0057299E" w:rsidRDefault="0057299E" w:rsidP="0057299E">
      <w:pPr>
        <w:pStyle w:val="Bibliography"/>
        <w:rPr>
          <w:rFonts w:ascii="Calibri" w:hAnsi="Calibri" w:cs="Calibri"/>
        </w:rPr>
      </w:pPr>
      <w:r w:rsidRPr="0057299E">
        <w:rPr>
          <w:rFonts w:ascii="Calibri" w:hAnsi="Calibri" w:cs="Calibri"/>
        </w:rPr>
        <w:t xml:space="preserve">97. </w:t>
      </w:r>
      <w:r w:rsidRPr="0057299E">
        <w:rPr>
          <w:rFonts w:ascii="Calibri" w:hAnsi="Calibri" w:cs="Calibri"/>
        </w:rPr>
        <w:tab/>
        <w:t xml:space="preserve">Pearson GS. Peer Review. J Am Psychiatr Nurses Assoc. 2016 Sep;22(5):365–6. </w:t>
      </w:r>
    </w:p>
    <w:p w14:paraId="6D4A335C" w14:textId="77777777" w:rsidR="0057299E" w:rsidRPr="0057299E" w:rsidRDefault="0057299E" w:rsidP="0057299E">
      <w:pPr>
        <w:pStyle w:val="Bibliography"/>
        <w:rPr>
          <w:rFonts w:ascii="Calibri" w:hAnsi="Calibri" w:cs="Calibri"/>
        </w:rPr>
      </w:pPr>
      <w:r w:rsidRPr="0057299E">
        <w:rPr>
          <w:rFonts w:ascii="Calibri" w:hAnsi="Calibri" w:cs="Calibri"/>
        </w:rPr>
        <w:t xml:space="preserve">98. </w:t>
      </w:r>
      <w:r w:rsidRPr="0057299E">
        <w:rPr>
          <w:rFonts w:ascii="Calibri" w:hAnsi="Calibri" w:cs="Calibri"/>
        </w:rPr>
        <w:tab/>
        <w:t xml:space="preserve">Peh WCG, Ng KH. Role of the manuscript reviewer. Singapore Med J. 2009 Oct;50(10):931–3; quiz 934. </w:t>
      </w:r>
    </w:p>
    <w:p w14:paraId="52A14F6D" w14:textId="77777777" w:rsidR="0057299E" w:rsidRPr="0057299E" w:rsidRDefault="0057299E" w:rsidP="0057299E">
      <w:pPr>
        <w:pStyle w:val="Bibliography"/>
        <w:rPr>
          <w:rFonts w:ascii="Calibri" w:hAnsi="Calibri" w:cs="Calibri"/>
        </w:rPr>
      </w:pPr>
      <w:r w:rsidRPr="0057299E">
        <w:rPr>
          <w:rFonts w:ascii="Calibri" w:hAnsi="Calibri" w:cs="Calibri"/>
        </w:rPr>
        <w:t xml:space="preserve">99. </w:t>
      </w:r>
      <w:r w:rsidRPr="0057299E">
        <w:rPr>
          <w:rFonts w:ascii="Calibri" w:hAnsi="Calibri" w:cs="Calibri"/>
        </w:rPr>
        <w:tab/>
        <w:t xml:space="preserve">Perkins D. Peer review: The key to quality and relevance. Aust J Rural Health. 2009 Oct;17(5):229–30. </w:t>
      </w:r>
    </w:p>
    <w:p w14:paraId="1170DDF2" w14:textId="77777777" w:rsidR="0057299E" w:rsidRPr="0057299E" w:rsidRDefault="0057299E" w:rsidP="0057299E">
      <w:pPr>
        <w:pStyle w:val="Bibliography"/>
        <w:rPr>
          <w:rFonts w:ascii="Calibri" w:hAnsi="Calibri" w:cs="Calibri"/>
        </w:rPr>
      </w:pPr>
      <w:r w:rsidRPr="0057299E">
        <w:rPr>
          <w:rFonts w:ascii="Calibri" w:hAnsi="Calibri" w:cs="Calibri"/>
        </w:rPr>
        <w:t xml:space="preserve">100. </w:t>
      </w:r>
      <w:r w:rsidRPr="0057299E">
        <w:rPr>
          <w:rFonts w:ascii="Calibri" w:hAnsi="Calibri" w:cs="Calibri"/>
        </w:rPr>
        <w:tab/>
        <w:t xml:space="preserve">Pierson CA. Some thoughts on how to do good quality peer review. J Am Assoc Nurse Pract. 2014 Feb;26(2):57–8. </w:t>
      </w:r>
    </w:p>
    <w:p w14:paraId="31FF3C1F" w14:textId="77777777" w:rsidR="0057299E" w:rsidRPr="0057299E" w:rsidRDefault="0057299E" w:rsidP="0057299E">
      <w:pPr>
        <w:pStyle w:val="Bibliography"/>
        <w:rPr>
          <w:rFonts w:ascii="Calibri" w:hAnsi="Calibri" w:cs="Calibri"/>
        </w:rPr>
      </w:pPr>
      <w:r w:rsidRPr="0057299E">
        <w:rPr>
          <w:rFonts w:ascii="Calibri" w:hAnsi="Calibri" w:cs="Calibri"/>
        </w:rPr>
        <w:t xml:space="preserve">101. </w:t>
      </w:r>
      <w:r w:rsidRPr="0057299E">
        <w:rPr>
          <w:rFonts w:ascii="Calibri" w:hAnsi="Calibri" w:cs="Calibri"/>
        </w:rPr>
        <w:tab/>
        <w:t xml:space="preserve">Pierson CA. Peer Review Week 2015. J Am Assoc Nurse Pract. 2015 Nov;27(11):605–605. </w:t>
      </w:r>
    </w:p>
    <w:p w14:paraId="27B23560" w14:textId="77777777" w:rsidR="0057299E" w:rsidRPr="0057299E" w:rsidRDefault="0057299E" w:rsidP="0057299E">
      <w:pPr>
        <w:pStyle w:val="Bibliography"/>
        <w:rPr>
          <w:rFonts w:ascii="Calibri" w:hAnsi="Calibri" w:cs="Calibri"/>
        </w:rPr>
      </w:pPr>
      <w:r w:rsidRPr="0057299E">
        <w:rPr>
          <w:rFonts w:ascii="Calibri" w:hAnsi="Calibri" w:cs="Calibri"/>
        </w:rPr>
        <w:t xml:space="preserve">102. </w:t>
      </w:r>
      <w:r w:rsidRPr="0057299E">
        <w:rPr>
          <w:rFonts w:ascii="Calibri" w:hAnsi="Calibri" w:cs="Calibri"/>
        </w:rPr>
        <w:tab/>
        <w:t xml:space="preserve">Pierson CA. Make your peer reviews more organized and systematic with checklists. J Am Assoc Nurse Pract. 2016 Dec;28(12):637–8. </w:t>
      </w:r>
    </w:p>
    <w:p w14:paraId="7AB65B9E" w14:textId="77777777" w:rsidR="0057299E" w:rsidRPr="0057299E" w:rsidRDefault="0057299E" w:rsidP="0057299E">
      <w:pPr>
        <w:pStyle w:val="Bibliography"/>
        <w:rPr>
          <w:rFonts w:ascii="Calibri" w:hAnsi="Calibri" w:cs="Calibri"/>
        </w:rPr>
      </w:pPr>
      <w:r w:rsidRPr="0057299E">
        <w:rPr>
          <w:rFonts w:ascii="Calibri" w:hAnsi="Calibri" w:cs="Calibri"/>
        </w:rPr>
        <w:t xml:space="preserve">103. </w:t>
      </w:r>
      <w:r w:rsidRPr="0057299E">
        <w:rPr>
          <w:rFonts w:ascii="Calibri" w:hAnsi="Calibri" w:cs="Calibri"/>
        </w:rPr>
        <w:tab/>
        <w:t xml:space="preserve">Pietrzak WS. A practical guide to effective journal peer reviewing. J Craniofac Surg. 2010 May;21(3):631–6. </w:t>
      </w:r>
    </w:p>
    <w:p w14:paraId="40E5C1FF" w14:textId="77777777" w:rsidR="0057299E" w:rsidRPr="0057299E" w:rsidRDefault="0057299E" w:rsidP="0057299E">
      <w:pPr>
        <w:pStyle w:val="Bibliography"/>
        <w:rPr>
          <w:rFonts w:ascii="Calibri" w:hAnsi="Calibri" w:cs="Calibri"/>
        </w:rPr>
      </w:pPr>
      <w:r w:rsidRPr="0057299E">
        <w:rPr>
          <w:rFonts w:ascii="Calibri" w:hAnsi="Calibri" w:cs="Calibri"/>
        </w:rPr>
        <w:t xml:space="preserve">104. </w:t>
      </w:r>
      <w:r w:rsidRPr="0057299E">
        <w:rPr>
          <w:rFonts w:ascii="Calibri" w:hAnsi="Calibri" w:cs="Calibri"/>
        </w:rPr>
        <w:tab/>
        <w:t xml:space="preserve">Polak JF. The Role of the Manuscript Reviewer in the Peer-Review Process. Am J Roentgenol. 1995 Sep;165(3):685–8. </w:t>
      </w:r>
    </w:p>
    <w:p w14:paraId="49502861" w14:textId="77777777" w:rsidR="0057299E" w:rsidRPr="0057299E" w:rsidRDefault="0057299E" w:rsidP="0057299E">
      <w:pPr>
        <w:pStyle w:val="Bibliography"/>
        <w:rPr>
          <w:rFonts w:ascii="Calibri" w:hAnsi="Calibri" w:cs="Calibri"/>
        </w:rPr>
      </w:pPr>
      <w:r w:rsidRPr="0057299E">
        <w:rPr>
          <w:rFonts w:ascii="Calibri" w:hAnsi="Calibri" w:cs="Calibri"/>
        </w:rPr>
        <w:t xml:space="preserve">105. </w:t>
      </w:r>
      <w:r w:rsidRPr="0057299E">
        <w:rPr>
          <w:rFonts w:ascii="Calibri" w:hAnsi="Calibri" w:cs="Calibri"/>
        </w:rPr>
        <w:tab/>
        <w:t xml:space="preserve">Poland GA. The Importance of Peer Review. Vaccine. 2013 Jan;31(4):567–83. </w:t>
      </w:r>
    </w:p>
    <w:p w14:paraId="2329FBCA" w14:textId="77777777" w:rsidR="0057299E" w:rsidRPr="0057299E" w:rsidRDefault="0057299E" w:rsidP="0057299E">
      <w:pPr>
        <w:pStyle w:val="Bibliography"/>
        <w:rPr>
          <w:rFonts w:ascii="Calibri" w:hAnsi="Calibri" w:cs="Calibri"/>
        </w:rPr>
      </w:pPr>
      <w:r w:rsidRPr="0057299E">
        <w:rPr>
          <w:rFonts w:ascii="Calibri" w:hAnsi="Calibri" w:cs="Calibri"/>
        </w:rPr>
        <w:t xml:space="preserve">106. </w:t>
      </w:r>
      <w:r w:rsidRPr="0057299E">
        <w:rPr>
          <w:rFonts w:ascii="Calibri" w:hAnsi="Calibri" w:cs="Calibri"/>
        </w:rPr>
        <w:tab/>
        <w:t xml:space="preserve">Prado A, Andrades P. Standing up for the professionalism of peer reviewers of plastic surgery manuscripts. Plast Reconstr Surg. 2009 Dec;124(6):2185–6. </w:t>
      </w:r>
    </w:p>
    <w:p w14:paraId="1CAD331A" w14:textId="77777777" w:rsidR="0057299E" w:rsidRPr="0057299E" w:rsidRDefault="0057299E" w:rsidP="0057299E">
      <w:pPr>
        <w:pStyle w:val="Bibliography"/>
        <w:rPr>
          <w:rFonts w:ascii="Calibri" w:hAnsi="Calibri" w:cs="Calibri"/>
        </w:rPr>
      </w:pPr>
      <w:r w:rsidRPr="0057299E">
        <w:rPr>
          <w:rFonts w:ascii="Calibri" w:hAnsi="Calibri" w:cs="Calibri"/>
        </w:rPr>
        <w:t xml:space="preserve">107. </w:t>
      </w:r>
      <w:r w:rsidRPr="0057299E">
        <w:rPr>
          <w:rFonts w:ascii="Calibri" w:hAnsi="Calibri" w:cs="Calibri"/>
        </w:rPr>
        <w:tab/>
        <w:t xml:space="preserve">Pyne D. Improving the Peer Review Process. Int J Sports Physiol Perform. 2011 Jun;6(2):145–6. </w:t>
      </w:r>
    </w:p>
    <w:p w14:paraId="3B8E2132" w14:textId="77777777" w:rsidR="0057299E" w:rsidRPr="0057299E" w:rsidRDefault="0057299E" w:rsidP="0057299E">
      <w:pPr>
        <w:pStyle w:val="Bibliography"/>
        <w:rPr>
          <w:rFonts w:ascii="Calibri" w:hAnsi="Calibri" w:cs="Calibri"/>
        </w:rPr>
      </w:pPr>
      <w:r w:rsidRPr="0057299E">
        <w:rPr>
          <w:rFonts w:ascii="Calibri" w:hAnsi="Calibri" w:cs="Calibri"/>
        </w:rPr>
        <w:t xml:space="preserve">108. </w:t>
      </w:r>
      <w:r w:rsidRPr="0057299E">
        <w:rPr>
          <w:rFonts w:ascii="Calibri" w:hAnsi="Calibri" w:cs="Calibri"/>
        </w:rPr>
        <w:tab/>
        <w:t xml:space="preserve">Quan SF. Expediting Peer Review: Just Say No. J Clin Sleep Med. 2014;10(9):941–941. </w:t>
      </w:r>
    </w:p>
    <w:p w14:paraId="569C5035" w14:textId="77777777" w:rsidR="0057299E" w:rsidRPr="0057299E" w:rsidRDefault="0057299E" w:rsidP="0057299E">
      <w:pPr>
        <w:pStyle w:val="Bibliography"/>
        <w:rPr>
          <w:rFonts w:ascii="Calibri" w:hAnsi="Calibri" w:cs="Calibri"/>
        </w:rPr>
      </w:pPr>
      <w:r w:rsidRPr="0057299E">
        <w:rPr>
          <w:rFonts w:ascii="Calibri" w:hAnsi="Calibri" w:cs="Calibri"/>
        </w:rPr>
        <w:t xml:space="preserve">109. </w:t>
      </w:r>
      <w:r w:rsidRPr="0057299E">
        <w:rPr>
          <w:rFonts w:ascii="Calibri" w:hAnsi="Calibri" w:cs="Calibri"/>
        </w:rPr>
        <w:tab/>
        <w:t xml:space="preserve">Raff H, Brown D. Civil, sensible, and constructive peer review in APS journals. Adv Physiol Educ. 2013 Sep;37(3):211–2. </w:t>
      </w:r>
    </w:p>
    <w:p w14:paraId="45BDE150" w14:textId="77777777" w:rsidR="0057299E" w:rsidRPr="0057299E" w:rsidRDefault="0057299E" w:rsidP="0057299E">
      <w:pPr>
        <w:pStyle w:val="Bibliography"/>
        <w:rPr>
          <w:rFonts w:ascii="Calibri" w:hAnsi="Calibri" w:cs="Calibri"/>
        </w:rPr>
      </w:pPr>
      <w:r w:rsidRPr="0057299E">
        <w:rPr>
          <w:rFonts w:ascii="Calibri" w:hAnsi="Calibri" w:cs="Calibri"/>
        </w:rPr>
        <w:t xml:space="preserve">110. </w:t>
      </w:r>
      <w:r w:rsidRPr="0057299E">
        <w:rPr>
          <w:rFonts w:ascii="Calibri" w:hAnsi="Calibri" w:cs="Calibri"/>
        </w:rPr>
        <w:tab/>
        <w:t xml:space="preserve">Ramsden VR, Pimlott N, Woollard R, Kvern B, Handford C, Dunikowski L, et al. Becoming a peer reviewer: Engaging in sharing and gaining knowledge. Can Fam Physician. 2014 Dec;60(12):1158–60. </w:t>
      </w:r>
    </w:p>
    <w:p w14:paraId="20798EA9" w14:textId="77777777" w:rsidR="0057299E" w:rsidRPr="0057299E" w:rsidRDefault="0057299E" w:rsidP="0057299E">
      <w:pPr>
        <w:pStyle w:val="Bibliography"/>
        <w:rPr>
          <w:rFonts w:ascii="Calibri" w:hAnsi="Calibri" w:cs="Calibri"/>
        </w:rPr>
      </w:pPr>
      <w:r w:rsidRPr="0057299E">
        <w:rPr>
          <w:rFonts w:ascii="Calibri" w:hAnsi="Calibri" w:cs="Calibri"/>
        </w:rPr>
        <w:t xml:space="preserve">111. </w:t>
      </w:r>
      <w:r w:rsidRPr="0057299E">
        <w:rPr>
          <w:rFonts w:ascii="Calibri" w:hAnsi="Calibri" w:cs="Calibri"/>
        </w:rPr>
        <w:tab/>
        <w:t xml:space="preserve">Relman AS. Peer-Review in Scientific Journals - What Good Is It. West J Med. 1990 Nov;153(5):520–2. </w:t>
      </w:r>
    </w:p>
    <w:p w14:paraId="72629FA4" w14:textId="77777777" w:rsidR="0057299E" w:rsidRPr="0057299E" w:rsidRDefault="0057299E" w:rsidP="0057299E">
      <w:pPr>
        <w:pStyle w:val="Bibliography"/>
        <w:rPr>
          <w:rFonts w:ascii="Calibri" w:hAnsi="Calibri" w:cs="Calibri"/>
        </w:rPr>
      </w:pPr>
      <w:r w:rsidRPr="0057299E">
        <w:rPr>
          <w:rFonts w:ascii="Calibri" w:hAnsi="Calibri" w:cs="Calibri"/>
        </w:rPr>
        <w:t xml:space="preserve">112. </w:t>
      </w:r>
      <w:r w:rsidRPr="0057299E">
        <w:rPr>
          <w:rFonts w:ascii="Calibri" w:hAnsi="Calibri" w:cs="Calibri"/>
        </w:rPr>
        <w:tab/>
        <w:t xml:space="preserve">Rennie D, Knoll E. Investigating Peer-Review. Ann Intern Med. 1988 Aug;109(3):181–181. </w:t>
      </w:r>
    </w:p>
    <w:p w14:paraId="4C9343E6" w14:textId="77777777" w:rsidR="0057299E" w:rsidRPr="0057299E" w:rsidRDefault="0057299E" w:rsidP="0057299E">
      <w:pPr>
        <w:pStyle w:val="Bibliography"/>
        <w:rPr>
          <w:rFonts w:ascii="Calibri" w:hAnsi="Calibri" w:cs="Calibri"/>
        </w:rPr>
      </w:pPr>
      <w:r w:rsidRPr="0057299E">
        <w:rPr>
          <w:rFonts w:ascii="Calibri" w:hAnsi="Calibri" w:cs="Calibri"/>
        </w:rPr>
        <w:lastRenderedPageBreak/>
        <w:t xml:space="preserve">113. </w:t>
      </w:r>
      <w:r w:rsidRPr="0057299E">
        <w:rPr>
          <w:rFonts w:ascii="Calibri" w:hAnsi="Calibri" w:cs="Calibri"/>
        </w:rPr>
        <w:tab/>
        <w:t xml:space="preserve">Resnick B. The Peer Review Process: Some Gentle Reminders for Us All. Geriatr Nur (Lond). 2010 Sep;31(5):321–3. </w:t>
      </w:r>
    </w:p>
    <w:p w14:paraId="48A0A8FE" w14:textId="77777777" w:rsidR="0057299E" w:rsidRPr="0057299E" w:rsidRDefault="0057299E" w:rsidP="0057299E">
      <w:pPr>
        <w:pStyle w:val="Bibliography"/>
        <w:rPr>
          <w:rFonts w:ascii="Calibri" w:hAnsi="Calibri" w:cs="Calibri"/>
        </w:rPr>
      </w:pPr>
      <w:r w:rsidRPr="0057299E">
        <w:rPr>
          <w:rFonts w:ascii="Calibri" w:hAnsi="Calibri" w:cs="Calibri"/>
        </w:rPr>
        <w:t xml:space="preserve">114. </w:t>
      </w:r>
      <w:r w:rsidRPr="0057299E">
        <w:rPr>
          <w:rFonts w:ascii="Calibri" w:hAnsi="Calibri" w:cs="Calibri"/>
        </w:rPr>
        <w:tab/>
        <w:t xml:space="preserve">Reyes B H, Andresen H M, Palma H J. The manuscripts’ review process in Revista Médica de Chile and its peer-reviewers during the year 2012. Rev Med Chil. 2013;141(7):903–8. </w:t>
      </w:r>
    </w:p>
    <w:p w14:paraId="567FFB54" w14:textId="77777777" w:rsidR="0057299E" w:rsidRPr="0057299E" w:rsidRDefault="0057299E" w:rsidP="0057299E">
      <w:pPr>
        <w:pStyle w:val="Bibliography"/>
        <w:rPr>
          <w:rFonts w:ascii="Calibri" w:hAnsi="Calibri" w:cs="Calibri"/>
        </w:rPr>
      </w:pPr>
      <w:r w:rsidRPr="0057299E">
        <w:rPr>
          <w:rFonts w:ascii="Calibri" w:hAnsi="Calibri" w:cs="Calibri"/>
        </w:rPr>
        <w:t xml:space="preserve">115. </w:t>
      </w:r>
      <w:r w:rsidRPr="0057299E">
        <w:rPr>
          <w:rFonts w:ascii="Calibri" w:hAnsi="Calibri" w:cs="Calibri"/>
        </w:rPr>
        <w:tab/>
        <w:t xml:space="preserve">Richardson D, Vesely T, Costa N, Dean S, Moureau N, Wise M. JAVA revises peer-reviewer guidelines. J Assoc Vasc Access. 2006;11(2):98–100. </w:t>
      </w:r>
    </w:p>
    <w:p w14:paraId="06D9A44E" w14:textId="77777777" w:rsidR="0057299E" w:rsidRPr="0057299E" w:rsidRDefault="0057299E" w:rsidP="0057299E">
      <w:pPr>
        <w:pStyle w:val="Bibliography"/>
        <w:rPr>
          <w:rFonts w:ascii="Calibri" w:hAnsi="Calibri" w:cs="Calibri"/>
        </w:rPr>
      </w:pPr>
      <w:r w:rsidRPr="0057299E">
        <w:rPr>
          <w:rFonts w:ascii="Calibri" w:hAnsi="Calibri" w:cs="Calibri"/>
        </w:rPr>
        <w:t xml:space="preserve">116. </w:t>
      </w:r>
      <w:r w:rsidRPr="0057299E">
        <w:rPr>
          <w:rFonts w:ascii="Calibri" w:hAnsi="Calibri" w:cs="Calibri"/>
        </w:rPr>
        <w:tab/>
        <w:t xml:space="preserve">Riss P. The peer review process I: submitting a manuscript. Int Urogynecology J. 2012 Mar;23(3):253–4. </w:t>
      </w:r>
    </w:p>
    <w:p w14:paraId="6680EF31" w14:textId="77777777" w:rsidR="0057299E" w:rsidRPr="0057299E" w:rsidRDefault="0057299E" w:rsidP="0057299E">
      <w:pPr>
        <w:pStyle w:val="Bibliography"/>
        <w:rPr>
          <w:rFonts w:ascii="Calibri" w:hAnsi="Calibri" w:cs="Calibri"/>
        </w:rPr>
      </w:pPr>
      <w:r w:rsidRPr="0057299E">
        <w:rPr>
          <w:rFonts w:ascii="Calibri" w:hAnsi="Calibri" w:cs="Calibri"/>
        </w:rPr>
        <w:t xml:space="preserve">117. </w:t>
      </w:r>
      <w:r w:rsidRPr="0057299E">
        <w:rPr>
          <w:rFonts w:ascii="Calibri" w:hAnsi="Calibri" w:cs="Calibri"/>
        </w:rPr>
        <w:tab/>
        <w:t xml:space="preserve">Roberts J, Schena D. Peer review and The journal of sexual medicine: Management and collaborative effort. J Sex Med. 2008 May;5(5):1029–32. </w:t>
      </w:r>
    </w:p>
    <w:p w14:paraId="7B65271A" w14:textId="77777777" w:rsidR="0057299E" w:rsidRPr="0057299E" w:rsidRDefault="0057299E" w:rsidP="0057299E">
      <w:pPr>
        <w:pStyle w:val="Bibliography"/>
        <w:rPr>
          <w:rFonts w:ascii="Calibri" w:hAnsi="Calibri" w:cs="Calibri"/>
        </w:rPr>
      </w:pPr>
      <w:r w:rsidRPr="0057299E">
        <w:rPr>
          <w:rFonts w:ascii="Calibri" w:hAnsi="Calibri" w:cs="Calibri"/>
        </w:rPr>
        <w:t xml:space="preserve">118. </w:t>
      </w:r>
      <w:r w:rsidRPr="0057299E">
        <w:rPr>
          <w:rFonts w:ascii="Calibri" w:hAnsi="Calibri" w:cs="Calibri"/>
        </w:rPr>
        <w:tab/>
        <w:t xml:space="preserve">Roberts LW. On the centrality of peer review. Acad Psychiatry. 2002 Win;26(4):221–2. </w:t>
      </w:r>
    </w:p>
    <w:p w14:paraId="729A1DC2" w14:textId="77777777" w:rsidR="0057299E" w:rsidRPr="0057299E" w:rsidRDefault="0057299E" w:rsidP="0057299E">
      <w:pPr>
        <w:pStyle w:val="Bibliography"/>
        <w:rPr>
          <w:rFonts w:ascii="Calibri" w:hAnsi="Calibri" w:cs="Calibri"/>
        </w:rPr>
      </w:pPr>
      <w:r w:rsidRPr="0057299E">
        <w:rPr>
          <w:rFonts w:ascii="Calibri" w:hAnsi="Calibri" w:cs="Calibri"/>
        </w:rPr>
        <w:t xml:space="preserve">119. </w:t>
      </w:r>
      <w:r w:rsidRPr="0057299E">
        <w:rPr>
          <w:rFonts w:ascii="Calibri" w:hAnsi="Calibri" w:cs="Calibri"/>
        </w:rPr>
        <w:tab/>
        <w:t xml:space="preserve">Rogers LF. Peer reviewers: Reviewing manuscripts for the AJR. Am J Roentgenol. 2002 May;178(5):1051–2. </w:t>
      </w:r>
    </w:p>
    <w:p w14:paraId="1D748B7F" w14:textId="77777777" w:rsidR="0057299E" w:rsidRPr="0057299E" w:rsidRDefault="0057299E" w:rsidP="0057299E">
      <w:pPr>
        <w:pStyle w:val="Bibliography"/>
        <w:rPr>
          <w:rFonts w:ascii="Calibri" w:hAnsi="Calibri" w:cs="Calibri"/>
        </w:rPr>
      </w:pPr>
      <w:r w:rsidRPr="0057299E">
        <w:rPr>
          <w:rFonts w:ascii="Calibri" w:hAnsi="Calibri" w:cs="Calibri"/>
        </w:rPr>
        <w:t xml:space="preserve">120. </w:t>
      </w:r>
      <w:r w:rsidRPr="0057299E">
        <w:rPr>
          <w:rFonts w:ascii="Calibri" w:hAnsi="Calibri" w:cs="Calibri"/>
        </w:rPr>
        <w:tab/>
        <w:t xml:space="preserve">Sadun A, Cox TA, Minckler D. Peer review: Integrating input from authors, reviewers, and editors. Ophthalmology. 2002 Aug;109(8):1419–20. </w:t>
      </w:r>
    </w:p>
    <w:p w14:paraId="1B184FE5" w14:textId="77777777" w:rsidR="0057299E" w:rsidRPr="0057299E" w:rsidRDefault="0057299E" w:rsidP="0057299E">
      <w:pPr>
        <w:pStyle w:val="Bibliography"/>
        <w:rPr>
          <w:rFonts w:ascii="Calibri" w:hAnsi="Calibri" w:cs="Calibri"/>
        </w:rPr>
      </w:pPr>
      <w:r w:rsidRPr="0057299E">
        <w:rPr>
          <w:rFonts w:ascii="Calibri" w:hAnsi="Calibri" w:cs="Calibri"/>
        </w:rPr>
        <w:t xml:space="preserve">121. </w:t>
      </w:r>
      <w:r w:rsidRPr="0057299E">
        <w:rPr>
          <w:rFonts w:ascii="Calibri" w:hAnsi="Calibri" w:cs="Calibri"/>
        </w:rPr>
        <w:tab/>
        <w:t xml:space="preserve">Salasche SJ. How to “‘peer review’” a medical journal manuscript. Dermatol Surg. 1997 Jun;23(6):423–8. </w:t>
      </w:r>
    </w:p>
    <w:p w14:paraId="0EBDC5FB" w14:textId="77777777" w:rsidR="0057299E" w:rsidRPr="0057299E" w:rsidRDefault="0057299E" w:rsidP="0057299E">
      <w:pPr>
        <w:pStyle w:val="Bibliography"/>
        <w:rPr>
          <w:rFonts w:ascii="Calibri" w:hAnsi="Calibri" w:cs="Calibri"/>
        </w:rPr>
      </w:pPr>
      <w:r w:rsidRPr="0057299E">
        <w:rPr>
          <w:rFonts w:ascii="Calibri" w:hAnsi="Calibri" w:cs="Calibri"/>
        </w:rPr>
        <w:t xml:space="preserve">122. </w:t>
      </w:r>
      <w:r w:rsidRPr="0057299E">
        <w:rPr>
          <w:rFonts w:ascii="Calibri" w:hAnsi="Calibri" w:cs="Calibri"/>
        </w:rPr>
        <w:tab/>
        <w:t xml:space="preserve">Saper CB. Academic publishing, part I: Peering into the review process. Ann Neurol. 2014 Feb;75(2):175–7. </w:t>
      </w:r>
    </w:p>
    <w:p w14:paraId="2160F418" w14:textId="77777777" w:rsidR="0057299E" w:rsidRPr="0057299E" w:rsidRDefault="0057299E" w:rsidP="0057299E">
      <w:pPr>
        <w:pStyle w:val="Bibliography"/>
        <w:rPr>
          <w:rFonts w:ascii="Calibri" w:hAnsi="Calibri" w:cs="Calibri"/>
        </w:rPr>
      </w:pPr>
      <w:r w:rsidRPr="0057299E">
        <w:rPr>
          <w:rFonts w:ascii="Calibri" w:hAnsi="Calibri" w:cs="Calibri"/>
        </w:rPr>
        <w:t xml:space="preserve">123. </w:t>
      </w:r>
      <w:r w:rsidRPr="0057299E">
        <w:rPr>
          <w:rFonts w:ascii="Calibri" w:hAnsi="Calibri" w:cs="Calibri"/>
        </w:rPr>
        <w:tab/>
        <w:t xml:space="preserve">Sciortino JE, Siemens DR. The editorial process: Peer review. Cuaj-Can Urol Assoc J. 2013 Jul;7(7–8):225–7. </w:t>
      </w:r>
    </w:p>
    <w:p w14:paraId="1F810241" w14:textId="77777777" w:rsidR="0057299E" w:rsidRPr="0057299E" w:rsidRDefault="0057299E" w:rsidP="0057299E">
      <w:pPr>
        <w:pStyle w:val="Bibliography"/>
        <w:rPr>
          <w:rFonts w:ascii="Calibri" w:hAnsi="Calibri" w:cs="Calibri"/>
        </w:rPr>
      </w:pPr>
      <w:r w:rsidRPr="0057299E">
        <w:rPr>
          <w:rFonts w:ascii="Calibri" w:hAnsi="Calibri" w:cs="Calibri"/>
        </w:rPr>
        <w:t xml:space="preserve">124. </w:t>
      </w:r>
      <w:r w:rsidRPr="0057299E">
        <w:rPr>
          <w:rFonts w:ascii="Calibri" w:hAnsi="Calibri" w:cs="Calibri"/>
        </w:rPr>
        <w:tab/>
        <w:t xml:space="preserve">Sellke FW. The peer-review process in medical publishing: A reviewer’s perspective. J Thorac Cardiovasc Surg. 2003 Dec;126(6):1683–5. </w:t>
      </w:r>
    </w:p>
    <w:p w14:paraId="334040AB" w14:textId="77777777" w:rsidR="0057299E" w:rsidRPr="0057299E" w:rsidRDefault="0057299E" w:rsidP="0057299E">
      <w:pPr>
        <w:pStyle w:val="Bibliography"/>
        <w:rPr>
          <w:rFonts w:ascii="Calibri" w:hAnsi="Calibri" w:cs="Calibri"/>
        </w:rPr>
      </w:pPr>
      <w:r w:rsidRPr="0057299E">
        <w:rPr>
          <w:rFonts w:ascii="Calibri" w:hAnsi="Calibri" w:cs="Calibri"/>
        </w:rPr>
        <w:t xml:space="preserve">125. </w:t>
      </w:r>
      <w:r w:rsidRPr="0057299E">
        <w:rPr>
          <w:rFonts w:ascii="Calibri" w:hAnsi="Calibri" w:cs="Calibri"/>
        </w:rPr>
        <w:tab/>
        <w:t xml:space="preserve">Sohail S. Fortifying the External Peer Review: An Editorial Perspective. Jcpsp-J Coll Physicians Surg Pak. 2015 Jan;25(1):2–3. </w:t>
      </w:r>
    </w:p>
    <w:p w14:paraId="42FDBDC8" w14:textId="77777777" w:rsidR="0057299E" w:rsidRPr="0057299E" w:rsidRDefault="0057299E" w:rsidP="0057299E">
      <w:pPr>
        <w:pStyle w:val="Bibliography"/>
        <w:rPr>
          <w:rFonts w:ascii="Calibri" w:hAnsi="Calibri" w:cs="Calibri"/>
        </w:rPr>
      </w:pPr>
      <w:r w:rsidRPr="0057299E">
        <w:rPr>
          <w:rFonts w:ascii="Calibri" w:hAnsi="Calibri" w:cs="Calibri"/>
        </w:rPr>
        <w:t xml:space="preserve">126. </w:t>
      </w:r>
      <w:r w:rsidRPr="0057299E">
        <w:rPr>
          <w:rFonts w:ascii="Calibri" w:hAnsi="Calibri" w:cs="Calibri"/>
        </w:rPr>
        <w:tab/>
        <w:t xml:space="preserve">Spolarich AE, Wilder RS. Becoming an effective journal reviewer. Can J Dent Hyg. 2014 Nov;48(4):197–9. </w:t>
      </w:r>
    </w:p>
    <w:p w14:paraId="1B667D72" w14:textId="77777777" w:rsidR="0057299E" w:rsidRPr="0057299E" w:rsidRDefault="0057299E" w:rsidP="0057299E">
      <w:pPr>
        <w:pStyle w:val="Bibliography"/>
        <w:rPr>
          <w:rFonts w:ascii="Calibri" w:hAnsi="Calibri" w:cs="Calibri"/>
        </w:rPr>
      </w:pPr>
      <w:r w:rsidRPr="0057299E">
        <w:rPr>
          <w:rFonts w:ascii="Calibri" w:hAnsi="Calibri" w:cs="Calibri"/>
        </w:rPr>
        <w:t xml:space="preserve">127. </w:t>
      </w:r>
      <w:r w:rsidRPr="0057299E">
        <w:rPr>
          <w:rFonts w:ascii="Calibri" w:hAnsi="Calibri" w:cs="Calibri"/>
        </w:rPr>
        <w:tab/>
        <w:t xml:space="preserve">Stein KF. Can These Results Be Trusted: The Peer Review Process and Its Role in Quality Assurance. J Am Psychiatr Nurses Assoc. 2014 May;20(3):178–178. </w:t>
      </w:r>
    </w:p>
    <w:p w14:paraId="45E74572" w14:textId="77777777" w:rsidR="0057299E" w:rsidRPr="0057299E" w:rsidRDefault="0057299E" w:rsidP="0057299E">
      <w:pPr>
        <w:pStyle w:val="Bibliography"/>
        <w:rPr>
          <w:rFonts w:ascii="Calibri" w:hAnsi="Calibri" w:cs="Calibri"/>
        </w:rPr>
      </w:pPr>
      <w:r w:rsidRPr="0057299E">
        <w:rPr>
          <w:rFonts w:ascii="Calibri" w:hAnsi="Calibri" w:cs="Calibri"/>
        </w:rPr>
        <w:t xml:space="preserve">128. </w:t>
      </w:r>
      <w:r w:rsidRPr="0057299E">
        <w:rPr>
          <w:rFonts w:ascii="Calibri" w:hAnsi="Calibri" w:cs="Calibri"/>
        </w:rPr>
        <w:tab/>
        <w:t xml:space="preserve">Swartz MK. The Importance of Peer Review. J Pediatr Health Care. 2008 Nov;22(6):333–4. </w:t>
      </w:r>
    </w:p>
    <w:p w14:paraId="546007BF" w14:textId="77777777" w:rsidR="0057299E" w:rsidRPr="0057299E" w:rsidRDefault="0057299E" w:rsidP="0057299E">
      <w:pPr>
        <w:pStyle w:val="Bibliography"/>
        <w:rPr>
          <w:rFonts w:ascii="Calibri" w:hAnsi="Calibri" w:cs="Calibri"/>
        </w:rPr>
      </w:pPr>
      <w:r w:rsidRPr="0057299E">
        <w:rPr>
          <w:rFonts w:ascii="Calibri" w:hAnsi="Calibri" w:cs="Calibri"/>
        </w:rPr>
        <w:t xml:space="preserve">129. </w:t>
      </w:r>
      <w:r w:rsidRPr="0057299E">
        <w:rPr>
          <w:rFonts w:ascii="Calibri" w:hAnsi="Calibri" w:cs="Calibri"/>
        </w:rPr>
        <w:tab/>
        <w:t xml:space="preserve">Taylor FR. Peer Review: The Success of Headache Depends On Us! Headache. 2009 Apr;49:S66–9. </w:t>
      </w:r>
    </w:p>
    <w:p w14:paraId="0316025B" w14:textId="77777777" w:rsidR="0057299E" w:rsidRPr="0057299E" w:rsidRDefault="0057299E" w:rsidP="0057299E">
      <w:pPr>
        <w:pStyle w:val="Bibliography"/>
        <w:rPr>
          <w:rFonts w:ascii="Calibri" w:hAnsi="Calibri" w:cs="Calibri"/>
        </w:rPr>
      </w:pPr>
      <w:r w:rsidRPr="0057299E">
        <w:rPr>
          <w:rFonts w:ascii="Calibri" w:hAnsi="Calibri" w:cs="Calibri"/>
        </w:rPr>
        <w:t xml:space="preserve">130. </w:t>
      </w:r>
      <w:r w:rsidRPr="0057299E">
        <w:rPr>
          <w:rFonts w:ascii="Calibri" w:hAnsi="Calibri" w:cs="Calibri"/>
        </w:rPr>
        <w:tab/>
        <w:t xml:space="preserve">Thombs BD, Razykov I. A solution to inappropriate self-citation via peer review. Can Med Assoc J. 2012 Nov;184(16):1864–1864. </w:t>
      </w:r>
    </w:p>
    <w:p w14:paraId="7E6519F9" w14:textId="77777777" w:rsidR="0057299E" w:rsidRPr="0057299E" w:rsidRDefault="0057299E" w:rsidP="0057299E">
      <w:pPr>
        <w:pStyle w:val="Bibliography"/>
        <w:rPr>
          <w:rFonts w:ascii="Calibri" w:hAnsi="Calibri" w:cs="Calibri"/>
        </w:rPr>
      </w:pPr>
      <w:r w:rsidRPr="0057299E">
        <w:rPr>
          <w:rFonts w:ascii="Calibri" w:hAnsi="Calibri" w:cs="Calibri"/>
        </w:rPr>
        <w:t xml:space="preserve">131. </w:t>
      </w:r>
      <w:r w:rsidRPr="0057299E">
        <w:rPr>
          <w:rFonts w:ascii="Calibri" w:hAnsi="Calibri" w:cs="Calibri"/>
        </w:rPr>
        <w:tab/>
        <w:t xml:space="preserve">Twentyman P, Selby P. The Process of Peer-Review. Br J Cancer. 1991 Feb;63(2):168–70. </w:t>
      </w:r>
    </w:p>
    <w:p w14:paraId="07A25927" w14:textId="77777777" w:rsidR="0057299E" w:rsidRPr="0057299E" w:rsidRDefault="0057299E" w:rsidP="0057299E">
      <w:pPr>
        <w:pStyle w:val="Bibliography"/>
        <w:rPr>
          <w:rFonts w:ascii="Calibri" w:hAnsi="Calibri" w:cs="Calibri"/>
        </w:rPr>
      </w:pPr>
      <w:r w:rsidRPr="0057299E">
        <w:rPr>
          <w:rFonts w:ascii="Calibri" w:hAnsi="Calibri" w:cs="Calibri"/>
        </w:rPr>
        <w:lastRenderedPageBreak/>
        <w:t xml:space="preserve">132. </w:t>
      </w:r>
      <w:r w:rsidRPr="0057299E">
        <w:rPr>
          <w:rFonts w:ascii="Calibri" w:hAnsi="Calibri" w:cs="Calibri"/>
        </w:rPr>
        <w:tab/>
        <w:t>Van Norman GA, Jackson S. Publication ethics: Obligations of authors, Peer-Reviewers, and editors. In: Clinical Ethics in Anesthesiology: A Case-Based Textbook [Internet]. Cambridge University Press; 2010. p. 209–16. Available from: https://www.scopus.com/inward/record.uri?eid=2-s2.0-84926980442&amp;doi=10.1017%2fCBO9780511841361.037&amp;partnerID=40&amp;md5=45e7cf9ffb6d6cd7ef49243a0cf9bb53</w:t>
      </w:r>
    </w:p>
    <w:p w14:paraId="7A42E2BD" w14:textId="77777777" w:rsidR="0057299E" w:rsidRPr="0057299E" w:rsidRDefault="0057299E" w:rsidP="0057299E">
      <w:pPr>
        <w:pStyle w:val="Bibliography"/>
        <w:rPr>
          <w:rFonts w:ascii="Calibri" w:hAnsi="Calibri" w:cs="Calibri"/>
        </w:rPr>
      </w:pPr>
      <w:r w:rsidRPr="0057299E">
        <w:rPr>
          <w:rFonts w:ascii="Calibri" w:hAnsi="Calibri" w:cs="Calibri"/>
        </w:rPr>
        <w:t xml:space="preserve">133. </w:t>
      </w:r>
      <w:r w:rsidRPr="0057299E">
        <w:rPr>
          <w:rFonts w:ascii="Calibri" w:hAnsi="Calibri" w:cs="Calibri"/>
        </w:rPr>
        <w:tab/>
        <w:t xml:space="preserve">Vintzileos AM, Ananth CV. The Art of Peer-Reviewing an Original Research Paper Important Tips and Guidelines. J Ultrasound Med. 2010 Apr;29(4):513–8. </w:t>
      </w:r>
    </w:p>
    <w:p w14:paraId="730167FD" w14:textId="77777777" w:rsidR="0057299E" w:rsidRPr="0057299E" w:rsidRDefault="0057299E" w:rsidP="0057299E">
      <w:pPr>
        <w:pStyle w:val="Bibliography"/>
        <w:rPr>
          <w:rFonts w:ascii="Calibri" w:hAnsi="Calibri" w:cs="Calibri"/>
        </w:rPr>
      </w:pPr>
      <w:r w:rsidRPr="0057299E">
        <w:rPr>
          <w:rFonts w:ascii="Calibri" w:hAnsi="Calibri" w:cs="Calibri"/>
        </w:rPr>
        <w:t xml:space="preserve">134. </w:t>
      </w:r>
      <w:r w:rsidRPr="0057299E">
        <w:rPr>
          <w:rFonts w:ascii="Calibri" w:hAnsi="Calibri" w:cs="Calibri"/>
        </w:rPr>
        <w:tab/>
        <w:t xml:space="preserve">Wagner PD, Bates JHT. Maintaining the integrity of peer review. J Appl Physiol. 2016 Mar;120(5):479–80. </w:t>
      </w:r>
    </w:p>
    <w:p w14:paraId="17FF5484" w14:textId="77777777" w:rsidR="0057299E" w:rsidRPr="0057299E" w:rsidRDefault="0057299E" w:rsidP="0057299E">
      <w:pPr>
        <w:pStyle w:val="Bibliography"/>
        <w:rPr>
          <w:rFonts w:ascii="Calibri" w:hAnsi="Calibri" w:cs="Calibri"/>
        </w:rPr>
      </w:pPr>
      <w:r w:rsidRPr="0057299E">
        <w:rPr>
          <w:rFonts w:ascii="Calibri" w:hAnsi="Calibri" w:cs="Calibri"/>
        </w:rPr>
        <w:t xml:space="preserve">135. </w:t>
      </w:r>
      <w:r w:rsidRPr="0057299E">
        <w:rPr>
          <w:rFonts w:ascii="Calibri" w:hAnsi="Calibri" w:cs="Calibri"/>
        </w:rPr>
        <w:tab/>
        <w:t xml:space="preserve">Wick G. The peer review system - Still no alternative in sight. Int Arch Allergy Immunol. 1996 Jan;109(1):1–2. </w:t>
      </w:r>
    </w:p>
    <w:p w14:paraId="395A0C51" w14:textId="77777777" w:rsidR="0057299E" w:rsidRPr="0057299E" w:rsidRDefault="0057299E" w:rsidP="0057299E">
      <w:pPr>
        <w:pStyle w:val="Bibliography"/>
        <w:rPr>
          <w:rFonts w:ascii="Calibri" w:hAnsi="Calibri" w:cs="Calibri"/>
        </w:rPr>
      </w:pPr>
      <w:r w:rsidRPr="0057299E">
        <w:rPr>
          <w:rFonts w:ascii="Calibri" w:hAnsi="Calibri" w:cs="Calibri"/>
        </w:rPr>
        <w:t xml:space="preserve">136. </w:t>
      </w:r>
      <w:r w:rsidRPr="0057299E">
        <w:rPr>
          <w:rFonts w:ascii="Calibri" w:hAnsi="Calibri" w:cs="Calibri"/>
        </w:rPr>
        <w:tab/>
        <w:t xml:space="preserve">Wierzbinski-Cross H. Peer Review. J Nurses Prof Dev. 2017;33(2):102–4. </w:t>
      </w:r>
    </w:p>
    <w:p w14:paraId="4E975A63" w14:textId="77777777" w:rsidR="0057299E" w:rsidRPr="0057299E" w:rsidRDefault="0057299E" w:rsidP="0057299E">
      <w:pPr>
        <w:pStyle w:val="Bibliography"/>
        <w:rPr>
          <w:rFonts w:ascii="Calibri" w:hAnsi="Calibri" w:cs="Calibri"/>
        </w:rPr>
      </w:pPr>
      <w:r w:rsidRPr="0057299E">
        <w:rPr>
          <w:rFonts w:ascii="Calibri" w:hAnsi="Calibri" w:cs="Calibri"/>
        </w:rPr>
        <w:t xml:space="preserve">137. </w:t>
      </w:r>
      <w:r w:rsidRPr="0057299E">
        <w:rPr>
          <w:rFonts w:ascii="Calibri" w:hAnsi="Calibri" w:cs="Calibri"/>
        </w:rPr>
        <w:tab/>
        <w:t xml:space="preserve">Wilder RS. Becoming a reviewer for a peer-reviewed journal. J Dent Hyg. 2014 Oct;88(5):262. </w:t>
      </w:r>
    </w:p>
    <w:p w14:paraId="1F737570" w14:textId="77777777" w:rsidR="0057299E" w:rsidRPr="0057299E" w:rsidRDefault="0057299E" w:rsidP="0057299E">
      <w:pPr>
        <w:pStyle w:val="Bibliography"/>
        <w:rPr>
          <w:rFonts w:ascii="Calibri" w:hAnsi="Calibri" w:cs="Calibri"/>
        </w:rPr>
      </w:pPr>
      <w:r w:rsidRPr="0057299E">
        <w:rPr>
          <w:rFonts w:ascii="Calibri" w:hAnsi="Calibri" w:cs="Calibri"/>
        </w:rPr>
        <w:t xml:space="preserve">138. </w:t>
      </w:r>
      <w:r w:rsidRPr="0057299E">
        <w:rPr>
          <w:rFonts w:ascii="Calibri" w:hAnsi="Calibri" w:cs="Calibri"/>
        </w:rPr>
        <w:tab/>
        <w:t xml:space="preserve">Wolf LA. The Peer Review Process. J Emerg Nurs. 2016 Sep;42(5):454–6. </w:t>
      </w:r>
    </w:p>
    <w:p w14:paraId="2B6D0BA0" w14:textId="77777777" w:rsidR="0057299E" w:rsidRPr="0057299E" w:rsidRDefault="0057299E" w:rsidP="0057299E">
      <w:pPr>
        <w:pStyle w:val="Bibliography"/>
        <w:rPr>
          <w:rFonts w:ascii="Calibri" w:hAnsi="Calibri" w:cs="Calibri"/>
        </w:rPr>
      </w:pPr>
      <w:r w:rsidRPr="0057299E">
        <w:rPr>
          <w:rFonts w:ascii="Calibri" w:hAnsi="Calibri" w:cs="Calibri"/>
        </w:rPr>
        <w:t xml:space="preserve">139. </w:t>
      </w:r>
      <w:r w:rsidRPr="0057299E">
        <w:rPr>
          <w:rFonts w:ascii="Calibri" w:hAnsi="Calibri" w:cs="Calibri"/>
        </w:rPr>
        <w:tab/>
        <w:t xml:space="preserve">Young SN. Peer review of manuscripts: theory and practice. J Psychiatry Neurosci. 2003 Sep;28(5):327–30. </w:t>
      </w:r>
    </w:p>
    <w:p w14:paraId="1163CCF9" w14:textId="77777777" w:rsidR="0057299E" w:rsidRPr="0057299E" w:rsidRDefault="0057299E" w:rsidP="0057299E">
      <w:pPr>
        <w:pStyle w:val="Bibliography"/>
        <w:rPr>
          <w:rFonts w:ascii="Calibri" w:hAnsi="Calibri" w:cs="Calibri"/>
        </w:rPr>
      </w:pPr>
      <w:r w:rsidRPr="0057299E">
        <w:rPr>
          <w:rFonts w:ascii="Calibri" w:hAnsi="Calibri" w:cs="Calibri"/>
        </w:rPr>
        <w:t xml:space="preserve">140. </w:t>
      </w:r>
      <w:r w:rsidRPr="0057299E">
        <w:rPr>
          <w:rFonts w:ascii="Calibri" w:hAnsi="Calibri" w:cs="Calibri"/>
        </w:rPr>
        <w:tab/>
        <w:t xml:space="preserve">Zinsky R, Skoczynski S, Jacinto T, Bjerg A. Doing Science: Peer reviewing. Breathe. 2014 Dec;10(4):337–40. </w:t>
      </w:r>
    </w:p>
    <w:p w14:paraId="764E01E8" w14:textId="40A0BF28" w:rsidR="002B629C" w:rsidRPr="00C333F9" w:rsidRDefault="002B629C">
      <w:pPr>
        <w:rPr>
          <w:rFonts w:ascii="Calibri" w:hAnsi="Calibri" w:cs="Times New Roman"/>
          <w:sz w:val="16"/>
          <w:szCs w:val="16"/>
          <w:lang w:val="en-GB"/>
        </w:rPr>
      </w:pPr>
      <w:r>
        <w:rPr>
          <w:rFonts w:ascii="Calibri" w:hAnsi="Calibri" w:cs="Times New Roman"/>
          <w:sz w:val="16"/>
          <w:szCs w:val="16"/>
          <w:lang w:val="en-GB"/>
        </w:rPr>
        <w:fldChar w:fldCharType="end"/>
      </w:r>
    </w:p>
    <w:sectPr w:rsidR="002B629C" w:rsidRPr="00C333F9" w:rsidSect="002206C0">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CE3369" w14:textId="77777777" w:rsidR="001639A6" w:rsidRDefault="001639A6" w:rsidP="008B0B4C">
      <w:pPr>
        <w:spacing w:after="0" w:line="240" w:lineRule="auto"/>
      </w:pPr>
      <w:r>
        <w:separator/>
      </w:r>
    </w:p>
  </w:endnote>
  <w:endnote w:type="continuationSeparator" w:id="0">
    <w:p w14:paraId="2AE41C61" w14:textId="77777777" w:rsidR="001639A6" w:rsidRDefault="001639A6" w:rsidP="008B0B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1808488"/>
      <w:docPartObj>
        <w:docPartGallery w:val="Page Numbers (Bottom of Page)"/>
        <w:docPartUnique/>
      </w:docPartObj>
    </w:sdtPr>
    <w:sdtEndPr>
      <w:rPr>
        <w:noProof/>
      </w:rPr>
    </w:sdtEndPr>
    <w:sdtContent>
      <w:p w14:paraId="0EE4C449" w14:textId="0BD94582" w:rsidR="006C6553" w:rsidRDefault="006C6553">
        <w:pPr>
          <w:pStyle w:val="Footer"/>
          <w:jc w:val="center"/>
        </w:pPr>
        <w:r>
          <w:fldChar w:fldCharType="begin"/>
        </w:r>
        <w:r>
          <w:instrText xml:space="preserve"> PAGE   \* MERGEFORMAT </w:instrText>
        </w:r>
        <w:r>
          <w:fldChar w:fldCharType="separate"/>
        </w:r>
        <w:r w:rsidR="00B75297">
          <w:rPr>
            <w:noProof/>
          </w:rPr>
          <w:t>31</w:t>
        </w:r>
        <w:r>
          <w:rPr>
            <w:noProof/>
          </w:rPr>
          <w:fldChar w:fldCharType="end"/>
        </w:r>
      </w:p>
    </w:sdtContent>
  </w:sdt>
  <w:p w14:paraId="794ADC43" w14:textId="77777777" w:rsidR="006C6553" w:rsidRDefault="006C65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47B35E" w14:textId="77777777" w:rsidR="001639A6" w:rsidRDefault="001639A6" w:rsidP="008B0B4C">
      <w:pPr>
        <w:spacing w:after="0" w:line="240" w:lineRule="auto"/>
      </w:pPr>
      <w:r>
        <w:separator/>
      </w:r>
    </w:p>
  </w:footnote>
  <w:footnote w:type="continuationSeparator" w:id="0">
    <w:p w14:paraId="310C9E5A" w14:textId="77777777" w:rsidR="001639A6" w:rsidRDefault="001639A6" w:rsidP="008B0B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54AC2"/>
    <w:multiLevelType w:val="hybridMultilevel"/>
    <w:tmpl w:val="BB5643AC"/>
    <w:lvl w:ilvl="0" w:tplc="24B0EEDA">
      <w:start w:val="1"/>
      <w:numFmt w:val="decimal"/>
      <w:lvlText w:val="%1."/>
      <w:lvlJc w:val="left"/>
      <w:pPr>
        <w:ind w:left="360" w:hanging="360"/>
      </w:pPr>
      <w:rPr>
        <w:color w:val="auto"/>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CA"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6D89"/>
    <w:rsid w:val="000046E2"/>
    <w:rsid w:val="000119A3"/>
    <w:rsid w:val="0002097D"/>
    <w:rsid w:val="00020AD7"/>
    <w:rsid w:val="00021152"/>
    <w:rsid w:val="00024B45"/>
    <w:rsid w:val="00040F79"/>
    <w:rsid w:val="00042B8F"/>
    <w:rsid w:val="00046030"/>
    <w:rsid w:val="00046AC3"/>
    <w:rsid w:val="000473FC"/>
    <w:rsid w:val="000526A8"/>
    <w:rsid w:val="0005535E"/>
    <w:rsid w:val="0005597A"/>
    <w:rsid w:val="0005756C"/>
    <w:rsid w:val="00061605"/>
    <w:rsid w:val="000650D4"/>
    <w:rsid w:val="0006699C"/>
    <w:rsid w:val="00066D42"/>
    <w:rsid w:val="00067030"/>
    <w:rsid w:val="00071445"/>
    <w:rsid w:val="00076446"/>
    <w:rsid w:val="0007697E"/>
    <w:rsid w:val="000772FE"/>
    <w:rsid w:val="000839EF"/>
    <w:rsid w:val="00083FC1"/>
    <w:rsid w:val="00084AC8"/>
    <w:rsid w:val="000855F2"/>
    <w:rsid w:val="0009030F"/>
    <w:rsid w:val="00090AA3"/>
    <w:rsid w:val="00090DB2"/>
    <w:rsid w:val="0009103A"/>
    <w:rsid w:val="00092D96"/>
    <w:rsid w:val="00094619"/>
    <w:rsid w:val="00095748"/>
    <w:rsid w:val="000959A3"/>
    <w:rsid w:val="000A04E6"/>
    <w:rsid w:val="000A0F96"/>
    <w:rsid w:val="000A2132"/>
    <w:rsid w:val="000B1CAD"/>
    <w:rsid w:val="000B351B"/>
    <w:rsid w:val="000C2892"/>
    <w:rsid w:val="000C3323"/>
    <w:rsid w:val="000C400C"/>
    <w:rsid w:val="000C4194"/>
    <w:rsid w:val="000C68BE"/>
    <w:rsid w:val="000D041A"/>
    <w:rsid w:val="000D3EB1"/>
    <w:rsid w:val="000D3F97"/>
    <w:rsid w:val="000E19E9"/>
    <w:rsid w:val="000E1CEF"/>
    <w:rsid w:val="000E3F4F"/>
    <w:rsid w:val="000E3FA4"/>
    <w:rsid w:val="000E4041"/>
    <w:rsid w:val="000E420A"/>
    <w:rsid w:val="000E53D6"/>
    <w:rsid w:val="001039DD"/>
    <w:rsid w:val="00106AA5"/>
    <w:rsid w:val="0010773D"/>
    <w:rsid w:val="00110228"/>
    <w:rsid w:val="00115A9F"/>
    <w:rsid w:val="0011633C"/>
    <w:rsid w:val="00117C8A"/>
    <w:rsid w:val="001205C4"/>
    <w:rsid w:val="00123072"/>
    <w:rsid w:val="001243EC"/>
    <w:rsid w:val="0013537D"/>
    <w:rsid w:val="001415A7"/>
    <w:rsid w:val="00151643"/>
    <w:rsid w:val="00152077"/>
    <w:rsid w:val="00153F3E"/>
    <w:rsid w:val="00155824"/>
    <w:rsid w:val="00156DE4"/>
    <w:rsid w:val="00160A1D"/>
    <w:rsid w:val="001639A6"/>
    <w:rsid w:val="001707FB"/>
    <w:rsid w:val="00172751"/>
    <w:rsid w:val="0017351A"/>
    <w:rsid w:val="00173557"/>
    <w:rsid w:val="001744FB"/>
    <w:rsid w:val="00180F1D"/>
    <w:rsid w:val="00181AF9"/>
    <w:rsid w:val="00184E67"/>
    <w:rsid w:val="00185835"/>
    <w:rsid w:val="00186995"/>
    <w:rsid w:val="001964D8"/>
    <w:rsid w:val="001A1ADE"/>
    <w:rsid w:val="001A4072"/>
    <w:rsid w:val="001A5DE3"/>
    <w:rsid w:val="001B0771"/>
    <w:rsid w:val="001B0A20"/>
    <w:rsid w:val="001C1BD9"/>
    <w:rsid w:val="001C24C2"/>
    <w:rsid w:val="001C2AF5"/>
    <w:rsid w:val="001C36C8"/>
    <w:rsid w:val="001C4D6F"/>
    <w:rsid w:val="001C59E6"/>
    <w:rsid w:val="001D15E6"/>
    <w:rsid w:val="001D4507"/>
    <w:rsid w:val="001E2326"/>
    <w:rsid w:val="001E7B49"/>
    <w:rsid w:val="001F3516"/>
    <w:rsid w:val="001F4DE8"/>
    <w:rsid w:val="001F70A8"/>
    <w:rsid w:val="001F79EA"/>
    <w:rsid w:val="001F7FB6"/>
    <w:rsid w:val="00203C8F"/>
    <w:rsid w:val="00204AE3"/>
    <w:rsid w:val="00204DF2"/>
    <w:rsid w:val="00204F69"/>
    <w:rsid w:val="002116FA"/>
    <w:rsid w:val="00213A3E"/>
    <w:rsid w:val="00216310"/>
    <w:rsid w:val="00217217"/>
    <w:rsid w:val="002173D9"/>
    <w:rsid w:val="002206C0"/>
    <w:rsid w:val="00221B75"/>
    <w:rsid w:val="00221DB2"/>
    <w:rsid w:val="00223A25"/>
    <w:rsid w:val="00224831"/>
    <w:rsid w:val="00225492"/>
    <w:rsid w:val="00227DC2"/>
    <w:rsid w:val="00230F32"/>
    <w:rsid w:val="00232D76"/>
    <w:rsid w:val="00232EF1"/>
    <w:rsid w:val="002330FB"/>
    <w:rsid w:val="0023379B"/>
    <w:rsid w:val="00246B00"/>
    <w:rsid w:val="00251307"/>
    <w:rsid w:val="00254999"/>
    <w:rsid w:val="00254C85"/>
    <w:rsid w:val="0025596F"/>
    <w:rsid w:val="00255CB8"/>
    <w:rsid w:val="00255CDC"/>
    <w:rsid w:val="00256266"/>
    <w:rsid w:val="002618B1"/>
    <w:rsid w:val="00261946"/>
    <w:rsid w:val="00264904"/>
    <w:rsid w:val="00267C79"/>
    <w:rsid w:val="00276AD3"/>
    <w:rsid w:val="00285531"/>
    <w:rsid w:val="00285561"/>
    <w:rsid w:val="0028586F"/>
    <w:rsid w:val="00285D37"/>
    <w:rsid w:val="00287DCE"/>
    <w:rsid w:val="0029121B"/>
    <w:rsid w:val="00292625"/>
    <w:rsid w:val="002949F0"/>
    <w:rsid w:val="002959FE"/>
    <w:rsid w:val="00297533"/>
    <w:rsid w:val="002A08ED"/>
    <w:rsid w:val="002A4F2C"/>
    <w:rsid w:val="002B13EE"/>
    <w:rsid w:val="002B629C"/>
    <w:rsid w:val="002C10C1"/>
    <w:rsid w:val="002C765D"/>
    <w:rsid w:val="002D6529"/>
    <w:rsid w:val="002D7D1B"/>
    <w:rsid w:val="002E1036"/>
    <w:rsid w:val="002E4DAE"/>
    <w:rsid w:val="002F34A7"/>
    <w:rsid w:val="002F5909"/>
    <w:rsid w:val="002F6F40"/>
    <w:rsid w:val="002F75C3"/>
    <w:rsid w:val="00311594"/>
    <w:rsid w:val="00311D72"/>
    <w:rsid w:val="003135EF"/>
    <w:rsid w:val="00317302"/>
    <w:rsid w:val="00324601"/>
    <w:rsid w:val="00326EEF"/>
    <w:rsid w:val="00330AC0"/>
    <w:rsid w:val="00332047"/>
    <w:rsid w:val="00336D83"/>
    <w:rsid w:val="00337DFE"/>
    <w:rsid w:val="00341A5D"/>
    <w:rsid w:val="00360A79"/>
    <w:rsid w:val="003636A3"/>
    <w:rsid w:val="003666A3"/>
    <w:rsid w:val="00366A37"/>
    <w:rsid w:val="00372D1E"/>
    <w:rsid w:val="00376C21"/>
    <w:rsid w:val="00381990"/>
    <w:rsid w:val="00384609"/>
    <w:rsid w:val="00384841"/>
    <w:rsid w:val="003848CD"/>
    <w:rsid w:val="0038532A"/>
    <w:rsid w:val="0038728C"/>
    <w:rsid w:val="00390DA2"/>
    <w:rsid w:val="00391B75"/>
    <w:rsid w:val="003921BD"/>
    <w:rsid w:val="0039333A"/>
    <w:rsid w:val="0039469F"/>
    <w:rsid w:val="003A3DFD"/>
    <w:rsid w:val="003A4D2B"/>
    <w:rsid w:val="003A5250"/>
    <w:rsid w:val="003A5E5F"/>
    <w:rsid w:val="003A673A"/>
    <w:rsid w:val="003B1349"/>
    <w:rsid w:val="003B20DD"/>
    <w:rsid w:val="003B29EA"/>
    <w:rsid w:val="003B2E3F"/>
    <w:rsid w:val="003B4F6B"/>
    <w:rsid w:val="003B6B29"/>
    <w:rsid w:val="003B6F3D"/>
    <w:rsid w:val="003C1EF1"/>
    <w:rsid w:val="003C2B76"/>
    <w:rsid w:val="003C2F24"/>
    <w:rsid w:val="003C3EB3"/>
    <w:rsid w:val="003C6DBA"/>
    <w:rsid w:val="003D11A6"/>
    <w:rsid w:val="003D5197"/>
    <w:rsid w:val="003D5DD6"/>
    <w:rsid w:val="003D5E32"/>
    <w:rsid w:val="003D66AD"/>
    <w:rsid w:val="003D681D"/>
    <w:rsid w:val="003E0ABA"/>
    <w:rsid w:val="003E1FAA"/>
    <w:rsid w:val="003E4F9F"/>
    <w:rsid w:val="003E7561"/>
    <w:rsid w:val="003E7B58"/>
    <w:rsid w:val="003F382E"/>
    <w:rsid w:val="00401940"/>
    <w:rsid w:val="00403D7E"/>
    <w:rsid w:val="004046C3"/>
    <w:rsid w:val="00404A23"/>
    <w:rsid w:val="004065AF"/>
    <w:rsid w:val="004110E4"/>
    <w:rsid w:val="004144B1"/>
    <w:rsid w:val="004150C1"/>
    <w:rsid w:val="00420A3C"/>
    <w:rsid w:val="00420D87"/>
    <w:rsid w:val="00423DC3"/>
    <w:rsid w:val="00424C29"/>
    <w:rsid w:val="0042545B"/>
    <w:rsid w:val="00430C50"/>
    <w:rsid w:val="00431079"/>
    <w:rsid w:val="00432918"/>
    <w:rsid w:val="0043433A"/>
    <w:rsid w:val="00435683"/>
    <w:rsid w:val="00437371"/>
    <w:rsid w:val="00442332"/>
    <w:rsid w:val="00453AB2"/>
    <w:rsid w:val="004541F9"/>
    <w:rsid w:val="00456AFF"/>
    <w:rsid w:val="004601DD"/>
    <w:rsid w:val="00460C1F"/>
    <w:rsid w:val="00463824"/>
    <w:rsid w:val="00464101"/>
    <w:rsid w:val="00465468"/>
    <w:rsid w:val="0046798D"/>
    <w:rsid w:val="004703BF"/>
    <w:rsid w:val="004709BF"/>
    <w:rsid w:val="00472D85"/>
    <w:rsid w:val="004737C5"/>
    <w:rsid w:val="00473E9C"/>
    <w:rsid w:val="00476290"/>
    <w:rsid w:val="00477206"/>
    <w:rsid w:val="0048014E"/>
    <w:rsid w:val="00483939"/>
    <w:rsid w:val="00495471"/>
    <w:rsid w:val="004A28C0"/>
    <w:rsid w:val="004A5A1A"/>
    <w:rsid w:val="004A6A97"/>
    <w:rsid w:val="004B238A"/>
    <w:rsid w:val="004C5331"/>
    <w:rsid w:val="004C6DEF"/>
    <w:rsid w:val="004C73D8"/>
    <w:rsid w:val="004D34C4"/>
    <w:rsid w:val="004D35C1"/>
    <w:rsid w:val="004D6CEC"/>
    <w:rsid w:val="004E3C5A"/>
    <w:rsid w:val="004E4A9B"/>
    <w:rsid w:val="004E5D58"/>
    <w:rsid w:val="004E5F36"/>
    <w:rsid w:val="004F4E45"/>
    <w:rsid w:val="005052EF"/>
    <w:rsid w:val="00515E17"/>
    <w:rsid w:val="00515F82"/>
    <w:rsid w:val="00520039"/>
    <w:rsid w:val="00520AFA"/>
    <w:rsid w:val="00524DA4"/>
    <w:rsid w:val="00525BE6"/>
    <w:rsid w:val="005269D9"/>
    <w:rsid w:val="00531267"/>
    <w:rsid w:val="00531322"/>
    <w:rsid w:val="00531AAC"/>
    <w:rsid w:val="00541F55"/>
    <w:rsid w:val="00542235"/>
    <w:rsid w:val="0054724C"/>
    <w:rsid w:val="00552062"/>
    <w:rsid w:val="00553E43"/>
    <w:rsid w:val="0055647F"/>
    <w:rsid w:val="00557BF4"/>
    <w:rsid w:val="0056245B"/>
    <w:rsid w:val="00564C6D"/>
    <w:rsid w:val="005652EA"/>
    <w:rsid w:val="00570EA5"/>
    <w:rsid w:val="005714C6"/>
    <w:rsid w:val="0057299E"/>
    <w:rsid w:val="00573CFB"/>
    <w:rsid w:val="005750F4"/>
    <w:rsid w:val="0057729F"/>
    <w:rsid w:val="00577E80"/>
    <w:rsid w:val="0058076B"/>
    <w:rsid w:val="00581F49"/>
    <w:rsid w:val="00584AB0"/>
    <w:rsid w:val="00594CFE"/>
    <w:rsid w:val="0059552F"/>
    <w:rsid w:val="005A072C"/>
    <w:rsid w:val="005A19EA"/>
    <w:rsid w:val="005A2307"/>
    <w:rsid w:val="005A2E61"/>
    <w:rsid w:val="005B6E1F"/>
    <w:rsid w:val="005C04C8"/>
    <w:rsid w:val="005C12B3"/>
    <w:rsid w:val="005C13AE"/>
    <w:rsid w:val="005C490E"/>
    <w:rsid w:val="005C4C60"/>
    <w:rsid w:val="005C6164"/>
    <w:rsid w:val="005C7679"/>
    <w:rsid w:val="005D5CDA"/>
    <w:rsid w:val="005E1303"/>
    <w:rsid w:val="005E4FE4"/>
    <w:rsid w:val="005E6BAD"/>
    <w:rsid w:val="005E7189"/>
    <w:rsid w:val="005E72FA"/>
    <w:rsid w:val="005F0767"/>
    <w:rsid w:val="005F1053"/>
    <w:rsid w:val="005F3B35"/>
    <w:rsid w:val="005F7507"/>
    <w:rsid w:val="005F7B5E"/>
    <w:rsid w:val="006019E5"/>
    <w:rsid w:val="00603D53"/>
    <w:rsid w:val="00610520"/>
    <w:rsid w:val="006125BC"/>
    <w:rsid w:val="006145D0"/>
    <w:rsid w:val="006146E2"/>
    <w:rsid w:val="006214AF"/>
    <w:rsid w:val="0062331C"/>
    <w:rsid w:val="00623B6C"/>
    <w:rsid w:val="00624E99"/>
    <w:rsid w:val="00626749"/>
    <w:rsid w:val="00626FB8"/>
    <w:rsid w:val="006304D0"/>
    <w:rsid w:val="006435EB"/>
    <w:rsid w:val="00645DDB"/>
    <w:rsid w:val="00646730"/>
    <w:rsid w:val="00652F2B"/>
    <w:rsid w:val="00653F68"/>
    <w:rsid w:val="0065407A"/>
    <w:rsid w:val="0065679E"/>
    <w:rsid w:val="00663149"/>
    <w:rsid w:val="0066369C"/>
    <w:rsid w:val="006648F4"/>
    <w:rsid w:val="006649C4"/>
    <w:rsid w:val="0067076A"/>
    <w:rsid w:val="00672E32"/>
    <w:rsid w:val="00674B22"/>
    <w:rsid w:val="00687BF9"/>
    <w:rsid w:val="0069100C"/>
    <w:rsid w:val="006A0678"/>
    <w:rsid w:val="006A11D5"/>
    <w:rsid w:val="006A2AF6"/>
    <w:rsid w:val="006A2E71"/>
    <w:rsid w:val="006A4FBC"/>
    <w:rsid w:val="006A671E"/>
    <w:rsid w:val="006B0408"/>
    <w:rsid w:val="006B1165"/>
    <w:rsid w:val="006B4683"/>
    <w:rsid w:val="006B568A"/>
    <w:rsid w:val="006B57F2"/>
    <w:rsid w:val="006B5B5D"/>
    <w:rsid w:val="006B690A"/>
    <w:rsid w:val="006B6AA0"/>
    <w:rsid w:val="006B6B46"/>
    <w:rsid w:val="006C1AA2"/>
    <w:rsid w:val="006C29E6"/>
    <w:rsid w:val="006C477A"/>
    <w:rsid w:val="006C6553"/>
    <w:rsid w:val="006D35A6"/>
    <w:rsid w:val="006D5B6A"/>
    <w:rsid w:val="006D6ADF"/>
    <w:rsid w:val="006E1673"/>
    <w:rsid w:val="006E3DB5"/>
    <w:rsid w:val="006E3DDC"/>
    <w:rsid w:val="006E7445"/>
    <w:rsid w:val="006E77E9"/>
    <w:rsid w:val="006F5245"/>
    <w:rsid w:val="006F5593"/>
    <w:rsid w:val="006F65AF"/>
    <w:rsid w:val="007079DC"/>
    <w:rsid w:val="00707F26"/>
    <w:rsid w:val="00711DE8"/>
    <w:rsid w:val="00713D80"/>
    <w:rsid w:val="00720B0F"/>
    <w:rsid w:val="007217BA"/>
    <w:rsid w:val="007230CF"/>
    <w:rsid w:val="007246A0"/>
    <w:rsid w:val="00732B80"/>
    <w:rsid w:val="00740F23"/>
    <w:rsid w:val="00743713"/>
    <w:rsid w:val="0074469F"/>
    <w:rsid w:val="00747F04"/>
    <w:rsid w:val="00750DAA"/>
    <w:rsid w:val="00753B84"/>
    <w:rsid w:val="00753FBD"/>
    <w:rsid w:val="00754B64"/>
    <w:rsid w:val="007661A8"/>
    <w:rsid w:val="00766830"/>
    <w:rsid w:val="00766BC4"/>
    <w:rsid w:val="0077141C"/>
    <w:rsid w:val="007731B9"/>
    <w:rsid w:val="00776372"/>
    <w:rsid w:val="00783698"/>
    <w:rsid w:val="007850D0"/>
    <w:rsid w:val="00785ADE"/>
    <w:rsid w:val="00785B8F"/>
    <w:rsid w:val="007865F6"/>
    <w:rsid w:val="00787455"/>
    <w:rsid w:val="00791E9F"/>
    <w:rsid w:val="007946C9"/>
    <w:rsid w:val="00796C79"/>
    <w:rsid w:val="007A32AD"/>
    <w:rsid w:val="007A4153"/>
    <w:rsid w:val="007A7E5F"/>
    <w:rsid w:val="007B3B8F"/>
    <w:rsid w:val="007B6FF6"/>
    <w:rsid w:val="007B7842"/>
    <w:rsid w:val="007C1DAB"/>
    <w:rsid w:val="007C46EA"/>
    <w:rsid w:val="007C5B6E"/>
    <w:rsid w:val="007C668E"/>
    <w:rsid w:val="007C66D4"/>
    <w:rsid w:val="007C71CB"/>
    <w:rsid w:val="007C75F5"/>
    <w:rsid w:val="007C7785"/>
    <w:rsid w:val="007D25A1"/>
    <w:rsid w:val="007D30AC"/>
    <w:rsid w:val="007D3B9D"/>
    <w:rsid w:val="007D4A00"/>
    <w:rsid w:val="007D6821"/>
    <w:rsid w:val="007D7876"/>
    <w:rsid w:val="007E36C2"/>
    <w:rsid w:val="007E6231"/>
    <w:rsid w:val="007E678D"/>
    <w:rsid w:val="007F4556"/>
    <w:rsid w:val="007F6199"/>
    <w:rsid w:val="007F7AAE"/>
    <w:rsid w:val="00802921"/>
    <w:rsid w:val="00803045"/>
    <w:rsid w:val="00803E6C"/>
    <w:rsid w:val="008059CB"/>
    <w:rsid w:val="008111A9"/>
    <w:rsid w:val="008206C7"/>
    <w:rsid w:val="00821371"/>
    <w:rsid w:val="00824B58"/>
    <w:rsid w:val="008251C9"/>
    <w:rsid w:val="00825E0E"/>
    <w:rsid w:val="008275ED"/>
    <w:rsid w:val="00832CB9"/>
    <w:rsid w:val="00834140"/>
    <w:rsid w:val="00836A44"/>
    <w:rsid w:val="008422DC"/>
    <w:rsid w:val="00842EBA"/>
    <w:rsid w:val="00844D00"/>
    <w:rsid w:val="00846E39"/>
    <w:rsid w:val="00847AC5"/>
    <w:rsid w:val="00852302"/>
    <w:rsid w:val="00861A3C"/>
    <w:rsid w:val="00865AA0"/>
    <w:rsid w:val="00867FCA"/>
    <w:rsid w:val="00875EC4"/>
    <w:rsid w:val="00881D63"/>
    <w:rsid w:val="0088210E"/>
    <w:rsid w:val="00886660"/>
    <w:rsid w:val="00886C73"/>
    <w:rsid w:val="0088712E"/>
    <w:rsid w:val="00896A5C"/>
    <w:rsid w:val="0089704D"/>
    <w:rsid w:val="00897327"/>
    <w:rsid w:val="008A217C"/>
    <w:rsid w:val="008A2230"/>
    <w:rsid w:val="008A411E"/>
    <w:rsid w:val="008B0B4C"/>
    <w:rsid w:val="008C018D"/>
    <w:rsid w:val="008C13CC"/>
    <w:rsid w:val="008C4CDD"/>
    <w:rsid w:val="008C53FA"/>
    <w:rsid w:val="008C6FE6"/>
    <w:rsid w:val="008D2629"/>
    <w:rsid w:val="008D523D"/>
    <w:rsid w:val="008D5E25"/>
    <w:rsid w:val="008E0CC9"/>
    <w:rsid w:val="008F1E9F"/>
    <w:rsid w:val="008F6339"/>
    <w:rsid w:val="008F6B99"/>
    <w:rsid w:val="008F7E0A"/>
    <w:rsid w:val="00906E22"/>
    <w:rsid w:val="009140D3"/>
    <w:rsid w:val="00915FE6"/>
    <w:rsid w:val="00916D06"/>
    <w:rsid w:val="00920855"/>
    <w:rsid w:val="0092119D"/>
    <w:rsid w:val="00921ACD"/>
    <w:rsid w:val="00925DF4"/>
    <w:rsid w:val="009269E2"/>
    <w:rsid w:val="0093220F"/>
    <w:rsid w:val="009375C5"/>
    <w:rsid w:val="009421F3"/>
    <w:rsid w:val="00942DA0"/>
    <w:rsid w:val="00943ED0"/>
    <w:rsid w:val="00945F85"/>
    <w:rsid w:val="00955350"/>
    <w:rsid w:val="00957ADB"/>
    <w:rsid w:val="00961B0B"/>
    <w:rsid w:val="009636EE"/>
    <w:rsid w:val="00963D23"/>
    <w:rsid w:val="00963EA9"/>
    <w:rsid w:val="0096541F"/>
    <w:rsid w:val="00971BD0"/>
    <w:rsid w:val="00974692"/>
    <w:rsid w:val="00974FED"/>
    <w:rsid w:val="00975F27"/>
    <w:rsid w:val="00977BDD"/>
    <w:rsid w:val="009877AC"/>
    <w:rsid w:val="00990223"/>
    <w:rsid w:val="00991691"/>
    <w:rsid w:val="00991B57"/>
    <w:rsid w:val="00994FD2"/>
    <w:rsid w:val="00995161"/>
    <w:rsid w:val="00995189"/>
    <w:rsid w:val="00996CB0"/>
    <w:rsid w:val="009A0E58"/>
    <w:rsid w:val="009A24FB"/>
    <w:rsid w:val="009A488F"/>
    <w:rsid w:val="009B1ABC"/>
    <w:rsid w:val="009B365A"/>
    <w:rsid w:val="009C1C5A"/>
    <w:rsid w:val="009C2F88"/>
    <w:rsid w:val="009C6727"/>
    <w:rsid w:val="009C6CC6"/>
    <w:rsid w:val="009D788E"/>
    <w:rsid w:val="009E1715"/>
    <w:rsid w:val="009E33F7"/>
    <w:rsid w:val="009E4171"/>
    <w:rsid w:val="009E6C5F"/>
    <w:rsid w:val="009F205C"/>
    <w:rsid w:val="009F6D89"/>
    <w:rsid w:val="00A0172E"/>
    <w:rsid w:val="00A02727"/>
    <w:rsid w:val="00A03B40"/>
    <w:rsid w:val="00A03FF1"/>
    <w:rsid w:val="00A04B49"/>
    <w:rsid w:val="00A11B42"/>
    <w:rsid w:val="00A16F5A"/>
    <w:rsid w:val="00A17103"/>
    <w:rsid w:val="00A22985"/>
    <w:rsid w:val="00A22A43"/>
    <w:rsid w:val="00A24192"/>
    <w:rsid w:val="00A24467"/>
    <w:rsid w:val="00A24959"/>
    <w:rsid w:val="00A249CA"/>
    <w:rsid w:val="00A26A65"/>
    <w:rsid w:val="00A26F79"/>
    <w:rsid w:val="00A306BB"/>
    <w:rsid w:val="00A30B17"/>
    <w:rsid w:val="00A315E2"/>
    <w:rsid w:val="00A32889"/>
    <w:rsid w:val="00A32BA8"/>
    <w:rsid w:val="00A32E69"/>
    <w:rsid w:val="00A33D0E"/>
    <w:rsid w:val="00A357AF"/>
    <w:rsid w:val="00A44275"/>
    <w:rsid w:val="00A4437A"/>
    <w:rsid w:val="00A458A8"/>
    <w:rsid w:val="00A45D40"/>
    <w:rsid w:val="00A50BE4"/>
    <w:rsid w:val="00A5558A"/>
    <w:rsid w:val="00A55F58"/>
    <w:rsid w:val="00A6292B"/>
    <w:rsid w:val="00A62E9A"/>
    <w:rsid w:val="00A6678B"/>
    <w:rsid w:val="00A710BE"/>
    <w:rsid w:val="00A740A1"/>
    <w:rsid w:val="00A83CA4"/>
    <w:rsid w:val="00A8530F"/>
    <w:rsid w:val="00A86ADA"/>
    <w:rsid w:val="00A93915"/>
    <w:rsid w:val="00A94757"/>
    <w:rsid w:val="00A94759"/>
    <w:rsid w:val="00A97312"/>
    <w:rsid w:val="00A97B40"/>
    <w:rsid w:val="00AA1DE9"/>
    <w:rsid w:val="00AA2728"/>
    <w:rsid w:val="00AA5451"/>
    <w:rsid w:val="00AB06E5"/>
    <w:rsid w:val="00AB0E28"/>
    <w:rsid w:val="00AB1C2F"/>
    <w:rsid w:val="00AB79D7"/>
    <w:rsid w:val="00AC2A68"/>
    <w:rsid w:val="00AC4C1C"/>
    <w:rsid w:val="00AC6CF5"/>
    <w:rsid w:val="00AE2D4D"/>
    <w:rsid w:val="00AE4BEE"/>
    <w:rsid w:val="00AE767D"/>
    <w:rsid w:val="00AF0D40"/>
    <w:rsid w:val="00AF14F3"/>
    <w:rsid w:val="00AF15A8"/>
    <w:rsid w:val="00AF1670"/>
    <w:rsid w:val="00AF31F7"/>
    <w:rsid w:val="00B00BB9"/>
    <w:rsid w:val="00B03317"/>
    <w:rsid w:val="00B10464"/>
    <w:rsid w:val="00B123B1"/>
    <w:rsid w:val="00B13049"/>
    <w:rsid w:val="00B15D55"/>
    <w:rsid w:val="00B22048"/>
    <w:rsid w:val="00B259D8"/>
    <w:rsid w:val="00B25B2F"/>
    <w:rsid w:val="00B2745B"/>
    <w:rsid w:val="00B30EAC"/>
    <w:rsid w:val="00B35945"/>
    <w:rsid w:val="00B36FCC"/>
    <w:rsid w:val="00B4072D"/>
    <w:rsid w:val="00B414BA"/>
    <w:rsid w:val="00B4364B"/>
    <w:rsid w:val="00B44215"/>
    <w:rsid w:val="00B44926"/>
    <w:rsid w:val="00B45CA4"/>
    <w:rsid w:val="00B45FA9"/>
    <w:rsid w:val="00B460C0"/>
    <w:rsid w:val="00B51B07"/>
    <w:rsid w:val="00B52A99"/>
    <w:rsid w:val="00B53233"/>
    <w:rsid w:val="00B54B0C"/>
    <w:rsid w:val="00B65BEA"/>
    <w:rsid w:val="00B67A79"/>
    <w:rsid w:val="00B72FE3"/>
    <w:rsid w:val="00B75297"/>
    <w:rsid w:val="00B81243"/>
    <w:rsid w:val="00B82066"/>
    <w:rsid w:val="00B8251E"/>
    <w:rsid w:val="00B9236C"/>
    <w:rsid w:val="00B96551"/>
    <w:rsid w:val="00B9690F"/>
    <w:rsid w:val="00B9693A"/>
    <w:rsid w:val="00B96CE1"/>
    <w:rsid w:val="00B97484"/>
    <w:rsid w:val="00BA222E"/>
    <w:rsid w:val="00BA4790"/>
    <w:rsid w:val="00BA7DC0"/>
    <w:rsid w:val="00BB1E3D"/>
    <w:rsid w:val="00BB2144"/>
    <w:rsid w:val="00BB22D7"/>
    <w:rsid w:val="00BB6C6F"/>
    <w:rsid w:val="00BC42C6"/>
    <w:rsid w:val="00BD1BA8"/>
    <w:rsid w:val="00BD2209"/>
    <w:rsid w:val="00BD2B86"/>
    <w:rsid w:val="00BD3ABF"/>
    <w:rsid w:val="00BD5089"/>
    <w:rsid w:val="00BE2181"/>
    <w:rsid w:val="00BE2D25"/>
    <w:rsid w:val="00BE4A91"/>
    <w:rsid w:val="00BE6111"/>
    <w:rsid w:val="00BF2031"/>
    <w:rsid w:val="00BF33C4"/>
    <w:rsid w:val="00BF52C0"/>
    <w:rsid w:val="00BF5F89"/>
    <w:rsid w:val="00BF6163"/>
    <w:rsid w:val="00BF7E4E"/>
    <w:rsid w:val="00C03812"/>
    <w:rsid w:val="00C03860"/>
    <w:rsid w:val="00C05CF4"/>
    <w:rsid w:val="00C114AE"/>
    <w:rsid w:val="00C11754"/>
    <w:rsid w:val="00C121C9"/>
    <w:rsid w:val="00C13C08"/>
    <w:rsid w:val="00C21491"/>
    <w:rsid w:val="00C22AF8"/>
    <w:rsid w:val="00C2307A"/>
    <w:rsid w:val="00C2362C"/>
    <w:rsid w:val="00C24376"/>
    <w:rsid w:val="00C25B76"/>
    <w:rsid w:val="00C26A2F"/>
    <w:rsid w:val="00C27693"/>
    <w:rsid w:val="00C3007B"/>
    <w:rsid w:val="00C308BF"/>
    <w:rsid w:val="00C333F9"/>
    <w:rsid w:val="00C35772"/>
    <w:rsid w:val="00C3617A"/>
    <w:rsid w:val="00C42A42"/>
    <w:rsid w:val="00C43B27"/>
    <w:rsid w:val="00C468B5"/>
    <w:rsid w:val="00C47842"/>
    <w:rsid w:val="00C55249"/>
    <w:rsid w:val="00C56963"/>
    <w:rsid w:val="00C65337"/>
    <w:rsid w:val="00C7029F"/>
    <w:rsid w:val="00C721C9"/>
    <w:rsid w:val="00C75CA2"/>
    <w:rsid w:val="00C76578"/>
    <w:rsid w:val="00C81A25"/>
    <w:rsid w:val="00C839B3"/>
    <w:rsid w:val="00C9215C"/>
    <w:rsid w:val="00C95651"/>
    <w:rsid w:val="00CA28CE"/>
    <w:rsid w:val="00CA4BFB"/>
    <w:rsid w:val="00CA5FAD"/>
    <w:rsid w:val="00CB0C03"/>
    <w:rsid w:val="00CB5849"/>
    <w:rsid w:val="00CB5E9F"/>
    <w:rsid w:val="00CB6F6F"/>
    <w:rsid w:val="00CC1145"/>
    <w:rsid w:val="00CC1F69"/>
    <w:rsid w:val="00CC4B19"/>
    <w:rsid w:val="00CC52BF"/>
    <w:rsid w:val="00CC5A33"/>
    <w:rsid w:val="00CD05C3"/>
    <w:rsid w:val="00CD2F94"/>
    <w:rsid w:val="00CD5F2F"/>
    <w:rsid w:val="00CD617C"/>
    <w:rsid w:val="00CE352C"/>
    <w:rsid w:val="00CE708F"/>
    <w:rsid w:val="00CE733C"/>
    <w:rsid w:val="00CF1C35"/>
    <w:rsid w:val="00CF20CC"/>
    <w:rsid w:val="00CF771F"/>
    <w:rsid w:val="00D04C1C"/>
    <w:rsid w:val="00D0534E"/>
    <w:rsid w:val="00D06689"/>
    <w:rsid w:val="00D06B8C"/>
    <w:rsid w:val="00D0722E"/>
    <w:rsid w:val="00D07F24"/>
    <w:rsid w:val="00D12587"/>
    <w:rsid w:val="00D14EA8"/>
    <w:rsid w:val="00D16040"/>
    <w:rsid w:val="00D166CE"/>
    <w:rsid w:val="00D17FC7"/>
    <w:rsid w:val="00D20076"/>
    <w:rsid w:val="00D20BBB"/>
    <w:rsid w:val="00D215AF"/>
    <w:rsid w:val="00D32C35"/>
    <w:rsid w:val="00D34639"/>
    <w:rsid w:val="00D36CDA"/>
    <w:rsid w:val="00D419C1"/>
    <w:rsid w:val="00D47514"/>
    <w:rsid w:val="00D50090"/>
    <w:rsid w:val="00D50823"/>
    <w:rsid w:val="00D508E1"/>
    <w:rsid w:val="00D5414F"/>
    <w:rsid w:val="00D575C1"/>
    <w:rsid w:val="00D57C92"/>
    <w:rsid w:val="00D639DD"/>
    <w:rsid w:val="00D653DF"/>
    <w:rsid w:val="00D67D6E"/>
    <w:rsid w:val="00D67D75"/>
    <w:rsid w:val="00D80946"/>
    <w:rsid w:val="00D8502D"/>
    <w:rsid w:val="00D8659A"/>
    <w:rsid w:val="00DA109A"/>
    <w:rsid w:val="00DA1727"/>
    <w:rsid w:val="00DA18D8"/>
    <w:rsid w:val="00DA41FD"/>
    <w:rsid w:val="00DA5348"/>
    <w:rsid w:val="00DA6645"/>
    <w:rsid w:val="00DA70A6"/>
    <w:rsid w:val="00DB530B"/>
    <w:rsid w:val="00DB6B39"/>
    <w:rsid w:val="00DC12A2"/>
    <w:rsid w:val="00DC2895"/>
    <w:rsid w:val="00DC3C5D"/>
    <w:rsid w:val="00DD0E01"/>
    <w:rsid w:val="00DD186A"/>
    <w:rsid w:val="00DD18E9"/>
    <w:rsid w:val="00DD269D"/>
    <w:rsid w:val="00DD483C"/>
    <w:rsid w:val="00DD6FF5"/>
    <w:rsid w:val="00DD7818"/>
    <w:rsid w:val="00DD7DF6"/>
    <w:rsid w:val="00DE24AB"/>
    <w:rsid w:val="00DF00BB"/>
    <w:rsid w:val="00DF347D"/>
    <w:rsid w:val="00DF584F"/>
    <w:rsid w:val="00E00F60"/>
    <w:rsid w:val="00E043B1"/>
    <w:rsid w:val="00E06D05"/>
    <w:rsid w:val="00E116E4"/>
    <w:rsid w:val="00E1472E"/>
    <w:rsid w:val="00E17BFB"/>
    <w:rsid w:val="00E20619"/>
    <w:rsid w:val="00E20954"/>
    <w:rsid w:val="00E20D29"/>
    <w:rsid w:val="00E2270D"/>
    <w:rsid w:val="00E34431"/>
    <w:rsid w:val="00E36098"/>
    <w:rsid w:val="00E37AE4"/>
    <w:rsid w:val="00E43081"/>
    <w:rsid w:val="00E4436A"/>
    <w:rsid w:val="00E452F4"/>
    <w:rsid w:val="00E45ACC"/>
    <w:rsid w:val="00E50B6E"/>
    <w:rsid w:val="00E51D6F"/>
    <w:rsid w:val="00E56C23"/>
    <w:rsid w:val="00E83387"/>
    <w:rsid w:val="00E9228A"/>
    <w:rsid w:val="00E96748"/>
    <w:rsid w:val="00E97B97"/>
    <w:rsid w:val="00EA7920"/>
    <w:rsid w:val="00EA7EB1"/>
    <w:rsid w:val="00EB1438"/>
    <w:rsid w:val="00EB1473"/>
    <w:rsid w:val="00EB2FB8"/>
    <w:rsid w:val="00EB3635"/>
    <w:rsid w:val="00EB591F"/>
    <w:rsid w:val="00EB5D82"/>
    <w:rsid w:val="00EB630D"/>
    <w:rsid w:val="00EC06A3"/>
    <w:rsid w:val="00EC266B"/>
    <w:rsid w:val="00EC4C0C"/>
    <w:rsid w:val="00ED0A70"/>
    <w:rsid w:val="00ED0FB0"/>
    <w:rsid w:val="00EE0A6B"/>
    <w:rsid w:val="00EE1845"/>
    <w:rsid w:val="00EE6D27"/>
    <w:rsid w:val="00EF1852"/>
    <w:rsid w:val="00EF3A83"/>
    <w:rsid w:val="00EF44C0"/>
    <w:rsid w:val="00EF7522"/>
    <w:rsid w:val="00F02E03"/>
    <w:rsid w:val="00F03A4A"/>
    <w:rsid w:val="00F05923"/>
    <w:rsid w:val="00F15E1E"/>
    <w:rsid w:val="00F16334"/>
    <w:rsid w:val="00F201FE"/>
    <w:rsid w:val="00F2253F"/>
    <w:rsid w:val="00F237C9"/>
    <w:rsid w:val="00F24FC4"/>
    <w:rsid w:val="00F250EB"/>
    <w:rsid w:val="00F44A33"/>
    <w:rsid w:val="00F4648F"/>
    <w:rsid w:val="00F47D7A"/>
    <w:rsid w:val="00F50DF2"/>
    <w:rsid w:val="00F56A6D"/>
    <w:rsid w:val="00F6191E"/>
    <w:rsid w:val="00F61AA0"/>
    <w:rsid w:val="00F657FF"/>
    <w:rsid w:val="00F660C4"/>
    <w:rsid w:val="00F7278E"/>
    <w:rsid w:val="00F7290F"/>
    <w:rsid w:val="00F72937"/>
    <w:rsid w:val="00F77567"/>
    <w:rsid w:val="00F77FD8"/>
    <w:rsid w:val="00F8570D"/>
    <w:rsid w:val="00F920C0"/>
    <w:rsid w:val="00F92C3D"/>
    <w:rsid w:val="00F92E25"/>
    <w:rsid w:val="00F94246"/>
    <w:rsid w:val="00F969D8"/>
    <w:rsid w:val="00F976B6"/>
    <w:rsid w:val="00FA58F4"/>
    <w:rsid w:val="00FA66F8"/>
    <w:rsid w:val="00FB4062"/>
    <w:rsid w:val="00FB4384"/>
    <w:rsid w:val="00FB5E92"/>
    <w:rsid w:val="00FB77AC"/>
    <w:rsid w:val="00FC05B8"/>
    <w:rsid w:val="00FC0AB6"/>
    <w:rsid w:val="00FC11D8"/>
    <w:rsid w:val="00FC672D"/>
    <w:rsid w:val="00FD538B"/>
    <w:rsid w:val="00FE0B09"/>
    <w:rsid w:val="00FE2B18"/>
    <w:rsid w:val="00FE3558"/>
    <w:rsid w:val="00FE388F"/>
    <w:rsid w:val="00FE41DC"/>
    <w:rsid w:val="00FF2E14"/>
    <w:rsid w:val="00FF749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C9CCF"/>
  <w15:docId w15:val="{08C38088-92DD-4C9F-A390-9A5E679F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06C0"/>
  </w:style>
  <w:style w:type="paragraph" w:styleId="Heading1">
    <w:name w:val="heading 1"/>
    <w:basedOn w:val="Normal"/>
    <w:next w:val="Normal"/>
    <w:link w:val="Heading1Char"/>
    <w:uiPriority w:val="9"/>
    <w:qFormat/>
    <w:rsid w:val="0055206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5206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7D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D67D6E"/>
  </w:style>
  <w:style w:type="character" w:styleId="Hyperlink">
    <w:name w:val="Hyperlink"/>
    <w:basedOn w:val="DefaultParagraphFont"/>
    <w:uiPriority w:val="99"/>
    <w:unhideWhenUsed/>
    <w:rsid w:val="00D67D6E"/>
    <w:rPr>
      <w:color w:val="0000FF"/>
      <w:u w:val="single"/>
    </w:rPr>
  </w:style>
  <w:style w:type="paragraph" w:styleId="CommentText">
    <w:name w:val="annotation text"/>
    <w:basedOn w:val="Normal"/>
    <w:link w:val="CommentTextChar"/>
    <w:uiPriority w:val="99"/>
    <w:unhideWhenUsed/>
    <w:rsid w:val="00D67D6E"/>
    <w:pPr>
      <w:spacing w:line="240" w:lineRule="auto"/>
    </w:pPr>
    <w:rPr>
      <w:sz w:val="20"/>
      <w:szCs w:val="20"/>
      <w:lang w:val="en-CA"/>
    </w:rPr>
  </w:style>
  <w:style w:type="character" w:customStyle="1" w:styleId="CommentTextChar">
    <w:name w:val="Comment Text Char"/>
    <w:basedOn w:val="DefaultParagraphFont"/>
    <w:link w:val="CommentText"/>
    <w:uiPriority w:val="99"/>
    <w:rsid w:val="00D67D6E"/>
    <w:rPr>
      <w:sz w:val="20"/>
      <w:szCs w:val="20"/>
      <w:lang w:val="en-CA"/>
    </w:rPr>
  </w:style>
  <w:style w:type="character" w:customStyle="1" w:styleId="CommentSubjectChar">
    <w:name w:val="Comment Subject Char"/>
    <w:basedOn w:val="CommentTextChar"/>
    <w:link w:val="CommentSubject"/>
    <w:uiPriority w:val="99"/>
    <w:semiHidden/>
    <w:rsid w:val="00D67D6E"/>
    <w:rPr>
      <w:b/>
      <w:bCs/>
      <w:sz w:val="20"/>
      <w:szCs w:val="20"/>
      <w:lang w:val="en-CA"/>
    </w:rPr>
  </w:style>
  <w:style w:type="paragraph" w:styleId="CommentSubject">
    <w:name w:val="annotation subject"/>
    <w:basedOn w:val="CommentText"/>
    <w:next w:val="CommentText"/>
    <w:link w:val="CommentSubjectChar"/>
    <w:uiPriority w:val="99"/>
    <w:semiHidden/>
    <w:unhideWhenUsed/>
    <w:rsid w:val="00D67D6E"/>
    <w:rPr>
      <w:b/>
      <w:bCs/>
    </w:rPr>
  </w:style>
  <w:style w:type="character" w:customStyle="1" w:styleId="BalloonTextChar">
    <w:name w:val="Balloon Text Char"/>
    <w:basedOn w:val="DefaultParagraphFont"/>
    <w:link w:val="BalloonText"/>
    <w:uiPriority w:val="99"/>
    <w:semiHidden/>
    <w:rsid w:val="00D67D6E"/>
    <w:rPr>
      <w:rFonts w:ascii="Tahoma" w:hAnsi="Tahoma" w:cs="Tahoma"/>
      <w:sz w:val="16"/>
      <w:szCs w:val="16"/>
      <w:lang w:val="en-CA"/>
    </w:rPr>
  </w:style>
  <w:style w:type="paragraph" w:styleId="BalloonText">
    <w:name w:val="Balloon Text"/>
    <w:basedOn w:val="Normal"/>
    <w:link w:val="BalloonTextChar"/>
    <w:uiPriority w:val="99"/>
    <w:semiHidden/>
    <w:unhideWhenUsed/>
    <w:rsid w:val="00D67D6E"/>
    <w:pPr>
      <w:spacing w:after="0" w:line="240" w:lineRule="auto"/>
    </w:pPr>
    <w:rPr>
      <w:rFonts w:ascii="Tahoma" w:hAnsi="Tahoma" w:cs="Tahoma"/>
      <w:sz w:val="16"/>
      <w:szCs w:val="16"/>
      <w:lang w:val="en-CA"/>
    </w:rPr>
  </w:style>
  <w:style w:type="paragraph" w:styleId="Header">
    <w:name w:val="header"/>
    <w:basedOn w:val="Normal"/>
    <w:link w:val="HeaderChar"/>
    <w:uiPriority w:val="99"/>
    <w:unhideWhenUsed/>
    <w:rsid w:val="00D67D6E"/>
    <w:pPr>
      <w:tabs>
        <w:tab w:val="center" w:pos="4680"/>
        <w:tab w:val="right" w:pos="9360"/>
      </w:tabs>
      <w:spacing w:after="0" w:line="240" w:lineRule="auto"/>
    </w:pPr>
    <w:rPr>
      <w:lang w:val="en-CA"/>
    </w:rPr>
  </w:style>
  <w:style w:type="character" w:customStyle="1" w:styleId="HeaderChar">
    <w:name w:val="Header Char"/>
    <w:basedOn w:val="DefaultParagraphFont"/>
    <w:link w:val="Header"/>
    <w:uiPriority w:val="99"/>
    <w:rsid w:val="00D67D6E"/>
    <w:rPr>
      <w:lang w:val="en-CA"/>
    </w:rPr>
  </w:style>
  <w:style w:type="paragraph" w:styleId="Footer">
    <w:name w:val="footer"/>
    <w:basedOn w:val="Normal"/>
    <w:link w:val="FooterChar"/>
    <w:uiPriority w:val="99"/>
    <w:unhideWhenUsed/>
    <w:rsid w:val="00D67D6E"/>
    <w:pPr>
      <w:tabs>
        <w:tab w:val="center" w:pos="4680"/>
        <w:tab w:val="right" w:pos="9360"/>
      </w:tabs>
      <w:spacing w:after="0" w:line="240" w:lineRule="auto"/>
    </w:pPr>
    <w:rPr>
      <w:lang w:val="en-CA"/>
    </w:rPr>
  </w:style>
  <w:style w:type="character" w:customStyle="1" w:styleId="FooterChar">
    <w:name w:val="Footer Char"/>
    <w:basedOn w:val="DefaultParagraphFont"/>
    <w:link w:val="Footer"/>
    <w:uiPriority w:val="99"/>
    <w:rsid w:val="00D67D6E"/>
    <w:rPr>
      <w:lang w:val="en-CA"/>
    </w:rPr>
  </w:style>
  <w:style w:type="character" w:styleId="CommentReference">
    <w:name w:val="annotation reference"/>
    <w:basedOn w:val="DefaultParagraphFont"/>
    <w:uiPriority w:val="99"/>
    <w:semiHidden/>
    <w:unhideWhenUsed/>
    <w:rsid w:val="00626749"/>
    <w:rPr>
      <w:sz w:val="16"/>
      <w:szCs w:val="16"/>
    </w:rPr>
  </w:style>
  <w:style w:type="paragraph" w:styleId="Bibliography">
    <w:name w:val="Bibliography"/>
    <w:basedOn w:val="Normal"/>
    <w:next w:val="Normal"/>
    <w:uiPriority w:val="37"/>
    <w:unhideWhenUsed/>
    <w:rsid w:val="002B629C"/>
    <w:pPr>
      <w:tabs>
        <w:tab w:val="left" w:pos="384"/>
      </w:tabs>
      <w:spacing w:after="240" w:line="240" w:lineRule="auto"/>
      <w:ind w:left="384" w:hanging="384"/>
    </w:pPr>
  </w:style>
  <w:style w:type="character" w:customStyle="1" w:styleId="Heading1Char">
    <w:name w:val="Heading 1 Char"/>
    <w:basedOn w:val="DefaultParagraphFont"/>
    <w:link w:val="Heading1"/>
    <w:uiPriority w:val="9"/>
    <w:rsid w:val="0055206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52062"/>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7D9AB2-324E-4DF1-BCDE-6152F5F7C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38</Pages>
  <Words>54632</Words>
  <Characters>311409</Characters>
  <Application>Microsoft Office Word</Application>
  <DocSecurity>0</DocSecurity>
  <Lines>2595</Lines>
  <Paragraphs>7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6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tevan Glonti</dc:creator>
  <cp:lastModifiedBy>admin</cp:lastModifiedBy>
  <cp:revision>35</cp:revision>
  <dcterms:created xsi:type="dcterms:W3CDTF">2019-02-03T22:00:00Z</dcterms:created>
  <dcterms:modified xsi:type="dcterms:W3CDTF">2019-04-25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XhPYMH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 name="dontAskDelayCitationUpdates" value="true"/&gt;&lt;/prefs&gt;&lt;/data&gt;</vt:lpwstr>
  </property>
</Properties>
</file>